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393D43" w14:textId="2B109D9B" w:rsidR="005B4DF3" w:rsidRPr="00522DE5" w:rsidRDefault="004829DF" w:rsidP="007A5BFC">
      <w:pPr>
        <w:pStyle w:val="Titel"/>
        <w:ind w:right="901"/>
        <w:rPr>
          <w:rFonts w:ascii="Times New Roman" w:hAnsi="Times New Roman"/>
          <w:b/>
          <w:sz w:val="20"/>
          <w:szCs w:val="20"/>
        </w:rPr>
      </w:pPr>
      <w:bookmarkStart w:id="0" w:name="_GoBack"/>
      <w:bookmarkEnd w:id="0"/>
      <w:r w:rsidRPr="00907776">
        <w:rPr>
          <w:b/>
        </w:rPr>
        <w:t>Patients with symmetric Parkinson’s disease do poorly with subthalamic stimulation</w:t>
      </w:r>
    </w:p>
    <w:p w14:paraId="17EDEF09" w14:textId="77EC7AC0" w:rsidR="001939D1" w:rsidRPr="00522DE5" w:rsidRDefault="001939D1" w:rsidP="001939D1">
      <w:pPr>
        <w:spacing w:after="0" w:line="360" w:lineRule="auto"/>
        <w:ind w:right="901"/>
        <w:rPr>
          <w:sz w:val="22"/>
          <w:szCs w:val="22"/>
          <w:vertAlign w:val="superscript"/>
        </w:rPr>
      </w:pPr>
      <w:r w:rsidRPr="00522DE5">
        <w:rPr>
          <w:sz w:val="22"/>
          <w:szCs w:val="22"/>
        </w:rPr>
        <w:t>Stefanie T. Jost, PhD,</w:t>
      </w:r>
      <w:r w:rsidRPr="00522DE5">
        <w:rPr>
          <w:sz w:val="22"/>
          <w:szCs w:val="22"/>
          <w:vertAlign w:val="superscript"/>
        </w:rPr>
        <w:t>1</w:t>
      </w:r>
      <w:r w:rsidRPr="00522DE5">
        <w:rPr>
          <w:sz w:val="22"/>
          <w:szCs w:val="22"/>
        </w:rPr>
        <w:t>* Camilla Atwani,</w:t>
      </w:r>
      <w:r w:rsidRPr="00522DE5">
        <w:rPr>
          <w:sz w:val="22"/>
          <w:szCs w:val="22"/>
          <w:vertAlign w:val="superscript"/>
        </w:rPr>
        <w:t>1</w:t>
      </w:r>
      <w:r w:rsidRPr="00522DE5">
        <w:rPr>
          <w:sz w:val="22"/>
          <w:szCs w:val="22"/>
        </w:rPr>
        <w:t xml:space="preserve"> Philipp A. Loehrer, MD,</w:t>
      </w:r>
      <w:r w:rsidRPr="00522DE5">
        <w:rPr>
          <w:sz w:val="22"/>
          <w:szCs w:val="22"/>
          <w:vertAlign w:val="superscript"/>
        </w:rPr>
        <w:t>2</w:t>
      </w:r>
      <w:r w:rsidRPr="00522DE5">
        <w:rPr>
          <w:sz w:val="22"/>
          <w:szCs w:val="22"/>
        </w:rPr>
        <w:t xml:space="preserve"> Keyoumars Ashkan, MD,</w:t>
      </w:r>
      <w:r w:rsidRPr="00522DE5">
        <w:rPr>
          <w:sz w:val="22"/>
          <w:szCs w:val="22"/>
          <w:vertAlign w:val="superscript"/>
        </w:rPr>
        <w:t>3</w:t>
      </w:r>
      <w:r w:rsidRPr="00522DE5">
        <w:rPr>
          <w:sz w:val="22"/>
          <w:szCs w:val="22"/>
        </w:rPr>
        <w:t xml:space="preserve"> Alexandra Rizos, MSc,</w:t>
      </w:r>
      <w:r w:rsidRPr="00522DE5">
        <w:rPr>
          <w:sz w:val="22"/>
          <w:szCs w:val="22"/>
          <w:vertAlign w:val="superscript"/>
        </w:rPr>
        <w:t>3</w:t>
      </w:r>
      <w:r w:rsidRPr="00522DE5">
        <w:rPr>
          <w:sz w:val="22"/>
          <w:szCs w:val="22"/>
        </w:rPr>
        <w:t xml:space="preserve"> Jan Niklas Petry-Schmelzer, MD,</w:t>
      </w:r>
      <w:r w:rsidRPr="00522DE5">
        <w:rPr>
          <w:sz w:val="22"/>
          <w:szCs w:val="22"/>
          <w:vertAlign w:val="superscript"/>
        </w:rPr>
        <w:t>1</w:t>
      </w:r>
      <w:r w:rsidRPr="00522DE5">
        <w:rPr>
          <w:sz w:val="22"/>
          <w:szCs w:val="22"/>
        </w:rPr>
        <w:t xml:space="preserve"> Jonas Krauss, MSc,</w:t>
      </w:r>
      <w:r w:rsidRPr="00522DE5">
        <w:rPr>
          <w:sz w:val="22"/>
          <w:szCs w:val="22"/>
          <w:vertAlign w:val="superscript"/>
        </w:rPr>
        <w:t xml:space="preserve">4 </w:t>
      </w:r>
      <w:r w:rsidRPr="00522DE5">
        <w:rPr>
          <w:sz w:val="22"/>
          <w:szCs w:val="22"/>
        </w:rPr>
        <w:t>Jan F. Krause, BSc,</w:t>
      </w:r>
      <w:r w:rsidRPr="00522DE5">
        <w:rPr>
          <w:sz w:val="22"/>
          <w:szCs w:val="22"/>
          <w:vertAlign w:val="superscript"/>
        </w:rPr>
        <w:t>1</w:t>
      </w:r>
      <w:r w:rsidRPr="00522DE5">
        <w:rPr>
          <w:sz w:val="22"/>
          <w:szCs w:val="22"/>
        </w:rPr>
        <w:t xml:space="preserve"> Agni Maria Konitsioti, MD,</w:t>
      </w:r>
      <w:r w:rsidRPr="00522DE5">
        <w:rPr>
          <w:sz w:val="22"/>
          <w:szCs w:val="22"/>
          <w:vertAlign w:val="superscript"/>
        </w:rPr>
        <w:t xml:space="preserve">1 </w:t>
      </w:r>
      <w:r w:rsidRPr="00522DE5">
        <w:rPr>
          <w:sz w:val="22"/>
          <w:szCs w:val="22"/>
        </w:rPr>
        <w:t>Roberta Biundo, MD,</w:t>
      </w:r>
      <w:r w:rsidRPr="00522DE5">
        <w:rPr>
          <w:sz w:val="22"/>
          <w:szCs w:val="22"/>
          <w:vertAlign w:val="superscript"/>
        </w:rPr>
        <w:t xml:space="preserve">5,6 </w:t>
      </w:r>
      <w:r w:rsidRPr="00522DE5">
        <w:rPr>
          <w:sz w:val="22"/>
          <w:szCs w:val="22"/>
        </w:rPr>
        <w:t>David J. Pedrosa, MD,</w:t>
      </w:r>
      <w:r w:rsidRPr="00522DE5">
        <w:rPr>
          <w:sz w:val="22"/>
          <w:szCs w:val="22"/>
          <w:vertAlign w:val="superscript"/>
        </w:rPr>
        <w:t>2</w:t>
      </w:r>
      <w:r w:rsidRPr="00522DE5">
        <w:rPr>
          <w:sz w:val="22"/>
          <w:szCs w:val="22"/>
        </w:rPr>
        <w:t xml:space="preserve"> Julian Evans, MD,</w:t>
      </w:r>
      <w:r w:rsidRPr="00522DE5">
        <w:rPr>
          <w:sz w:val="22"/>
          <w:szCs w:val="22"/>
          <w:vertAlign w:val="superscript"/>
        </w:rPr>
        <w:t>7</w:t>
      </w:r>
      <w:r w:rsidRPr="00522DE5">
        <w:rPr>
          <w:sz w:val="22"/>
          <w:szCs w:val="22"/>
        </w:rPr>
        <w:t xml:space="preserve"> Veerle Visser-Vandewalle, MD/PhD,</w:t>
      </w:r>
      <w:r w:rsidRPr="00522DE5">
        <w:rPr>
          <w:sz w:val="22"/>
          <w:szCs w:val="22"/>
          <w:vertAlign w:val="superscript"/>
        </w:rPr>
        <w:t>8</w:t>
      </w:r>
      <w:r w:rsidRPr="00522DE5">
        <w:rPr>
          <w:sz w:val="22"/>
          <w:szCs w:val="22"/>
        </w:rPr>
        <w:t xml:space="preserve"> Christopher Nimsky, MD,</w:t>
      </w:r>
      <w:r w:rsidRPr="00522DE5">
        <w:rPr>
          <w:sz w:val="20"/>
          <w:szCs w:val="20"/>
          <w:vertAlign w:val="superscript"/>
        </w:rPr>
        <w:t>9</w:t>
      </w:r>
      <w:r w:rsidRPr="00522DE5">
        <w:rPr>
          <w:sz w:val="22"/>
          <w:szCs w:val="22"/>
        </w:rPr>
        <w:t xml:space="preserve"> Gereon R. Fink, MD,</w:t>
      </w:r>
      <w:r w:rsidRPr="00522DE5">
        <w:rPr>
          <w:sz w:val="22"/>
          <w:szCs w:val="22"/>
          <w:vertAlign w:val="superscript"/>
        </w:rPr>
        <w:t>1,10</w:t>
      </w:r>
      <w:r w:rsidRPr="00522DE5">
        <w:rPr>
          <w:sz w:val="22"/>
          <w:szCs w:val="22"/>
        </w:rPr>
        <w:t xml:space="preserve"> Monty Silverdale, MD,</w:t>
      </w:r>
      <w:r w:rsidRPr="00522DE5">
        <w:rPr>
          <w:sz w:val="20"/>
          <w:szCs w:val="20"/>
          <w:vertAlign w:val="superscript"/>
        </w:rPr>
        <w:t>7</w:t>
      </w:r>
      <w:r w:rsidRPr="00522DE5">
        <w:rPr>
          <w:sz w:val="22"/>
          <w:szCs w:val="22"/>
        </w:rPr>
        <w:t xml:space="preserve"> </w:t>
      </w:r>
      <w:bookmarkStart w:id="1" w:name="OLE_LINK16"/>
      <w:bookmarkStart w:id="2" w:name="OLE_LINK15"/>
      <w:r w:rsidRPr="00522DE5">
        <w:rPr>
          <w:sz w:val="22"/>
          <w:szCs w:val="22"/>
        </w:rPr>
        <w:t>Alfonso Fasano, MD/PhD</w:t>
      </w:r>
      <w:r w:rsidRPr="00522DE5">
        <w:rPr>
          <w:sz w:val="22"/>
          <w:szCs w:val="22"/>
          <w:vertAlign w:val="superscript"/>
        </w:rPr>
        <w:t>11,12</w:t>
      </w:r>
      <w:r w:rsidRPr="00522DE5">
        <w:rPr>
          <w:sz w:val="22"/>
          <w:szCs w:val="22"/>
        </w:rPr>
        <w:t xml:space="preserve"> Pablo Martinez-Martin, MD/PhD,</w:t>
      </w:r>
      <w:r w:rsidRPr="00522DE5">
        <w:rPr>
          <w:sz w:val="22"/>
          <w:szCs w:val="22"/>
          <w:vertAlign w:val="superscript"/>
        </w:rPr>
        <w:t>1</w:t>
      </w:r>
      <w:r w:rsidR="00B72CB6" w:rsidRPr="00522DE5">
        <w:rPr>
          <w:sz w:val="22"/>
          <w:szCs w:val="22"/>
          <w:vertAlign w:val="superscript"/>
        </w:rPr>
        <w:t>3</w:t>
      </w:r>
      <w:r w:rsidRPr="00522DE5">
        <w:rPr>
          <w:sz w:val="22"/>
          <w:szCs w:val="22"/>
        </w:rPr>
        <w:t xml:space="preserve"> </w:t>
      </w:r>
      <w:bookmarkEnd w:id="1"/>
      <w:bookmarkEnd w:id="2"/>
      <w:r w:rsidRPr="00522DE5">
        <w:rPr>
          <w:sz w:val="22"/>
          <w:szCs w:val="22"/>
        </w:rPr>
        <w:t>Angelo Antonini, MD,</w:t>
      </w:r>
      <w:r w:rsidRPr="00522DE5">
        <w:rPr>
          <w:sz w:val="22"/>
          <w:szCs w:val="22"/>
          <w:vertAlign w:val="superscript"/>
        </w:rPr>
        <w:t>1</w:t>
      </w:r>
      <w:r w:rsidR="00B72CB6" w:rsidRPr="00522DE5">
        <w:rPr>
          <w:sz w:val="22"/>
          <w:szCs w:val="22"/>
          <w:vertAlign w:val="superscript"/>
        </w:rPr>
        <w:t>4</w:t>
      </w:r>
      <w:r w:rsidRPr="00522DE5">
        <w:rPr>
          <w:sz w:val="22"/>
          <w:szCs w:val="22"/>
          <w:vertAlign w:val="superscript"/>
        </w:rPr>
        <w:t xml:space="preserve"> </w:t>
      </w:r>
      <w:r w:rsidRPr="00522DE5">
        <w:rPr>
          <w:sz w:val="22"/>
          <w:szCs w:val="22"/>
        </w:rPr>
        <w:t>Per Borghammer, MD/PhD,</w:t>
      </w:r>
      <w:r w:rsidRPr="00522DE5">
        <w:rPr>
          <w:sz w:val="22"/>
          <w:szCs w:val="22"/>
          <w:vertAlign w:val="superscript"/>
        </w:rPr>
        <w:t>1</w:t>
      </w:r>
      <w:r w:rsidR="00B72CB6" w:rsidRPr="00522DE5">
        <w:rPr>
          <w:sz w:val="22"/>
          <w:szCs w:val="22"/>
          <w:vertAlign w:val="superscript"/>
        </w:rPr>
        <w:t>5</w:t>
      </w:r>
      <w:r w:rsidRPr="00522DE5">
        <w:rPr>
          <w:sz w:val="22"/>
          <w:szCs w:val="22"/>
          <w:vertAlign w:val="superscript"/>
        </w:rPr>
        <w:t>,1</w:t>
      </w:r>
      <w:r w:rsidR="00B72CB6" w:rsidRPr="00522DE5">
        <w:rPr>
          <w:sz w:val="22"/>
          <w:szCs w:val="22"/>
          <w:vertAlign w:val="superscript"/>
        </w:rPr>
        <w:t>6</w:t>
      </w:r>
      <w:r w:rsidRPr="00522DE5">
        <w:rPr>
          <w:sz w:val="22"/>
          <w:szCs w:val="22"/>
        </w:rPr>
        <w:t xml:space="preserve"> K. Ray Chaudhuri, MD,</w:t>
      </w:r>
      <w:r w:rsidRPr="00522DE5">
        <w:rPr>
          <w:sz w:val="22"/>
          <w:szCs w:val="22"/>
          <w:vertAlign w:val="superscript"/>
        </w:rPr>
        <w:t>3,1</w:t>
      </w:r>
      <w:r w:rsidR="00B72CB6" w:rsidRPr="00522DE5">
        <w:rPr>
          <w:sz w:val="22"/>
          <w:szCs w:val="22"/>
          <w:vertAlign w:val="superscript"/>
        </w:rPr>
        <w:t>7</w:t>
      </w:r>
      <w:r w:rsidRPr="00522DE5">
        <w:rPr>
          <w:sz w:val="22"/>
          <w:szCs w:val="22"/>
          <w:vertAlign w:val="superscript"/>
        </w:rPr>
        <w:t>,1</w:t>
      </w:r>
      <w:r w:rsidR="00B72CB6" w:rsidRPr="00522DE5">
        <w:rPr>
          <w:sz w:val="22"/>
          <w:szCs w:val="22"/>
          <w:vertAlign w:val="superscript"/>
        </w:rPr>
        <w:t>8</w:t>
      </w:r>
      <w:r w:rsidRPr="00522DE5">
        <w:rPr>
          <w:sz w:val="22"/>
          <w:szCs w:val="22"/>
        </w:rPr>
        <w:t xml:space="preserve"> Lars Timmermann, MD,</w:t>
      </w:r>
      <w:r w:rsidRPr="00522DE5">
        <w:rPr>
          <w:sz w:val="22"/>
          <w:szCs w:val="22"/>
          <w:vertAlign w:val="superscript"/>
        </w:rPr>
        <w:t>2</w:t>
      </w:r>
      <w:r w:rsidRPr="00522DE5">
        <w:rPr>
          <w:sz w:val="22"/>
          <w:szCs w:val="22"/>
        </w:rPr>
        <w:t xml:space="preserve"> Haidar S. Dafsari, MD</w:t>
      </w:r>
      <w:r w:rsidRPr="00522DE5">
        <w:rPr>
          <w:sz w:val="22"/>
          <w:szCs w:val="22"/>
          <w:vertAlign w:val="superscript"/>
        </w:rPr>
        <w:t>1</w:t>
      </w:r>
      <w:r w:rsidRPr="00522DE5">
        <w:rPr>
          <w:sz w:val="22"/>
          <w:szCs w:val="22"/>
        </w:rPr>
        <w:t>*</w:t>
      </w:r>
    </w:p>
    <w:p w14:paraId="1C924B07" w14:textId="012D2921" w:rsidR="003A79FE" w:rsidRPr="00522DE5" w:rsidRDefault="00401189" w:rsidP="003A79FE">
      <w:pPr>
        <w:spacing w:after="0" w:line="240" w:lineRule="auto"/>
        <w:ind w:right="901"/>
        <w:rPr>
          <w:sz w:val="22"/>
          <w:szCs w:val="22"/>
        </w:rPr>
      </w:pPr>
      <w:r w:rsidRPr="00522DE5">
        <w:rPr>
          <w:sz w:val="22"/>
          <w:szCs w:val="22"/>
        </w:rPr>
        <w:t>On behalf of EUROPAR, the Non-Motor Parkinson’s Disease Research Group, the German Parkinson Society Non-Motor Symptoms Study Group, and the Movement Disorders Society Non-Motor Parkinson's Disease Study Group</w:t>
      </w:r>
    </w:p>
    <w:p w14:paraId="66B1EC14" w14:textId="77777777" w:rsidR="00401189" w:rsidRPr="00522DE5" w:rsidRDefault="00401189" w:rsidP="003A79FE">
      <w:pPr>
        <w:spacing w:after="0" w:line="240" w:lineRule="auto"/>
        <w:ind w:right="901"/>
        <w:rPr>
          <w:shd w:val="clear" w:color="auto" w:fill="FFFFFF"/>
        </w:rPr>
      </w:pPr>
    </w:p>
    <w:p w14:paraId="335504A4" w14:textId="77777777" w:rsidR="003A79FE" w:rsidRPr="00522DE5" w:rsidRDefault="003A79FE" w:rsidP="008512C2">
      <w:pPr>
        <w:spacing w:after="0" w:line="240" w:lineRule="auto"/>
        <w:ind w:right="902"/>
        <w:rPr>
          <w:sz w:val="20"/>
          <w:szCs w:val="20"/>
        </w:rPr>
      </w:pPr>
      <w:r w:rsidRPr="00522DE5">
        <w:rPr>
          <w:sz w:val="20"/>
          <w:szCs w:val="20"/>
          <w:vertAlign w:val="superscript"/>
        </w:rPr>
        <w:t xml:space="preserve">1 </w:t>
      </w:r>
      <w:r w:rsidRPr="00522DE5">
        <w:rPr>
          <w:sz w:val="20"/>
          <w:szCs w:val="20"/>
        </w:rPr>
        <w:t>University of Cologne, Faculty of Medicine and University Hospital Cologne, Department of Neurology, Cologne, Germany</w:t>
      </w:r>
    </w:p>
    <w:p w14:paraId="5F9FCACA" w14:textId="77777777" w:rsidR="003A79FE" w:rsidRPr="00522DE5" w:rsidRDefault="003A79FE" w:rsidP="008512C2">
      <w:pPr>
        <w:spacing w:after="0" w:line="240" w:lineRule="auto"/>
        <w:ind w:right="902"/>
        <w:rPr>
          <w:sz w:val="20"/>
          <w:szCs w:val="20"/>
        </w:rPr>
      </w:pPr>
      <w:r w:rsidRPr="00522DE5">
        <w:rPr>
          <w:sz w:val="20"/>
          <w:szCs w:val="20"/>
          <w:vertAlign w:val="superscript"/>
        </w:rPr>
        <w:t xml:space="preserve">2 </w:t>
      </w:r>
      <w:r w:rsidRPr="00522DE5">
        <w:rPr>
          <w:sz w:val="20"/>
          <w:szCs w:val="20"/>
        </w:rPr>
        <w:t>University Hospital Giessen and Marburg, Campus Marburg, Department of Neurology, Marburg, Germany</w:t>
      </w:r>
    </w:p>
    <w:p w14:paraId="10337E9A" w14:textId="77777777" w:rsidR="003A79FE" w:rsidRPr="00522DE5" w:rsidRDefault="003A79FE" w:rsidP="008512C2">
      <w:pPr>
        <w:spacing w:after="0" w:line="240" w:lineRule="auto"/>
        <w:ind w:right="902"/>
        <w:rPr>
          <w:sz w:val="20"/>
          <w:szCs w:val="20"/>
        </w:rPr>
      </w:pPr>
      <w:bookmarkStart w:id="3" w:name="OLE_LINK67"/>
      <w:bookmarkStart w:id="4" w:name="OLE_LINK66"/>
      <w:r w:rsidRPr="00522DE5">
        <w:rPr>
          <w:sz w:val="20"/>
          <w:szCs w:val="20"/>
          <w:vertAlign w:val="superscript"/>
        </w:rPr>
        <w:t xml:space="preserve">3 </w:t>
      </w:r>
      <w:r w:rsidRPr="00522DE5">
        <w:rPr>
          <w:sz w:val="20"/>
          <w:szCs w:val="20"/>
        </w:rPr>
        <w:t>Parkinson Foundation International Centre of Excellence</w:t>
      </w:r>
      <w:bookmarkEnd w:id="3"/>
      <w:bookmarkEnd w:id="4"/>
      <w:r w:rsidRPr="00522DE5">
        <w:rPr>
          <w:sz w:val="20"/>
          <w:szCs w:val="20"/>
        </w:rPr>
        <w:t>, King’s College Hospital, London, United Kingdom</w:t>
      </w:r>
    </w:p>
    <w:p w14:paraId="3F94B5D9" w14:textId="77777777" w:rsidR="00C06FEE" w:rsidRPr="00522DE5" w:rsidRDefault="00C06FEE" w:rsidP="008512C2">
      <w:pPr>
        <w:spacing w:after="0" w:line="240" w:lineRule="auto"/>
        <w:ind w:right="902"/>
        <w:rPr>
          <w:sz w:val="20"/>
          <w:szCs w:val="20"/>
        </w:rPr>
      </w:pPr>
      <w:r w:rsidRPr="00522DE5">
        <w:rPr>
          <w:sz w:val="20"/>
          <w:szCs w:val="20"/>
          <w:vertAlign w:val="superscript"/>
        </w:rPr>
        <w:t>4</w:t>
      </w:r>
      <w:r w:rsidRPr="00522DE5">
        <w:rPr>
          <w:sz w:val="20"/>
          <w:szCs w:val="20"/>
        </w:rPr>
        <w:t xml:space="preserve"> Department of Parkinson, Sleep and Movement Disorders, University Hospital Bonn, Germany</w:t>
      </w:r>
    </w:p>
    <w:p w14:paraId="5CA56469" w14:textId="19B1735E" w:rsidR="00B72CB6" w:rsidRPr="00522DE5" w:rsidRDefault="00B72CB6" w:rsidP="008512C2">
      <w:pPr>
        <w:spacing w:after="0" w:line="240" w:lineRule="auto"/>
        <w:ind w:right="902"/>
        <w:rPr>
          <w:sz w:val="20"/>
          <w:szCs w:val="20"/>
        </w:rPr>
      </w:pPr>
      <w:r w:rsidRPr="00522DE5">
        <w:rPr>
          <w:sz w:val="20"/>
          <w:szCs w:val="20"/>
          <w:vertAlign w:val="superscript"/>
        </w:rPr>
        <w:t>5</w:t>
      </w:r>
      <w:r w:rsidR="00D5314D" w:rsidRPr="00522DE5">
        <w:rPr>
          <w:sz w:val="20"/>
          <w:szCs w:val="20"/>
          <w:vertAlign w:val="superscript"/>
        </w:rPr>
        <w:t xml:space="preserve"> </w:t>
      </w:r>
      <w:r w:rsidRPr="00522DE5">
        <w:rPr>
          <w:sz w:val="20"/>
          <w:szCs w:val="20"/>
        </w:rPr>
        <w:t>Department of General Psychology, University of Padua, Padua, Italy</w:t>
      </w:r>
    </w:p>
    <w:p w14:paraId="510D57E0" w14:textId="2E28ED1F" w:rsidR="00B72CB6" w:rsidRPr="00522DE5" w:rsidRDefault="00B72CB6" w:rsidP="008512C2">
      <w:pPr>
        <w:spacing w:after="0" w:line="240" w:lineRule="auto"/>
        <w:ind w:right="902"/>
        <w:rPr>
          <w:sz w:val="20"/>
          <w:szCs w:val="20"/>
        </w:rPr>
      </w:pPr>
      <w:r w:rsidRPr="00522DE5">
        <w:rPr>
          <w:sz w:val="20"/>
          <w:szCs w:val="20"/>
          <w:vertAlign w:val="superscript"/>
        </w:rPr>
        <w:t>6</w:t>
      </w:r>
      <w:r w:rsidR="00D5314D" w:rsidRPr="00522DE5">
        <w:rPr>
          <w:sz w:val="20"/>
          <w:szCs w:val="20"/>
          <w:vertAlign w:val="superscript"/>
        </w:rPr>
        <w:t xml:space="preserve"> </w:t>
      </w:r>
      <w:r w:rsidR="003F20B3" w:rsidRPr="00522DE5">
        <w:rPr>
          <w:color w:val="000000"/>
          <w:sz w:val="20"/>
          <w:szCs w:val="20"/>
          <w:shd w:val="clear" w:color="auto" w:fill="FFFFFF"/>
        </w:rPr>
        <w:t xml:space="preserve">Parkinson and Movement Disorders Unit, Study </w:t>
      </w:r>
      <w:proofErr w:type="spellStart"/>
      <w:r w:rsidR="003F20B3" w:rsidRPr="00522DE5">
        <w:rPr>
          <w:color w:val="000000"/>
          <w:sz w:val="20"/>
          <w:szCs w:val="20"/>
          <w:shd w:val="clear" w:color="auto" w:fill="FFFFFF"/>
        </w:rPr>
        <w:t>Center</w:t>
      </w:r>
      <w:proofErr w:type="spellEnd"/>
      <w:r w:rsidR="003F20B3" w:rsidRPr="00522DE5">
        <w:rPr>
          <w:color w:val="000000"/>
          <w:sz w:val="20"/>
          <w:szCs w:val="20"/>
          <w:shd w:val="clear" w:color="auto" w:fill="FFFFFF"/>
        </w:rPr>
        <w:t xml:space="preserve"> for Neurodegeneration (CESNE), </w:t>
      </w:r>
      <w:proofErr w:type="spellStart"/>
      <w:r w:rsidR="003F20B3" w:rsidRPr="00522DE5">
        <w:rPr>
          <w:color w:val="000000"/>
          <w:sz w:val="20"/>
          <w:szCs w:val="20"/>
          <w:shd w:val="clear" w:color="auto" w:fill="FFFFFF"/>
        </w:rPr>
        <w:t>Center</w:t>
      </w:r>
      <w:proofErr w:type="spellEnd"/>
      <w:r w:rsidR="003F20B3" w:rsidRPr="00522DE5">
        <w:rPr>
          <w:color w:val="000000"/>
          <w:sz w:val="20"/>
          <w:szCs w:val="20"/>
          <w:shd w:val="clear" w:color="auto" w:fill="FFFFFF"/>
        </w:rPr>
        <w:t xml:space="preserve"> for Rare Neurological Diseases (ERN-RND), Department of Neuroscience, University of Padua</w:t>
      </w:r>
      <w:r w:rsidRPr="00522DE5">
        <w:rPr>
          <w:sz w:val="20"/>
          <w:szCs w:val="20"/>
        </w:rPr>
        <w:t>, Padua, Italy.</w:t>
      </w:r>
    </w:p>
    <w:p w14:paraId="07929D75" w14:textId="401897C6" w:rsidR="003A79FE" w:rsidRPr="00522DE5" w:rsidRDefault="00B72CB6" w:rsidP="008512C2">
      <w:pPr>
        <w:spacing w:after="0" w:line="240" w:lineRule="auto"/>
        <w:ind w:right="902"/>
        <w:rPr>
          <w:sz w:val="20"/>
          <w:szCs w:val="20"/>
        </w:rPr>
      </w:pPr>
      <w:r w:rsidRPr="00522DE5">
        <w:rPr>
          <w:sz w:val="20"/>
          <w:szCs w:val="20"/>
          <w:vertAlign w:val="superscript"/>
        </w:rPr>
        <w:t>7</w:t>
      </w:r>
      <w:r w:rsidR="00441DFB" w:rsidRPr="00522DE5">
        <w:rPr>
          <w:sz w:val="20"/>
          <w:szCs w:val="20"/>
          <w:vertAlign w:val="superscript"/>
        </w:rPr>
        <w:t xml:space="preserve"> </w:t>
      </w:r>
      <w:r w:rsidR="003A79FE" w:rsidRPr="00522DE5">
        <w:rPr>
          <w:sz w:val="20"/>
          <w:szCs w:val="20"/>
        </w:rPr>
        <w:t xml:space="preserve">Department of Neurology and Neurosurgery, Salford Royal NHS Foundation Trust, Manchester Academic Health Science Centre, Greater Manchester, UK </w:t>
      </w:r>
    </w:p>
    <w:p w14:paraId="1EAF529E" w14:textId="0D3E72AE" w:rsidR="003A79FE" w:rsidRPr="00522DE5" w:rsidRDefault="00B72CB6" w:rsidP="008512C2">
      <w:pPr>
        <w:spacing w:after="0" w:line="240" w:lineRule="auto"/>
        <w:ind w:right="902"/>
        <w:rPr>
          <w:sz w:val="20"/>
          <w:szCs w:val="20"/>
        </w:rPr>
      </w:pPr>
      <w:r w:rsidRPr="00522DE5">
        <w:rPr>
          <w:sz w:val="20"/>
          <w:szCs w:val="20"/>
          <w:vertAlign w:val="superscript"/>
        </w:rPr>
        <w:t>8</w:t>
      </w:r>
      <w:r w:rsidR="003A79FE" w:rsidRPr="00522DE5">
        <w:rPr>
          <w:sz w:val="20"/>
          <w:szCs w:val="20"/>
          <w:vertAlign w:val="superscript"/>
        </w:rPr>
        <w:t xml:space="preserve"> </w:t>
      </w:r>
      <w:r w:rsidR="003A79FE" w:rsidRPr="00522DE5">
        <w:rPr>
          <w:sz w:val="20"/>
          <w:szCs w:val="20"/>
        </w:rPr>
        <w:t>University of Cologne, Faculty of Medicine and University Hospital Cologne, Department of Stereotactic and Functional Neurosurgery, Cologne, Germany</w:t>
      </w:r>
    </w:p>
    <w:p w14:paraId="47014B51" w14:textId="4A81A2B3" w:rsidR="003A79FE" w:rsidRPr="00522DE5" w:rsidRDefault="00B72CB6" w:rsidP="008512C2">
      <w:pPr>
        <w:spacing w:after="0" w:line="240" w:lineRule="auto"/>
        <w:ind w:right="902"/>
        <w:rPr>
          <w:sz w:val="20"/>
          <w:szCs w:val="20"/>
        </w:rPr>
      </w:pPr>
      <w:r w:rsidRPr="00522DE5">
        <w:rPr>
          <w:sz w:val="20"/>
          <w:szCs w:val="20"/>
          <w:vertAlign w:val="superscript"/>
        </w:rPr>
        <w:t>9</w:t>
      </w:r>
      <w:r w:rsidR="003A79FE" w:rsidRPr="00522DE5">
        <w:rPr>
          <w:sz w:val="20"/>
          <w:szCs w:val="20"/>
          <w:vertAlign w:val="superscript"/>
        </w:rPr>
        <w:t xml:space="preserve"> </w:t>
      </w:r>
      <w:r w:rsidR="003A79FE" w:rsidRPr="00522DE5">
        <w:rPr>
          <w:sz w:val="20"/>
          <w:szCs w:val="20"/>
        </w:rPr>
        <w:t>Department of Neurosurgery, University Marburg, Marburg, Germany</w:t>
      </w:r>
    </w:p>
    <w:p w14:paraId="17B34D0D" w14:textId="5D9DEF93" w:rsidR="003A79FE" w:rsidRPr="00522DE5" w:rsidRDefault="00B72CB6" w:rsidP="008512C2">
      <w:pPr>
        <w:spacing w:after="0" w:line="240" w:lineRule="auto"/>
        <w:ind w:right="902"/>
        <w:rPr>
          <w:sz w:val="20"/>
          <w:szCs w:val="20"/>
        </w:rPr>
      </w:pPr>
      <w:r w:rsidRPr="00522DE5">
        <w:rPr>
          <w:color w:val="000000"/>
          <w:sz w:val="20"/>
          <w:szCs w:val="20"/>
          <w:shd w:val="clear" w:color="auto" w:fill="FFFFFF"/>
          <w:vertAlign w:val="superscript"/>
        </w:rPr>
        <w:t>10</w:t>
      </w:r>
      <w:r w:rsidR="003A79FE" w:rsidRPr="00522DE5">
        <w:rPr>
          <w:color w:val="000000"/>
          <w:sz w:val="20"/>
          <w:szCs w:val="20"/>
          <w:shd w:val="clear" w:color="auto" w:fill="FFFFFF"/>
          <w:vertAlign w:val="superscript"/>
        </w:rPr>
        <w:t xml:space="preserve"> </w:t>
      </w:r>
      <w:r w:rsidR="003A79FE" w:rsidRPr="00522DE5">
        <w:rPr>
          <w:sz w:val="20"/>
          <w:szCs w:val="20"/>
        </w:rPr>
        <w:t>Cognitive Neuroscience, Institute of Neuroscience and Medicine (INM-3), Research Centre Jülich, Jülich, Germany</w:t>
      </w:r>
    </w:p>
    <w:p w14:paraId="549FB168" w14:textId="2A13C03F" w:rsidR="003A79FE" w:rsidRPr="00522DE5" w:rsidRDefault="00B72CB6" w:rsidP="008512C2">
      <w:pPr>
        <w:spacing w:after="0" w:line="276" w:lineRule="auto"/>
        <w:ind w:right="902"/>
        <w:rPr>
          <w:color w:val="212121"/>
          <w:sz w:val="20"/>
          <w:szCs w:val="20"/>
          <w:shd w:val="clear" w:color="auto" w:fill="FFFFFF"/>
        </w:rPr>
      </w:pPr>
      <w:r w:rsidRPr="00522DE5">
        <w:rPr>
          <w:color w:val="212121"/>
          <w:sz w:val="20"/>
          <w:szCs w:val="20"/>
          <w:shd w:val="clear" w:color="auto" w:fill="FFFFFF"/>
          <w:vertAlign w:val="superscript"/>
        </w:rPr>
        <w:t>11</w:t>
      </w:r>
      <w:r w:rsidR="003A79FE" w:rsidRPr="00522DE5">
        <w:rPr>
          <w:color w:val="212121"/>
          <w:sz w:val="20"/>
          <w:szCs w:val="20"/>
          <w:shd w:val="clear" w:color="auto" w:fill="FFFFFF"/>
          <w:vertAlign w:val="superscript"/>
        </w:rPr>
        <w:t xml:space="preserve"> </w:t>
      </w:r>
      <w:r w:rsidR="003A79FE" w:rsidRPr="00522DE5">
        <w:rPr>
          <w:rFonts w:eastAsia="Times New Roman"/>
          <w:color w:val="212121"/>
          <w:sz w:val="20"/>
          <w:szCs w:val="20"/>
          <w:lang w:eastAsia="de-DE"/>
        </w:rPr>
        <w:t>Edmond J. Safra Program in Parkinson's Disease, Morton and Gloria Shulman Movement Disorders Clinic, Toronto Western Hospital - UHN, Division of Neurology, University of Toronto, Toronto, Ontario, Canada</w:t>
      </w:r>
    </w:p>
    <w:p w14:paraId="0D65B9C7" w14:textId="1FDE2EFA" w:rsidR="003A79FE" w:rsidRPr="00522DE5" w:rsidRDefault="003A79FE" w:rsidP="008512C2">
      <w:pPr>
        <w:spacing w:after="0" w:line="276" w:lineRule="auto"/>
        <w:ind w:right="902"/>
        <w:rPr>
          <w:rFonts w:eastAsia="Times New Roman"/>
          <w:color w:val="212121"/>
          <w:sz w:val="20"/>
          <w:szCs w:val="20"/>
          <w:lang w:eastAsia="de-DE"/>
        </w:rPr>
      </w:pPr>
      <w:r w:rsidRPr="00522DE5">
        <w:rPr>
          <w:color w:val="212121"/>
          <w:sz w:val="20"/>
          <w:szCs w:val="20"/>
          <w:shd w:val="clear" w:color="auto" w:fill="FFFFFF"/>
          <w:vertAlign w:val="superscript"/>
        </w:rPr>
        <w:t>1</w:t>
      </w:r>
      <w:r w:rsidR="00B72CB6" w:rsidRPr="00522DE5">
        <w:rPr>
          <w:color w:val="212121"/>
          <w:sz w:val="20"/>
          <w:szCs w:val="20"/>
          <w:shd w:val="clear" w:color="auto" w:fill="FFFFFF"/>
          <w:vertAlign w:val="superscript"/>
        </w:rPr>
        <w:t>2</w:t>
      </w:r>
      <w:r w:rsidRPr="00522DE5">
        <w:rPr>
          <w:color w:val="212121"/>
          <w:sz w:val="20"/>
          <w:szCs w:val="20"/>
          <w:shd w:val="clear" w:color="auto" w:fill="FFFFFF"/>
          <w:vertAlign w:val="superscript"/>
        </w:rPr>
        <w:t xml:space="preserve"> </w:t>
      </w:r>
      <w:proofErr w:type="spellStart"/>
      <w:r w:rsidRPr="00522DE5">
        <w:rPr>
          <w:rFonts w:eastAsia="Times New Roman"/>
          <w:color w:val="212121"/>
          <w:sz w:val="20"/>
          <w:szCs w:val="20"/>
          <w:lang w:eastAsia="de-DE"/>
        </w:rPr>
        <w:t>Krembil</w:t>
      </w:r>
      <w:proofErr w:type="spellEnd"/>
      <w:r w:rsidRPr="00522DE5">
        <w:rPr>
          <w:rFonts w:eastAsia="Times New Roman"/>
          <w:color w:val="212121"/>
          <w:sz w:val="20"/>
          <w:szCs w:val="20"/>
          <w:lang w:eastAsia="de-DE"/>
        </w:rPr>
        <w:t xml:space="preserve"> Research Institute, Toronto, Ontario, Canada</w:t>
      </w:r>
    </w:p>
    <w:p w14:paraId="6E2450DE" w14:textId="508217EC" w:rsidR="003A79FE" w:rsidRPr="00522DE5" w:rsidRDefault="00B72CB6" w:rsidP="008512C2">
      <w:pPr>
        <w:spacing w:after="0" w:line="240" w:lineRule="auto"/>
        <w:ind w:right="902"/>
        <w:rPr>
          <w:sz w:val="20"/>
          <w:szCs w:val="20"/>
        </w:rPr>
      </w:pPr>
      <w:r w:rsidRPr="00522DE5">
        <w:rPr>
          <w:sz w:val="20"/>
          <w:szCs w:val="20"/>
          <w:vertAlign w:val="superscript"/>
        </w:rPr>
        <w:t>13</w:t>
      </w:r>
      <w:r w:rsidR="003A79FE" w:rsidRPr="00522DE5">
        <w:rPr>
          <w:sz w:val="20"/>
          <w:szCs w:val="20"/>
          <w:vertAlign w:val="superscript"/>
        </w:rPr>
        <w:t xml:space="preserve"> </w:t>
      </w:r>
      <w:proofErr w:type="spellStart"/>
      <w:r w:rsidR="003A79FE" w:rsidRPr="00522DE5">
        <w:rPr>
          <w:sz w:val="20"/>
          <w:szCs w:val="20"/>
        </w:rPr>
        <w:t>Center</w:t>
      </w:r>
      <w:proofErr w:type="spellEnd"/>
      <w:r w:rsidR="003A79FE" w:rsidRPr="00522DE5">
        <w:rPr>
          <w:sz w:val="20"/>
          <w:szCs w:val="20"/>
        </w:rPr>
        <w:t xml:space="preserve"> for Networked Biomedical Research in Neurodegenerative Diseases (CIBERNED), Carlos III Institute of Health, Madrid, Spain</w:t>
      </w:r>
    </w:p>
    <w:p w14:paraId="023F3B01" w14:textId="48B229A6" w:rsidR="003A79FE" w:rsidRPr="00522DE5" w:rsidRDefault="003A79FE" w:rsidP="008512C2">
      <w:pPr>
        <w:spacing w:after="0" w:line="240" w:lineRule="auto"/>
        <w:ind w:right="902"/>
        <w:rPr>
          <w:sz w:val="20"/>
          <w:szCs w:val="20"/>
        </w:rPr>
      </w:pPr>
      <w:r w:rsidRPr="00522DE5">
        <w:rPr>
          <w:sz w:val="20"/>
          <w:szCs w:val="20"/>
          <w:vertAlign w:val="superscript"/>
        </w:rPr>
        <w:t>1</w:t>
      </w:r>
      <w:r w:rsidR="00B72CB6" w:rsidRPr="00522DE5">
        <w:rPr>
          <w:sz w:val="20"/>
          <w:szCs w:val="20"/>
          <w:vertAlign w:val="superscript"/>
        </w:rPr>
        <w:t>4</w:t>
      </w:r>
      <w:r w:rsidRPr="00522DE5">
        <w:rPr>
          <w:sz w:val="20"/>
          <w:szCs w:val="20"/>
          <w:vertAlign w:val="superscript"/>
        </w:rPr>
        <w:t xml:space="preserve"> </w:t>
      </w:r>
      <w:r w:rsidRPr="00522DE5">
        <w:rPr>
          <w:sz w:val="20"/>
          <w:szCs w:val="20"/>
        </w:rPr>
        <w:t>Parkinson and Movement Disorders Unit, Department of Neurosciences (DNS), University of Padua, Padova, Italy</w:t>
      </w:r>
    </w:p>
    <w:p w14:paraId="4EC74DA2" w14:textId="454AB773" w:rsidR="003A79FE" w:rsidRPr="00522DE5" w:rsidRDefault="003A79FE" w:rsidP="008512C2">
      <w:pPr>
        <w:spacing w:after="0" w:line="276" w:lineRule="auto"/>
        <w:ind w:right="902"/>
        <w:rPr>
          <w:color w:val="212121"/>
          <w:sz w:val="20"/>
          <w:szCs w:val="20"/>
          <w:shd w:val="clear" w:color="auto" w:fill="FFFFFF"/>
        </w:rPr>
      </w:pPr>
      <w:r w:rsidRPr="00522DE5">
        <w:rPr>
          <w:color w:val="212121"/>
          <w:sz w:val="20"/>
          <w:szCs w:val="20"/>
          <w:shd w:val="clear" w:color="auto" w:fill="FFFFFF"/>
          <w:vertAlign w:val="superscript"/>
        </w:rPr>
        <w:t>1</w:t>
      </w:r>
      <w:r w:rsidR="00B72CB6" w:rsidRPr="00522DE5">
        <w:rPr>
          <w:color w:val="212121"/>
          <w:sz w:val="20"/>
          <w:szCs w:val="20"/>
          <w:shd w:val="clear" w:color="auto" w:fill="FFFFFF"/>
          <w:vertAlign w:val="superscript"/>
        </w:rPr>
        <w:t>5</w:t>
      </w:r>
      <w:r w:rsidRPr="00522DE5">
        <w:rPr>
          <w:color w:val="212121"/>
          <w:sz w:val="20"/>
          <w:szCs w:val="20"/>
          <w:shd w:val="clear" w:color="auto" w:fill="FFFFFF"/>
        </w:rPr>
        <w:t xml:space="preserve"> Nuclear Medicine and PET, Aarhus University Hospital, Aarhus, Denmark</w:t>
      </w:r>
    </w:p>
    <w:p w14:paraId="4EFA2981" w14:textId="04C41CC8" w:rsidR="003A79FE" w:rsidRPr="00522DE5" w:rsidRDefault="003A79FE" w:rsidP="008512C2">
      <w:pPr>
        <w:spacing w:after="0" w:line="276" w:lineRule="auto"/>
        <w:ind w:right="902"/>
        <w:rPr>
          <w:color w:val="212121"/>
          <w:sz w:val="20"/>
          <w:szCs w:val="20"/>
          <w:shd w:val="clear" w:color="auto" w:fill="FFFFFF"/>
        </w:rPr>
      </w:pPr>
      <w:r w:rsidRPr="00522DE5">
        <w:rPr>
          <w:color w:val="212121"/>
          <w:sz w:val="20"/>
          <w:szCs w:val="20"/>
          <w:shd w:val="clear" w:color="auto" w:fill="FFFFFF"/>
          <w:vertAlign w:val="superscript"/>
        </w:rPr>
        <w:t>1</w:t>
      </w:r>
      <w:r w:rsidR="00B72CB6" w:rsidRPr="00522DE5">
        <w:rPr>
          <w:color w:val="212121"/>
          <w:sz w:val="20"/>
          <w:szCs w:val="20"/>
          <w:shd w:val="clear" w:color="auto" w:fill="FFFFFF"/>
          <w:vertAlign w:val="superscript"/>
        </w:rPr>
        <w:t>6</w:t>
      </w:r>
      <w:r w:rsidRPr="00522DE5">
        <w:rPr>
          <w:color w:val="212121"/>
          <w:sz w:val="20"/>
          <w:szCs w:val="20"/>
          <w:shd w:val="clear" w:color="auto" w:fill="FFFFFF"/>
          <w:vertAlign w:val="superscript"/>
        </w:rPr>
        <w:t xml:space="preserve"> </w:t>
      </w:r>
      <w:r w:rsidRPr="00522DE5">
        <w:rPr>
          <w:color w:val="212121"/>
          <w:sz w:val="20"/>
          <w:szCs w:val="20"/>
          <w:shd w:val="clear" w:color="auto" w:fill="FFFFFF"/>
        </w:rPr>
        <w:t>Department of Clinical Medicine, Aarhus University, Aarhus, Denmark</w:t>
      </w:r>
    </w:p>
    <w:p w14:paraId="31898C8E" w14:textId="052948D8" w:rsidR="00E43BA2" w:rsidRPr="00E43BA2" w:rsidRDefault="00E43BA2" w:rsidP="00E43BA2">
      <w:pPr>
        <w:spacing w:after="0" w:line="276" w:lineRule="auto"/>
        <w:ind w:right="902"/>
        <w:rPr>
          <w:color w:val="212121"/>
          <w:sz w:val="20"/>
          <w:szCs w:val="20"/>
          <w:shd w:val="clear" w:color="auto" w:fill="FFFFFF"/>
          <w:vertAlign w:val="superscript"/>
        </w:rPr>
      </w:pPr>
      <w:r w:rsidRPr="00E43BA2">
        <w:rPr>
          <w:color w:val="212121"/>
          <w:sz w:val="20"/>
          <w:szCs w:val="20"/>
          <w:shd w:val="clear" w:color="auto" w:fill="FFFFFF"/>
          <w:vertAlign w:val="superscript"/>
        </w:rPr>
        <w:t xml:space="preserve">17 </w:t>
      </w:r>
      <w:proofErr w:type="spellStart"/>
      <w:r w:rsidRPr="00E43BA2">
        <w:rPr>
          <w:color w:val="212121"/>
          <w:sz w:val="20"/>
          <w:szCs w:val="20"/>
          <w:shd w:val="clear" w:color="auto" w:fill="FFFFFF"/>
        </w:rPr>
        <w:t>Dementech</w:t>
      </w:r>
      <w:proofErr w:type="spellEnd"/>
      <w:r w:rsidRPr="00E43BA2">
        <w:rPr>
          <w:color w:val="212121"/>
          <w:sz w:val="20"/>
          <w:szCs w:val="20"/>
          <w:shd w:val="clear" w:color="auto" w:fill="FFFFFF"/>
        </w:rPr>
        <w:t xml:space="preserve"> Neuroscience Academic Centre, London, UK</w:t>
      </w:r>
    </w:p>
    <w:p w14:paraId="1871EE11" w14:textId="65C6CD8D" w:rsidR="00E43BA2" w:rsidRPr="00E43BA2" w:rsidRDefault="00E43BA2" w:rsidP="008512C2">
      <w:pPr>
        <w:spacing w:after="0" w:line="240" w:lineRule="auto"/>
        <w:ind w:right="902"/>
        <w:rPr>
          <w:color w:val="212121"/>
          <w:sz w:val="20"/>
          <w:szCs w:val="20"/>
          <w:shd w:val="clear" w:color="auto" w:fill="FFFFFF"/>
        </w:rPr>
      </w:pPr>
      <w:r w:rsidRPr="00E43BA2">
        <w:rPr>
          <w:color w:val="212121"/>
          <w:sz w:val="20"/>
          <w:szCs w:val="20"/>
          <w:shd w:val="clear" w:color="auto" w:fill="FFFFFF"/>
          <w:vertAlign w:val="superscript"/>
        </w:rPr>
        <w:t>18</w:t>
      </w:r>
      <w:r>
        <w:rPr>
          <w:color w:val="212121"/>
          <w:sz w:val="20"/>
          <w:szCs w:val="20"/>
          <w:shd w:val="clear" w:color="auto" w:fill="FFFFFF"/>
          <w:vertAlign w:val="superscript"/>
        </w:rPr>
        <w:t xml:space="preserve"> </w:t>
      </w:r>
      <w:r w:rsidRPr="00E43BA2">
        <w:rPr>
          <w:color w:val="212121"/>
          <w:sz w:val="20"/>
          <w:szCs w:val="20"/>
          <w:shd w:val="clear" w:color="auto" w:fill="FFFFFF"/>
        </w:rPr>
        <w:t>Parkinson’s Centre of Excellence, Kings College Hospital, Dubai, UAE</w:t>
      </w:r>
    </w:p>
    <w:p w14:paraId="1AFA8FAC" w14:textId="4F695F18" w:rsidR="00B040A1" w:rsidRPr="00522DE5" w:rsidRDefault="003A79FE" w:rsidP="008512C2">
      <w:pPr>
        <w:spacing w:after="0" w:line="240" w:lineRule="auto"/>
        <w:ind w:right="902"/>
      </w:pPr>
      <w:r w:rsidRPr="00522DE5">
        <w:rPr>
          <w:sz w:val="20"/>
          <w:szCs w:val="20"/>
        </w:rPr>
        <w:t>*Corresponding Authors</w:t>
      </w:r>
      <w:r w:rsidR="00B040A1" w:rsidRPr="00522DE5">
        <w:br w:type="page"/>
      </w:r>
    </w:p>
    <w:p w14:paraId="397F137D" w14:textId="6D2AB8A5" w:rsidR="00EA651F" w:rsidRPr="00522DE5" w:rsidRDefault="00EA651F" w:rsidP="00391E74">
      <w:pPr>
        <w:widowControl/>
        <w:autoSpaceDE/>
        <w:autoSpaceDN/>
        <w:adjustRightInd/>
        <w:spacing w:after="0" w:line="240" w:lineRule="auto"/>
        <w:ind w:right="901"/>
        <w:jc w:val="left"/>
        <w:rPr>
          <w:rFonts w:ascii="Times New Roman" w:hAnsi="Times New Roman"/>
        </w:rPr>
      </w:pPr>
      <w:r w:rsidRPr="00522DE5">
        <w:lastRenderedPageBreak/>
        <w:t>Corresponding Authors:</w:t>
      </w:r>
    </w:p>
    <w:p w14:paraId="5B1B828B" w14:textId="7B1FEA57" w:rsidR="00EA651F" w:rsidRPr="00522DE5" w:rsidRDefault="00E2463F" w:rsidP="007A5BFC">
      <w:pPr>
        <w:pStyle w:val="MS"/>
        <w:tabs>
          <w:tab w:val="right" w:pos="9072"/>
        </w:tabs>
        <w:spacing w:line="240" w:lineRule="auto"/>
        <w:ind w:right="901"/>
        <w:rPr>
          <w:lang w:val="en-US"/>
        </w:rPr>
      </w:pPr>
      <w:r w:rsidRPr="00522DE5">
        <w:rPr>
          <w:lang w:val="en-US"/>
        </w:rPr>
        <w:t xml:space="preserve">Stefanie </w:t>
      </w:r>
      <w:r w:rsidR="0037597D" w:rsidRPr="00522DE5">
        <w:rPr>
          <w:lang w:val="en-US"/>
        </w:rPr>
        <w:t xml:space="preserve">T. </w:t>
      </w:r>
      <w:r w:rsidRPr="00522DE5">
        <w:rPr>
          <w:lang w:val="en-US"/>
        </w:rPr>
        <w:t>Jost</w:t>
      </w:r>
      <w:r w:rsidR="00EA651F" w:rsidRPr="00522DE5">
        <w:rPr>
          <w:lang w:val="en-US"/>
        </w:rPr>
        <w:tab/>
        <w:t>Haidar S. Dafsari</w:t>
      </w:r>
    </w:p>
    <w:p w14:paraId="496BEA0F" w14:textId="0EA006F0" w:rsidR="00EA651F" w:rsidRPr="00522DE5" w:rsidRDefault="00EA651F" w:rsidP="007A5BFC">
      <w:pPr>
        <w:pStyle w:val="MS"/>
        <w:tabs>
          <w:tab w:val="right" w:pos="9072"/>
        </w:tabs>
        <w:spacing w:line="240" w:lineRule="auto"/>
        <w:ind w:right="901"/>
      </w:pPr>
      <w:r w:rsidRPr="00522DE5">
        <w:t>Department of Neurology</w:t>
      </w:r>
      <w:r w:rsidRPr="00522DE5">
        <w:tab/>
        <w:t>Department of Neurology</w:t>
      </w:r>
    </w:p>
    <w:p w14:paraId="4BFF19F0" w14:textId="12F23AF1" w:rsidR="00EA651F" w:rsidRPr="00522DE5" w:rsidRDefault="00EA651F" w:rsidP="007A5BFC">
      <w:pPr>
        <w:pStyle w:val="MS"/>
        <w:tabs>
          <w:tab w:val="right" w:pos="9072"/>
        </w:tabs>
        <w:spacing w:line="240" w:lineRule="auto"/>
        <w:ind w:right="901"/>
      </w:pPr>
      <w:r w:rsidRPr="00522DE5">
        <w:t>University Hospital Cologne</w:t>
      </w:r>
      <w:r w:rsidRPr="00522DE5">
        <w:tab/>
        <w:t>University Hospital Cologne</w:t>
      </w:r>
    </w:p>
    <w:p w14:paraId="1492F9E3" w14:textId="79F23661" w:rsidR="00EA651F" w:rsidRPr="00522DE5" w:rsidRDefault="00EA651F" w:rsidP="007A5BFC">
      <w:pPr>
        <w:pStyle w:val="MS"/>
        <w:tabs>
          <w:tab w:val="right" w:pos="9072"/>
        </w:tabs>
        <w:spacing w:line="240" w:lineRule="auto"/>
        <w:ind w:right="901"/>
      </w:pPr>
      <w:proofErr w:type="spellStart"/>
      <w:r w:rsidRPr="00522DE5">
        <w:t>Kerpener</w:t>
      </w:r>
      <w:proofErr w:type="spellEnd"/>
      <w:r w:rsidRPr="00522DE5">
        <w:t xml:space="preserve"> Str. 62</w:t>
      </w:r>
      <w:r w:rsidRPr="00522DE5">
        <w:tab/>
      </w:r>
      <w:proofErr w:type="spellStart"/>
      <w:r w:rsidRPr="00522DE5">
        <w:t>Kerpener</w:t>
      </w:r>
      <w:proofErr w:type="spellEnd"/>
      <w:r w:rsidRPr="00522DE5">
        <w:t xml:space="preserve"> Str. 62</w:t>
      </w:r>
    </w:p>
    <w:p w14:paraId="658929F1" w14:textId="0BDDC1DC" w:rsidR="00EA651F" w:rsidRPr="00522DE5" w:rsidRDefault="00EA651F" w:rsidP="007A5BFC">
      <w:pPr>
        <w:pStyle w:val="MS"/>
        <w:tabs>
          <w:tab w:val="right" w:pos="9072"/>
        </w:tabs>
        <w:spacing w:line="240" w:lineRule="auto"/>
        <w:ind w:right="901"/>
      </w:pPr>
      <w:r w:rsidRPr="00522DE5">
        <w:t>50937 Cologne, Germany</w:t>
      </w:r>
      <w:r w:rsidRPr="00522DE5">
        <w:tab/>
        <w:t>50937 Cologne, Germany</w:t>
      </w:r>
    </w:p>
    <w:p w14:paraId="5A1AF065" w14:textId="16B132A7" w:rsidR="00EA651F" w:rsidRPr="00522DE5" w:rsidRDefault="00EA651F" w:rsidP="007A5BFC">
      <w:pPr>
        <w:pStyle w:val="MS"/>
        <w:tabs>
          <w:tab w:val="right" w:pos="9072"/>
        </w:tabs>
        <w:spacing w:line="240" w:lineRule="auto"/>
        <w:ind w:right="901"/>
        <w:rPr>
          <w:szCs w:val="24"/>
          <w:lang w:val="es-ES"/>
        </w:rPr>
      </w:pPr>
      <w:r w:rsidRPr="00522DE5">
        <w:rPr>
          <w:lang w:val="es-ES"/>
        </w:rPr>
        <w:t>Tel: +49 221 478-</w:t>
      </w:r>
      <w:r w:rsidR="00804F52" w:rsidRPr="00522DE5">
        <w:rPr>
          <w:lang w:val="es-ES"/>
        </w:rPr>
        <w:t>4011</w:t>
      </w:r>
      <w:r w:rsidRPr="00522DE5">
        <w:rPr>
          <w:lang w:val="es-ES"/>
        </w:rPr>
        <w:tab/>
        <w:t>Tel: +49 221 478-37445</w:t>
      </w:r>
    </w:p>
    <w:p w14:paraId="3A3E2C34" w14:textId="4C539D02" w:rsidR="00441AEB" w:rsidRPr="00522DE5" w:rsidRDefault="00EA651F" w:rsidP="007A5BFC">
      <w:pPr>
        <w:pStyle w:val="MS"/>
        <w:tabs>
          <w:tab w:val="right" w:pos="9072"/>
        </w:tabs>
        <w:spacing w:after="0" w:line="240" w:lineRule="auto"/>
        <w:ind w:right="901"/>
        <w:rPr>
          <w:lang w:val="es-ES"/>
        </w:rPr>
      </w:pPr>
      <w:r w:rsidRPr="00522DE5">
        <w:rPr>
          <w:lang w:val="es-ES"/>
        </w:rPr>
        <w:t xml:space="preserve">E-mail: </w:t>
      </w:r>
      <w:r w:rsidR="00575C3E" w:rsidRPr="00522DE5">
        <w:rPr>
          <w:lang w:val="es-ES"/>
        </w:rPr>
        <w:t>stefanie.jost@uk-koeln.de</w:t>
      </w:r>
      <w:r w:rsidRPr="00522DE5">
        <w:rPr>
          <w:lang w:val="es-ES"/>
        </w:rPr>
        <w:tab/>
      </w:r>
      <w:r w:rsidR="00575C3E" w:rsidRPr="00522DE5">
        <w:rPr>
          <w:lang w:val="es-ES"/>
        </w:rPr>
        <w:t>E</w:t>
      </w:r>
      <w:r w:rsidRPr="00522DE5">
        <w:rPr>
          <w:lang w:val="es-ES"/>
        </w:rPr>
        <w:t xml:space="preserve">-mail: </w:t>
      </w:r>
      <w:r w:rsidR="00441AEB" w:rsidRPr="00522DE5">
        <w:rPr>
          <w:rStyle w:val="Hyperlink"/>
          <w:color w:val="000000" w:themeColor="text1"/>
          <w:u w:val="none"/>
          <w:lang w:val="es-ES"/>
        </w:rPr>
        <w:t>haidar.dafsari@uk-koeln.de</w:t>
      </w:r>
    </w:p>
    <w:p w14:paraId="5B2884A8" w14:textId="43F43319" w:rsidR="006158F5" w:rsidRPr="00522DE5" w:rsidRDefault="006158F5" w:rsidP="007A5BFC">
      <w:pPr>
        <w:pStyle w:val="MS"/>
        <w:spacing w:after="0" w:line="240" w:lineRule="auto"/>
        <w:ind w:right="901"/>
        <w:rPr>
          <w:lang w:val="es-ES"/>
        </w:rPr>
      </w:pPr>
    </w:p>
    <w:p w14:paraId="6E256F55" w14:textId="38873AF8" w:rsidR="00537E23" w:rsidRPr="00522DE5" w:rsidRDefault="00537E23" w:rsidP="007A5BFC">
      <w:pPr>
        <w:pStyle w:val="MS"/>
        <w:spacing w:after="0" w:line="240" w:lineRule="auto"/>
        <w:ind w:right="901"/>
      </w:pPr>
      <w:r w:rsidRPr="00522DE5">
        <w:t xml:space="preserve">Number of words in the abstract: </w:t>
      </w:r>
      <w:r w:rsidR="005E3707" w:rsidRPr="00522DE5">
        <w:t>2</w:t>
      </w:r>
      <w:r w:rsidR="0098564B" w:rsidRPr="00522DE5">
        <w:t>4</w:t>
      </w:r>
      <w:r w:rsidR="00F306A6" w:rsidRPr="00522DE5">
        <w:t>9</w:t>
      </w:r>
      <w:r w:rsidR="007620DC" w:rsidRPr="00522DE5">
        <w:t>/250</w:t>
      </w:r>
    </w:p>
    <w:p w14:paraId="2D2D0DC3" w14:textId="4507A8B5" w:rsidR="00537E23" w:rsidRPr="00522DE5" w:rsidRDefault="00537E23" w:rsidP="007A5BFC">
      <w:pPr>
        <w:pStyle w:val="MS"/>
        <w:spacing w:after="0" w:line="240" w:lineRule="auto"/>
        <w:ind w:right="901"/>
        <w:rPr>
          <w:color w:val="auto"/>
        </w:rPr>
      </w:pPr>
      <w:r w:rsidRPr="00522DE5">
        <w:rPr>
          <w:color w:val="auto"/>
        </w:rPr>
        <w:t xml:space="preserve">Number of references: </w:t>
      </w:r>
      <w:r w:rsidR="00F306A6" w:rsidRPr="00522DE5">
        <w:rPr>
          <w:color w:val="auto"/>
        </w:rPr>
        <w:t>6</w:t>
      </w:r>
      <w:r w:rsidR="00A706A2" w:rsidRPr="00522DE5">
        <w:rPr>
          <w:color w:val="auto"/>
        </w:rPr>
        <w:t>5</w:t>
      </w:r>
    </w:p>
    <w:p w14:paraId="3475AB50" w14:textId="25EDCFFA" w:rsidR="00537E23" w:rsidRPr="00522DE5" w:rsidRDefault="00537E23" w:rsidP="007A5BFC">
      <w:pPr>
        <w:pStyle w:val="MS"/>
        <w:spacing w:after="0" w:line="240" w:lineRule="auto"/>
        <w:ind w:right="901"/>
        <w:rPr>
          <w:color w:val="auto"/>
        </w:rPr>
      </w:pPr>
      <w:r w:rsidRPr="00522DE5">
        <w:rPr>
          <w:color w:val="auto"/>
        </w:rPr>
        <w:t xml:space="preserve">Number of tables and figures: </w:t>
      </w:r>
      <w:r w:rsidR="00FA465B" w:rsidRPr="00522DE5">
        <w:rPr>
          <w:color w:val="auto"/>
        </w:rPr>
        <w:t>8</w:t>
      </w:r>
      <w:r w:rsidR="004706FD" w:rsidRPr="00522DE5">
        <w:rPr>
          <w:color w:val="auto"/>
        </w:rPr>
        <w:t>/</w:t>
      </w:r>
      <w:r w:rsidR="007620DC" w:rsidRPr="00522DE5">
        <w:rPr>
          <w:color w:val="auto"/>
        </w:rPr>
        <w:t>8</w:t>
      </w:r>
    </w:p>
    <w:p w14:paraId="5B3CCE67" w14:textId="284E919A" w:rsidR="00537E23" w:rsidRPr="00522DE5" w:rsidRDefault="00537E23" w:rsidP="007A5BFC">
      <w:pPr>
        <w:pStyle w:val="MS"/>
        <w:spacing w:after="0" w:line="240" w:lineRule="auto"/>
        <w:ind w:right="901"/>
        <w:rPr>
          <w:color w:val="auto"/>
        </w:rPr>
      </w:pPr>
      <w:r w:rsidRPr="00522DE5">
        <w:rPr>
          <w:color w:val="auto"/>
        </w:rPr>
        <w:t xml:space="preserve">Number of words in the body of the manuscript: </w:t>
      </w:r>
      <w:r w:rsidR="00F306A6" w:rsidRPr="00522DE5">
        <w:rPr>
          <w:color w:val="auto"/>
        </w:rPr>
        <w:t>4</w:t>
      </w:r>
      <w:r w:rsidR="00A706A2" w:rsidRPr="00522DE5">
        <w:rPr>
          <w:color w:val="auto"/>
        </w:rPr>
        <w:t>770</w:t>
      </w:r>
    </w:p>
    <w:p w14:paraId="315E7F8D" w14:textId="2E44FC92" w:rsidR="00D635C5" w:rsidRPr="00522DE5" w:rsidRDefault="00D635C5" w:rsidP="007A5BFC">
      <w:pPr>
        <w:pStyle w:val="MS"/>
        <w:spacing w:after="0" w:line="240" w:lineRule="auto"/>
        <w:ind w:right="901"/>
        <w:rPr>
          <w:color w:val="auto"/>
        </w:rPr>
      </w:pPr>
      <w:r w:rsidRPr="00522DE5">
        <w:rPr>
          <w:color w:val="auto"/>
        </w:rPr>
        <w:t>Number of charac</w:t>
      </w:r>
      <w:r w:rsidR="00432D86" w:rsidRPr="00522DE5">
        <w:rPr>
          <w:color w:val="auto"/>
        </w:rPr>
        <w:t xml:space="preserve">ters in the running title: </w:t>
      </w:r>
      <w:r w:rsidR="00A706A2" w:rsidRPr="00522DE5">
        <w:rPr>
          <w:color w:val="auto"/>
        </w:rPr>
        <w:t>44</w:t>
      </w:r>
    </w:p>
    <w:p w14:paraId="00CD98F8" w14:textId="77777777" w:rsidR="00393BE4" w:rsidRPr="00522DE5" w:rsidRDefault="00393BE4" w:rsidP="007A5BFC">
      <w:pPr>
        <w:pStyle w:val="MS"/>
        <w:spacing w:after="0" w:line="240" w:lineRule="auto"/>
        <w:ind w:right="901"/>
        <w:rPr>
          <w:color w:val="auto"/>
        </w:rPr>
      </w:pPr>
    </w:p>
    <w:p w14:paraId="0C00C5E7" w14:textId="77777777" w:rsidR="00537E23" w:rsidRPr="00522DE5" w:rsidRDefault="00537E23" w:rsidP="007A5BFC">
      <w:pPr>
        <w:pStyle w:val="MS"/>
        <w:spacing w:after="0" w:line="240" w:lineRule="auto"/>
        <w:ind w:right="901"/>
        <w:rPr>
          <w:lang w:val="en-US"/>
        </w:rPr>
      </w:pPr>
    </w:p>
    <w:p w14:paraId="232E44FE" w14:textId="6CE621C1" w:rsidR="00497A2E" w:rsidRPr="00522DE5" w:rsidRDefault="00497A2E" w:rsidP="007A5BFC">
      <w:pPr>
        <w:pStyle w:val="MS"/>
        <w:spacing w:after="0"/>
        <w:ind w:right="901"/>
      </w:pPr>
      <w:r w:rsidRPr="00522DE5">
        <w:rPr>
          <w:rFonts w:cs="Arial"/>
          <w:b/>
          <w:color w:val="auto"/>
          <w:szCs w:val="24"/>
        </w:rPr>
        <w:t xml:space="preserve">Running </w:t>
      </w:r>
      <w:r w:rsidR="00D635C5" w:rsidRPr="00522DE5">
        <w:rPr>
          <w:rFonts w:cs="Arial"/>
          <w:b/>
          <w:color w:val="auto"/>
          <w:szCs w:val="24"/>
        </w:rPr>
        <w:t>title</w:t>
      </w:r>
      <w:r w:rsidRPr="00522DE5">
        <w:rPr>
          <w:rFonts w:cs="Arial"/>
          <w:b/>
          <w:color w:val="auto"/>
          <w:szCs w:val="24"/>
        </w:rPr>
        <w:t xml:space="preserve">: </w:t>
      </w:r>
      <w:bookmarkStart w:id="5" w:name="_Hlk140669895"/>
      <w:r w:rsidR="004829DF" w:rsidRPr="00907776">
        <w:rPr>
          <w:rFonts w:cs="Arial"/>
          <w:bCs/>
          <w:color w:val="auto"/>
          <w:szCs w:val="24"/>
        </w:rPr>
        <w:t>Poor</w:t>
      </w:r>
      <w:r w:rsidR="004829DF" w:rsidRPr="00522DE5">
        <w:rPr>
          <w:rFonts w:cs="Arial"/>
          <w:bCs/>
          <w:color w:val="auto"/>
          <w:szCs w:val="24"/>
        </w:rPr>
        <w:t xml:space="preserve"> </w:t>
      </w:r>
      <w:r w:rsidR="00A06392" w:rsidRPr="00522DE5">
        <w:rPr>
          <w:rFonts w:cs="Arial"/>
          <w:bCs/>
          <w:color w:val="auto"/>
          <w:szCs w:val="24"/>
        </w:rPr>
        <w:t>ADL outcome</w:t>
      </w:r>
      <w:r w:rsidR="00A06392" w:rsidRPr="00522DE5">
        <w:rPr>
          <w:rFonts w:cs="Arial"/>
          <w:b/>
          <w:color w:val="auto"/>
          <w:szCs w:val="24"/>
        </w:rPr>
        <w:t xml:space="preserve"> </w:t>
      </w:r>
      <w:r w:rsidR="001173C5" w:rsidRPr="00522DE5">
        <w:rPr>
          <w:rFonts w:cs="Arial"/>
          <w:bCs/>
          <w:color w:val="auto"/>
          <w:szCs w:val="24"/>
        </w:rPr>
        <w:t>of STN-</w:t>
      </w:r>
      <w:r w:rsidR="004F1AD8" w:rsidRPr="00522DE5">
        <w:t xml:space="preserve">DBS </w:t>
      </w:r>
      <w:r w:rsidR="00D723D9" w:rsidRPr="00522DE5">
        <w:t xml:space="preserve">for </w:t>
      </w:r>
      <w:r w:rsidR="00CF7077" w:rsidRPr="00522DE5">
        <w:t>symmetr</w:t>
      </w:r>
      <w:r w:rsidR="001173C5" w:rsidRPr="00522DE5">
        <w:t>ic PD</w:t>
      </w:r>
    </w:p>
    <w:bookmarkEnd w:id="5"/>
    <w:p w14:paraId="2FADE399" w14:textId="564711FE" w:rsidR="00432D86" w:rsidRPr="00522DE5" w:rsidRDefault="00432D86" w:rsidP="007A5BFC">
      <w:pPr>
        <w:pStyle w:val="MS"/>
        <w:spacing w:after="0"/>
        <w:ind w:right="901"/>
      </w:pPr>
      <w:r w:rsidRPr="00522DE5">
        <w:rPr>
          <w:b/>
        </w:rPr>
        <w:t xml:space="preserve">Keywords: </w:t>
      </w:r>
      <w:r w:rsidR="00D723D9" w:rsidRPr="00522DE5">
        <w:t>Subthalamic nucleus, d</w:t>
      </w:r>
      <w:r w:rsidRPr="00522DE5">
        <w:t xml:space="preserve">eep brain stimulation, quality of life, </w:t>
      </w:r>
      <w:r w:rsidR="00D723D9" w:rsidRPr="00522DE5">
        <w:t xml:space="preserve">motor symptom </w:t>
      </w:r>
      <w:r w:rsidR="00666C35" w:rsidRPr="00522DE5">
        <w:t xml:space="preserve">symmetry, </w:t>
      </w:r>
      <w:r w:rsidR="00A06392" w:rsidRPr="00522DE5">
        <w:t xml:space="preserve">motor symmetry, motor symptom </w:t>
      </w:r>
      <w:r w:rsidR="00D723D9" w:rsidRPr="00522DE5">
        <w:t>a</w:t>
      </w:r>
      <w:r w:rsidR="00A06392" w:rsidRPr="00522DE5">
        <w:t xml:space="preserve">symmetry, motor </w:t>
      </w:r>
      <w:r w:rsidR="00D723D9" w:rsidRPr="00522DE5">
        <w:t>a</w:t>
      </w:r>
      <w:r w:rsidR="00A06392" w:rsidRPr="00522DE5">
        <w:t>symmetry</w:t>
      </w:r>
    </w:p>
    <w:p w14:paraId="1092F717" w14:textId="77777777" w:rsidR="00C74779" w:rsidRPr="00522DE5" w:rsidRDefault="00C74779" w:rsidP="00575C3E">
      <w:pPr>
        <w:widowControl/>
        <w:autoSpaceDE/>
        <w:autoSpaceDN/>
        <w:adjustRightInd/>
        <w:spacing w:after="0" w:line="240" w:lineRule="auto"/>
        <w:ind w:right="50"/>
        <w:jc w:val="left"/>
        <w:rPr>
          <w:b/>
          <w:lang w:eastAsia="de-DE"/>
        </w:rPr>
        <w:sectPr w:rsidR="00C74779" w:rsidRPr="00522DE5" w:rsidSect="00C74779">
          <w:headerReference w:type="default" r:id="rId8"/>
          <w:pgSz w:w="11906" w:h="16838" w:code="9"/>
          <w:pgMar w:top="1443" w:right="1417" w:bottom="567" w:left="1417" w:header="851" w:footer="544" w:gutter="0"/>
          <w:cols w:space="720"/>
          <w:noEndnote/>
          <w:titlePg/>
          <w:docGrid w:linePitch="326"/>
        </w:sectPr>
      </w:pPr>
    </w:p>
    <w:p w14:paraId="2CC73A80" w14:textId="46774679" w:rsidR="002739E3" w:rsidRPr="00522DE5" w:rsidRDefault="00ED599F" w:rsidP="00B337A8">
      <w:pPr>
        <w:pStyle w:val="berschrift1"/>
        <w:numPr>
          <w:ilvl w:val="0"/>
          <w:numId w:val="0"/>
        </w:numPr>
        <w:tabs>
          <w:tab w:val="left" w:pos="8505"/>
        </w:tabs>
        <w:ind w:right="902"/>
      </w:pPr>
      <w:r w:rsidRPr="00522DE5">
        <w:lastRenderedPageBreak/>
        <w:t>ABSTRACT</w:t>
      </w:r>
    </w:p>
    <w:p w14:paraId="369CBF74" w14:textId="4FA7823A" w:rsidR="005E7EC3" w:rsidRPr="00522DE5" w:rsidRDefault="005E7EC3" w:rsidP="005E7EC3">
      <w:pPr>
        <w:tabs>
          <w:tab w:val="left" w:pos="8505"/>
        </w:tabs>
        <w:spacing w:after="40"/>
        <w:ind w:right="901"/>
        <w:rPr>
          <w:bCs/>
        </w:rPr>
      </w:pPr>
      <w:r w:rsidRPr="00522DE5">
        <w:rPr>
          <w:bCs/>
        </w:rPr>
        <w:t>Background: Motor asymmetry is a hallmark of Parkinson’s disease (PD), but ~20% of patients present with symmetric motor signs, which are associated with faster disease progression and poorer dopaminergic response. The impact of motor symmetry on activities of daily living (ADL) outcomes following subthalamic stimulation (STN-DBS</w:t>
      </w:r>
      <w:r w:rsidR="00BC5B3C" w:rsidRPr="00522DE5">
        <w:rPr>
          <w:bCs/>
        </w:rPr>
        <w:t>) remains unclear. We hypothesis</w:t>
      </w:r>
      <w:r w:rsidRPr="00522DE5">
        <w:rPr>
          <w:bCs/>
        </w:rPr>
        <w:t xml:space="preserve">ed that patients with symmetric PD experience less ADL improvement post-STN-DBS </w:t>
      </w:r>
      <w:r w:rsidR="00BC5B3C" w:rsidRPr="00522DE5">
        <w:rPr>
          <w:bCs/>
        </w:rPr>
        <w:t>than</w:t>
      </w:r>
      <w:r w:rsidRPr="00522DE5">
        <w:rPr>
          <w:bCs/>
        </w:rPr>
        <w:t xml:space="preserve"> asymmetric PD patients.</w:t>
      </w:r>
    </w:p>
    <w:p w14:paraId="36699324" w14:textId="5EF35C52" w:rsidR="005E7EC3" w:rsidRPr="00522DE5" w:rsidRDefault="005E7EC3" w:rsidP="005E7EC3">
      <w:pPr>
        <w:tabs>
          <w:tab w:val="left" w:pos="8505"/>
        </w:tabs>
        <w:spacing w:after="40"/>
        <w:ind w:right="901"/>
        <w:rPr>
          <w:bCs/>
        </w:rPr>
      </w:pPr>
      <w:r w:rsidRPr="00522DE5">
        <w:rPr>
          <w:bCs/>
        </w:rPr>
        <w:t xml:space="preserve">Methods: This was a prospective, quasi-experimental, non-randomised, controlled, international multicentre study with a 6-month follow-up. The </w:t>
      </w:r>
      <w:r w:rsidR="00BC5B3C" w:rsidRPr="00522DE5">
        <w:rPr>
          <w:bCs/>
        </w:rPr>
        <w:t xml:space="preserve">primary </w:t>
      </w:r>
      <w:r w:rsidRPr="00522DE5">
        <w:rPr>
          <w:bCs/>
        </w:rPr>
        <w:t xml:space="preserve">outcome was the Scales for Outcomes in PD-Motor (SCOPA-M) ADL scale. Secondary outcomes included Unified PD Rating Scale (UPDRS)-motor examination and PDQuestionnaire-8 (PDQ-8). We defined symmetric PD as right-to-left </w:t>
      </w:r>
      <w:proofErr w:type="spellStart"/>
      <w:r w:rsidRPr="00522DE5">
        <w:rPr>
          <w:bCs/>
        </w:rPr>
        <w:t>hemibody</w:t>
      </w:r>
      <w:proofErr w:type="spellEnd"/>
      <w:r w:rsidRPr="00522DE5">
        <w:rPr>
          <w:bCs/>
        </w:rPr>
        <w:t xml:space="preserve"> motor score equalling 1. </w:t>
      </w:r>
      <w:r w:rsidRPr="00522DE5">
        <w:t xml:space="preserve">We analysed within-group longitudinal changes, between-group outcome differences, effect size, and correlations between PDQ-8 and motor </w:t>
      </w:r>
      <w:r w:rsidR="00B337A8" w:rsidRPr="00522DE5">
        <w:t>changes</w:t>
      </w:r>
      <w:r w:rsidRPr="00522DE5">
        <w:t xml:space="preserve">. </w:t>
      </w:r>
      <w:r w:rsidRPr="00522DE5">
        <w:rPr>
          <w:bCs/>
        </w:rPr>
        <w:t>We confirmed results in a propen</w:t>
      </w:r>
      <w:r w:rsidR="00BC5B3C" w:rsidRPr="00522DE5">
        <w:rPr>
          <w:bCs/>
        </w:rPr>
        <w:t>sity-</w:t>
      </w:r>
      <w:r w:rsidRPr="00522DE5">
        <w:rPr>
          <w:bCs/>
        </w:rPr>
        <w:t>score matched subcohort</w:t>
      </w:r>
      <w:r w:rsidR="00B337A8" w:rsidRPr="00522DE5">
        <w:rPr>
          <w:bCs/>
        </w:rPr>
        <w:t xml:space="preserve"> with well-balanced </w:t>
      </w:r>
      <w:r w:rsidRPr="00522DE5">
        <w:rPr>
          <w:bCs/>
        </w:rPr>
        <w:t>demographic and clinical parameters.</w:t>
      </w:r>
    </w:p>
    <w:p w14:paraId="0B3EA94B" w14:textId="077BC7F4" w:rsidR="005E7EC3" w:rsidRPr="00522DE5" w:rsidRDefault="005E7EC3" w:rsidP="005E7EC3">
      <w:pPr>
        <w:tabs>
          <w:tab w:val="left" w:pos="8505"/>
        </w:tabs>
        <w:spacing w:after="40"/>
        <w:ind w:right="901"/>
        <w:rPr>
          <w:bCs/>
        </w:rPr>
      </w:pPr>
      <w:r w:rsidRPr="00522DE5">
        <w:rPr>
          <w:bCs/>
        </w:rPr>
        <w:t xml:space="preserve">Results: </w:t>
      </w:r>
      <w:r w:rsidR="00B337A8" w:rsidRPr="00522DE5">
        <w:rPr>
          <w:bCs/>
        </w:rPr>
        <w:t xml:space="preserve">We </w:t>
      </w:r>
      <w:r w:rsidRPr="00522DE5">
        <w:rPr>
          <w:bCs/>
        </w:rPr>
        <w:t xml:space="preserve">included 200 patients with asymmetric and 54 with symmetric PD. In symmetric PD, ADL remained stable, </w:t>
      </w:r>
      <w:r w:rsidR="00BC5B3C" w:rsidRPr="00522DE5">
        <w:rPr>
          <w:bCs/>
        </w:rPr>
        <w:t xml:space="preserve">which </w:t>
      </w:r>
      <w:r w:rsidRPr="00522DE5">
        <w:rPr>
          <w:bCs/>
        </w:rPr>
        <w:t xml:space="preserve">was not associated with the observed PDQ-8 improvement. In contrast, in asymmetric PD, ADL improved with moderate effect size, which correlated moderately with PDQ-8 improvement. In symmetric PD, the absolute risk </w:t>
      </w:r>
      <w:r w:rsidR="00877898" w:rsidRPr="00522DE5">
        <w:rPr>
          <w:bCs/>
        </w:rPr>
        <w:t xml:space="preserve">of experiencing </w:t>
      </w:r>
      <w:r w:rsidR="00B337A8" w:rsidRPr="00522DE5">
        <w:rPr>
          <w:bCs/>
        </w:rPr>
        <w:t xml:space="preserve">no </w:t>
      </w:r>
      <w:r w:rsidRPr="00522DE5">
        <w:rPr>
          <w:bCs/>
        </w:rPr>
        <w:t xml:space="preserve">clinically relevant </w:t>
      </w:r>
      <w:r w:rsidR="00877898" w:rsidRPr="00522DE5">
        <w:rPr>
          <w:bCs/>
        </w:rPr>
        <w:t xml:space="preserve">postoperative </w:t>
      </w:r>
      <w:r w:rsidRPr="00522DE5">
        <w:rPr>
          <w:bCs/>
        </w:rPr>
        <w:t xml:space="preserve">ADL </w:t>
      </w:r>
      <w:r w:rsidR="00877898" w:rsidRPr="00522DE5">
        <w:rPr>
          <w:bCs/>
        </w:rPr>
        <w:t xml:space="preserve">improvement </w:t>
      </w:r>
      <w:r w:rsidRPr="00522DE5">
        <w:rPr>
          <w:bCs/>
        </w:rPr>
        <w:t xml:space="preserve">was </w:t>
      </w:r>
      <w:r w:rsidR="00984EE6" w:rsidRPr="00522DE5">
        <w:rPr>
          <w:bCs/>
        </w:rPr>
        <w:t>23</w:t>
      </w:r>
      <w:r w:rsidRPr="00522DE5">
        <w:rPr>
          <w:bCs/>
        </w:rPr>
        <w:t>.</w:t>
      </w:r>
      <w:r w:rsidR="00984EE6" w:rsidRPr="00522DE5">
        <w:rPr>
          <w:bCs/>
        </w:rPr>
        <w:t>8</w:t>
      </w:r>
      <w:r w:rsidRPr="00522DE5">
        <w:rPr>
          <w:bCs/>
        </w:rPr>
        <w:t>% higher.</w:t>
      </w:r>
    </w:p>
    <w:p w14:paraId="1367F9C9" w14:textId="7BAE99B3" w:rsidR="00436DA1" w:rsidRPr="00522DE5" w:rsidRDefault="005E7EC3" w:rsidP="00B337A8">
      <w:pPr>
        <w:tabs>
          <w:tab w:val="left" w:pos="8505"/>
        </w:tabs>
        <w:spacing w:after="40"/>
        <w:ind w:right="901"/>
        <w:rPr>
          <w:bCs/>
        </w:rPr>
        <w:sectPr w:rsidR="00436DA1" w:rsidRPr="00522DE5" w:rsidSect="003E4123">
          <w:headerReference w:type="default" r:id="rId9"/>
          <w:pgSz w:w="11906" w:h="16838" w:code="9"/>
          <w:pgMar w:top="568" w:right="1417" w:bottom="709" w:left="1417" w:header="284" w:footer="544" w:gutter="0"/>
          <w:cols w:space="720"/>
          <w:noEndnote/>
          <w:docGrid w:linePitch="326"/>
        </w:sectPr>
      </w:pPr>
      <w:r w:rsidRPr="00522DE5">
        <w:rPr>
          <w:bCs/>
        </w:rPr>
        <w:t xml:space="preserve">Conclusions: This study provides Class IIb evidence of worse ADL outcome of STN-DBS in patients with symmetric compared to asymmetric PD. Clinicians should counsel patients with symmetric PD on their elevated risk of ADL non-response when discussing STN-DBS as </w:t>
      </w:r>
      <w:r w:rsidR="00BC5B3C" w:rsidRPr="00522DE5">
        <w:rPr>
          <w:bCs/>
        </w:rPr>
        <w:t xml:space="preserve">a </w:t>
      </w:r>
      <w:r w:rsidRPr="00522DE5">
        <w:rPr>
          <w:bCs/>
        </w:rPr>
        <w:t>treatment option</w:t>
      </w:r>
      <w:bookmarkStart w:id="6" w:name="_Hlk192839777"/>
      <w:r w:rsidR="00611EC4" w:rsidRPr="00522DE5">
        <w:t>.</w:t>
      </w:r>
    </w:p>
    <w:bookmarkEnd w:id="6"/>
    <w:p w14:paraId="33963CB1" w14:textId="77777777" w:rsidR="00262D9C" w:rsidRPr="00522DE5" w:rsidRDefault="00262D9C" w:rsidP="006B0A59">
      <w:pPr>
        <w:pStyle w:val="berschrift1"/>
        <w:numPr>
          <w:ilvl w:val="0"/>
          <w:numId w:val="0"/>
        </w:numPr>
        <w:ind w:left="360" w:hanging="360"/>
      </w:pPr>
      <w:r w:rsidRPr="00522DE5">
        <w:lastRenderedPageBreak/>
        <w:t>Highlights</w:t>
      </w:r>
    </w:p>
    <w:p w14:paraId="5852FA61" w14:textId="77777777" w:rsidR="006B0A59" w:rsidRPr="00522DE5" w:rsidRDefault="00262D9C" w:rsidP="00FC6F73">
      <w:pPr>
        <w:pStyle w:val="Listenabsatz"/>
        <w:numPr>
          <w:ilvl w:val="0"/>
          <w:numId w:val="9"/>
        </w:numPr>
        <w:ind w:left="360"/>
        <w:rPr>
          <w:b/>
          <w:bCs/>
          <w:lang w:eastAsia="de-DE"/>
        </w:rPr>
      </w:pPr>
      <w:r w:rsidRPr="00522DE5">
        <w:rPr>
          <w:b/>
          <w:bCs/>
          <w:lang w:eastAsia="de-DE"/>
        </w:rPr>
        <w:t>What is already known on this topic:</w:t>
      </w:r>
    </w:p>
    <w:p w14:paraId="2FDA508B" w14:textId="1FE25D18" w:rsidR="006B0A59" w:rsidRPr="00522DE5" w:rsidRDefault="00BF7628" w:rsidP="00FC6F73">
      <w:pPr>
        <w:pStyle w:val="Listenabsatz"/>
        <w:ind w:left="360"/>
        <w:rPr>
          <w:rFonts w:eastAsia="Times New Roman"/>
          <w:lang w:val="en-US" w:eastAsia="de-DE"/>
        </w:rPr>
      </w:pPr>
      <w:r w:rsidRPr="00522DE5">
        <w:rPr>
          <w:rFonts w:eastAsia="Times New Roman"/>
          <w:lang w:val="en-US" w:eastAsia="de-DE"/>
        </w:rPr>
        <w:t xml:space="preserve">Parkinson’s disease (PD) is a heterogeneous condition, with most patients exhibiting asymmetric motor symptoms, while </w:t>
      </w:r>
      <w:r w:rsidR="00FC6F73" w:rsidRPr="00522DE5">
        <w:rPr>
          <w:rFonts w:eastAsia="Times New Roman"/>
          <w:lang w:val="en-US" w:eastAsia="de-DE"/>
        </w:rPr>
        <w:t xml:space="preserve">approximately </w:t>
      </w:r>
      <w:r w:rsidRPr="00522DE5">
        <w:rPr>
          <w:rFonts w:eastAsia="Times New Roman"/>
          <w:lang w:val="en-US" w:eastAsia="de-DE"/>
        </w:rPr>
        <w:t>20% have a symmetric disease presentation. Symmetric PD is associated with faster disease progression and poorer response to dopaminergic therapy. Subthalamic stimulation (STN-DBS) improves quality of life, motor function, and activities of daily living (ADL). ADL outcomes after STN-DBS are linked to the restoration of motor symmetry, but the impact of baseline motor symmetry on</w:t>
      </w:r>
      <w:r w:rsidR="00BC5B3C" w:rsidRPr="00522DE5">
        <w:rPr>
          <w:rFonts w:eastAsia="Times New Roman"/>
          <w:lang w:val="en-US" w:eastAsia="de-DE"/>
        </w:rPr>
        <w:t xml:space="preserve"> DBS outcomes has not been well-</w:t>
      </w:r>
      <w:r w:rsidRPr="00522DE5">
        <w:rPr>
          <w:rFonts w:eastAsia="Times New Roman"/>
          <w:lang w:val="en-US" w:eastAsia="de-DE"/>
        </w:rPr>
        <w:t>studied.</w:t>
      </w:r>
    </w:p>
    <w:p w14:paraId="0FB9676A" w14:textId="77777777" w:rsidR="00FC6F73" w:rsidRPr="00522DE5" w:rsidRDefault="00FC6F73" w:rsidP="00FC6F73">
      <w:pPr>
        <w:pStyle w:val="Listenabsatz"/>
        <w:ind w:left="360"/>
        <w:rPr>
          <w:lang w:eastAsia="de-DE"/>
        </w:rPr>
      </w:pPr>
    </w:p>
    <w:p w14:paraId="4F40B3AC" w14:textId="77777777" w:rsidR="006B0A59" w:rsidRPr="00522DE5" w:rsidRDefault="00262D9C" w:rsidP="00FC6F73">
      <w:pPr>
        <w:pStyle w:val="Listenabsatz"/>
        <w:widowControl/>
        <w:numPr>
          <w:ilvl w:val="0"/>
          <w:numId w:val="9"/>
        </w:numPr>
        <w:autoSpaceDE/>
        <w:autoSpaceDN/>
        <w:adjustRightInd/>
        <w:spacing w:after="0"/>
        <w:ind w:left="360" w:right="0"/>
        <w:jc w:val="left"/>
        <w:rPr>
          <w:rFonts w:eastAsia="Times New Roman"/>
          <w:b/>
          <w:bCs/>
          <w:lang w:eastAsia="de-DE"/>
        </w:rPr>
      </w:pPr>
      <w:r w:rsidRPr="00522DE5">
        <w:rPr>
          <w:b/>
          <w:bCs/>
          <w:lang w:eastAsia="de-DE"/>
        </w:rPr>
        <w:t>What this study adds:</w:t>
      </w:r>
      <w:r w:rsidR="006B0A59" w:rsidRPr="00522DE5">
        <w:rPr>
          <w:b/>
          <w:bCs/>
          <w:lang w:eastAsia="de-DE"/>
        </w:rPr>
        <w:t xml:space="preserve"> </w:t>
      </w:r>
    </w:p>
    <w:p w14:paraId="706C2B33" w14:textId="1E04F505" w:rsidR="00BF7628" w:rsidRPr="00522DE5" w:rsidRDefault="00BF7628" w:rsidP="00FC6F73">
      <w:pPr>
        <w:pStyle w:val="Listenabsatz"/>
        <w:widowControl/>
        <w:autoSpaceDE/>
        <w:autoSpaceDN/>
        <w:adjustRightInd/>
        <w:spacing w:after="0"/>
        <w:ind w:left="360" w:right="850"/>
        <w:rPr>
          <w:rFonts w:eastAsia="Times New Roman"/>
          <w:lang w:val="en-US" w:eastAsia="de-DE"/>
        </w:rPr>
      </w:pPr>
      <w:r w:rsidRPr="00522DE5">
        <w:rPr>
          <w:rFonts w:eastAsia="Times New Roman"/>
          <w:lang w:val="en-US" w:eastAsia="de-DE"/>
        </w:rPr>
        <w:t xml:space="preserve">This prospective, </w:t>
      </w:r>
      <w:proofErr w:type="spellStart"/>
      <w:r w:rsidRPr="00522DE5">
        <w:rPr>
          <w:rFonts w:eastAsia="Times New Roman"/>
          <w:lang w:val="en-US" w:eastAsia="de-DE"/>
        </w:rPr>
        <w:t>multicentr</w:t>
      </w:r>
      <w:r w:rsidR="009F70CB" w:rsidRPr="00522DE5">
        <w:rPr>
          <w:rFonts w:eastAsia="Times New Roman"/>
          <w:lang w:val="en-US" w:eastAsia="de-DE"/>
        </w:rPr>
        <w:t>e</w:t>
      </w:r>
      <w:proofErr w:type="spellEnd"/>
      <w:r w:rsidRPr="00522DE5">
        <w:rPr>
          <w:rFonts w:eastAsia="Times New Roman"/>
          <w:lang w:val="en-US" w:eastAsia="de-DE"/>
        </w:rPr>
        <w:t xml:space="preserve"> study (n=254) provides Class IIb evidence that patients with symmetric PD do not experience ADL improvements following STN-DBS, unlike those with asymmetric PD who show moderate ADL benefits. </w:t>
      </w:r>
      <w:r w:rsidR="00877898" w:rsidRPr="00522DE5">
        <w:rPr>
          <w:rFonts w:eastAsia="Times New Roman"/>
          <w:lang w:val="en-US" w:eastAsia="de-DE"/>
        </w:rPr>
        <w:t>P</w:t>
      </w:r>
      <w:r w:rsidRPr="00522DE5">
        <w:rPr>
          <w:rFonts w:eastAsia="Times New Roman"/>
          <w:lang w:val="en-US" w:eastAsia="de-DE"/>
        </w:rPr>
        <w:t xml:space="preserve">atients </w:t>
      </w:r>
      <w:r w:rsidR="00877898" w:rsidRPr="00522DE5">
        <w:rPr>
          <w:rFonts w:eastAsia="Times New Roman"/>
          <w:lang w:val="en-US" w:eastAsia="de-DE"/>
        </w:rPr>
        <w:t xml:space="preserve">with symmetric PD </w:t>
      </w:r>
      <w:r w:rsidRPr="00522DE5">
        <w:rPr>
          <w:rFonts w:eastAsia="Times New Roman"/>
          <w:lang w:val="en-US" w:eastAsia="de-DE"/>
        </w:rPr>
        <w:t xml:space="preserve">had a </w:t>
      </w:r>
      <w:r w:rsidR="00877898" w:rsidRPr="00522DE5">
        <w:rPr>
          <w:rFonts w:eastAsia="Times New Roman"/>
          <w:lang w:val="en-US" w:eastAsia="de-DE"/>
        </w:rPr>
        <w:t>23.8</w:t>
      </w:r>
      <w:r w:rsidRPr="00522DE5">
        <w:rPr>
          <w:rFonts w:eastAsia="Times New Roman"/>
          <w:lang w:val="en-US" w:eastAsia="de-DE"/>
        </w:rPr>
        <w:t xml:space="preserve">% higher absolute risk of not </w:t>
      </w:r>
      <w:r w:rsidR="00877898" w:rsidRPr="00522DE5">
        <w:rPr>
          <w:rFonts w:eastAsia="Times New Roman"/>
          <w:lang w:val="en-US" w:eastAsia="de-DE"/>
        </w:rPr>
        <w:t xml:space="preserve">experiencing </w:t>
      </w:r>
      <w:r w:rsidRPr="00522DE5">
        <w:rPr>
          <w:rFonts w:eastAsia="Times New Roman"/>
          <w:lang w:val="en-US" w:eastAsia="de-DE"/>
        </w:rPr>
        <w:t xml:space="preserve">clinically </w:t>
      </w:r>
      <w:r w:rsidR="00877898" w:rsidRPr="00522DE5">
        <w:rPr>
          <w:rFonts w:eastAsia="Times New Roman"/>
          <w:lang w:val="en-US" w:eastAsia="de-DE"/>
        </w:rPr>
        <w:t xml:space="preserve">relevant postoperative </w:t>
      </w:r>
      <w:r w:rsidRPr="00522DE5">
        <w:rPr>
          <w:rFonts w:eastAsia="Times New Roman"/>
          <w:lang w:val="en-US" w:eastAsia="de-DE"/>
        </w:rPr>
        <w:t>ADL improvement. ADL benefit correlated with quality of life improvement only in asymmetric PD, highlighting the differential effects of STN-DBS based on motor symmetry. Symmetric and asymmetric PD groups had comparable preoperative clinical characteristics, ruling out broad baseline differences as an explanation for the observed outcome disparity.</w:t>
      </w:r>
    </w:p>
    <w:p w14:paraId="442A6269" w14:textId="77777777" w:rsidR="00FC6F73" w:rsidRPr="00522DE5" w:rsidRDefault="00FC6F73" w:rsidP="00FC6F73">
      <w:pPr>
        <w:pStyle w:val="Listenabsatz"/>
        <w:widowControl/>
        <w:autoSpaceDE/>
        <w:autoSpaceDN/>
        <w:adjustRightInd/>
        <w:spacing w:after="0"/>
        <w:ind w:left="360" w:right="850"/>
        <w:rPr>
          <w:rFonts w:eastAsia="Times New Roman"/>
          <w:lang w:val="en-US" w:eastAsia="de-DE"/>
        </w:rPr>
      </w:pPr>
    </w:p>
    <w:p w14:paraId="0AE599D9" w14:textId="77777777" w:rsidR="006B0A59" w:rsidRPr="00522DE5" w:rsidRDefault="00262D9C" w:rsidP="00FC6F73">
      <w:pPr>
        <w:pStyle w:val="Listenabsatz"/>
        <w:numPr>
          <w:ilvl w:val="0"/>
          <w:numId w:val="9"/>
        </w:numPr>
        <w:ind w:left="360"/>
        <w:rPr>
          <w:b/>
          <w:bCs/>
          <w:lang w:eastAsia="de-DE"/>
        </w:rPr>
      </w:pPr>
      <w:r w:rsidRPr="00522DE5">
        <w:rPr>
          <w:b/>
          <w:bCs/>
          <w:lang w:eastAsia="de-DE"/>
        </w:rPr>
        <w:t>How this study might affect research, practice or policy:</w:t>
      </w:r>
    </w:p>
    <w:p w14:paraId="554E5945" w14:textId="760BBC8B" w:rsidR="00BF7628" w:rsidRPr="00522DE5" w:rsidRDefault="00BF7628" w:rsidP="00FC6F73">
      <w:pPr>
        <w:pStyle w:val="Listenabsatz"/>
        <w:ind w:left="360"/>
        <w:rPr>
          <w:rFonts w:eastAsia="Times New Roman"/>
          <w:lang w:val="en-US" w:eastAsia="de-DE"/>
        </w:rPr>
      </w:pPr>
      <w:r w:rsidRPr="00522DE5">
        <w:rPr>
          <w:rFonts w:eastAsia="Times New Roman"/>
          <w:lang w:val="en-US" w:eastAsia="de-DE"/>
        </w:rPr>
        <w:t xml:space="preserve">Clinical implications: </w:t>
      </w:r>
      <w:bookmarkStart w:id="7" w:name="_Hlk205306032"/>
      <w:r w:rsidRPr="00522DE5">
        <w:rPr>
          <w:rFonts w:eastAsia="Times New Roman"/>
          <w:lang w:val="en-US" w:eastAsia="de-DE"/>
        </w:rPr>
        <w:t xml:space="preserve">Preoperative motor symmetry assessments using a simple right-to-left </w:t>
      </w:r>
      <w:proofErr w:type="spellStart"/>
      <w:r w:rsidRPr="00522DE5">
        <w:rPr>
          <w:rFonts w:eastAsia="Times New Roman"/>
          <w:lang w:val="en-US" w:eastAsia="de-DE"/>
        </w:rPr>
        <w:t>hemibody</w:t>
      </w:r>
      <w:proofErr w:type="spellEnd"/>
      <w:r w:rsidRPr="00522DE5">
        <w:rPr>
          <w:rFonts w:eastAsia="Times New Roman"/>
          <w:lang w:val="en-US" w:eastAsia="de-DE"/>
        </w:rPr>
        <w:t xml:space="preserve"> motor score ratio (equal to 1 for symmetric PD) can help stratify ADL outcomes and refine patient selection criteria for STN-DBS. </w:t>
      </w:r>
      <w:bookmarkEnd w:id="7"/>
      <w:r w:rsidRPr="00522DE5">
        <w:rPr>
          <w:rFonts w:eastAsia="Times New Roman"/>
          <w:lang w:val="en-US" w:eastAsia="de-DE"/>
        </w:rPr>
        <w:t>Patient counse</w:t>
      </w:r>
      <w:r w:rsidR="00BC5B3C" w:rsidRPr="00522DE5">
        <w:rPr>
          <w:rFonts w:eastAsia="Times New Roman"/>
          <w:lang w:val="en-US" w:eastAsia="de-DE"/>
        </w:rPr>
        <w:t>l</w:t>
      </w:r>
      <w:r w:rsidRPr="00522DE5">
        <w:rPr>
          <w:rFonts w:eastAsia="Times New Roman"/>
          <w:lang w:val="en-US" w:eastAsia="de-DE"/>
        </w:rPr>
        <w:t xml:space="preserve">ling: Clinicians should inform patients with </w:t>
      </w:r>
      <w:r w:rsidRPr="00522DE5">
        <w:rPr>
          <w:rFonts w:eastAsia="Times New Roman"/>
          <w:lang w:val="en-US" w:eastAsia="de-DE"/>
        </w:rPr>
        <w:lastRenderedPageBreak/>
        <w:t>symmetric PD about their higher risk of ADL non-response to STN-DBS, ensuring reali</w:t>
      </w:r>
      <w:r w:rsidR="00BC5B3C" w:rsidRPr="00522DE5">
        <w:rPr>
          <w:rFonts w:eastAsia="Times New Roman"/>
          <w:lang w:val="en-US" w:eastAsia="de-DE"/>
        </w:rPr>
        <w:t xml:space="preserve">stic expectations and </w:t>
      </w:r>
      <w:proofErr w:type="spellStart"/>
      <w:r w:rsidR="00BC5B3C" w:rsidRPr="00522DE5">
        <w:rPr>
          <w:rFonts w:eastAsia="Times New Roman"/>
          <w:lang w:val="en-US" w:eastAsia="de-DE"/>
        </w:rPr>
        <w:t>personalis</w:t>
      </w:r>
      <w:r w:rsidRPr="00522DE5">
        <w:rPr>
          <w:rFonts w:eastAsia="Times New Roman"/>
          <w:lang w:val="en-US" w:eastAsia="de-DE"/>
        </w:rPr>
        <w:t>ed</w:t>
      </w:r>
      <w:proofErr w:type="spellEnd"/>
      <w:r w:rsidRPr="00522DE5">
        <w:rPr>
          <w:rFonts w:eastAsia="Times New Roman"/>
          <w:lang w:val="en-US" w:eastAsia="de-DE"/>
        </w:rPr>
        <w:t xml:space="preserve"> treatment planning. Future research: Further studies are needed to investigate long-term DBS outcomes in symmetric PD and </w:t>
      </w:r>
      <w:r w:rsidR="002F10A8" w:rsidRPr="00522DE5">
        <w:rPr>
          <w:rFonts w:eastAsia="Times New Roman"/>
          <w:lang w:val="en-US" w:eastAsia="de-DE"/>
        </w:rPr>
        <w:t xml:space="preserve">to </w:t>
      </w:r>
      <w:r w:rsidRPr="00522DE5">
        <w:rPr>
          <w:rFonts w:eastAsia="Times New Roman"/>
          <w:lang w:val="en-US" w:eastAsia="de-DE"/>
        </w:rPr>
        <w:t xml:space="preserve">explore whether alternative </w:t>
      </w:r>
      <w:r w:rsidR="00FC6F73" w:rsidRPr="00522DE5">
        <w:rPr>
          <w:rFonts w:eastAsia="Times New Roman"/>
          <w:lang w:val="en-US" w:eastAsia="de-DE"/>
        </w:rPr>
        <w:t xml:space="preserve">treatment </w:t>
      </w:r>
      <w:r w:rsidRPr="00522DE5">
        <w:rPr>
          <w:rFonts w:eastAsia="Times New Roman"/>
          <w:lang w:val="en-US" w:eastAsia="de-DE"/>
        </w:rPr>
        <w:t xml:space="preserve">strategies could </w:t>
      </w:r>
      <w:r w:rsidR="00FC6F73" w:rsidRPr="00522DE5">
        <w:rPr>
          <w:rFonts w:eastAsia="Times New Roman"/>
          <w:lang w:val="en-US" w:eastAsia="de-DE"/>
        </w:rPr>
        <w:t xml:space="preserve">improve </w:t>
      </w:r>
      <w:r w:rsidRPr="00522DE5">
        <w:rPr>
          <w:rFonts w:eastAsia="Times New Roman"/>
          <w:lang w:val="en-US" w:eastAsia="de-DE"/>
        </w:rPr>
        <w:t>ADL outcomes in this group.</w:t>
      </w:r>
    </w:p>
    <w:p w14:paraId="6FB7355E" w14:textId="306E2A99" w:rsidR="006B0A59" w:rsidRPr="00522DE5" w:rsidRDefault="006B0A59" w:rsidP="00BF7628">
      <w:pPr>
        <w:pStyle w:val="Listenabsatz"/>
        <w:rPr>
          <w:lang w:eastAsia="de-DE"/>
        </w:rPr>
        <w:sectPr w:rsidR="006B0A59" w:rsidRPr="00522DE5" w:rsidSect="003E4123">
          <w:headerReference w:type="default" r:id="rId10"/>
          <w:pgSz w:w="11906" w:h="16838" w:code="9"/>
          <w:pgMar w:top="735" w:right="1417" w:bottom="567" w:left="1417" w:header="426" w:footer="544" w:gutter="0"/>
          <w:cols w:space="720"/>
          <w:noEndnote/>
          <w:docGrid w:linePitch="326"/>
        </w:sectPr>
      </w:pPr>
    </w:p>
    <w:p w14:paraId="3DA52D3E" w14:textId="6FD8060B" w:rsidR="00AE0218" w:rsidRPr="00522DE5" w:rsidRDefault="00346799" w:rsidP="00AA361C">
      <w:pPr>
        <w:pStyle w:val="berschrift1"/>
        <w:spacing w:after="120"/>
        <w:ind w:right="50"/>
      </w:pPr>
      <w:r w:rsidRPr="00522DE5">
        <w:lastRenderedPageBreak/>
        <w:t>INTRODUCTION</w:t>
      </w:r>
    </w:p>
    <w:p w14:paraId="2349C470" w14:textId="4EAF69D9" w:rsidR="00435858" w:rsidRPr="00522DE5" w:rsidRDefault="00EA178C" w:rsidP="00435858">
      <w:pPr>
        <w:rPr>
          <w:lang w:val="en-US"/>
        </w:rPr>
      </w:pPr>
      <w:r w:rsidRPr="00522DE5">
        <w:t>Parkinson's disease (PD) is remarkably heterogeneous</w:t>
      </w:r>
      <w:r w:rsidR="005C4967" w:rsidRPr="00522DE5">
        <w:rPr>
          <w:lang w:val="en-US" w:eastAsia="de-DE"/>
        </w:rPr>
        <w:t xml:space="preserve"> and w</w:t>
      </w:r>
      <w:r w:rsidR="00987F59" w:rsidRPr="00522DE5">
        <w:rPr>
          <w:lang w:val="en-US" w:eastAsia="de-DE"/>
        </w:rPr>
        <w:t xml:space="preserve">hile </w:t>
      </w:r>
      <w:r w:rsidR="00F76E67" w:rsidRPr="00522DE5">
        <w:rPr>
          <w:lang w:val="en-US" w:eastAsia="de-DE"/>
        </w:rPr>
        <w:t xml:space="preserve">most </w:t>
      </w:r>
      <w:r w:rsidR="00DA6740" w:rsidRPr="00522DE5">
        <w:rPr>
          <w:lang w:val="en-US" w:eastAsia="de-DE"/>
        </w:rPr>
        <w:t>patients</w:t>
      </w:r>
      <w:r w:rsidR="0098081C" w:rsidRPr="00522DE5">
        <w:rPr>
          <w:shd w:val="clear" w:color="auto" w:fill="FFFFFF"/>
        </w:rPr>
        <w:t xml:space="preserve"> with PD </w:t>
      </w:r>
      <w:r w:rsidR="00F76E67" w:rsidRPr="00522DE5">
        <w:rPr>
          <w:shd w:val="clear" w:color="auto" w:fill="FFFFFF"/>
        </w:rPr>
        <w:t xml:space="preserve">present with an </w:t>
      </w:r>
      <w:r w:rsidR="0098081C" w:rsidRPr="00522DE5">
        <w:rPr>
          <w:shd w:val="clear" w:color="auto" w:fill="FFFFFF"/>
        </w:rPr>
        <w:t xml:space="preserve">asymmetric onset of motor </w:t>
      </w:r>
      <w:r w:rsidR="00F76E67" w:rsidRPr="00522DE5">
        <w:rPr>
          <w:shd w:val="clear" w:color="auto" w:fill="FFFFFF"/>
        </w:rPr>
        <w:t xml:space="preserve">symptoms </w:t>
      </w:r>
      <w:r w:rsidR="0098081C" w:rsidRPr="00522DE5">
        <w:rPr>
          <w:shd w:val="clear" w:color="auto" w:fill="FFFFFF"/>
        </w:rPr>
        <w:t xml:space="preserve">starting contralateral to the </w:t>
      </w:r>
      <w:r w:rsidR="00F76E67" w:rsidRPr="00522DE5">
        <w:rPr>
          <w:shd w:val="clear" w:color="auto" w:fill="FFFFFF"/>
        </w:rPr>
        <w:t xml:space="preserve">nigrostriatal </w:t>
      </w:r>
      <w:r w:rsidR="0098081C" w:rsidRPr="00522DE5">
        <w:rPr>
          <w:shd w:val="clear" w:color="auto" w:fill="FFFFFF"/>
        </w:rPr>
        <w:t>dopaminergic deficit</w:t>
      </w:r>
      <w:r w:rsidR="00987F59" w:rsidRPr="00522DE5">
        <w:rPr>
          <w:shd w:val="clear" w:color="auto" w:fill="FFFFFF"/>
        </w:rPr>
        <w:t xml:space="preserve">, </w:t>
      </w:r>
      <w:r w:rsidR="0098081C" w:rsidRPr="00522DE5">
        <w:rPr>
          <w:shd w:val="clear" w:color="auto" w:fill="FFFFFF"/>
        </w:rPr>
        <w:t>approximately 20% of patients</w:t>
      </w:r>
      <w:r w:rsidR="00F55878" w:rsidRPr="00522DE5">
        <w:rPr>
          <w:shd w:val="clear" w:color="auto" w:fill="FFFFFF"/>
        </w:rPr>
        <w:t xml:space="preserve"> </w:t>
      </w:r>
      <w:r w:rsidR="00BE3425" w:rsidRPr="00522DE5">
        <w:rPr>
          <w:shd w:val="clear" w:color="auto" w:fill="FFFFFF"/>
        </w:rPr>
        <w:t xml:space="preserve">display </w:t>
      </w:r>
      <w:r w:rsidR="0098081C" w:rsidRPr="00522DE5">
        <w:rPr>
          <w:shd w:val="clear" w:color="auto" w:fill="FFFFFF"/>
        </w:rPr>
        <w:t>a symmetric disease onset.</w:t>
      </w:r>
      <w:r w:rsidR="005C4967" w:rsidRPr="00522DE5">
        <w:rPr>
          <w:lang w:val="en-US" w:eastAsia="de-DE"/>
        </w:rPr>
        <w:fldChar w:fldCharType="begin">
          <w:fldData xml:space="preserve">PEVuZE5vdGU+PENpdGU+PEF1dGhvcj5LYWFzaW5lbjwvQXV0aG9yPjxZZWFyPjIwMTY8L1llYXI+
PFJlY051bT4xMDYzPC9SZWNOdW0+PERpc3BsYXlUZXh0PjxzdHlsZSBmYWNlPSJzdXBlcnNjcmlw
dCI+MSAyPC9zdHlsZT48L0Rpc3BsYXlUZXh0PjxyZWNvcmQ+PHJlYy1udW1iZXI+MTA2MzwvcmVj
LW51bWJlcj48Zm9yZWlnbi1rZXlzPjxrZXkgYXBwPSJFTiIgZGItaWQ9ImUyNXI5eHgwamFlZHg4
ZTU5MnZwZjl0N2Z3eHZkcDVhcHh6YSIgdGltZXN0YW1wPSIxNzIwMDgyMzY2IiBndWlkPSIzYWMy
ODc4Ny0xNTI0LTRlY2ItODljNi1hZTNhYWQ2MjEzMWUiPjEwNjM8L2tleT48L2ZvcmVpZ24ta2V5
cz48cmVmLXR5cGUgbmFtZT0iSm91cm5hbCBBcnRpY2xlIj4xNzwvcmVmLXR5cGU+PGNvbnRyaWJ1
dG9ycz48YXV0aG9ycz48YXV0aG9yPkthYXNpbmVuLCBWLjwvYXV0aG9yPjwvYXV0aG9ycz48L2Nv
bnRyaWJ1dG9ycz48YXV0aC1hZGRyZXNzPkRpdmlzaW9uIG9mIENsaW5pY2FsIE5ldXJvc2NpZW5j
ZXMgVW5pdmVyc2l0eSBvZiBUdXJrdSBhbmQgVHVya3UgVW5pdmVyc2l0eSBIb3NwaXRhbCBUdXJr
dSBGaW5sYW5kOyBUdXJrdSBQRVQgQ2VudHJlIFVuaXZlcnNpdHkgb2YgVHVya3UgYW5kIFR1cmt1
IFVuaXZlcnNpdHkgSG9zcGl0YWwgVHVya3UgRmlubGFuZC48L2F1dGgtYWRkcmVzcz48dGl0bGVz
Pjx0aXRsZT5JcHNpbGF0ZXJhbCBkZWZpY2l0cyBvZiBkb3BhbWluZXJnaWMgbmV1cm90cmFuc21p
c3Npb24gaW4gUGFya2luc29uJmFwb3M7cyBkaXNlYXNlPC90aXRsZT48c2Vjb25kYXJ5LXRpdGxl
PkFubiBDbGluIFRyYW5zbCBOZXVyb2w8L3NlY29uZGFyeS10aXRsZT48L3RpdGxlcz48cGVyaW9k
aWNhbD48ZnVsbC10aXRsZT5Bbm4gQ2xpbiBUcmFuc2wgTmV1cm9sPC9mdWxsLXRpdGxlPjwvcGVy
aW9kaWNhbD48cGFnZXM+MjEtNjwvcGFnZXM+PHZvbHVtZT4zPC92b2x1bWU+PG51bWJlcj4xPC9u
dW1iZXI+PGVkaXRpb24+MjAxNTEyMDU8L2VkaXRpb24+PGRhdGVzPjx5ZWFyPjIwMTY8L3llYXI+
PHB1Yi1kYXRlcz48ZGF0ZT5KYW48L2RhdGU+PC9wdWItZGF0ZXM+PC9kYXRlcz48aXNibj4yMzI4
LTk1MDMgKFByaW50KSYjeEQ7MjMyOC05NTAzIChFbGVjdHJvbmljKSYjeEQ7MjMyOC05NTAzIChM
aW5raW5nKTwvaXNibj48YWNjZXNzaW9uLW51bT4yNjc4MzU0NzwvYWNjZXNzaW9uLW51bT48dXJs
cz48cmVsYXRlZC11cmxzPjx1cmw+aHR0cHM6Ly93d3cubmNiaS5ubG0ubmloLmdvdi9wdWJtZWQv
MjY3ODM1NDc8L3VybD48L3JlbGF0ZWQtdXJscz48L3VybHM+PGN1c3RvbTI+UE1DNDcwNDQ3Nzwv
Y3VzdG9tMj48ZWxlY3Ryb25pYy1yZXNvdXJjZS1udW0+MTAuMTAwMi9hY24zLjI2ODwvZWxlY3Ry
b25pYy1yZXNvdXJjZS1udW0+PHJlbW90ZS1kYXRhYmFzZS1uYW1lPlB1Yk1lZC1ub3QtTUVETElO
RTwvcmVtb3RlLWRhdGFiYXNlLW5hbWU+PHJlbW90ZS1kYXRhYmFzZS1wcm92aWRlcj5OTE08L3Jl
bW90ZS1kYXRhYmFzZS1wcm92aWRlcj48bGFuZ3VhZ2U+ZW5nPC9sYW5ndWFnZT48L3JlY29yZD48
L0NpdGU+PENpdGU+PEF1dGhvcj5XdWxsbmVyPC9BdXRob3I+PFllYXI+MjAyMzwvWWVhcj48UmVj
TnVtPjEwNTk8L1JlY051bT48cmVjb3JkPjxyZWMtbnVtYmVyPjEwNTk8L3JlYy1udW1iZXI+PGZv
cmVpZ24ta2V5cz48a2V5IGFwcD0iRU4iIGRiLWlkPSJlMjVyOXh4MGphZWR4OGU1OTJ2cGY5dDdm
d3h2ZHA1YXB4emEiIHRpbWVzdGFtcD0iMTcyMDA4MjIwNSIgZ3VpZD0iZDhkYmM2NDEtNzVjNC00
NzQ5LWE5ZDMtMDMyNjNkOWM0MWEyIj4xMDU5PC9rZXk+PC9mb3JlaWduLWtleXM+PHJlZi10eXBl
IG5hbWU9IkpvdXJuYWwgQXJ0aWNsZSI+MTc8L3JlZi10eXBlPjxjb250cmlidXRvcnM+PGF1dGhv
cnM+PGF1dGhvcj5XdWxsbmVyLCBVLjwvYXV0aG9yPjxhdXRob3I+Qm9yZ2hhbW1lciwgUC48L2F1
dGhvcj48YXV0aG9yPkNob2UsIEMuIFUuPC9hdXRob3I+PGF1dGhvcj5Dc290aSwgSS48L2F1dGhv
cj48YXV0aG9yPkZhbGtlbmJ1cmdlciwgQi48L2F1dGhvcj48YXV0aG9yPkdhc3NlciwgVC48L2F1
dGhvcj48YXV0aG9yPkxpbmdvciwgUC48L2F1dGhvcj48YXV0aG9yPlJpZWRlcmVyLCBQLjwvYXV0
aG9yPjwvYXV0aG9ycz48L2NvbnRyaWJ1dG9ycz48YXV0aC1hZGRyZXNzPkRlcGFydG1lbnQgb2Yg
TmV1cm9sb2d5LCBVbml2ZXJzaXR5IENsaW5pYyBCb25uIGFuZCBHZXJtYW4gQ2VudGVyIGZvciBO
ZXVyb2RlZ2VuZXJhdGl2ZSBEaXNlYXNlcyAoRFpORSksIDUzMTI3LCBCb25uLCBHZXJtYW55LiB3
dWVsbG5lckB1bmktYm9ubi5kZS4mI3hEO0RlcGFydG1lbnQgb2YgTnVjbGVhciBNZWRpY2luZSBh
bmQgUEVULCBBYXJodXMgVW5pdmVyc2l0eSBIb3NwaXRhbCwgQWFyaHVzLCBEZW5tYXJrLiYjeEQ7
RGVwYXJ0bWVudCBvZiBOZXVyb2xvZ3ksIEtsaW5pa3VtIEl0emVob2UsIFJvYmVydC1Lb2NoLVN0
cmFzc2UgMiwgMjU1MjQsIEl0emVob2UsIEdlcm1hbnkuJiN4RDtGYWNoa2xpbmlrIEZ1ciBQYXJr
aW5zb24sIEdlcnRydWRpcyBLbGluaWsgQmlza2lyY2hlbiwgS2FybC1GZXJkaW5hbmQtQnJvbGwt
U3RyYXNzZSAyLTQsIDM1NjM4LCBMZXVuLUJpc2tpcmNoZW4sIEdlcm1hbnkuJiN4RDtEZXBhcnRt
ZW50IG9mIE5ldXJvbG9neSwgVW5pdmVyc2l0eSBIb3NwaXRhbCBEcmVzZGVuLCBGZXRzY2hlcnN0
cmFzc2UgNzQsIDAxMzA3LCBEcmVzZGVuLCBHZXJtYW55LiYjeEQ7RGVwYXJ0bWVudCBvZiBOZXVy
b2xvZ3ksIEhlcnRpZS1JbnN0aXR1dGUgZm9yIENsaW5pY2FsIEJyYWluIFJlc2VhcmNoLCBVbml2
ZXJzaXR5IG9mIFR1YmluZ2VuIGFuZCBHZXJtYW4gQ2VudGVyIGZvciBOZXVyb2RlZ2VuZXJhdGl2
ZSBEaXNlYXNlcyAoRFpORSksIFR1YmluZ2VuLCBHZXJtYW55LiYjeEQ7RGVwYXJ0bWVudCBvZiBO
ZXVyb2xvZ3ksIFNjaG9vbCBvZiBNZWRpY2luZSwgS2xpbmlrdW0gUmVjaHRzIERlciBJc2FyLCBU
ZWNobmljYWwgVW5pdmVyc2l0eSBvZiBNdW5pY2gsIE11bmljaCwgR2VybWFueS4mI3hEO0RlcGFy
dG1lbnQgb2YgTmV1cm9sb2d5IGFuZCBHZXJtYW4gQ2VudGVyIGZvciBOZXVyb2RlZ2VuZXJhdGl2
ZSBEaXNlYXNlcyAoRFpORSksIE11bmljaCwgR2VybWFueS4mI3hEO1VuaXZlcnNpdHkgSG9zcGl0
YWwgV3VlcnpidXJnLCBDbGluaWMgYW5kIFBvbGljbGluaWMgZm9yIFBzeWNoaWF0cnksIFBzeWNo
b3NvbWF0aWNzIGFuZCBQc3ljaG90aGVyYXB5LCBNYXJnYXJldGUtSG9wcGVsLVBsYXR6IDEsIDk3
MDgwLCBXdXJ6YnVyZywgR2VybWFueS4mI3hEO0RlcGFydG1lbnQgb2YgUHN5Y2hpYXRyeSwgVW5p
dmVyc2l0eSBvZiBTb3V0aGVybiBEZW5tYXJrIE9kZW5zZSwgSi5CLiBXaW5zbG93cyBWZXkgMTgs
IDUwMDAsIE9kZW5zZSwgRGVubWFyay48L2F1dGgtYWRkcmVzcz48dGl0bGVzPjx0aXRsZT5UaGUg
aGV0ZXJvZ2VuZWl0eSBvZiBQYXJraW5zb24mYXBvcztzIGRpc2Vhc2U8L3RpdGxlPjxzZWNvbmRh
cnktdGl0bGU+SiBOZXVyYWwgVHJhbnNtIChWaWVubmEpPC9zZWNvbmRhcnktdGl0bGU+PC90aXRs
ZXM+PHBlcmlvZGljYWw+PGZ1bGwtdGl0bGU+SiBOZXVyYWwgVHJhbnNtIChWaWVubmEpPC9mdWxs
LXRpdGxlPjxhYmJyLTE+Sm91cm5hbCBvZiBuZXVyYWwgdHJhbnNtaXNzaW9uPC9hYmJyLTE+PC9w
ZXJpb2RpY2FsPjxwYWdlcz44MjctODM4PC9wYWdlcz48dm9sdW1lPjEzMDwvdm9sdW1lPjxudW1i
ZXI+NjwvbnVtYmVyPjxlZGl0aW9uPjIwMjMwNTExPC9lZGl0aW9uPjxrZXl3b3Jkcz48a2V5d29y
ZD5IdW1hbnM8L2tleXdvcmQ+PGtleXdvcmQ+KlBhcmtpbnNvbiBEaXNlYXNlL2RydWcgdGhlcmFw
eTwva2V5d29yZD48a2V5d29yZD5hbHBoYS1TeW51Y2xlaW4vbWV0YWJvbGlzbTwva2V5d29yZD48
a2V5d29yZD5MZXd5IEJvZGllcy9tZXRhYm9saXNtPC9rZXl3b3JkPjxrZXl3b3JkPkJyYWluL21l
dGFib2xpc208L2tleXdvcmQ+PGtleXdvcmQ+VC1MeW1waG9jeXRlcy9tZXRhYm9saXNtPC9rZXl3
b3JkPjxrZXl3b3JkPkRpc2Vhc2UgbWVjaGFuaXNtPC9rZXl3b3JkPjxrZXl3b3JkPkluZmxhbW1h
dGlvbjwva2V5d29yZD48a2V5d29yZD5QYXJraW5zb24mYXBvcztzIGRpc2Vhc2U8L2tleXdvcmQ+
PGtleXdvcmQ+UGF0aG9waHlzaW9sb2d5PC9rZXl3b3JkPjxrZXl3b3JkPlBlcnNvbmFsaXplZCBt
ZWRpY2luZTwva2V5d29yZD48a2V5d29yZD5QaGVub3R5cGVzPC9rZXl3b3JkPjwva2V5d29yZHM+
PGRhdGVzPjx5ZWFyPjIwMjM8L3llYXI+PHB1Yi1kYXRlcz48ZGF0ZT5KdW48L2RhdGU+PC9wdWIt
ZGF0ZXM+PC9kYXRlcz48aXNibj4xNDM1LTE0NjMgKEVsZWN0cm9uaWMpJiN4RDswMzAwLTk1NjQg
KFByaW50KSYjeEQ7MDMwMC05NTY0IChMaW5raW5nKTwvaXNibj48YWNjZXNzaW9uLW51bT4zNzE2
OTkzNTwvYWNjZXNzaW9uLW51bT48dXJscz48cmVsYXRlZC11cmxzPjx1cmw+aHR0cHM6Ly93d3cu
bmNiaS5ubG0ubmloLmdvdi9wdWJtZWQvMzcxNjk5MzU8L3VybD48L3JlbGF0ZWQtdXJscz48L3Vy
bHM+PGN1c3RvbTI+UE1DMTAxNzQ2MjE8L2N1c3RvbTI+PGVsZWN0cm9uaWMtcmVzb3VyY2UtbnVt
PjEwLjEwMDcvczAwNzAyLTAyMy0wMjYzNS00PC9lbGVjdHJvbmljLXJlc291cmNlLW51bT48cmVt
b3RlLWRhdGFiYXNlLW5hbWU+TWVkbGluZTwvcmVtb3RlLWRhdGFiYXNlLW5hbWU+PHJlbW90ZS1k
YXRhYmFzZS1wcm92aWRlcj5OTE08L3JlbW90ZS1kYXRhYmFzZS1wcm92aWRlcj48bGFuZ3VhZ2U+
ZW5nPC9sYW5ndWFnZT48L3JlY29yZD48L0NpdGU+PC9FbmROb3RlPgB=
</w:fldData>
        </w:fldChar>
      </w:r>
      <w:r w:rsidR="00411991" w:rsidRPr="00522DE5">
        <w:rPr>
          <w:lang w:val="en-US" w:eastAsia="de-DE"/>
        </w:rPr>
        <w:instrText xml:space="preserve"> ADDIN EN.CITE </w:instrText>
      </w:r>
      <w:r w:rsidR="00411991" w:rsidRPr="00522DE5">
        <w:rPr>
          <w:lang w:val="en-US" w:eastAsia="de-DE"/>
        </w:rPr>
        <w:fldChar w:fldCharType="begin">
          <w:fldData xml:space="preserve">PEVuZE5vdGU+PENpdGU+PEF1dGhvcj5LYWFzaW5lbjwvQXV0aG9yPjxZZWFyPjIwMTY8L1llYXI+
PFJlY051bT4xMDYzPC9SZWNOdW0+PERpc3BsYXlUZXh0PjxzdHlsZSBmYWNlPSJzdXBlcnNjcmlw
dCI+MSAyPC9zdHlsZT48L0Rpc3BsYXlUZXh0PjxyZWNvcmQ+PHJlYy1udW1iZXI+MTA2MzwvcmVj
LW51bWJlcj48Zm9yZWlnbi1rZXlzPjxrZXkgYXBwPSJFTiIgZGItaWQ9ImUyNXI5eHgwamFlZHg4
ZTU5MnZwZjl0N2Z3eHZkcDVhcHh6YSIgdGltZXN0YW1wPSIxNzIwMDgyMzY2IiBndWlkPSIzYWMy
ODc4Ny0xNTI0LTRlY2ItODljNi1hZTNhYWQ2MjEzMWUiPjEwNjM8L2tleT48L2ZvcmVpZ24ta2V5
cz48cmVmLXR5cGUgbmFtZT0iSm91cm5hbCBBcnRpY2xlIj4xNzwvcmVmLXR5cGU+PGNvbnRyaWJ1
dG9ycz48YXV0aG9ycz48YXV0aG9yPkthYXNpbmVuLCBWLjwvYXV0aG9yPjwvYXV0aG9ycz48L2Nv
bnRyaWJ1dG9ycz48YXV0aC1hZGRyZXNzPkRpdmlzaW9uIG9mIENsaW5pY2FsIE5ldXJvc2NpZW5j
ZXMgVW5pdmVyc2l0eSBvZiBUdXJrdSBhbmQgVHVya3UgVW5pdmVyc2l0eSBIb3NwaXRhbCBUdXJr
dSBGaW5sYW5kOyBUdXJrdSBQRVQgQ2VudHJlIFVuaXZlcnNpdHkgb2YgVHVya3UgYW5kIFR1cmt1
IFVuaXZlcnNpdHkgSG9zcGl0YWwgVHVya3UgRmlubGFuZC48L2F1dGgtYWRkcmVzcz48dGl0bGVz
Pjx0aXRsZT5JcHNpbGF0ZXJhbCBkZWZpY2l0cyBvZiBkb3BhbWluZXJnaWMgbmV1cm90cmFuc21p
c3Npb24gaW4gUGFya2luc29uJmFwb3M7cyBkaXNlYXNlPC90aXRsZT48c2Vjb25kYXJ5LXRpdGxl
PkFubiBDbGluIFRyYW5zbCBOZXVyb2w8L3NlY29uZGFyeS10aXRsZT48L3RpdGxlcz48cGVyaW9k
aWNhbD48ZnVsbC10aXRsZT5Bbm4gQ2xpbiBUcmFuc2wgTmV1cm9sPC9mdWxsLXRpdGxlPjwvcGVy
aW9kaWNhbD48cGFnZXM+MjEtNjwvcGFnZXM+PHZvbHVtZT4zPC92b2x1bWU+PG51bWJlcj4xPC9u
dW1iZXI+PGVkaXRpb24+MjAxNTEyMDU8L2VkaXRpb24+PGRhdGVzPjx5ZWFyPjIwMTY8L3llYXI+
PHB1Yi1kYXRlcz48ZGF0ZT5KYW48L2RhdGU+PC9wdWItZGF0ZXM+PC9kYXRlcz48aXNibj4yMzI4
LTk1MDMgKFByaW50KSYjeEQ7MjMyOC05NTAzIChFbGVjdHJvbmljKSYjeEQ7MjMyOC05NTAzIChM
aW5raW5nKTwvaXNibj48YWNjZXNzaW9uLW51bT4yNjc4MzU0NzwvYWNjZXNzaW9uLW51bT48dXJs
cz48cmVsYXRlZC11cmxzPjx1cmw+aHR0cHM6Ly93d3cubmNiaS5ubG0ubmloLmdvdi9wdWJtZWQv
MjY3ODM1NDc8L3VybD48L3JlbGF0ZWQtdXJscz48L3VybHM+PGN1c3RvbTI+UE1DNDcwNDQ3Nzwv
Y3VzdG9tMj48ZWxlY3Ryb25pYy1yZXNvdXJjZS1udW0+MTAuMTAwMi9hY24zLjI2ODwvZWxlY3Ry
b25pYy1yZXNvdXJjZS1udW0+PHJlbW90ZS1kYXRhYmFzZS1uYW1lPlB1Yk1lZC1ub3QtTUVETElO
RTwvcmVtb3RlLWRhdGFiYXNlLW5hbWU+PHJlbW90ZS1kYXRhYmFzZS1wcm92aWRlcj5OTE08L3Jl
bW90ZS1kYXRhYmFzZS1wcm92aWRlcj48bGFuZ3VhZ2U+ZW5nPC9sYW5ndWFnZT48L3JlY29yZD48
L0NpdGU+PENpdGU+PEF1dGhvcj5XdWxsbmVyPC9BdXRob3I+PFllYXI+MjAyMzwvWWVhcj48UmVj
TnVtPjEwNTk8L1JlY051bT48cmVjb3JkPjxyZWMtbnVtYmVyPjEwNTk8L3JlYy1udW1iZXI+PGZv
cmVpZ24ta2V5cz48a2V5IGFwcD0iRU4iIGRiLWlkPSJlMjVyOXh4MGphZWR4OGU1OTJ2cGY5dDdm
d3h2ZHA1YXB4emEiIHRpbWVzdGFtcD0iMTcyMDA4MjIwNSIgZ3VpZD0iZDhkYmM2NDEtNzVjNC00
NzQ5LWE5ZDMtMDMyNjNkOWM0MWEyIj4xMDU5PC9rZXk+PC9mb3JlaWduLWtleXM+PHJlZi10eXBl
IG5hbWU9IkpvdXJuYWwgQXJ0aWNsZSI+MTc8L3JlZi10eXBlPjxjb250cmlidXRvcnM+PGF1dGhv
cnM+PGF1dGhvcj5XdWxsbmVyLCBVLjwvYXV0aG9yPjxhdXRob3I+Qm9yZ2hhbW1lciwgUC48L2F1
dGhvcj48YXV0aG9yPkNob2UsIEMuIFUuPC9hdXRob3I+PGF1dGhvcj5Dc290aSwgSS48L2F1dGhv
cj48YXV0aG9yPkZhbGtlbmJ1cmdlciwgQi48L2F1dGhvcj48YXV0aG9yPkdhc3NlciwgVC48L2F1
dGhvcj48YXV0aG9yPkxpbmdvciwgUC48L2F1dGhvcj48YXV0aG9yPlJpZWRlcmVyLCBQLjwvYXV0
aG9yPjwvYXV0aG9ycz48L2NvbnRyaWJ1dG9ycz48YXV0aC1hZGRyZXNzPkRlcGFydG1lbnQgb2Yg
TmV1cm9sb2d5LCBVbml2ZXJzaXR5IENsaW5pYyBCb25uIGFuZCBHZXJtYW4gQ2VudGVyIGZvciBO
ZXVyb2RlZ2VuZXJhdGl2ZSBEaXNlYXNlcyAoRFpORSksIDUzMTI3LCBCb25uLCBHZXJtYW55LiB3
dWVsbG5lckB1bmktYm9ubi5kZS4mI3hEO0RlcGFydG1lbnQgb2YgTnVjbGVhciBNZWRpY2luZSBh
bmQgUEVULCBBYXJodXMgVW5pdmVyc2l0eSBIb3NwaXRhbCwgQWFyaHVzLCBEZW5tYXJrLiYjeEQ7
RGVwYXJ0bWVudCBvZiBOZXVyb2xvZ3ksIEtsaW5pa3VtIEl0emVob2UsIFJvYmVydC1Lb2NoLVN0
cmFzc2UgMiwgMjU1MjQsIEl0emVob2UsIEdlcm1hbnkuJiN4RDtGYWNoa2xpbmlrIEZ1ciBQYXJr
aW5zb24sIEdlcnRydWRpcyBLbGluaWsgQmlza2lyY2hlbiwgS2FybC1GZXJkaW5hbmQtQnJvbGwt
U3RyYXNzZSAyLTQsIDM1NjM4LCBMZXVuLUJpc2tpcmNoZW4sIEdlcm1hbnkuJiN4RDtEZXBhcnRt
ZW50IG9mIE5ldXJvbG9neSwgVW5pdmVyc2l0eSBIb3NwaXRhbCBEcmVzZGVuLCBGZXRzY2hlcnN0
cmFzc2UgNzQsIDAxMzA3LCBEcmVzZGVuLCBHZXJtYW55LiYjeEQ7RGVwYXJ0bWVudCBvZiBOZXVy
b2xvZ3ksIEhlcnRpZS1JbnN0aXR1dGUgZm9yIENsaW5pY2FsIEJyYWluIFJlc2VhcmNoLCBVbml2
ZXJzaXR5IG9mIFR1YmluZ2VuIGFuZCBHZXJtYW4gQ2VudGVyIGZvciBOZXVyb2RlZ2VuZXJhdGl2
ZSBEaXNlYXNlcyAoRFpORSksIFR1YmluZ2VuLCBHZXJtYW55LiYjeEQ7RGVwYXJ0bWVudCBvZiBO
ZXVyb2xvZ3ksIFNjaG9vbCBvZiBNZWRpY2luZSwgS2xpbmlrdW0gUmVjaHRzIERlciBJc2FyLCBU
ZWNobmljYWwgVW5pdmVyc2l0eSBvZiBNdW5pY2gsIE11bmljaCwgR2VybWFueS4mI3hEO0RlcGFy
dG1lbnQgb2YgTmV1cm9sb2d5IGFuZCBHZXJtYW4gQ2VudGVyIGZvciBOZXVyb2RlZ2VuZXJhdGl2
ZSBEaXNlYXNlcyAoRFpORSksIE11bmljaCwgR2VybWFueS4mI3hEO1VuaXZlcnNpdHkgSG9zcGl0
YWwgV3VlcnpidXJnLCBDbGluaWMgYW5kIFBvbGljbGluaWMgZm9yIFBzeWNoaWF0cnksIFBzeWNo
b3NvbWF0aWNzIGFuZCBQc3ljaG90aGVyYXB5LCBNYXJnYXJldGUtSG9wcGVsLVBsYXR6IDEsIDk3
MDgwLCBXdXJ6YnVyZywgR2VybWFueS4mI3hEO0RlcGFydG1lbnQgb2YgUHN5Y2hpYXRyeSwgVW5p
dmVyc2l0eSBvZiBTb3V0aGVybiBEZW5tYXJrIE9kZW5zZSwgSi5CLiBXaW5zbG93cyBWZXkgMTgs
IDUwMDAsIE9kZW5zZSwgRGVubWFyay48L2F1dGgtYWRkcmVzcz48dGl0bGVzPjx0aXRsZT5UaGUg
aGV0ZXJvZ2VuZWl0eSBvZiBQYXJraW5zb24mYXBvcztzIGRpc2Vhc2U8L3RpdGxlPjxzZWNvbmRh
cnktdGl0bGU+SiBOZXVyYWwgVHJhbnNtIChWaWVubmEpPC9zZWNvbmRhcnktdGl0bGU+PC90aXRs
ZXM+PHBlcmlvZGljYWw+PGZ1bGwtdGl0bGU+SiBOZXVyYWwgVHJhbnNtIChWaWVubmEpPC9mdWxs
LXRpdGxlPjxhYmJyLTE+Sm91cm5hbCBvZiBuZXVyYWwgdHJhbnNtaXNzaW9uPC9hYmJyLTE+PC9w
ZXJpb2RpY2FsPjxwYWdlcz44MjctODM4PC9wYWdlcz48dm9sdW1lPjEzMDwvdm9sdW1lPjxudW1i
ZXI+NjwvbnVtYmVyPjxlZGl0aW9uPjIwMjMwNTExPC9lZGl0aW9uPjxrZXl3b3Jkcz48a2V5d29y
ZD5IdW1hbnM8L2tleXdvcmQ+PGtleXdvcmQ+KlBhcmtpbnNvbiBEaXNlYXNlL2RydWcgdGhlcmFw
eTwva2V5d29yZD48a2V5d29yZD5hbHBoYS1TeW51Y2xlaW4vbWV0YWJvbGlzbTwva2V5d29yZD48
a2V5d29yZD5MZXd5IEJvZGllcy9tZXRhYm9saXNtPC9rZXl3b3JkPjxrZXl3b3JkPkJyYWluL21l
dGFib2xpc208L2tleXdvcmQ+PGtleXdvcmQ+VC1MeW1waG9jeXRlcy9tZXRhYm9saXNtPC9rZXl3
b3JkPjxrZXl3b3JkPkRpc2Vhc2UgbWVjaGFuaXNtPC9rZXl3b3JkPjxrZXl3b3JkPkluZmxhbW1h
dGlvbjwva2V5d29yZD48a2V5d29yZD5QYXJraW5zb24mYXBvcztzIGRpc2Vhc2U8L2tleXdvcmQ+
PGtleXdvcmQ+UGF0aG9waHlzaW9sb2d5PC9rZXl3b3JkPjxrZXl3b3JkPlBlcnNvbmFsaXplZCBt
ZWRpY2luZTwva2V5d29yZD48a2V5d29yZD5QaGVub3R5cGVzPC9rZXl3b3JkPjwva2V5d29yZHM+
PGRhdGVzPjx5ZWFyPjIwMjM8L3llYXI+PHB1Yi1kYXRlcz48ZGF0ZT5KdW48L2RhdGU+PC9wdWIt
ZGF0ZXM+PC9kYXRlcz48aXNibj4xNDM1LTE0NjMgKEVsZWN0cm9uaWMpJiN4RDswMzAwLTk1NjQg
KFByaW50KSYjeEQ7MDMwMC05NTY0IChMaW5raW5nKTwvaXNibj48YWNjZXNzaW9uLW51bT4zNzE2
OTkzNTwvYWNjZXNzaW9uLW51bT48dXJscz48cmVsYXRlZC11cmxzPjx1cmw+aHR0cHM6Ly93d3cu
bmNiaS5ubG0ubmloLmdvdi9wdWJtZWQvMzcxNjk5MzU8L3VybD48L3JlbGF0ZWQtdXJscz48L3Vy
bHM+PGN1c3RvbTI+UE1DMTAxNzQ2MjE8L2N1c3RvbTI+PGVsZWN0cm9uaWMtcmVzb3VyY2UtbnVt
PjEwLjEwMDcvczAwNzAyLTAyMy0wMjYzNS00PC9lbGVjdHJvbmljLXJlc291cmNlLW51bT48cmVt
b3RlLWRhdGFiYXNlLW5hbWU+TWVkbGluZTwvcmVtb3RlLWRhdGFiYXNlLW5hbWU+PHJlbW90ZS1k
YXRhYmFzZS1wcm92aWRlcj5OTE08L3JlbW90ZS1kYXRhYmFzZS1wcm92aWRlcj48bGFuZ3VhZ2U+
ZW5nPC9sYW5ndWFnZT48L3JlY29yZD48L0NpdGU+PC9FbmROb3RlPgB=
</w:fldData>
        </w:fldChar>
      </w:r>
      <w:r w:rsidR="00411991" w:rsidRPr="00522DE5">
        <w:rPr>
          <w:lang w:val="en-US" w:eastAsia="de-DE"/>
        </w:rPr>
        <w:instrText xml:space="preserve"> ADDIN EN.CITE.DATA </w:instrText>
      </w:r>
      <w:r w:rsidR="00411991" w:rsidRPr="00522DE5">
        <w:rPr>
          <w:lang w:val="en-US" w:eastAsia="de-DE"/>
        </w:rPr>
      </w:r>
      <w:r w:rsidR="00411991" w:rsidRPr="00522DE5">
        <w:rPr>
          <w:lang w:val="en-US" w:eastAsia="de-DE"/>
        </w:rPr>
        <w:fldChar w:fldCharType="end"/>
      </w:r>
      <w:r w:rsidR="005C4967" w:rsidRPr="00522DE5">
        <w:rPr>
          <w:lang w:val="en-US" w:eastAsia="de-DE"/>
        </w:rPr>
      </w:r>
      <w:r w:rsidR="005C4967" w:rsidRPr="00522DE5">
        <w:rPr>
          <w:lang w:val="en-US" w:eastAsia="de-DE"/>
        </w:rPr>
        <w:fldChar w:fldCharType="separate"/>
      </w:r>
      <w:r w:rsidR="00675357" w:rsidRPr="00522DE5">
        <w:rPr>
          <w:noProof/>
          <w:vertAlign w:val="superscript"/>
          <w:lang w:val="en-US" w:eastAsia="de-DE"/>
        </w:rPr>
        <w:t>1 2</w:t>
      </w:r>
      <w:r w:rsidR="005C4967" w:rsidRPr="00522DE5">
        <w:rPr>
          <w:lang w:val="en-US" w:eastAsia="de-DE"/>
        </w:rPr>
        <w:fldChar w:fldCharType="end"/>
      </w:r>
      <w:r w:rsidR="00CF7077" w:rsidRPr="00522DE5">
        <w:rPr>
          <w:shd w:val="clear" w:color="auto" w:fill="FFFFFF"/>
        </w:rPr>
        <w:t xml:space="preserve"> </w:t>
      </w:r>
      <w:r w:rsidR="00CB03FD" w:rsidRPr="00522DE5">
        <w:rPr>
          <w:shd w:val="clear" w:color="auto" w:fill="FFFFFF"/>
        </w:rPr>
        <w:t xml:space="preserve">Recent studies have shown that in patients with symmetric </w:t>
      </w:r>
      <w:r w:rsidR="00967C2F" w:rsidRPr="00522DE5">
        <w:rPr>
          <w:shd w:val="clear" w:color="auto" w:fill="FFFFFF"/>
        </w:rPr>
        <w:t>PD</w:t>
      </w:r>
      <w:r w:rsidR="00CB03FD" w:rsidRPr="00522DE5">
        <w:rPr>
          <w:shd w:val="clear" w:color="auto" w:fill="FFFFFF"/>
        </w:rPr>
        <w:t xml:space="preserve">, </w:t>
      </w:r>
      <w:r w:rsidR="004D77A3" w:rsidRPr="00522DE5">
        <w:rPr>
          <w:shd w:val="clear" w:color="auto" w:fill="FFFFFF"/>
        </w:rPr>
        <w:t>the progression of global non-</w:t>
      </w:r>
      <w:r w:rsidR="00CB03FD" w:rsidRPr="00522DE5">
        <w:rPr>
          <w:shd w:val="clear" w:color="auto" w:fill="FFFFFF"/>
        </w:rPr>
        <w:t xml:space="preserve">motor </w:t>
      </w:r>
      <w:r w:rsidR="004D77A3" w:rsidRPr="00522DE5">
        <w:rPr>
          <w:shd w:val="clear" w:color="auto" w:fill="FFFFFF"/>
        </w:rPr>
        <w:t xml:space="preserve">and motor </w:t>
      </w:r>
      <w:r w:rsidR="00CB03FD" w:rsidRPr="00522DE5">
        <w:rPr>
          <w:shd w:val="clear" w:color="auto" w:fill="FFFFFF"/>
        </w:rPr>
        <w:t>symptoms is faster</w:t>
      </w:r>
      <w:r w:rsidR="00967C2F" w:rsidRPr="00522DE5">
        <w:rPr>
          <w:shd w:val="clear" w:color="auto" w:fill="FFFFFF"/>
        </w:rPr>
        <w:t xml:space="preserve"> than in patients with asymmetric </w:t>
      </w:r>
      <w:r w:rsidR="004D77A3" w:rsidRPr="00522DE5">
        <w:rPr>
          <w:shd w:val="clear" w:color="auto" w:fill="FFFFFF"/>
        </w:rPr>
        <w:t>PD</w:t>
      </w:r>
      <w:r w:rsidR="00F76E67" w:rsidRPr="00522DE5">
        <w:rPr>
          <w:shd w:val="clear" w:color="auto" w:fill="FFFFFF"/>
        </w:rPr>
        <w:t>.</w:t>
      </w:r>
      <w:r w:rsidR="00BA1B69" w:rsidRPr="00522DE5">
        <w:rPr>
          <w:shd w:val="clear" w:color="auto" w:fill="FFFFFF"/>
        </w:rPr>
        <w:fldChar w:fldCharType="begin">
          <w:fldData xml:space="preserve">PEVuZE5vdGU+PENpdGU+PEF1dGhvcj5IYWhuZWw8L0F1dGhvcj48WWVhcj4yMDI0PC9ZZWFyPjxS
ZWNOdW0+MTA4NzwvUmVjTnVtPjxEaXNwbGF5VGV4dD48c3R5bGUgZmFjZT0ic3VwZXJzY3JpcHQi
PjM8L3N0eWxlPjwvRGlzcGxheVRleHQ+PHJlY29yZD48cmVjLW51bWJlcj4xMDg3PC9yZWMtbnVt
YmVyPjxmb3JlaWduLWtleXM+PGtleSBhcHA9IkVOIiBkYi1pZD0iZTI1cjl4eDBqYWVkeDhlNTky
dnBmOXQ3Znd4dmRwNWFweHphIiB0aW1lc3RhbXA9IjE3Mzg2OTg2NDciIGd1aWQ9ImViOGJkMmI0
LWRlMDUtNDQ3MS1hOWFmLTkzNGJiMGUxNGU0ZSI+MTA4Nzwva2V5PjwvZm9yZWlnbi1rZXlzPjxy
ZWYtdHlwZSBuYW1lPSJKb3VybmFsIEFydGljbGUiPjE3PC9yZWYtdHlwZT48Y29udHJpYnV0b3Jz
PjxhdXRob3JzPjxhdXRob3I+SGFobmVsLCBULjwvYXV0aG9yPjxhdXRob3I+UmFzY2hrYSwgVC48
L2F1dGhvcj48YXV0aG9yPlNhcGllbnphLCBTLjwvYXV0aG9yPjxhdXRob3I+S2x1Y2tlbiwgSi48
L2F1dGhvcj48YXV0aG9yPkdsYWFiLCBFLjwvYXV0aG9yPjxhdXRob3I+Q29ydm9sLCBKLiBDLjwv
YXV0aG9yPjxhdXRob3I+RmFsa2VuYnVyZ2VyLCBCLiBILjwvYXV0aG9yPjxhdXRob3I+RnJvaGxp
Y2gsIEguPC9hdXRob3I+PC9hdXRob3JzPjwvY29udHJpYnV0b3JzPjxhdXRoLWFkZHJlc3M+RGVw
YXJ0bWVudCBvZiBCaW9pbmZvcm1hdGljcywgRnJhdW5ob2ZlciBJbnN0aXR1dGUgZm9yIEFsZ29y
aXRobXMgYW5kIFNjaWVudGlmaWMgQ29tcHV0aW5nIChTQ0FJKSwgU2Fua3QgQXVndXN0aW4sIEdl
cm1hbnkuIHRvbS5oYWVobmVsQHNjYWktZXh0ZXJuLmZyYXVuaG9mZXIuZGUuJiN4RDtEZXBhcnRt
ZW50IG9mIE5ldXJvbG9neSwgTWVkaWNhbCBGYWN1bHR5IGFuZCBVbml2ZXJzaXR5IEhvc3BpdGFs
IENhcmwgR3VzdGF2IENhcnVzLCBUVUQgRHJlc2RlbiBVbml2ZXJzaXR5IG9mIFRlY2hub2xvZ3ks
IERyZXNkZW4sIEdlcm1hbnkuIHRvbS5oYWVobmVsQHNjYWktZXh0ZXJuLmZyYXVuaG9mZXIuZGUu
JiN4RDtEZXBhcnRtZW50IG9mIEJpb2luZm9ybWF0aWNzLCBGcmF1bmhvZmVyIEluc3RpdHV0ZSBm
b3IgQWxnb3JpdGhtcyBhbmQgU2NpZW50aWZpYyBDb21wdXRpbmcgKFNDQUkpLCBTYW5rdCBBdWd1
c3RpbiwgR2VybWFueS4mI3hEO0Jvbm4tQWFjaGVuIEludGVybmF0aW9uYWwgQ2VudGVyIGZvciBJ
VCwgVW5pdmVyc2l0eSBvZiBCb25uLCBCb25uLCBHZXJtYW55LiYjeEQ7QmlvbWVkaWNhbCBEYXRh
IFNjaWVuY2UsIEx1eGVtYm91cmcgQ2VudHJlIGZvciBTeXN0ZW1zIEJpb21lZGljaW5lIChMQ1NC
KSwgVW5pdmVyc2l0eSBvZiBMdXhlbWJvdXJnLCBFc2NoLXN1ci1BbHpldHRlLCBMdXhlbWJvdXJn
LiYjeEQ7THV4ZW1ib3VyZyBJbnN0aXR1dGUgb2YgSGVhbHRoIChMSUgpLCBTdHJhc3NlbiwgTHV4
ZW1ib3VyZy4mI3hEO0NlbnRyZSBIb3NwaXRhbGllciBkZSBMdXhlbWJvdXJnIChDSEwpLCBTdHJh
c3NlbiwgTHV4ZW1ib3VyZy4mI3hEO1NvcmJvbm5lIFVuaXZlcnNpdGUsIFBhcmlzIEJyYWluIElu
c3RpdHV0ZSAtIElDTSwgSW5zZXJtLCBDTlJTLCBBc3Npc3RhbmNlIFB1YmxpcXVlIEhvcGl0YXV4
IGRlIFBhcmlzLCBQaXRpZS1TYWxwZXRyaWVyZSBIb3NwaXRhbCwgRGVwYXJ0bWVudCBvZiBOZXVy
b2xvZ3ksIFBhcmlzLCBGcmFuY2UuJiN4RDtEZXBhcnRtZW50IG9mIE5ldXJvbG9neSwgTWVkaWNh
bCBGYWN1bHR5IGFuZCBVbml2ZXJzaXR5IEhvc3BpdGFsIENhcmwgR3VzdGF2IENhcnVzLCBUVUQg
RHJlc2RlbiBVbml2ZXJzaXR5IG9mIFRlY2hub2xvZ3ksIERyZXNkZW4sIEdlcm1hbnkuJiN4RDtH
ZXJtYW4gQ2VudGVyIGZvciBOZXVyb2RlZ2VuZXJhdGl2ZSBEaXNlYXNlcyAoRFpORSksIERyZXNk
ZW4sIEdlcm1hbnkuPC9hdXRoLWFkZHJlc3M+PHRpdGxlcz48dGl0bGU+UHJvZ3Jlc3Npb24gc3Vi
dHlwZXMgaW4gUGFya2luc29uJmFwb3M7cyBkaXNlYXNlIGlkZW50aWZpZWQgYnkgYSBkYXRhLWRy
aXZlbiBtdWx0aSBjb2hvcnQgYW5hbHlzaXM8L3RpdGxlPjxzZWNvbmRhcnktdGl0bGU+TlBKIFBh
cmtpbnNvbnMgRGlzPC9zZWNvbmRhcnktdGl0bGU+PC90aXRsZXM+PHBlcmlvZGljYWw+PGZ1bGwt
dGl0bGU+TlBKIFBhcmtpbnNvbnMgRGlzPC9mdWxsLXRpdGxlPjxhYmJyLTE+TlBKIFBhcmtpbnNv
biZhcG9zO3MgZGlzZWFzZTwvYWJici0xPjwvcGVyaW9kaWNhbD48cGFnZXM+OTU8L3BhZ2VzPjx2
b2x1bWU+MTA8L3ZvbHVtZT48bnVtYmVyPjE8L251bWJlcj48ZWRpdGlvbj4yMDI0MDUwMjwvZWRp
dGlvbj48ZGF0ZXM+PHllYXI+MjAyNDwveWVhcj48cHViLWRhdGVzPjxkYXRlPk1heSAyPC9kYXRl
PjwvcHViLWRhdGVzPjwvZGF0ZXM+PGlzYm4+MjM3My04MDU3IChQcmludCkmI3hEOzIzNzMtODA1
NyAoRWxlY3Ryb25pYykmI3hEOzIzNzMtODA1NyAoTGlua2luZyk8L2lzYm4+PGFjY2Vzc2lvbi1u
dW0+Mzg2OTgwMDQ8L2FjY2Vzc2lvbi1udW0+PHVybHM+PHJlbGF0ZWQtdXJscz48dXJsPmh0dHBz
Oi8vd3d3Lm5jYmkubmxtLm5paC5nb3YvcHVibWVkLzM4Njk4MDA0PC91cmw+PC9yZWxhdGVkLXVy
bHM+PC91cmxzPjxjdXN0b20xPlRoZSBhdXRob3JzIGRlY2xhcmUgbm8gY29tcGV0aW5nIGludGVy
ZXN0cy48L2N1c3RvbTE+PGN1c3RvbTI+UE1DMTEwNjYwMzk8L2N1c3RvbTI+PGVsZWN0cm9uaWMt
cmVzb3VyY2UtbnVtPjEwLjEwMzgvczQxNTMxLTAyNC0wMDcxMi0zPC9lbGVjdHJvbmljLXJlc291
cmNlLW51bT48cmVtb3RlLWRhdGFiYXNlLW5hbWU+UHViTWVkLW5vdC1NRURMSU5FPC9yZW1vdGUt
ZGF0YWJhc2UtbmFtZT48cmVtb3RlLWRhdGFiYXNlLXByb3ZpZGVyPk5MTTwvcmVtb3RlLWRhdGFi
YXNlLXByb3ZpZGVyPjwvcmVjb3JkPjwvQ2l0ZT48L0VuZE5vdGU+AG==
</w:fldData>
        </w:fldChar>
      </w:r>
      <w:r w:rsidR="00411991" w:rsidRPr="00522DE5">
        <w:rPr>
          <w:shd w:val="clear" w:color="auto" w:fill="FFFFFF"/>
        </w:rPr>
        <w:instrText xml:space="preserve"> ADDIN EN.CITE </w:instrText>
      </w:r>
      <w:r w:rsidR="00411991" w:rsidRPr="00522DE5">
        <w:rPr>
          <w:shd w:val="clear" w:color="auto" w:fill="FFFFFF"/>
        </w:rPr>
        <w:fldChar w:fldCharType="begin">
          <w:fldData xml:space="preserve">PEVuZE5vdGU+PENpdGU+PEF1dGhvcj5IYWhuZWw8L0F1dGhvcj48WWVhcj4yMDI0PC9ZZWFyPjxS
ZWNOdW0+MTA4NzwvUmVjTnVtPjxEaXNwbGF5VGV4dD48c3R5bGUgZmFjZT0ic3VwZXJzY3JpcHQi
PjM8L3N0eWxlPjwvRGlzcGxheVRleHQ+PHJlY29yZD48cmVjLW51bWJlcj4xMDg3PC9yZWMtbnVt
YmVyPjxmb3JlaWduLWtleXM+PGtleSBhcHA9IkVOIiBkYi1pZD0iZTI1cjl4eDBqYWVkeDhlNTky
dnBmOXQ3Znd4dmRwNWFweHphIiB0aW1lc3RhbXA9IjE3Mzg2OTg2NDciIGd1aWQ9ImViOGJkMmI0
LWRlMDUtNDQ3MS1hOWFmLTkzNGJiMGUxNGU0ZSI+MTA4Nzwva2V5PjwvZm9yZWlnbi1rZXlzPjxy
ZWYtdHlwZSBuYW1lPSJKb3VybmFsIEFydGljbGUiPjE3PC9yZWYtdHlwZT48Y29udHJpYnV0b3Jz
PjxhdXRob3JzPjxhdXRob3I+SGFobmVsLCBULjwvYXV0aG9yPjxhdXRob3I+UmFzY2hrYSwgVC48
L2F1dGhvcj48YXV0aG9yPlNhcGllbnphLCBTLjwvYXV0aG9yPjxhdXRob3I+S2x1Y2tlbiwgSi48
L2F1dGhvcj48YXV0aG9yPkdsYWFiLCBFLjwvYXV0aG9yPjxhdXRob3I+Q29ydm9sLCBKLiBDLjwv
YXV0aG9yPjxhdXRob3I+RmFsa2VuYnVyZ2VyLCBCLiBILjwvYXV0aG9yPjxhdXRob3I+RnJvaGxp
Y2gsIEguPC9hdXRob3I+PC9hdXRob3JzPjwvY29udHJpYnV0b3JzPjxhdXRoLWFkZHJlc3M+RGVw
YXJ0bWVudCBvZiBCaW9pbmZvcm1hdGljcywgRnJhdW5ob2ZlciBJbnN0aXR1dGUgZm9yIEFsZ29y
aXRobXMgYW5kIFNjaWVudGlmaWMgQ29tcHV0aW5nIChTQ0FJKSwgU2Fua3QgQXVndXN0aW4sIEdl
cm1hbnkuIHRvbS5oYWVobmVsQHNjYWktZXh0ZXJuLmZyYXVuaG9mZXIuZGUuJiN4RDtEZXBhcnRt
ZW50IG9mIE5ldXJvbG9neSwgTWVkaWNhbCBGYWN1bHR5IGFuZCBVbml2ZXJzaXR5IEhvc3BpdGFs
IENhcmwgR3VzdGF2IENhcnVzLCBUVUQgRHJlc2RlbiBVbml2ZXJzaXR5IG9mIFRlY2hub2xvZ3ks
IERyZXNkZW4sIEdlcm1hbnkuIHRvbS5oYWVobmVsQHNjYWktZXh0ZXJuLmZyYXVuaG9mZXIuZGUu
JiN4RDtEZXBhcnRtZW50IG9mIEJpb2luZm9ybWF0aWNzLCBGcmF1bmhvZmVyIEluc3RpdHV0ZSBm
b3IgQWxnb3JpdGhtcyBhbmQgU2NpZW50aWZpYyBDb21wdXRpbmcgKFNDQUkpLCBTYW5rdCBBdWd1
c3RpbiwgR2VybWFueS4mI3hEO0Jvbm4tQWFjaGVuIEludGVybmF0aW9uYWwgQ2VudGVyIGZvciBJ
VCwgVW5pdmVyc2l0eSBvZiBCb25uLCBCb25uLCBHZXJtYW55LiYjeEQ7QmlvbWVkaWNhbCBEYXRh
IFNjaWVuY2UsIEx1eGVtYm91cmcgQ2VudHJlIGZvciBTeXN0ZW1zIEJpb21lZGljaW5lIChMQ1NC
KSwgVW5pdmVyc2l0eSBvZiBMdXhlbWJvdXJnLCBFc2NoLXN1ci1BbHpldHRlLCBMdXhlbWJvdXJn
LiYjeEQ7THV4ZW1ib3VyZyBJbnN0aXR1dGUgb2YgSGVhbHRoIChMSUgpLCBTdHJhc3NlbiwgTHV4
ZW1ib3VyZy4mI3hEO0NlbnRyZSBIb3NwaXRhbGllciBkZSBMdXhlbWJvdXJnIChDSEwpLCBTdHJh
c3NlbiwgTHV4ZW1ib3VyZy4mI3hEO1NvcmJvbm5lIFVuaXZlcnNpdGUsIFBhcmlzIEJyYWluIElu
c3RpdHV0ZSAtIElDTSwgSW5zZXJtLCBDTlJTLCBBc3Npc3RhbmNlIFB1YmxpcXVlIEhvcGl0YXV4
IGRlIFBhcmlzLCBQaXRpZS1TYWxwZXRyaWVyZSBIb3NwaXRhbCwgRGVwYXJ0bWVudCBvZiBOZXVy
b2xvZ3ksIFBhcmlzLCBGcmFuY2UuJiN4RDtEZXBhcnRtZW50IG9mIE5ldXJvbG9neSwgTWVkaWNh
bCBGYWN1bHR5IGFuZCBVbml2ZXJzaXR5IEhvc3BpdGFsIENhcmwgR3VzdGF2IENhcnVzLCBUVUQg
RHJlc2RlbiBVbml2ZXJzaXR5IG9mIFRlY2hub2xvZ3ksIERyZXNkZW4sIEdlcm1hbnkuJiN4RDtH
ZXJtYW4gQ2VudGVyIGZvciBOZXVyb2RlZ2VuZXJhdGl2ZSBEaXNlYXNlcyAoRFpORSksIERyZXNk
ZW4sIEdlcm1hbnkuPC9hdXRoLWFkZHJlc3M+PHRpdGxlcz48dGl0bGU+UHJvZ3Jlc3Npb24gc3Vi
dHlwZXMgaW4gUGFya2luc29uJmFwb3M7cyBkaXNlYXNlIGlkZW50aWZpZWQgYnkgYSBkYXRhLWRy
aXZlbiBtdWx0aSBjb2hvcnQgYW5hbHlzaXM8L3RpdGxlPjxzZWNvbmRhcnktdGl0bGU+TlBKIFBh
cmtpbnNvbnMgRGlzPC9zZWNvbmRhcnktdGl0bGU+PC90aXRsZXM+PHBlcmlvZGljYWw+PGZ1bGwt
dGl0bGU+TlBKIFBhcmtpbnNvbnMgRGlzPC9mdWxsLXRpdGxlPjxhYmJyLTE+TlBKIFBhcmtpbnNv
biZhcG9zO3MgZGlzZWFzZTwvYWJici0xPjwvcGVyaW9kaWNhbD48cGFnZXM+OTU8L3BhZ2VzPjx2
b2x1bWU+MTA8L3ZvbHVtZT48bnVtYmVyPjE8L251bWJlcj48ZWRpdGlvbj4yMDI0MDUwMjwvZWRp
dGlvbj48ZGF0ZXM+PHllYXI+MjAyNDwveWVhcj48cHViLWRhdGVzPjxkYXRlPk1heSAyPC9kYXRl
PjwvcHViLWRhdGVzPjwvZGF0ZXM+PGlzYm4+MjM3My04MDU3IChQcmludCkmI3hEOzIzNzMtODA1
NyAoRWxlY3Ryb25pYykmI3hEOzIzNzMtODA1NyAoTGlua2luZyk8L2lzYm4+PGFjY2Vzc2lvbi1u
dW0+Mzg2OTgwMDQ8L2FjY2Vzc2lvbi1udW0+PHVybHM+PHJlbGF0ZWQtdXJscz48dXJsPmh0dHBz
Oi8vd3d3Lm5jYmkubmxtLm5paC5nb3YvcHVibWVkLzM4Njk4MDA0PC91cmw+PC9yZWxhdGVkLXVy
bHM+PC91cmxzPjxjdXN0b20xPlRoZSBhdXRob3JzIGRlY2xhcmUgbm8gY29tcGV0aW5nIGludGVy
ZXN0cy48L2N1c3RvbTE+PGN1c3RvbTI+UE1DMTEwNjYwMzk8L2N1c3RvbTI+PGVsZWN0cm9uaWMt
cmVzb3VyY2UtbnVtPjEwLjEwMzgvczQxNTMxLTAyNC0wMDcxMi0zPC9lbGVjdHJvbmljLXJlc291
cmNlLW51bT48cmVtb3RlLWRhdGFiYXNlLW5hbWU+UHViTWVkLW5vdC1NRURMSU5FPC9yZW1vdGUt
ZGF0YWJhc2UtbmFtZT48cmVtb3RlLWRhdGFiYXNlLXByb3ZpZGVyPk5MTTwvcmVtb3RlLWRhdGFi
YXNlLXByb3ZpZGVyPjwvcmVjb3JkPjwvQ2l0ZT48L0VuZE5vdGU+AG==
</w:fldData>
        </w:fldChar>
      </w:r>
      <w:r w:rsidR="00411991" w:rsidRPr="00522DE5">
        <w:rPr>
          <w:shd w:val="clear" w:color="auto" w:fill="FFFFFF"/>
        </w:rPr>
        <w:instrText xml:space="preserve"> ADDIN EN.CITE.DATA </w:instrText>
      </w:r>
      <w:r w:rsidR="00411991" w:rsidRPr="00522DE5">
        <w:rPr>
          <w:shd w:val="clear" w:color="auto" w:fill="FFFFFF"/>
        </w:rPr>
      </w:r>
      <w:r w:rsidR="00411991" w:rsidRPr="00522DE5">
        <w:rPr>
          <w:shd w:val="clear" w:color="auto" w:fill="FFFFFF"/>
        </w:rPr>
        <w:fldChar w:fldCharType="end"/>
      </w:r>
      <w:r w:rsidR="00BA1B69" w:rsidRPr="00522DE5">
        <w:rPr>
          <w:shd w:val="clear" w:color="auto" w:fill="FFFFFF"/>
        </w:rPr>
      </w:r>
      <w:r w:rsidR="00BA1B69" w:rsidRPr="00522DE5">
        <w:rPr>
          <w:shd w:val="clear" w:color="auto" w:fill="FFFFFF"/>
        </w:rPr>
        <w:fldChar w:fldCharType="separate"/>
      </w:r>
      <w:r w:rsidR="005952F1" w:rsidRPr="00522DE5">
        <w:rPr>
          <w:noProof/>
          <w:shd w:val="clear" w:color="auto" w:fill="FFFFFF"/>
          <w:vertAlign w:val="superscript"/>
        </w:rPr>
        <w:t>3</w:t>
      </w:r>
      <w:r w:rsidR="00BA1B69" w:rsidRPr="00522DE5">
        <w:rPr>
          <w:shd w:val="clear" w:color="auto" w:fill="FFFFFF"/>
        </w:rPr>
        <w:fldChar w:fldCharType="end"/>
      </w:r>
      <w:r w:rsidR="004D77A3" w:rsidRPr="00522DE5">
        <w:rPr>
          <w:shd w:val="clear" w:color="auto" w:fill="FFFFFF"/>
        </w:rPr>
        <w:t xml:space="preserve"> Furthermore, fast-progressing patients with more symmetric PD respond worse to dopaminergic treatment.</w:t>
      </w:r>
      <w:r w:rsidR="00BA1B69" w:rsidRPr="00522DE5">
        <w:rPr>
          <w:shd w:val="clear" w:color="auto" w:fill="FFFFFF"/>
        </w:rPr>
        <w:fldChar w:fldCharType="begin">
          <w:fldData xml:space="preserve">PEVuZE5vdGU+PENpdGU+PEF1dGhvcj5IYWhuZWw8L0F1dGhvcj48WWVhcj4yMDI0PC9ZZWFyPjxS
ZWNOdW0+MTA4NzwvUmVjTnVtPjxEaXNwbGF5VGV4dD48c3R5bGUgZmFjZT0ic3VwZXJzY3JpcHQi
PjM8L3N0eWxlPjwvRGlzcGxheVRleHQ+PHJlY29yZD48cmVjLW51bWJlcj4xMDg3PC9yZWMtbnVt
YmVyPjxmb3JlaWduLWtleXM+PGtleSBhcHA9IkVOIiBkYi1pZD0iZTI1cjl4eDBqYWVkeDhlNTky
dnBmOXQ3Znd4dmRwNWFweHphIiB0aW1lc3RhbXA9IjE3Mzg2OTg2NDciIGd1aWQ9ImViOGJkMmI0
LWRlMDUtNDQ3MS1hOWFmLTkzNGJiMGUxNGU0ZSI+MTA4Nzwva2V5PjwvZm9yZWlnbi1rZXlzPjxy
ZWYtdHlwZSBuYW1lPSJKb3VybmFsIEFydGljbGUiPjE3PC9yZWYtdHlwZT48Y29udHJpYnV0b3Jz
PjxhdXRob3JzPjxhdXRob3I+SGFobmVsLCBULjwvYXV0aG9yPjxhdXRob3I+UmFzY2hrYSwgVC48
L2F1dGhvcj48YXV0aG9yPlNhcGllbnphLCBTLjwvYXV0aG9yPjxhdXRob3I+S2x1Y2tlbiwgSi48
L2F1dGhvcj48YXV0aG9yPkdsYWFiLCBFLjwvYXV0aG9yPjxhdXRob3I+Q29ydm9sLCBKLiBDLjwv
YXV0aG9yPjxhdXRob3I+RmFsa2VuYnVyZ2VyLCBCLiBILjwvYXV0aG9yPjxhdXRob3I+RnJvaGxp
Y2gsIEguPC9hdXRob3I+PC9hdXRob3JzPjwvY29udHJpYnV0b3JzPjxhdXRoLWFkZHJlc3M+RGVw
YXJ0bWVudCBvZiBCaW9pbmZvcm1hdGljcywgRnJhdW5ob2ZlciBJbnN0aXR1dGUgZm9yIEFsZ29y
aXRobXMgYW5kIFNjaWVudGlmaWMgQ29tcHV0aW5nIChTQ0FJKSwgU2Fua3QgQXVndXN0aW4sIEdl
cm1hbnkuIHRvbS5oYWVobmVsQHNjYWktZXh0ZXJuLmZyYXVuaG9mZXIuZGUuJiN4RDtEZXBhcnRt
ZW50IG9mIE5ldXJvbG9neSwgTWVkaWNhbCBGYWN1bHR5IGFuZCBVbml2ZXJzaXR5IEhvc3BpdGFs
IENhcmwgR3VzdGF2IENhcnVzLCBUVUQgRHJlc2RlbiBVbml2ZXJzaXR5IG9mIFRlY2hub2xvZ3ks
IERyZXNkZW4sIEdlcm1hbnkuIHRvbS5oYWVobmVsQHNjYWktZXh0ZXJuLmZyYXVuaG9mZXIuZGUu
JiN4RDtEZXBhcnRtZW50IG9mIEJpb2luZm9ybWF0aWNzLCBGcmF1bmhvZmVyIEluc3RpdHV0ZSBm
b3IgQWxnb3JpdGhtcyBhbmQgU2NpZW50aWZpYyBDb21wdXRpbmcgKFNDQUkpLCBTYW5rdCBBdWd1
c3RpbiwgR2VybWFueS4mI3hEO0Jvbm4tQWFjaGVuIEludGVybmF0aW9uYWwgQ2VudGVyIGZvciBJ
VCwgVW5pdmVyc2l0eSBvZiBCb25uLCBCb25uLCBHZXJtYW55LiYjeEQ7QmlvbWVkaWNhbCBEYXRh
IFNjaWVuY2UsIEx1eGVtYm91cmcgQ2VudHJlIGZvciBTeXN0ZW1zIEJpb21lZGljaW5lIChMQ1NC
KSwgVW5pdmVyc2l0eSBvZiBMdXhlbWJvdXJnLCBFc2NoLXN1ci1BbHpldHRlLCBMdXhlbWJvdXJn
LiYjeEQ7THV4ZW1ib3VyZyBJbnN0aXR1dGUgb2YgSGVhbHRoIChMSUgpLCBTdHJhc3NlbiwgTHV4
ZW1ib3VyZy4mI3hEO0NlbnRyZSBIb3NwaXRhbGllciBkZSBMdXhlbWJvdXJnIChDSEwpLCBTdHJh
c3NlbiwgTHV4ZW1ib3VyZy4mI3hEO1NvcmJvbm5lIFVuaXZlcnNpdGUsIFBhcmlzIEJyYWluIElu
c3RpdHV0ZSAtIElDTSwgSW5zZXJtLCBDTlJTLCBBc3Npc3RhbmNlIFB1YmxpcXVlIEhvcGl0YXV4
IGRlIFBhcmlzLCBQaXRpZS1TYWxwZXRyaWVyZSBIb3NwaXRhbCwgRGVwYXJ0bWVudCBvZiBOZXVy
b2xvZ3ksIFBhcmlzLCBGcmFuY2UuJiN4RDtEZXBhcnRtZW50IG9mIE5ldXJvbG9neSwgTWVkaWNh
bCBGYWN1bHR5IGFuZCBVbml2ZXJzaXR5IEhvc3BpdGFsIENhcmwgR3VzdGF2IENhcnVzLCBUVUQg
RHJlc2RlbiBVbml2ZXJzaXR5IG9mIFRlY2hub2xvZ3ksIERyZXNkZW4sIEdlcm1hbnkuJiN4RDtH
ZXJtYW4gQ2VudGVyIGZvciBOZXVyb2RlZ2VuZXJhdGl2ZSBEaXNlYXNlcyAoRFpORSksIERyZXNk
ZW4sIEdlcm1hbnkuPC9hdXRoLWFkZHJlc3M+PHRpdGxlcz48dGl0bGU+UHJvZ3Jlc3Npb24gc3Vi
dHlwZXMgaW4gUGFya2luc29uJmFwb3M7cyBkaXNlYXNlIGlkZW50aWZpZWQgYnkgYSBkYXRhLWRy
aXZlbiBtdWx0aSBjb2hvcnQgYW5hbHlzaXM8L3RpdGxlPjxzZWNvbmRhcnktdGl0bGU+TlBKIFBh
cmtpbnNvbnMgRGlzPC9zZWNvbmRhcnktdGl0bGU+PC90aXRsZXM+PHBlcmlvZGljYWw+PGZ1bGwt
dGl0bGU+TlBKIFBhcmtpbnNvbnMgRGlzPC9mdWxsLXRpdGxlPjxhYmJyLTE+TlBKIFBhcmtpbnNv
biZhcG9zO3MgZGlzZWFzZTwvYWJici0xPjwvcGVyaW9kaWNhbD48cGFnZXM+OTU8L3BhZ2VzPjx2
b2x1bWU+MTA8L3ZvbHVtZT48bnVtYmVyPjE8L251bWJlcj48ZWRpdGlvbj4yMDI0MDUwMjwvZWRp
dGlvbj48ZGF0ZXM+PHllYXI+MjAyNDwveWVhcj48cHViLWRhdGVzPjxkYXRlPk1heSAyPC9kYXRl
PjwvcHViLWRhdGVzPjwvZGF0ZXM+PGlzYm4+MjM3My04MDU3IChQcmludCkmI3hEOzIzNzMtODA1
NyAoRWxlY3Ryb25pYykmI3hEOzIzNzMtODA1NyAoTGlua2luZyk8L2lzYm4+PGFjY2Vzc2lvbi1u
dW0+Mzg2OTgwMDQ8L2FjY2Vzc2lvbi1udW0+PHVybHM+PHJlbGF0ZWQtdXJscz48dXJsPmh0dHBz
Oi8vd3d3Lm5jYmkubmxtLm5paC5nb3YvcHVibWVkLzM4Njk4MDA0PC91cmw+PC9yZWxhdGVkLXVy
bHM+PC91cmxzPjxjdXN0b20xPlRoZSBhdXRob3JzIGRlY2xhcmUgbm8gY29tcGV0aW5nIGludGVy
ZXN0cy48L2N1c3RvbTE+PGN1c3RvbTI+UE1DMTEwNjYwMzk8L2N1c3RvbTI+PGVsZWN0cm9uaWMt
cmVzb3VyY2UtbnVtPjEwLjEwMzgvczQxNTMxLTAyNC0wMDcxMi0zPC9lbGVjdHJvbmljLXJlc291
cmNlLW51bT48cmVtb3RlLWRhdGFiYXNlLW5hbWU+UHViTWVkLW5vdC1NRURMSU5FPC9yZW1vdGUt
ZGF0YWJhc2UtbmFtZT48cmVtb3RlLWRhdGFiYXNlLXByb3ZpZGVyPk5MTTwvcmVtb3RlLWRhdGFi
YXNlLXByb3ZpZGVyPjwvcmVjb3JkPjwvQ2l0ZT48L0VuZE5vdGU+AG==
</w:fldData>
        </w:fldChar>
      </w:r>
      <w:r w:rsidR="00411991" w:rsidRPr="00522DE5">
        <w:rPr>
          <w:shd w:val="clear" w:color="auto" w:fill="FFFFFF"/>
        </w:rPr>
        <w:instrText xml:space="preserve"> ADDIN EN.CITE </w:instrText>
      </w:r>
      <w:r w:rsidR="00411991" w:rsidRPr="00522DE5">
        <w:rPr>
          <w:shd w:val="clear" w:color="auto" w:fill="FFFFFF"/>
        </w:rPr>
        <w:fldChar w:fldCharType="begin">
          <w:fldData xml:space="preserve">PEVuZE5vdGU+PENpdGU+PEF1dGhvcj5IYWhuZWw8L0F1dGhvcj48WWVhcj4yMDI0PC9ZZWFyPjxS
ZWNOdW0+MTA4NzwvUmVjTnVtPjxEaXNwbGF5VGV4dD48c3R5bGUgZmFjZT0ic3VwZXJzY3JpcHQi
PjM8L3N0eWxlPjwvRGlzcGxheVRleHQ+PHJlY29yZD48cmVjLW51bWJlcj4xMDg3PC9yZWMtbnVt
YmVyPjxmb3JlaWduLWtleXM+PGtleSBhcHA9IkVOIiBkYi1pZD0iZTI1cjl4eDBqYWVkeDhlNTky
dnBmOXQ3Znd4dmRwNWFweHphIiB0aW1lc3RhbXA9IjE3Mzg2OTg2NDciIGd1aWQ9ImViOGJkMmI0
LWRlMDUtNDQ3MS1hOWFmLTkzNGJiMGUxNGU0ZSI+MTA4Nzwva2V5PjwvZm9yZWlnbi1rZXlzPjxy
ZWYtdHlwZSBuYW1lPSJKb3VybmFsIEFydGljbGUiPjE3PC9yZWYtdHlwZT48Y29udHJpYnV0b3Jz
PjxhdXRob3JzPjxhdXRob3I+SGFobmVsLCBULjwvYXV0aG9yPjxhdXRob3I+UmFzY2hrYSwgVC48
L2F1dGhvcj48YXV0aG9yPlNhcGllbnphLCBTLjwvYXV0aG9yPjxhdXRob3I+S2x1Y2tlbiwgSi48
L2F1dGhvcj48YXV0aG9yPkdsYWFiLCBFLjwvYXV0aG9yPjxhdXRob3I+Q29ydm9sLCBKLiBDLjwv
YXV0aG9yPjxhdXRob3I+RmFsa2VuYnVyZ2VyLCBCLiBILjwvYXV0aG9yPjxhdXRob3I+RnJvaGxp
Y2gsIEguPC9hdXRob3I+PC9hdXRob3JzPjwvY29udHJpYnV0b3JzPjxhdXRoLWFkZHJlc3M+RGVw
YXJ0bWVudCBvZiBCaW9pbmZvcm1hdGljcywgRnJhdW5ob2ZlciBJbnN0aXR1dGUgZm9yIEFsZ29y
aXRobXMgYW5kIFNjaWVudGlmaWMgQ29tcHV0aW5nIChTQ0FJKSwgU2Fua3QgQXVndXN0aW4sIEdl
cm1hbnkuIHRvbS5oYWVobmVsQHNjYWktZXh0ZXJuLmZyYXVuaG9mZXIuZGUuJiN4RDtEZXBhcnRt
ZW50IG9mIE5ldXJvbG9neSwgTWVkaWNhbCBGYWN1bHR5IGFuZCBVbml2ZXJzaXR5IEhvc3BpdGFs
IENhcmwgR3VzdGF2IENhcnVzLCBUVUQgRHJlc2RlbiBVbml2ZXJzaXR5IG9mIFRlY2hub2xvZ3ks
IERyZXNkZW4sIEdlcm1hbnkuIHRvbS5oYWVobmVsQHNjYWktZXh0ZXJuLmZyYXVuaG9mZXIuZGUu
JiN4RDtEZXBhcnRtZW50IG9mIEJpb2luZm9ybWF0aWNzLCBGcmF1bmhvZmVyIEluc3RpdHV0ZSBm
b3IgQWxnb3JpdGhtcyBhbmQgU2NpZW50aWZpYyBDb21wdXRpbmcgKFNDQUkpLCBTYW5rdCBBdWd1
c3RpbiwgR2VybWFueS4mI3hEO0Jvbm4tQWFjaGVuIEludGVybmF0aW9uYWwgQ2VudGVyIGZvciBJ
VCwgVW5pdmVyc2l0eSBvZiBCb25uLCBCb25uLCBHZXJtYW55LiYjeEQ7QmlvbWVkaWNhbCBEYXRh
IFNjaWVuY2UsIEx1eGVtYm91cmcgQ2VudHJlIGZvciBTeXN0ZW1zIEJpb21lZGljaW5lIChMQ1NC
KSwgVW5pdmVyc2l0eSBvZiBMdXhlbWJvdXJnLCBFc2NoLXN1ci1BbHpldHRlLCBMdXhlbWJvdXJn
LiYjeEQ7THV4ZW1ib3VyZyBJbnN0aXR1dGUgb2YgSGVhbHRoIChMSUgpLCBTdHJhc3NlbiwgTHV4
ZW1ib3VyZy4mI3hEO0NlbnRyZSBIb3NwaXRhbGllciBkZSBMdXhlbWJvdXJnIChDSEwpLCBTdHJh
c3NlbiwgTHV4ZW1ib3VyZy4mI3hEO1NvcmJvbm5lIFVuaXZlcnNpdGUsIFBhcmlzIEJyYWluIElu
c3RpdHV0ZSAtIElDTSwgSW5zZXJtLCBDTlJTLCBBc3Npc3RhbmNlIFB1YmxpcXVlIEhvcGl0YXV4
IGRlIFBhcmlzLCBQaXRpZS1TYWxwZXRyaWVyZSBIb3NwaXRhbCwgRGVwYXJ0bWVudCBvZiBOZXVy
b2xvZ3ksIFBhcmlzLCBGcmFuY2UuJiN4RDtEZXBhcnRtZW50IG9mIE5ldXJvbG9neSwgTWVkaWNh
bCBGYWN1bHR5IGFuZCBVbml2ZXJzaXR5IEhvc3BpdGFsIENhcmwgR3VzdGF2IENhcnVzLCBUVUQg
RHJlc2RlbiBVbml2ZXJzaXR5IG9mIFRlY2hub2xvZ3ksIERyZXNkZW4sIEdlcm1hbnkuJiN4RDtH
ZXJtYW4gQ2VudGVyIGZvciBOZXVyb2RlZ2VuZXJhdGl2ZSBEaXNlYXNlcyAoRFpORSksIERyZXNk
ZW4sIEdlcm1hbnkuPC9hdXRoLWFkZHJlc3M+PHRpdGxlcz48dGl0bGU+UHJvZ3Jlc3Npb24gc3Vi
dHlwZXMgaW4gUGFya2luc29uJmFwb3M7cyBkaXNlYXNlIGlkZW50aWZpZWQgYnkgYSBkYXRhLWRy
aXZlbiBtdWx0aSBjb2hvcnQgYW5hbHlzaXM8L3RpdGxlPjxzZWNvbmRhcnktdGl0bGU+TlBKIFBh
cmtpbnNvbnMgRGlzPC9zZWNvbmRhcnktdGl0bGU+PC90aXRsZXM+PHBlcmlvZGljYWw+PGZ1bGwt
dGl0bGU+TlBKIFBhcmtpbnNvbnMgRGlzPC9mdWxsLXRpdGxlPjxhYmJyLTE+TlBKIFBhcmtpbnNv
biZhcG9zO3MgZGlzZWFzZTwvYWJici0xPjwvcGVyaW9kaWNhbD48cGFnZXM+OTU8L3BhZ2VzPjx2
b2x1bWU+MTA8L3ZvbHVtZT48bnVtYmVyPjE8L251bWJlcj48ZWRpdGlvbj4yMDI0MDUwMjwvZWRp
dGlvbj48ZGF0ZXM+PHllYXI+MjAyNDwveWVhcj48cHViLWRhdGVzPjxkYXRlPk1heSAyPC9kYXRl
PjwvcHViLWRhdGVzPjwvZGF0ZXM+PGlzYm4+MjM3My04MDU3IChQcmludCkmI3hEOzIzNzMtODA1
NyAoRWxlY3Ryb25pYykmI3hEOzIzNzMtODA1NyAoTGlua2luZyk8L2lzYm4+PGFjY2Vzc2lvbi1u
dW0+Mzg2OTgwMDQ8L2FjY2Vzc2lvbi1udW0+PHVybHM+PHJlbGF0ZWQtdXJscz48dXJsPmh0dHBz
Oi8vd3d3Lm5jYmkubmxtLm5paC5nb3YvcHVibWVkLzM4Njk4MDA0PC91cmw+PC9yZWxhdGVkLXVy
bHM+PC91cmxzPjxjdXN0b20xPlRoZSBhdXRob3JzIGRlY2xhcmUgbm8gY29tcGV0aW5nIGludGVy
ZXN0cy48L2N1c3RvbTE+PGN1c3RvbTI+UE1DMTEwNjYwMzk8L2N1c3RvbTI+PGVsZWN0cm9uaWMt
cmVzb3VyY2UtbnVtPjEwLjEwMzgvczQxNTMxLTAyNC0wMDcxMi0zPC9lbGVjdHJvbmljLXJlc291
cmNlLW51bT48cmVtb3RlLWRhdGFiYXNlLW5hbWU+UHViTWVkLW5vdC1NRURMSU5FPC9yZW1vdGUt
ZGF0YWJhc2UtbmFtZT48cmVtb3RlLWRhdGFiYXNlLXByb3ZpZGVyPk5MTTwvcmVtb3RlLWRhdGFi
YXNlLXByb3ZpZGVyPjwvcmVjb3JkPjwvQ2l0ZT48L0VuZE5vdGU+AG==
</w:fldData>
        </w:fldChar>
      </w:r>
      <w:r w:rsidR="00411991" w:rsidRPr="00522DE5">
        <w:rPr>
          <w:shd w:val="clear" w:color="auto" w:fill="FFFFFF"/>
        </w:rPr>
        <w:instrText xml:space="preserve"> ADDIN EN.CITE.DATA </w:instrText>
      </w:r>
      <w:r w:rsidR="00411991" w:rsidRPr="00522DE5">
        <w:rPr>
          <w:shd w:val="clear" w:color="auto" w:fill="FFFFFF"/>
        </w:rPr>
      </w:r>
      <w:r w:rsidR="00411991" w:rsidRPr="00522DE5">
        <w:rPr>
          <w:shd w:val="clear" w:color="auto" w:fill="FFFFFF"/>
        </w:rPr>
        <w:fldChar w:fldCharType="end"/>
      </w:r>
      <w:r w:rsidR="00BA1B69" w:rsidRPr="00522DE5">
        <w:rPr>
          <w:shd w:val="clear" w:color="auto" w:fill="FFFFFF"/>
        </w:rPr>
      </w:r>
      <w:r w:rsidR="00BA1B69" w:rsidRPr="00522DE5">
        <w:rPr>
          <w:shd w:val="clear" w:color="auto" w:fill="FFFFFF"/>
        </w:rPr>
        <w:fldChar w:fldCharType="separate"/>
      </w:r>
      <w:r w:rsidR="005952F1" w:rsidRPr="00522DE5">
        <w:rPr>
          <w:noProof/>
          <w:shd w:val="clear" w:color="auto" w:fill="FFFFFF"/>
          <w:vertAlign w:val="superscript"/>
        </w:rPr>
        <w:t>3</w:t>
      </w:r>
      <w:r w:rsidR="00BA1B69" w:rsidRPr="00522DE5">
        <w:rPr>
          <w:shd w:val="clear" w:color="auto" w:fill="FFFFFF"/>
        </w:rPr>
        <w:fldChar w:fldCharType="end"/>
      </w:r>
    </w:p>
    <w:p w14:paraId="7042D87C" w14:textId="214BEAFA" w:rsidR="00E33C6D" w:rsidRPr="00522DE5" w:rsidRDefault="005C12EA" w:rsidP="005C727D">
      <w:pPr>
        <w:rPr>
          <w:rFonts w:eastAsia="Times New Roman" w:cs="Times New Roman"/>
        </w:rPr>
      </w:pPr>
      <w:r w:rsidRPr="00522DE5">
        <w:rPr>
          <w:color w:val="000000"/>
        </w:rPr>
        <w:t xml:space="preserve">Subthalamic deep brain stimulation (STN-DBS) is a well-established treatment </w:t>
      </w:r>
      <w:r w:rsidRPr="00522DE5">
        <w:rPr>
          <w:rFonts w:eastAsia="Times New Roman" w:cs="Times New Roman"/>
        </w:rPr>
        <w:t xml:space="preserve">for patients with </w:t>
      </w:r>
      <w:r w:rsidR="00987F59" w:rsidRPr="00522DE5">
        <w:rPr>
          <w:rFonts w:eastAsia="Times New Roman" w:cs="Times New Roman"/>
        </w:rPr>
        <w:t xml:space="preserve">advanced </w:t>
      </w:r>
      <w:r w:rsidRPr="00522DE5">
        <w:t>PD</w:t>
      </w:r>
      <w:r w:rsidR="00BC5B3C" w:rsidRPr="00522DE5">
        <w:t>,</w:t>
      </w:r>
      <w:r w:rsidR="00BC1C53" w:rsidRPr="00522DE5">
        <w:t xml:space="preserve"> improving </w:t>
      </w:r>
      <w:r w:rsidR="00195269" w:rsidRPr="00522DE5">
        <w:t xml:space="preserve">quality of life, </w:t>
      </w:r>
      <w:r w:rsidR="00BC1C53" w:rsidRPr="00522DE5">
        <w:t>motor impairment, and activities of daily living (ADL)</w:t>
      </w:r>
      <w:r w:rsidR="004D77A3" w:rsidRPr="00522DE5">
        <w:t>.</w:t>
      </w:r>
      <w:r w:rsidRPr="00522DE5">
        <w:fldChar w:fldCharType="begin">
          <w:fldData xml:space="preserve">PEVuZE5vdGU+PENpdGU+PEF1dGhvcj5EZXVzY2hsPC9BdXRob3I+PFllYXI+MjAwNjwvWWVhcj48
UmVjTnVtPjcxMzwvUmVjTnVtPjxEaXNwbGF5VGV4dD48c3R5bGUgZmFjZT0ic3VwZXJzY3JpcHQi
PjQtNzwvc3R5bGU+PC9EaXNwbGF5VGV4dD48cmVjb3JkPjxyZWMtbnVtYmVyPjcxMzwvcmVjLW51
bWJlcj48Zm9yZWlnbi1rZXlzPjxrZXkgYXBwPSJFTiIgZGItaWQ9IjIwYXRkc2VmcHdkd2V2ZTVh
YTN4ZTJ0aXZ3cHRlejBkZDI5YSIgdGltZXN0YW1wPSIxNDkyNjg4MDI2Ij43MTM8L2tleT48L2Zv
cmVpZ24ta2V5cz48cmVmLXR5cGUgbmFtZT0iSm91cm5hbCBBcnRpY2xlIj4xNzwvcmVmLXR5cGU+
PGNvbnRyaWJ1dG9ycz48YXV0aG9ycz48YXV0aG9yPkRldXNjaGwsIEcuPC9hdXRob3I+PGF1dGhv
cj5TY2hhZGUtQnJpdHRpbmdlciwgQy48L2F1dGhvcj48YXV0aG9yPktyYWNrLCBQLjwvYXV0aG9y
PjxhdXRob3I+Vm9sa21hbm4sIEouPC9hdXRob3I+PGF1dGhvcj5TY2hhZmVyLCBILjwvYXV0aG9y
PjxhdXRob3I+Qm90emVsLCBLLjwvYXV0aG9yPjxhdXRob3I+RGFuaWVscywgQy48L2F1dGhvcj48
YXV0aG9yPkRldXRzY2hsYW5kZXIsIEEuPC9hdXRob3I+PGF1dGhvcj5EaWxsbWFubiwgVS48L2F1
dGhvcj48YXV0aG9yPkVpc25lciwgVy48L2F1dGhvcj48YXV0aG9yPkdydWJlciwgRC48L2F1dGhv
cj48YXV0aG9yPkhhbWVsLCBXLjwvYXV0aG9yPjxhdXRob3I+SGVyem9nLCBKLjwvYXV0aG9yPjxh
dXRob3I+SGlsa2VyLCBSLjwvYXV0aG9yPjxhdXRob3I+S2xlYmUsIFMuPC9hdXRob3I+PGF1dGhv
cj5LbG9zcywgTS48L2F1dGhvcj48YXV0aG9yPktveSwgSi48L2F1dGhvcj48YXV0aG9yPktyYXVz
ZSwgTS48L2F1dGhvcj48YXV0aG9yPkt1cHNjaCwgQS48L2F1dGhvcj48YXV0aG9yPkxvcmVueiwg
RC48L2F1dGhvcj48YXV0aG9yPkxvcmVuemwsIFMuPC9hdXRob3I+PGF1dGhvcj5NZWhkb3JuLCBI
LiBNLjwvYXV0aG9yPjxhdXRob3I+TW9yaW5nbGFuZSwgSi4gUi48L2F1dGhvcj48YXV0aG9yPk9l
cnRlbCwgVy48L2F1dGhvcj48YXV0aG9yPlBpbnNrZXIsIE0uIE8uPC9hdXRob3I+PGF1dGhvcj5S
ZWljaG1hbm4sIEguPC9hdXRob3I+PGF1dGhvcj5SZXVzcywgQS48L2F1dGhvcj48YXV0aG9yPlNj
aG5laWRlciwgRy4gSC48L2F1dGhvcj48YXV0aG9yPlNjaG5pdHpsZXIsIEEuPC9hdXRob3I+PGF1
dGhvcj5TdGV1ZGUsIFUuPC9hdXRob3I+PGF1dGhvcj5TdHVybSwgVi48L2F1dGhvcj48YXV0aG9y
PlRpbW1lcm1hbm4sIEwuPC9hdXRob3I+PGF1dGhvcj5Ucm9ubmllciwgVi48L2F1dGhvcj48YXV0
aG9yPlRyb3R0ZW5iZXJnLCBULjwvYXV0aG9yPjxhdXRob3I+V29qdGVja2ksIEwuPC9hdXRob3I+
PGF1dGhvcj5Xb2xmLCBFLjwvYXV0aG9yPjxhdXRob3I+UG9ld2UsIFcuPC9hdXRob3I+PGF1dGhv
cj5Wb2dlcywgSi48L2F1dGhvcj48YXV0aG9yPkdlcm1hbiBQYXJraW5zb24gU3R1ZHkgR3JvdXAs
IE5ldXJvc3RpbXVsYXRpb24gU2VjdGlvbjwvYXV0aG9yPjwvYXV0aG9ycz48L2NvbnRyaWJ1dG9y
cz48YXV0aC1hZGRyZXNzPkNocmlzdGlhbiBBbGJyZWNodHMgVW5pdmVyc2l0eSwgS2llbCwgR2Vy
bWFueS4gZy5kZXVzY2hsQG5ldXJvbG9naWUudW5pLWtpZWwuZGU8L2F1dGgtYWRkcmVzcz48dGl0
bGVzPjx0aXRsZT5BIHJhbmRvbWl6ZWQgdHJpYWwgb2YgZGVlcC1icmFpbiBzdGltdWxhdGlvbiBm
b3IgUGFya2luc29uJmFwb3M7cyBkaXNlYXNlPC90aXRsZT48c2Vjb25kYXJ5LXRpdGxlPk4gRW5n
bCBKIE1lZDwvc2Vjb25kYXJ5LXRpdGxlPjwvdGl0bGVzPjxwZXJpb2RpY2FsPjxmdWxsLXRpdGxl
Pk4gRW5nbCBKIE1lZDwvZnVsbC10aXRsZT48L3BlcmlvZGljYWw+PHBhZ2VzPjg5Ni05MDg8L3Bh
Z2VzPjx2b2x1bWU+MzU1PC92b2x1bWU+PG51bWJlcj45PC9udW1iZXI+PGtleXdvcmRzPjxrZXl3
b3JkPkFjdGl2aXRpZXMgb2YgRGFpbHkgTGl2aW5nPC9rZXl3b3JkPjxrZXl3b3JkPkFnZWQ8L2tl
eXdvcmQ+PGtleXdvcmQ+QW50aXBhcmtpbnNvbiBBZ2VudHMvYWR2ZXJzZSBlZmZlY3RzLyp0aGVy
YXBldXRpYyB1c2U8L2tleXdvcmQ+PGtleXdvcmQ+KkRlZXAgQnJhaW4gU3RpbXVsYXRpb24vYWR2
ZXJzZSBlZmZlY3RzPC9rZXl3b3JkPjxrZXl3b3JkPkR5c2tpbmVzaWFzL2V0aW9sb2d5L3RoZXJh
cHk8L2tleXdvcmQ+PGtleXdvcmQ+RmVtYWxlPC9rZXl3b3JkPjxrZXl3b3JkPkh1bWFuczwva2V5
d29yZD48a2V5d29yZD5NYWxlPC9rZXl3b3JkPjxrZXl3b3JkPk1pZGRsZSBBZ2VkPC9rZXl3b3Jk
PjxrZXl3b3JkPlBhcmtpbnNvbiBEaXNlYXNlL2NvbXBsaWNhdGlvbnMvZHJ1ZyB0aGVyYXB5Lyp0
aGVyYXB5PC9rZXl3b3JkPjxrZXl3b3JkPipRdWFsaXR5IG9mIExpZmU8L2tleXdvcmQ+PGtleXdv
cmQ+U2V2ZXJpdHkgb2YgSWxsbmVzcyBJbmRleDwva2V5d29yZD48a2V5d29yZD5UcmVhdG1lbnQg
T3V0Y29tZTwva2V5d29yZD48L2tleXdvcmRzPjxkYXRlcz48eWVhcj4yMDA2PC95ZWFyPjxwdWIt
ZGF0ZXM+PGRhdGU+QXVnIDMxPC9kYXRlPjwvcHViLWRhdGVzPjwvZGF0ZXM+PGlzYm4+MTUzMy00
NDA2IChFbGVjdHJvbmljKSYjeEQ7MDAyOC00NzkzIChMaW5raW5nKTwvaXNibj48YWNjZXNzaW9u
LW51bT4xNjk0MzQwMjwvYWNjZXNzaW9uLW51bT48dXJscz48cmVsYXRlZC11cmxzPjx1cmw+aHR0
cHM6Ly93d3cubmNiaS5ubG0ubmloLmdvdi9wdWJtZWQvMTY5NDM0MDI8L3VybD48L3JlbGF0ZWQt
dXJscz48L3VybHM+PGVsZWN0cm9uaWMtcmVzb3VyY2UtbnVtPjEwLjEwNTYvTkVKTW9hMDYwMjgx
PC9lbGVjdHJvbmljLXJlc291cmNlLW51bT48L3JlY29yZD48L0NpdGU+PENpdGU+PEF1dGhvcj5K
b3N0PC9BdXRob3I+PFllYXI+MjAyMTwvWWVhcj48UmVjTnVtPjEzNDM8L1JlY051bT48cmVjb3Jk
PjxyZWMtbnVtYmVyPjEzNDM8L3JlYy1udW1iZXI+PGZvcmVpZ24ta2V5cz48a2V5IGFwcD0iRU4i
IGRiLWlkPSIyMGF0ZHNlZnB3ZHdldmU1YWEzeGUydGl2d3B0ZXowZGQyOWEiIHRpbWVzdGFtcD0i
MTYyMTcwNDM4MyI+MTM0Mzwva2V5PjwvZm9yZWlnbi1rZXlzPjxyZWYtdHlwZSBuYW1lPSJKb3Vy
bmFsIEFydGljbGUiPjE3PC9yZWYtdHlwZT48Y29udHJpYnV0b3JzPjxhdXRob3JzPjxhdXRob3I+
Sm9zdCwgUy4gVC48L2F1dGhvcj48YXV0aG9yPlJheSBDaGF1ZGh1cmksIEsuPC9hdXRob3I+PGF1
dGhvcj5Bc2hrYW4sIEsuPC9hdXRob3I+PGF1dGhvcj5Mb2VocmVyLCBQLiBBLjwvYXV0aG9yPjxh
dXRob3I+U2lsdmVyZGFsZSwgTS48L2F1dGhvcj48YXV0aG9yPlJpem9zLCBBLjwvYXV0aG9yPjxh
dXRob3I+RXZhbnMsIEouPC9hdXRob3I+PGF1dGhvcj5QZXRyeS1TY2htZWx6ZXIsIEouIE4uPC9h
dXRob3I+PGF1dGhvcj5CYXJiZSwgTS4gVC48L2F1dGhvcj48YXV0aG9yPlNhdWVyYmllciwgQS48
L2F1dGhvcj48YXV0aG9yPkZpbmssIEcuIFIuPC9hdXRob3I+PGF1dGhvcj5WaXNzZXItVmFuZGV3
YWxsZSwgVi48L2F1dGhvcj48YXV0aG9yPkFudG9uaW5pLCBBLjwvYXV0aG9yPjxhdXRob3I+TWFy
dGluZXotTWFydGluLCBQLjwvYXV0aG9yPjxhdXRob3I+VGltbWVybWFubiwgTC48L2F1dGhvcj48
YXV0aG9yPkRhZnNhcmksIEguIFMuPC9hdXRob3I+PGF1dGhvcj5FdXJvcGFyLDwvYXV0aG9yPjxh
dXRob3I+dGhlIEludGVybmF0aW9uYWwsIFBhcmtpbnNvbjwvYXV0aG9yPjxhdXRob3I+TW92ZW1l
bnQgRGlzb3JkZXJzIFNvY2lldHkgTm9uLU1vdG9yIFBhcmtpbnNvbiZhcG9zO3MgRGlzZWFzZSBT
dHVkeSwgR3JvdXA8L2F1dGhvcj48L2F1dGhvcnM+PC9jb250cmlidXRvcnM+PGF1dGgtYWRkcmVz
cz5EZXBhcnRtZW50IG9mIE5ldXJvbG9neSwgVW5pdmVyc2l0eSBIb3NwaXRhbCBvZiBDb2xvZ25l
LCBGYWN1bHR5IG9mIE1lZGljaW5lIGFuZCBVbml2ZXJzaXR5IEhvc3BpdGFsIENvbG9nbmUsIENv
bG9nbmUsIEdlcm1hbnkuJiN4RDtQYXJraW5zb24gRm91bmRhdGlvbiBJbnRlcm5hdGlvbmFsIENl
bnRyZSBvZiBFeGNlbGxlbmNlLCBLaW5nJmFwb3M7cyBDb2xsZWdlIEhvc3BpdGFsLCBMb25kb24s
IFVLLiYjeEQ7SW5zdGl0dXRlIG9mIFBzeWNoaWF0cnksIFBzeWNob2xvZ3kgYW5kIE5ldXJvc2Np
ZW5jZSwgS2luZyZhcG9zO3MgQ29sbGVnZSBMb25kb24sIExvbmRvbiwgVUsuJiN4RDtEZXBhcnRt
ZW50IG9mIE5ldXJvbG9neSwgVW5pdmVyc2l0eSBIb3NwaXRhbCBHaWVzc2VuIGFuZCBNYXJidXJn
LCBDYW1wdXMgTWFyYnVyZywgTWFyYnVyZywgR2VybWFueS4mI3hEO0RlcGFydG1lbnQgb2YgTmV1
cm9sb2d5IGFuZCBOZXVyb3N1cmdlcnksIFNhbGZvcmQgUm95YWwgTkhTIEZvdW5kYXRpb24gVHJ1
c3QsIE1hbmNoZXN0ZXIgQWNhZGVtaWMgSGVhbHRoIFNjaWVuY2UgQ2VudHJlLCBVbml2ZXJzaXR5
IG9mIE1hbmNoZXN0ZXIsIEdyZWF0ZXIgTWFuY2hlc3RlciwgVUsuJiN4RDtDb2duaXRpdmUgTmV1
cm9zY2llbmNlLCBJbnN0aXR1dGUgb2YgTmV1cm9zY2llbmNlIGFuZCBNZWRpY2luZSAoSU5NLTMp
LCBSZXNlYXJjaCBDZW50cmUgSnVsaWNoLCBKdWxpY2gsIEdlcm1hbnkuJiN4RDtEZXBhcnRtZW50
IG9mIFN0ZXJlb3RheHkgYW5kIEZ1bmN0aW9uYWwgTmV1cm9zdXJnZXJ5LCBVbml2ZXJzaXR5IEhv
c3BpdGFsIG9mIENvbG9nbmUsIEZhY3VsdHkgb2YgTWVkaWNpbmUgYW5kIFVuaXZlcnNpdHkgSG9z
cGl0YWwgQ29sb2duZSwgQ29sb2duZSwgR2VybWFueS4mI3hEO0RlcGFydG1lbnQgb2YgTmV1cm9z
Y2llbmNlcyAoRE5TKSwgUGFkb3ZhIFVuaXZlcnNpdHksIFBhZG92YSwgSXRhbHkuJiN4RDtDZW50
ZXIgZm9yIE5ldHdvcmtlZCBCaW9tZWRpY2FsIFJlc2VhcmNoIGluIE5ldXJvZGVnZW5lcmF0aXZl
IERpc2Vhc2VzIChDSUJFUk5FRCksIENhcmxvcyBJSUkgSW5zdGl0dXRlIG9mIEhlYWx0aCwgTWFk
cmlkLCBTcGFpbi48L2F1dGgtYWRkcmVzcz48dGl0bGVzPjx0aXRsZT5TdWJ0aGFsYW1pYyBTdGlt
dWxhdGlvbiBJbXByb3ZlcyBRdWFsaXR5IG9mIFNsZWVwIGluIFBhcmtpbnNvbiBEaXNlYXNlOiBB
IDM2LU1vbnRoIENvbnRyb2xsZWQgU3R1ZHk8L3RpdGxlPjxzZWNvbmRhcnktdGl0bGU+SiBQYXJr
aW5zb25zIERpczwvc2Vjb25kYXJ5LXRpdGxlPjxhbHQtdGl0bGU+Sm91cm5hbCBvZiBQYXJraW5z
b24mYXBvcztzIGRpc2Vhc2U8L2FsdC10aXRsZT48L3RpdGxlcz48cGVyaW9kaWNhbD48ZnVsbC10
aXRsZT5KIFBhcmtpbnNvbnMgRGlzPC9mdWxsLXRpdGxlPjxhYmJyLTE+Sm91cm5hbCBvZiBQYXJr
aW5zb24mYXBvcztzIGRpc2Vhc2U8L2FiYnItMT48L3BlcmlvZGljYWw+PGFsdC1wZXJpb2RpY2Fs
PjxmdWxsLXRpdGxlPkogUGFya2luc29ucyBEaXM8L2Z1bGwtdGl0bGU+PGFiYnItMT5Kb3VybmFs
IG9mIFBhcmtpbnNvbiZhcG9zO3MgZGlzZWFzZTwvYWJici0xPjwvYWx0LXBlcmlvZGljYWw+PHBh
Z2VzPjMyMy0zMzU8L3BhZ2VzPjx2b2x1bWU+MTE8L3ZvbHVtZT48bnVtYmVyPjE8L251bWJlcj48
ZWRpdGlvbj4yMDIwLzEwLzIwPC9lZGl0aW9uPjxrZXl3b3Jkcz48a2V5d29yZD4qRGVlcCBicmFp
biBzdGltdWxhdGlvbjwva2V5d29yZD48a2V5d29yZD4qbm9ubW90b3Igc3ltcHRvbXM8L2tleXdv
cmQ+PGtleXdvcmQ+KnF1YWxpdHkgb2YgbGlmZTwva2V5d29yZD48a2V5d29yZD4qc2xlZXAgZHlz
ZnVuY3Rpb248L2tleXdvcmQ+PGtleXdvcmQ+KnN1YnRoYWxhbWljIG51Y2xldXM8L2tleXdvcmQ+
PC9rZXl3b3Jkcz48ZGF0ZXM+PHllYXI+MjAyMTwveWVhcj48L2RhdGVzPjxpc2JuPjE4NzctNzE4
WCAoRWxlY3Ryb25pYykmI3hEOzE4NzctNzE3MSAoTGlua2luZyk8L2lzYm4+PGFjY2Vzc2lvbi1u
dW0+MzMwNzQxOTI8L2FjY2Vzc2lvbi1udW0+PHVybHM+PHJlbGF0ZWQtdXJscz48dXJsPmh0dHBz
Oi8vd3d3Lm5jYmkubmxtLm5paC5nb3YvcHVibWVkLzMzMDc0MTkyPC91cmw+PC9yZWxhdGVkLXVy
bHM+PC91cmxzPjxlbGVjdHJvbmljLXJlc291cmNlLW51bT4xMC4zMjMzL0pQRC0yMDIyNzg8L2Vs
ZWN0cm9uaWMtcmVzb3VyY2UtbnVtPjxyZW1vdGUtZGF0YWJhc2UtcHJvdmlkZXI+TkxNPC9yZW1v
dGUtZGF0YWJhc2UtcHJvdmlkZXI+PGxhbmd1YWdlPmVuZzwvbGFuZ3VhZ2U+PC9yZWNvcmQ+PC9D
aXRlPjxDaXRlPjxBdXRob3I+Sm9zdDwvQXV0aG9yPjxZZWFyPjIwMjQ8L1llYXI+PFJlY051bT4x
NjU5PC9SZWNOdW0+PHJlY29yZD48cmVjLW51bWJlcj4xNjU5PC9yZWMtbnVtYmVyPjxmb3JlaWdu
LWtleXM+PGtleSBhcHA9IkVOIiBkYi1pZD0iMjBhdGRzZWZwd2R3ZXZlNWFhM3hlMnRpdndwdGV6
MGRkMjlhIiB0aW1lc3RhbXA9IjE3MDc4NDEwODAiPjE2NTk8L2tleT48L2ZvcmVpZ24ta2V5cz48
cmVmLXR5cGUgbmFtZT0iSm91cm5hbCBBcnRpY2xlIj4xNzwvcmVmLXR5cGU+PGNvbnRyaWJ1dG9y
cz48YXV0aG9ycz48YXV0aG9yPkpvc3QsIFMuIFQuPC9hdXRob3I+PGF1dGhvcj5BbG91aSwgUy48
L2F1dGhvcj48YXV0aG9yPkV2YW5zLCBKLjwvYXV0aG9yPjxhdXRob3I+QXNoa2FuLCBLLjwvYXV0
aG9yPjxhdXRob3I+U2F1ZXJiaWVyLCBBLjwvYXV0aG9yPjxhdXRob3I+Uml6b3MsIEEuPC9hdXRo
b3I+PGF1dGhvcj5QZXRyeS1TY2htZWx6ZXIsIEouIE4uPC9hdXRob3I+PGF1dGhvcj5Hcm9ub3N0
YXksIEEuPC9hdXRob3I+PGF1dGhvcj5GaW5rLCBHLiBSLjwvYXV0aG9yPjxhdXRob3I+Vmlzc2Vy
LVZhbmRld2FsbGUsIFYuPC9hdXRob3I+PGF1dGhvcj5BbnRvbmluaSwgQS48L2F1dGhvcj48YXV0
aG9yPlNpbHZlcmRhbGUsIE0uPC9hdXRob3I+PGF1dGhvcj5UaW1tZXJtYW5uLCBMLjwvYXV0aG9y
PjxhdXRob3I+TWFydGluZXotTWFydGluLCBQLjwvYXV0aG9yPjxhdXRob3I+Q2hhdWRodXJpLCBL
LiBSLjwvYXV0aG9yPjxhdXRob3I+RGFmc2FyaSwgSC4gUy48L2F1dGhvcj48YXV0aG9yPkludGVy
bmF0aW9uYWwsIFBhcmtpbnNvbjwvYXV0aG9yPjxhdXRob3I+TW92ZW1lbnQgRGlzb3JkZXJzIFNv
Y2lldHkgTm9uLU1vdG9yIFBhcmtpbnNvbiZhcG9zO3MgRGlzZWFzZSBTdHVkeSwgR3JvdXA8L2F1
dGhvcj48YXV0aG9yPkV1cm9wYXIsPC9hdXRob3I+PC9hdXRob3JzPjwvY29udHJpYnV0b3JzPjxh
dXRoLWFkZHJlc3M+VW5pdmVyc2l0eSBvZiBDb2xvZ25lLCBGYWN1bHR5IG9mIE1lZGljaW5lIGFu
ZCBVbml2ZXJzaXR5IEhvc3BpdGFsIENvbG9nbmUsIERlcGFydG1lbnQgb2YgTmV1cm9sb2d5LCBD
b2xvZ25lLCBHZXJtYW55LiYjeEQ7RGVwYXJ0bWVudCBvZiBOZXVyb2xvZ3kgYW5kIE5ldXJvc3Vy
Z2VyeSwgU2FsZm9yZCBSb3lhbCBOSFMgRm91bmRhdGlvbiBUcnVzdCwgTWFuY2hlc3RlciwgVUsu
JiN4RDtQYXJraW5zb24gRm91bmRhdGlvbiBJbnRlcm5hdGlvbmFsIENlbnRyZSBvZiBFeGNlbGxl
bmNlLCBLaW5nJmFwb3M7cyBDb2xsZWdlIEhvc3BpdGFsLCBMb25kb24sIFVLLiYjeEQ7QWNhZGVt
aWMgSGVhbHRoIFNjaWVuY2UgQ2VudHJlLCBVbml2ZXJzaXR5IG9mIE1hbmNoZXN0ZXIsIEdyZWF0
ZXIgTWFuY2hlc3RlciwgVUsuJiN4RDtDb2duaXRpdmUgTmV1cm9zY2llbmNlLCBJbnN0aXR1dGUg
b2YgTmV1cm9zY2llbmNlIGFuZCBNZWRpY2luZSAoSU5NLTMpLCBSZXNlYXJjaCBDZW50cmUgSnVs
aWNoLCBKdWxpY2gsIEdlcm1hbnkuJiN4RDtVbml2ZXJzaXR5IG9mIENvbG9nbmUsIEZhY3VsdHkg
b2YgTWVkaWNpbmUgYW5kIFVuaXZlcnNpdHkgSG9zcGl0YWwgQ29sb2duZSwgRGVwYXJ0bWVudCBv
ZiBTdGVyZW90YWN0aWMgYW5kIEZ1bmN0aW9uYWwgTmV1cm9zdXJnZXJ5LCBDb2xvZ25lLCBHZXJt
YW55LiYjeEQ7RGVwYXJ0bWVudCBvZiBOZXVyb3NjaWVuY2VzIChETlMpLCBQYWRvdmEgVW5pdmVy
c2l0eSwgUGFkb3ZhLCBJdGFseS4mI3hEO0RlcGFydG1lbnQgb2YgTmV1cm9sb2d5LCBVbml2ZXJz
aXR5IEhvc3BpdGFsIEdpZXNzZW4gYW5kIE1hcmJ1cmcsIENhbXB1cyBNYXJidXJnLCBNYXJidXJn
LCBHZXJtYW55LiYjeEQ7Q2VudGVyIGZvciBOZXR3b3JrZWQgQmlvbWVkaWNhbCBSZXNlYXJjaCBp
biBOZXVyb2RlZ2VuZXJhdGl2ZSBEaXNlYXNlcyAoQ0lCRVJORUQpLCBDYXJsb3MgSUlJIEluc3Rp
dHV0ZSBvZiBIZWFsdGgsIE1hZHJpZCwgU3BhaW4uJiN4RDtJbnN0aXR1dGUgb2YgUHN5Y2hpYXRy
eSwgUHN5Y2hvbG9neSBhbmQgTmV1cm9zY2llbmNlLCBLaW5nJmFwb3M7cyBDb2xsZWdlIExvbmRv
biwgTG9uZG9uLCBVSy4mI3hEO05JSFIgTWVudGFsIEhlYWx0aCBCaW9tZWRpY2FsIFJlc2VhcmNo
IENlbnRyZSBhbmQgRGVtZW50aWEgQmlvbWVkaWNhbCBSZXNlYXJjaCBVbml0LCBTb3V0aCBMb25k
b24gYW5kIE1hdWRzbGV5IE5IUyBGb3VuZGF0aW9uIFRydXN0IGFuZCBLaW5nJmFwb3M7cyBDb2xs
ZWdlIExvbmRvbiwgTG9uZG9uLCBVSy48L2F1dGgtYWRkcmVzcz48dGl0bGVzPjx0aXRsZT5OZXVy
b3N0aW11bGF0aW9uIGZvciBBZHZhbmNlZCBQYXJraW5zb24gRGlzZWFzZSBhbmQgUXVhbGl0eSBv
ZiBMaWZlIGF0IDUgWWVhcnM6IEEgTm9ucmFuZG9taXplZCBDb250cm9sbGVkIFRyaWFsPC90aXRs
ZT48c2Vjb25kYXJ5LXRpdGxlPkpBTUEgTmV0dyBPcGVuPC9zZWNvbmRhcnktdGl0bGU+PGFsdC10
aXRsZT5KQU1BIG5ldHdvcmsgb3BlbjwvYWx0LXRpdGxlPjwvdGl0bGVzPjxwZXJpb2RpY2FsPjxm
dWxsLXRpdGxlPkpBTUEgTmV0dyBPcGVuPC9mdWxsLXRpdGxlPjxhYmJyLTE+SkFNQSBuZXR3b3Jr
IG9wZW48L2FiYnItMT48L3BlcmlvZGljYWw+PGFsdC1wZXJpb2RpY2FsPjxmdWxsLXRpdGxlPkpB
TUEgTmV0dyBPcGVuPC9mdWxsLXRpdGxlPjxhYmJyLTE+SkFNQSBuZXR3b3JrIG9wZW48L2FiYnIt
MT48L2FsdC1wZXJpb2RpY2FsPjxwYWdlcz5lMjM1MjE3NzwvcGFnZXM+PHZvbHVtZT43PC92b2x1
bWU+PG51bWJlcj4xPC9udW1iZXI+PGVkaXRpb24+MjAyNC8wMS8xODwvZWRpdGlvbj48a2V5d29y
ZHM+PGtleXdvcmQ+RmVtYWxlPC9rZXl3b3JkPjxrZXl3b3JkPkh1bWFuczwva2V5d29yZD48a2V5
d29yZD5NYWxlPC9rZXl3b3JkPjxrZXl3b3JkPk1pZGRsZSBBZ2VkPC9rZXl3b3JkPjxrZXl3b3Jk
PkFjdGl2aXRpZXMgb2YgRGFpbHkgTGl2aW5nPC9rZXl3b3JkPjxrZXl3b3JkPkxldm9kb3BhPC9r
ZXl3b3JkPjxrZXl3b3JkPipQYXJraW5zb24gRGlzZWFzZS90aGVyYXB5PC9rZXl3b3JkPjxrZXl3
b3JkPlByb3NwZWN0aXZlIFN0dWRpZXM8L2tleXdvcmQ+PGtleXdvcmQ+KlF1YWxpdHkgb2YgTGlm
ZTwva2V5d29yZD48a2V5d29yZD5BZ2VkPC9rZXl3b3JkPjwva2V5d29yZHM+PGRhdGVzPjx5ZWFy
PjIwMjQ8L3llYXI+PHB1Yi1kYXRlcz48ZGF0ZT5KYW4gMjwvZGF0ZT48L3B1Yi1kYXRlcz48L2Rh
dGVzPjxpc2JuPjI1NzQtMzgwNSAoRWxlY3Ryb25pYykmI3hEOzI1NzQtMzgwNSAoTGlua2luZyk8
L2lzYm4+PGFjY2Vzc2lvbi1udW0+MzgyMzY2MDA8L2FjY2Vzc2lvbi1udW0+PHVybHM+PHJlbGF0
ZWQtdXJscz48dXJsPmh0dHBzOi8vd3d3Lm5jYmkubmxtLm5paC5nb3YvcHVibWVkLzM4MjM2NjAw
PC91cmw+PC9yZWxhdGVkLXVybHM+PC91cmxzPjxjdXN0b20yPlBNQzEwNzk3NDIzIFByb2YuIEts
YXVzIFRoaWVtYW5uIEZvdW5kYXRpb24gYW5kIEJyYW5kYXUtTGFpYmFjaC1Gb3VuZGF0aW9uIG91
dHNpZGUgdGhlIHN1Ym1pdHRlZCB3b3JrLiBEciBBc2hrYW4gcmVwb3J0ZWQgcmVjZWl2aW5nIGdy
YW50cyBmcm9tIE1lZHRyb25pYyBhbmQgQWJib3R0IG91dHNpZGUgdGhlIHN1Ym1pdHRlZCB3b3Jr
LiBEciBSaXpvcyByZXBvcnRlZCByZWNlaXZpbmcgc2FsYXJ5IHN1cHBvcnQgZnJvbSBNb3ZlbWVu
dCBEaXNvcmRlciBTb2NpZXR5IGFuZCBOYXRpb25hbCBJbnN0aXR1dGUgZm9yIEhlYWx0aCBSZXNl
YXJjaCBDbGluaWNhbCBSZXNlYXJjaCBOZXR3b3JrIG91dHNpZGUgdGhlIHN1Ym1pdHRlZCB3b3Jr
LiBEciBQZXRyeS1TY2htZWx6ZXIgcmVwb3J0ZWQgcmVjZWl2aW5nIGdyYW50cyBmcm9tIERldXRz
Y2hlIEZvcnNjaHVuZ3NnZW1laW5zY2hhZnQuIERyIEZpbmsgcmVwb3J0ZWQgcmVjZWl2aW5nIGdy
YW50cyBmcm9tIERldXRzY2hlIEZvcnNjaHVuZ3NnZW1laW5zY2hhZnQgZHVyaW5nIHRoZSBjb25k
dWN0IG9mIHRoZSBzdHVkeS4gRHIgQW50b25pbmkgcmVwb3J0ZWQgcmVjZWl2aW5nIHBlcnNvbmFs
IGZlZXMgZnJvbSBCaWFsLCBBYmJWaWUsIEJheWVyLCBhbmQgZnJvbSBOb3JkaWMgSW5mdWNhcmUg
b3V0c2lkZSB0aGUgc3VibWl0dGVkIHdvcmsuIERyIFRpbW1lcm1hbm4gcmVwb3J0ZWQgcmVjZWl2
aW5nIGdyYW50cyBmcm9tIEJvc3RvbiBTY2llbnRpZmljIGFuZCBwZXJzb25hbCBmZWVzIGZyb20g
Qm9zdG9uIFNjaWVudGlmaWMsIEFiYlZpZSwgTm92YXJ0aXMsIE5ldXJheHBoYXJtLCBUZXZhLCBE
aWFwbGFuLCBhbmQgTW92ZW1lbnQgRGlzb3JkZXJzIFNvY2lldHkgZHVyaW5nIHRoZSBjb25kdWN0
IG9mIHRoZSBzdHVkeSBhbmQgc2VydmluZyBhcyB0aGUgcHJlc2lkZW50IG9mIHRoZSBHZXJtYW4g
U29jaWV0eSBvZiBOZXVyb2xvZ3kgb3V0c2lkZSB0aGUgc3VibWl0dGVkIHdvcmsuIERyIE1hcnRp
bmV6LU1hcnRpbiByZXBvcnRlZCByZWNlaXZpbmcgcGVyc29uYWwgZmVlcyBmcm9tIEludGVybmF0
aW9uYWwgUGFya2luc29uIGFuZCBNb3ZlbWVudCBEaXNvcmRlciBTb2NpZXR5IG91dHNpZGUgdGhl
IHN1Ym1pdHRlZCB3b3JrLiBEciBDaGF1ZGh1cmkgcmVwb3J0ZWQgcmVjZWl2aW5nIGdyYW50cyBm
cm9tIFBhcmtpbnNvbiZhcG9zO3MgRGlzZWFzZSBOb24tTW90b3IgR3JvdXAgR3JhbnQgZm9yIE5J
TFMgc3R1ZHkgZHVyaW5nIHRoZSBjb25kdWN0IG9mIHRoZSBzdHVkeSBhbmQgcGVyc29uYWwgZmVl
cyBmcm9tIEFiYlZpZSwgVUNCLCBCaWFsLCBHbG9iYWwgS2luZXRpY3MgQ29ycG9yYXRpb24sIEN5
bmFwc3VzLCBMb2Jzb3IsIFN0YWRhLCBaYW1ib24sIFByb2ZpbGUgUGhhcm1hLCBTeW5vdmlvbiwg
Um9jaGUsIFNjaW9uLCBCcml0YW5uaWEgUGhhcm1hY2V1dGljYWxzLCBBY2FkaWEsIDREIFBoYXJt
YSwgTm92YXJ0aXMsIEt5b3dhIEtpcmluLCBhbmQgQm9laHJpbmdlciBJbmdlbGhlaW0gYW5kIGdy
YW50cyBmcm9tIEVVIChIb3Jpem9uIDIwMjApLCBQYXJraW5zb24mYXBvcztzIFVLLCBQYXJraW5z
b24mYXBvcztzIEZvdW5kYXRpb24sIGFuZCBXZWxsY29tZSBUcnVzdCBvdXRzaWRlIHRoZSBzdWJt
aXR0ZWQgd29yazsgaW4gYWRkaXRpb24sIERyIENoYXVkaHVyaSBoYWQgYSBwYXRlbnQgZm9yIE5v
bi1Nb3RvciBTeW1wdG9tcyBvZiBQYXJraW5zb24mYXBvcztzIERpc2Vhc2Ugd2l0aCByb3lhbHRp
ZXMgcGFpZCBmcm9tIE94Zm9yZCBVbml2ZXJzaXR5IFByZXNzLCBhIHBhdGVudCBmb3IgTmV1cm9w
c3ljaGlhdHJpYyBhbmQgQ29nbml0aXZlIENoYW5nZXMgaW4gUGFya2luc29uJmFwb3M7cyBEaXNl
YXNlIGFuZCBSZWxhdGVkIE1vdmVtZW50IERpc29yZGVycyB3aXRoIHJveWFsdGllcyBwYWlkIGZy
b20gQ2FtYnJpZGdlIFB1Ymxpc2hlcnMsIGEgcGF0ZW50IGZvciBLUFBTLCBQRFNTMiB3aXRoIHJv
eWFsdGllcyBwYWlkIGZyb20gTWFwaSwgYW5kIGEgcGF0ZW50IGZvciBNb3ZlbWVudCBEaXNvcmRl
cnMgaW4gQ2xpbmljYWwgUHJhY3RpY2Ugd2l0aCByb3lhbHRpZXMgcGFpZCBmcm9tIFNwcmluZ2Vy
LiBEciBEYWZzYXJpIHJlcG9ydGVkIHJlY2VpdmluZyBncmFudHMgZnJvbSBFVSBKb2ludCBQcm9n
cmFtbWUgLSBOZXVyb2RlZ2VuZXJhdGl2ZSBEaXNlYXNlIFJlc2VhcmNoLCBQcm9mLiBLbGF1cyBU
aGllbWFubiBGb3VuZGF0aW9uIGluIHRoZSBHZXJtYW4gU29jaWV0eSBvZiBOZXVyb2xvZ3ksIEZl
bGdlbmhhdWVyIEZvdW5kYXRpb24sIEtvZWxuRm9ydHVuZSBwcm9ncmFtIG9mIHRoZSBNZWRpY2Fs
IEZhY3VsdHkgb2YgdGhlIFVuaXZlcnNpdHkgb2YgQ29sb2duZSwgRXZlcnBoYXJtYSwgS3lvd2Eg
S2lyaW4sIEJpYWwsIE9ydWVuLCBhbmQgU3RhZGFwaGFybSBvdXRzaWRlIHRoZSBzdWJtaXR0ZWQg
d29yayBhbmQgc2VydmluZyBhcyB0aGUgaGVhZCBvZiB0aGUgTm9uLU1vdG9yIFN5bXB0b21zIFN0
dWR5IEdyb3VwIG9mIHRoZSBHZXJtYW4gUGFya2luc29uIGFuZCBNb3ZlbWVudCBEaXNvcmRlciBG
b3VuZGF0aW9uICh1bnBhaWQpLiBObyBvdGhlciBkaXNjbG9zdXJlcyB3ZXJlIHJlcG9ydGVkLjwv
Y3VzdG9tMj48ZWxlY3Ryb25pYy1yZXNvdXJjZS1udW0+MTAuMTAwMS9qYW1hbmV0d29ya29wZW4u
MjAyMy41MjE3NzwvZWxlY3Ryb25pYy1yZXNvdXJjZS1udW0+PHJlbW90ZS1kYXRhYmFzZS1wcm92
aWRlcj5OTE08L3JlbW90ZS1kYXRhYmFzZS1wcm92aWRlcj48bGFuZ3VhZ2U+ZW5nPC9sYW5ndWFn
ZT48L3JlY29yZD48L0NpdGU+PENpdGU+PEF1dGhvcj5Kb3N0PC9BdXRob3I+PFllYXI+MjAyMTwv
WWVhcj48UmVjTnVtPjEzNDg8L1JlY051bT48cmVjb3JkPjxyZWMtbnVtYmVyPjEzNDg8L3JlYy1u
dW1iZXI+PGZvcmVpZ24ta2V5cz48a2V5IGFwcD0iRU4iIGRiLWlkPSIyMGF0ZHNlZnB3ZHdldmU1
YWEzeGUydGl2d3B0ZXowZGQyOWEiIHRpbWVzdGFtcD0iMTYyNjY0ODkyMSI+MTM0ODwva2V5Pjwv
Zm9yZWlnbi1rZXlzPjxyZWYtdHlwZSBuYW1lPSJKb3VybmFsIEFydGljbGUiPjE3PC9yZWYtdHlw
ZT48Y29udHJpYnV0b3JzPjxhdXRob3JzPjxhdXRob3I+Sm9zdCwgUy4gVC48L2F1dGhvcj48YXV0
aG9yPlZpc3Nlci1WYW5kZXdhbGxlLCBWLjwvYXV0aG9yPjxhdXRob3I+Uml6b3MsIEEuPC9hdXRo
b3I+PGF1dGhvcj5Mb2VocmVyLCBQLiBBLjwvYXV0aG9yPjxhdXRob3I+U2lsdmVyZGFsZSwgTS48
L2F1dGhvcj48YXV0aG9yPkV2YW5zLCBKLjwvYXV0aG9yPjxhdXRob3I+U2FtdWVsLCBNLjwvYXV0
aG9yPjxhdXRob3I+UGV0cnktU2NobWVsemVyLCBKLiBOLjwvYXV0aG9yPjxhdXRob3I+U2F1ZXJi
aWVyLCBBLjwvYXV0aG9yPjxhdXRob3I+R3Jvbm9zdGF5LCBBLjwvYXV0aG9yPjxhdXRob3I+QmFy
YmUsIE0uIFQuPC9hdXRob3I+PGF1dGhvcj5GaW5rLCBHLiBSLjwvYXV0aG9yPjxhdXRob3I+QXNo
a2FuLCBLLjwvYXV0aG9yPjxhdXRob3I+QW50b25pbmksIEEuPC9hdXRob3I+PGF1dGhvcj5NYXJ0
aW5lei1NYXJ0aW4sIFAuPC9hdXRob3I+PGF1dGhvcj5DaGF1ZGh1cmksIEsuIFIuPC9hdXRob3I+
PGF1dGhvcj5UaW1tZXJtYW5uLCBMLjwvYXV0aG9yPjxhdXRob3I+RGFmc2FyaSwgSC4gUy48L2F1
dGhvcj48YXV0aG9yPkV1cm9wYXIsPC9hdXRob3I+PGF1dGhvcj50aGUgSW50ZXJuYXRpb25hbCwg
UGFya2luc29uPC9hdXRob3I+PGF1dGhvcj5Nb3ZlbWVudCBEaXNvcmRlcnMgU29jaWV0eSBOb24t
TW90b3IgUGFya2luc29uJmFwb3M7cyBEaXNlYXNlIFN0dWR5LCBHcm91cDwvYXV0aG9yPjwvYXV0
aG9ycz48L2NvbnRyaWJ1dG9ycz48YXV0aC1hZGRyZXNzPlVuaXZlcnNpdHkgb2YgQ29sb2duZSwg
RmFjdWx0eSBvZiBNZWRpY2luZSBhbmQgVW5pdmVyc2l0eSBIb3NwaXRhbCBDb2xvZ25lLCBEZXBh
cnRtZW50IG9mIE5ldXJvbG9neSwgQ29sb2duZSwgR2VybWFueS4gc3RlZmFuaWUuam9zdEB1ay1r
b2Vsbi5kZS4mI3hEO1VuaXZlcnNpdHkgb2YgQ29sb2duZSwgRmFjdWx0eSBvZiBNZWRpY2luZSBh
bmQgVW5pdmVyc2l0eSBIb3NwaXRhbCBDb2xvZ25lLCBEZXBhcnRtZW50IG9mIFN0ZXJlb3RheHkg
YW5kIEZ1bmN0aW9uYWwgTmV1cm9zdXJnZXJ5LCBDb2xvZ25lLCBHZXJtYW55LiYjeEQ7UGFya2lu
c29uIEZvdW5kYXRpb24gSW50ZXJuYXRpb25hbCBDZW50cmUgb2YgRXhjZWxsZW5jZSwgS2luZyZh
cG9zO3MgQ29sbGVnZSBIb3NwaXRhbCwgTG9uZG9uLCBVSy4mI3hEO0RlcGFydG1lbnQgb2YgTmV1
cm9sb2d5LCBVbml2ZXJzaXR5IEhvc3BpdGFsIEdpZXNzZW4gYW5kIE1hcmJ1cmcsIENhbXB1cyBN
YXJidXJnLCBNYXJidXJnLCBHZXJtYW55LiYjeEQ7RGVwYXJ0bWVudCBvZiBOZXVyb2xvZ3kgYW5k
IE5ldXJvc3VyZ2VyeSwgU2FsZm9yZCBSb3lhbCBOSFMgRm91bmRhdGlvbiBUcnVzdCwgTWFuY2hl
c3RlciBBY2FkZW1pYyBIZWFsdGggU2NpZW5jZSBDZW50cmUsIFVuaXZlcnNpdHkgb2YgTWFuY2hl
c3RlciwgR3JlYXRlciBNYW5jaGVzdGVyLCBVSy4mI3hEO1VuaXZlcnNpdHkgb2YgQ29sb2duZSwg
RmFjdWx0eSBvZiBNZWRpY2luZSBhbmQgVW5pdmVyc2l0eSBIb3NwaXRhbCBDb2xvZ25lLCBEZXBh
cnRtZW50IG9mIE5ldXJvbG9neSwgQ29sb2duZSwgR2VybWFueS4mI3hEO0luc3RpdHV0ZSBvZiBQ
c3ljaGlhdHJ5LCBQc3ljaG9sb2d5IGFuZCBOZXVyb3NjaWVuY2UsIEtpbmcmYXBvcztzIENvbGxl
Z2UgTG9uZG9uLCBMb25kb24sIFVLLiYjeEQ7Q29nbml0aXZlIE5ldXJvc2NpZW5jZSwgSW5zdGl0
dXRlIG9mIE5ldXJvc2NpZW5jZSBhbmQgTWVkaWNpbmUgKElOTS0zKSwgUmVzZWFyY2ggQ2VudHJl
IEp1bGljaCwgSnVsaWNoLCBHZXJtYW55LiYjeEQ7RGVwYXJ0bWVudCBvZiBOZXVyb3NjaWVuY2Vz
IChETlMpLCBQYWRvdmEgVW5pdmVyc2l0eSwgUGFkb3ZhLCBJdGFseS4mI3hEO0NlbnRlciBmb3Ig
TmV0d29ya2VkIEJpb21lZGljYWwgUmVzZWFyY2ggaW4gTmV1cm9kZWdlbmVyYXRpdmUgRGlzZWFz
ZXMgKENJQkVSTkVEKSwgQ2FybG9zIElJSSBJbnN0aXR1dGUgb2YgSGVhbHRoLCBNYWRyaWQsIFNw
YWluLiYjeEQ7VW5pdmVyc2l0eSBvZiBDb2xvZ25lLCBGYWN1bHR5IG9mIE1lZGljaW5lIGFuZCBV
bml2ZXJzaXR5IEhvc3BpdGFsIENvbG9nbmUsIERlcGFydG1lbnQgb2YgTmV1cm9sb2d5LCBDb2xv
Z25lLCBHZXJtYW55LiBoYWlkYXIuZGFmc2FyaUB1ay1rb2Vsbi5kZS48L2F1dGgtYWRkcmVzcz48
dGl0bGVzPjx0aXRsZT5Ob24tbW90b3IgcHJlZGljdG9ycyBvZiAzNi1tb250aCBxdWFsaXR5IG9m
IGxpZmUgYWZ0ZXIgc3VidGhhbGFtaWMgc3RpbXVsYXRpb24gaW4gUGFya2luc29uIGRpc2Vhc2U8
L3RpdGxlPjxzZWNvbmRhcnktdGl0bGU+TlBKIFBhcmtpbnNvbnMgRGlzPC9zZWNvbmRhcnktdGl0
bGU+PC90aXRsZXM+PHBlcmlvZGljYWw+PGZ1bGwtdGl0bGU+TlBKIFBhcmtpbnNvbnMgRGlzPC9m
dWxsLXRpdGxlPjwvcGVyaW9kaWNhbD48cGFnZXM+NDg8L3BhZ2VzPjx2b2x1bWU+Nzwvdm9sdW1l
PjxudW1iZXI+MTwvbnVtYmVyPjxkYXRlcz48eWVhcj4yMDIxPC95ZWFyPjxwdWItZGF0ZXM+PGRh
dGU+SnVuIDg8L2RhdGU+PC9wdWItZGF0ZXM+PC9kYXRlcz48aXNibj4yMzczLTgwNTcgKFByaW50
KSYjeEQ7MjM3My04MDU3IChMaW5raW5nKTwvaXNibj48YWNjZXNzaW9uLW51bT4zNDEwMzUzNDwv
YWNjZXNzaW9uLW51bT48dXJscz48cmVsYXRlZC11cmxzPjx1cmw+aHR0cHM6Ly93d3cubmNiaS5u
bG0ubmloLmdvdi9wdWJtZWQvMzQxMDM1MzQ8L3VybD48L3JlbGF0ZWQtdXJscz48L3VybHM+PGN1
c3RvbTI+UE1DODE4NzM1ODwvY3VzdG9tMj48ZWxlY3Ryb25pYy1yZXNvdXJjZS1udW0+MTAuMTAz
OC9zNDE1MzEtMDIxLTAwMTc0LXg8L2VsZWN0cm9uaWMtcmVzb3VyY2UtbnVtPjwvcmVjb3JkPjwv
Q2l0ZT48L0VuZE5vdGU+AG==
</w:fldData>
        </w:fldChar>
      </w:r>
      <w:r w:rsidR="00544C03" w:rsidRPr="00522DE5">
        <w:instrText xml:space="preserve"> ADDIN EN.CITE </w:instrText>
      </w:r>
      <w:r w:rsidR="00544C03" w:rsidRPr="00522DE5">
        <w:fldChar w:fldCharType="begin">
          <w:fldData xml:space="preserve">PEVuZE5vdGU+PENpdGU+PEF1dGhvcj5EZXVzY2hsPC9BdXRob3I+PFllYXI+MjAwNjwvWWVhcj48
UmVjTnVtPjcxMzwvUmVjTnVtPjxEaXNwbGF5VGV4dD48c3R5bGUgZmFjZT0ic3VwZXJzY3JpcHQi
PjQtNzwvc3R5bGU+PC9EaXNwbGF5VGV4dD48cmVjb3JkPjxyZWMtbnVtYmVyPjcxMzwvcmVjLW51
bWJlcj48Zm9yZWlnbi1rZXlzPjxrZXkgYXBwPSJFTiIgZGItaWQ9IjIwYXRkc2VmcHdkd2V2ZTVh
YTN4ZTJ0aXZ3cHRlejBkZDI5YSIgdGltZXN0YW1wPSIxNDkyNjg4MDI2Ij43MTM8L2tleT48L2Zv
cmVpZ24ta2V5cz48cmVmLXR5cGUgbmFtZT0iSm91cm5hbCBBcnRpY2xlIj4xNzwvcmVmLXR5cGU+
PGNvbnRyaWJ1dG9ycz48YXV0aG9ycz48YXV0aG9yPkRldXNjaGwsIEcuPC9hdXRob3I+PGF1dGhv
cj5TY2hhZGUtQnJpdHRpbmdlciwgQy48L2F1dGhvcj48YXV0aG9yPktyYWNrLCBQLjwvYXV0aG9y
PjxhdXRob3I+Vm9sa21hbm4sIEouPC9hdXRob3I+PGF1dGhvcj5TY2hhZmVyLCBILjwvYXV0aG9y
PjxhdXRob3I+Qm90emVsLCBLLjwvYXV0aG9yPjxhdXRob3I+RGFuaWVscywgQy48L2F1dGhvcj48
YXV0aG9yPkRldXRzY2hsYW5kZXIsIEEuPC9hdXRob3I+PGF1dGhvcj5EaWxsbWFubiwgVS48L2F1
dGhvcj48YXV0aG9yPkVpc25lciwgVy48L2F1dGhvcj48YXV0aG9yPkdydWJlciwgRC48L2F1dGhv
cj48YXV0aG9yPkhhbWVsLCBXLjwvYXV0aG9yPjxhdXRob3I+SGVyem9nLCBKLjwvYXV0aG9yPjxh
dXRob3I+SGlsa2VyLCBSLjwvYXV0aG9yPjxhdXRob3I+S2xlYmUsIFMuPC9hdXRob3I+PGF1dGhv
cj5LbG9zcywgTS48L2F1dGhvcj48YXV0aG9yPktveSwgSi48L2F1dGhvcj48YXV0aG9yPktyYXVz
ZSwgTS48L2F1dGhvcj48YXV0aG9yPkt1cHNjaCwgQS48L2F1dGhvcj48YXV0aG9yPkxvcmVueiwg
RC48L2F1dGhvcj48YXV0aG9yPkxvcmVuemwsIFMuPC9hdXRob3I+PGF1dGhvcj5NZWhkb3JuLCBI
LiBNLjwvYXV0aG9yPjxhdXRob3I+TW9yaW5nbGFuZSwgSi4gUi48L2F1dGhvcj48YXV0aG9yPk9l
cnRlbCwgVy48L2F1dGhvcj48YXV0aG9yPlBpbnNrZXIsIE0uIE8uPC9hdXRob3I+PGF1dGhvcj5S
ZWljaG1hbm4sIEguPC9hdXRob3I+PGF1dGhvcj5SZXVzcywgQS48L2F1dGhvcj48YXV0aG9yPlNj
aG5laWRlciwgRy4gSC48L2F1dGhvcj48YXV0aG9yPlNjaG5pdHpsZXIsIEEuPC9hdXRob3I+PGF1
dGhvcj5TdGV1ZGUsIFUuPC9hdXRob3I+PGF1dGhvcj5TdHVybSwgVi48L2F1dGhvcj48YXV0aG9y
PlRpbW1lcm1hbm4sIEwuPC9hdXRob3I+PGF1dGhvcj5Ucm9ubmllciwgVi48L2F1dGhvcj48YXV0
aG9yPlRyb3R0ZW5iZXJnLCBULjwvYXV0aG9yPjxhdXRob3I+V29qdGVja2ksIEwuPC9hdXRob3I+
PGF1dGhvcj5Xb2xmLCBFLjwvYXV0aG9yPjxhdXRob3I+UG9ld2UsIFcuPC9hdXRob3I+PGF1dGhv
cj5Wb2dlcywgSi48L2F1dGhvcj48YXV0aG9yPkdlcm1hbiBQYXJraW5zb24gU3R1ZHkgR3JvdXAs
IE5ldXJvc3RpbXVsYXRpb24gU2VjdGlvbjwvYXV0aG9yPjwvYXV0aG9ycz48L2NvbnRyaWJ1dG9y
cz48YXV0aC1hZGRyZXNzPkNocmlzdGlhbiBBbGJyZWNodHMgVW5pdmVyc2l0eSwgS2llbCwgR2Vy
bWFueS4gZy5kZXVzY2hsQG5ldXJvbG9naWUudW5pLWtpZWwuZGU8L2F1dGgtYWRkcmVzcz48dGl0
bGVzPjx0aXRsZT5BIHJhbmRvbWl6ZWQgdHJpYWwgb2YgZGVlcC1icmFpbiBzdGltdWxhdGlvbiBm
b3IgUGFya2luc29uJmFwb3M7cyBkaXNlYXNlPC90aXRsZT48c2Vjb25kYXJ5LXRpdGxlPk4gRW5n
bCBKIE1lZDwvc2Vjb25kYXJ5LXRpdGxlPjwvdGl0bGVzPjxwZXJpb2RpY2FsPjxmdWxsLXRpdGxl
Pk4gRW5nbCBKIE1lZDwvZnVsbC10aXRsZT48L3BlcmlvZGljYWw+PHBhZ2VzPjg5Ni05MDg8L3Bh
Z2VzPjx2b2x1bWU+MzU1PC92b2x1bWU+PG51bWJlcj45PC9udW1iZXI+PGtleXdvcmRzPjxrZXl3
b3JkPkFjdGl2aXRpZXMgb2YgRGFpbHkgTGl2aW5nPC9rZXl3b3JkPjxrZXl3b3JkPkFnZWQ8L2tl
eXdvcmQ+PGtleXdvcmQ+QW50aXBhcmtpbnNvbiBBZ2VudHMvYWR2ZXJzZSBlZmZlY3RzLyp0aGVy
YXBldXRpYyB1c2U8L2tleXdvcmQ+PGtleXdvcmQ+KkRlZXAgQnJhaW4gU3RpbXVsYXRpb24vYWR2
ZXJzZSBlZmZlY3RzPC9rZXl3b3JkPjxrZXl3b3JkPkR5c2tpbmVzaWFzL2V0aW9sb2d5L3RoZXJh
cHk8L2tleXdvcmQ+PGtleXdvcmQ+RmVtYWxlPC9rZXl3b3JkPjxrZXl3b3JkPkh1bWFuczwva2V5
d29yZD48a2V5d29yZD5NYWxlPC9rZXl3b3JkPjxrZXl3b3JkPk1pZGRsZSBBZ2VkPC9rZXl3b3Jk
PjxrZXl3b3JkPlBhcmtpbnNvbiBEaXNlYXNlL2NvbXBsaWNhdGlvbnMvZHJ1ZyB0aGVyYXB5Lyp0
aGVyYXB5PC9rZXl3b3JkPjxrZXl3b3JkPipRdWFsaXR5IG9mIExpZmU8L2tleXdvcmQ+PGtleXdv
cmQ+U2V2ZXJpdHkgb2YgSWxsbmVzcyBJbmRleDwva2V5d29yZD48a2V5d29yZD5UcmVhdG1lbnQg
T3V0Y29tZTwva2V5d29yZD48L2tleXdvcmRzPjxkYXRlcz48eWVhcj4yMDA2PC95ZWFyPjxwdWIt
ZGF0ZXM+PGRhdGU+QXVnIDMxPC9kYXRlPjwvcHViLWRhdGVzPjwvZGF0ZXM+PGlzYm4+MTUzMy00
NDA2IChFbGVjdHJvbmljKSYjeEQ7MDAyOC00NzkzIChMaW5raW5nKTwvaXNibj48YWNjZXNzaW9u
LW51bT4xNjk0MzQwMjwvYWNjZXNzaW9uLW51bT48dXJscz48cmVsYXRlZC11cmxzPjx1cmw+aHR0
cHM6Ly93d3cubmNiaS5ubG0ubmloLmdvdi9wdWJtZWQvMTY5NDM0MDI8L3VybD48L3JlbGF0ZWQt
dXJscz48L3VybHM+PGVsZWN0cm9uaWMtcmVzb3VyY2UtbnVtPjEwLjEwNTYvTkVKTW9hMDYwMjgx
PC9lbGVjdHJvbmljLXJlc291cmNlLW51bT48L3JlY29yZD48L0NpdGU+PENpdGU+PEF1dGhvcj5K
b3N0PC9BdXRob3I+PFllYXI+MjAyMTwvWWVhcj48UmVjTnVtPjEzNDM8L1JlY051bT48cmVjb3Jk
PjxyZWMtbnVtYmVyPjEzNDM8L3JlYy1udW1iZXI+PGZvcmVpZ24ta2V5cz48a2V5IGFwcD0iRU4i
IGRiLWlkPSIyMGF0ZHNlZnB3ZHdldmU1YWEzeGUydGl2d3B0ZXowZGQyOWEiIHRpbWVzdGFtcD0i
MTYyMTcwNDM4MyI+MTM0Mzwva2V5PjwvZm9yZWlnbi1rZXlzPjxyZWYtdHlwZSBuYW1lPSJKb3Vy
bmFsIEFydGljbGUiPjE3PC9yZWYtdHlwZT48Y29udHJpYnV0b3JzPjxhdXRob3JzPjxhdXRob3I+
Sm9zdCwgUy4gVC48L2F1dGhvcj48YXV0aG9yPlJheSBDaGF1ZGh1cmksIEsuPC9hdXRob3I+PGF1
dGhvcj5Bc2hrYW4sIEsuPC9hdXRob3I+PGF1dGhvcj5Mb2VocmVyLCBQLiBBLjwvYXV0aG9yPjxh
dXRob3I+U2lsdmVyZGFsZSwgTS48L2F1dGhvcj48YXV0aG9yPlJpem9zLCBBLjwvYXV0aG9yPjxh
dXRob3I+RXZhbnMsIEouPC9hdXRob3I+PGF1dGhvcj5QZXRyeS1TY2htZWx6ZXIsIEouIE4uPC9h
dXRob3I+PGF1dGhvcj5CYXJiZSwgTS4gVC48L2F1dGhvcj48YXV0aG9yPlNhdWVyYmllciwgQS48
L2F1dGhvcj48YXV0aG9yPkZpbmssIEcuIFIuPC9hdXRob3I+PGF1dGhvcj5WaXNzZXItVmFuZGV3
YWxsZSwgVi48L2F1dGhvcj48YXV0aG9yPkFudG9uaW5pLCBBLjwvYXV0aG9yPjxhdXRob3I+TWFy
dGluZXotTWFydGluLCBQLjwvYXV0aG9yPjxhdXRob3I+VGltbWVybWFubiwgTC48L2F1dGhvcj48
YXV0aG9yPkRhZnNhcmksIEguIFMuPC9hdXRob3I+PGF1dGhvcj5FdXJvcGFyLDwvYXV0aG9yPjxh
dXRob3I+dGhlIEludGVybmF0aW9uYWwsIFBhcmtpbnNvbjwvYXV0aG9yPjxhdXRob3I+TW92ZW1l
bnQgRGlzb3JkZXJzIFNvY2lldHkgTm9uLU1vdG9yIFBhcmtpbnNvbiZhcG9zO3MgRGlzZWFzZSBT
dHVkeSwgR3JvdXA8L2F1dGhvcj48L2F1dGhvcnM+PC9jb250cmlidXRvcnM+PGF1dGgtYWRkcmVz
cz5EZXBhcnRtZW50IG9mIE5ldXJvbG9neSwgVW5pdmVyc2l0eSBIb3NwaXRhbCBvZiBDb2xvZ25l
LCBGYWN1bHR5IG9mIE1lZGljaW5lIGFuZCBVbml2ZXJzaXR5IEhvc3BpdGFsIENvbG9nbmUsIENv
bG9nbmUsIEdlcm1hbnkuJiN4RDtQYXJraW5zb24gRm91bmRhdGlvbiBJbnRlcm5hdGlvbmFsIENl
bnRyZSBvZiBFeGNlbGxlbmNlLCBLaW5nJmFwb3M7cyBDb2xsZWdlIEhvc3BpdGFsLCBMb25kb24s
IFVLLiYjeEQ7SW5zdGl0dXRlIG9mIFBzeWNoaWF0cnksIFBzeWNob2xvZ3kgYW5kIE5ldXJvc2Np
ZW5jZSwgS2luZyZhcG9zO3MgQ29sbGVnZSBMb25kb24sIExvbmRvbiwgVUsuJiN4RDtEZXBhcnRt
ZW50IG9mIE5ldXJvbG9neSwgVW5pdmVyc2l0eSBIb3NwaXRhbCBHaWVzc2VuIGFuZCBNYXJidXJn
LCBDYW1wdXMgTWFyYnVyZywgTWFyYnVyZywgR2VybWFueS4mI3hEO0RlcGFydG1lbnQgb2YgTmV1
cm9sb2d5IGFuZCBOZXVyb3N1cmdlcnksIFNhbGZvcmQgUm95YWwgTkhTIEZvdW5kYXRpb24gVHJ1
c3QsIE1hbmNoZXN0ZXIgQWNhZGVtaWMgSGVhbHRoIFNjaWVuY2UgQ2VudHJlLCBVbml2ZXJzaXR5
IG9mIE1hbmNoZXN0ZXIsIEdyZWF0ZXIgTWFuY2hlc3RlciwgVUsuJiN4RDtDb2duaXRpdmUgTmV1
cm9zY2llbmNlLCBJbnN0aXR1dGUgb2YgTmV1cm9zY2llbmNlIGFuZCBNZWRpY2luZSAoSU5NLTMp
LCBSZXNlYXJjaCBDZW50cmUgSnVsaWNoLCBKdWxpY2gsIEdlcm1hbnkuJiN4RDtEZXBhcnRtZW50
IG9mIFN0ZXJlb3RheHkgYW5kIEZ1bmN0aW9uYWwgTmV1cm9zdXJnZXJ5LCBVbml2ZXJzaXR5IEhv
c3BpdGFsIG9mIENvbG9nbmUsIEZhY3VsdHkgb2YgTWVkaWNpbmUgYW5kIFVuaXZlcnNpdHkgSG9z
cGl0YWwgQ29sb2duZSwgQ29sb2duZSwgR2VybWFueS4mI3hEO0RlcGFydG1lbnQgb2YgTmV1cm9z
Y2llbmNlcyAoRE5TKSwgUGFkb3ZhIFVuaXZlcnNpdHksIFBhZG92YSwgSXRhbHkuJiN4RDtDZW50
ZXIgZm9yIE5ldHdvcmtlZCBCaW9tZWRpY2FsIFJlc2VhcmNoIGluIE5ldXJvZGVnZW5lcmF0aXZl
IERpc2Vhc2VzIChDSUJFUk5FRCksIENhcmxvcyBJSUkgSW5zdGl0dXRlIG9mIEhlYWx0aCwgTWFk
cmlkLCBTcGFpbi48L2F1dGgtYWRkcmVzcz48dGl0bGVzPjx0aXRsZT5TdWJ0aGFsYW1pYyBTdGlt
dWxhdGlvbiBJbXByb3ZlcyBRdWFsaXR5IG9mIFNsZWVwIGluIFBhcmtpbnNvbiBEaXNlYXNlOiBB
IDM2LU1vbnRoIENvbnRyb2xsZWQgU3R1ZHk8L3RpdGxlPjxzZWNvbmRhcnktdGl0bGU+SiBQYXJr
aW5zb25zIERpczwvc2Vjb25kYXJ5LXRpdGxlPjxhbHQtdGl0bGU+Sm91cm5hbCBvZiBQYXJraW5z
b24mYXBvcztzIGRpc2Vhc2U8L2FsdC10aXRsZT48L3RpdGxlcz48cGVyaW9kaWNhbD48ZnVsbC10
aXRsZT5KIFBhcmtpbnNvbnMgRGlzPC9mdWxsLXRpdGxlPjxhYmJyLTE+Sm91cm5hbCBvZiBQYXJr
aW5zb24mYXBvcztzIGRpc2Vhc2U8L2FiYnItMT48L3BlcmlvZGljYWw+PGFsdC1wZXJpb2RpY2Fs
PjxmdWxsLXRpdGxlPkogUGFya2luc29ucyBEaXM8L2Z1bGwtdGl0bGU+PGFiYnItMT5Kb3VybmFs
IG9mIFBhcmtpbnNvbiZhcG9zO3MgZGlzZWFzZTwvYWJici0xPjwvYWx0LXBlcmlvZGljYWw+PHBh
Z2VzPjMyMy0zMzU8L3BhZ2VzPjx2b2x1bWU+MTE8L3ZvbHVtZT48bnVtYmVyPjE8L251bWJlcj48
ZWRpdGlvbj4yMDIwLzEwLzIwPC9lZGl0aW9uPjxrZXl3b3Jkcz48a2V5d29yZD4qRGVlcCBicmFp
biBzdGltdWxhdGlvbjwva2V5d29yZD48a2V5d29yZD4qbm9ubW90b3Igc3ltcHRvbXM8L2tleXdv
cmQ+PGtleXdvcmQ+KnF1YWxpdHkgb2YgbGlmZTwva2V5d29yZD48a2V5d29yZD4qc2xlZXAgZHlz
ZnVuY3Rpb248L2tleXdvcmQ+PGtleXdvcmQ+KnN1YnRoYWxhbWljIG51Y2xldXM8L2tleXdvcmQ+
PC9rZXl3b3Jkcz48ZGF0ZXM+PHllYXI+MjAyMTwveWVhcj48L2RhdGVzPjxpc2JuPjE4NzctNzE4
WCAoRWxlY3Ryb25pYykmI3hEOzE4NzctNzE3MSAoTGlua2luZyk8L2lzYm4+PGFjY2Vzc2lvbi1u
dW0+MzMwNzQxOTI8L2FjY2Vzc2lvbi1udW0+PHVybHM+PHJlbGF0ZWQtdXJscz48dXJsPmh0dHBz
Oi8vd3d3Lm5jYmkubmxtLm5paC5nb3YvcHVibWVkLzMzMDc0MTkyPC91cmw+PC9yZWxhdGVkLXVy
bHM+PC91cmxzPjxlbGVjdHJvbmljLXJlc291cmNlLW51bT4xMC4zMjMzL0pQRC0yMDIyNzg8L2Vs
ZWN0cm9uaWMtcmVzb3VyY2UtbnVtPjxyZW1vdGUtZGF0YWJhc2UtcHJvdmlkZXI+TkxNPC9yZW1v
dGUtZGF0YWJhc2UtcHJvdmlkZXI+PGxhbmd1YWdlPmVuZzwvbGFuZ3VhZ2U+PC9yZWNvcmQ+PC9D
aXRlPjxDaXRlPjxBdXRob3I+Sm9zdDwvQXV0aG9yPjxZZWFyPjIwMjQ8L1llYXI+PFJlY051bT4x
NjU5PC9SZWNOdW0+PHJlY29yZD48cmVjLW51bWJlcj4xNjU5PC9yZWMtbnVtYmVyPjxmb3JlaWdu
LWtleXM+PGtleSBhcHA9IkVOIiBkYi1pZD0iMjBhdGRzZWZwd2R3ZXZlNWFhM3hlMnRpdndwdGV6
MGRkMjlhIiB0aW1lc3RhbXA9IjE3MDc4NDEwODAiPjE2NTk8L2tleT48L2ZvcmVpZ24ta2V5cz48
cmVmLXR5cGUgbmFtZT0iSm91cm5hbCBBcnRpY2xlIj4xNzwvcmVmLXR5cGU+PGNvbnRyaWJ1dG9y
cz48YXV0aG9ycz48YXV0aG9yPkpvc3QsIFMuIFQuPC9hdXRob3I+PGF1dGhvcj5BbG91aSwgUy48
L2F1dGhvcj48YXV0aG9yPkV2YW5zLCBKLjwvYXV0aG9yPjxhdXRob3I+QXNoa2FuLCBLLjwvYXV0
aG9yPjxhdXRob3I+U2F1ZXJiaWVyLCBBLjwvYXV0aG9yPjxhdXRob3I+Uml6b3MsIEEuPC9hdXRo
b3I+PGF1dGhvcj5QZXRyeS1TY2htZWx6ZXIsIEouIE4uPC9hdXRob3I+PGF1dGhvcj5Hcm9ub3N0
YXksIEEuPC9hdXRob3I+PGF1dGhvcj5GaW5rLCBHLiBSLjwvYXV0aG9yPjxhdXRob3I+Vmlzc2Vy
LVZhbmRld2FsbGUsIFYuPC9hdXRob3I+PGF1dGhvcj5BbnRvbmluaSwgQS48L2F1dGhvcj48YXV0
aG9yPlNpbHZlcmRhbGUsIE0uPC9hdXRob3I+PGF1dGhvcj5UaW1tZXJtYW5uLCBMLjwvYXV0aG9y
PjxhdXRob3I+TWFydGluZXotTWFydGluLCBQLjwvYXV0aG9yPjxhdXRob3I+Q2hhdWRodXJpLCBL
LiBSLjwvYXV0aG9yPjxhdXRob3I+RGFmc2FyaSwgSC4gUy48L2F1dGhvcj48YXV0aG9yPkludGVy
bmF0aW9uYWwsIFBhcmtpbnNvbjwvYXV0aG9yPjxhdXRob3I+TW92ZW1lbnQgRGlzb3JkZXJzIFNv
Y2lldHkgTm9uLU1vdG9yIFBhcmtpbnNvbiZhcG9zO3MgRGlzZWFzZSBTdHVkeSwgR3JvdXA8L2F1
dGhvcj48YXV0aG9yPkV1cm9wYXIsPC9hdXRob3I+PC9hdXRob3JzPjwvY29udHJpYnV0b3JzPjxh
dXRoLWFkZHJlc3M+VW5pdmVyc2l0eSBvZiBDb2xvZ25lLCBGYWN1bHR5IG9mIE1lZGljaW5lIGFu
ZCBVbml2ZXJzaXR5IEhvc3BpdGFsIENvbG9nbmUsIERlcGFydG1lbnQgb2YgTmV1cm9sb2d5LCBD
b2xvZ25lLCBHZXJtYW55LiYjeEQ7RGVwYXJ0bWVudCBvZiBOZXVyb2xvZ3kgYW5kIE5ldXJvc3Vy
Z2VyeSwgU2FsZm9yZCBSb3lhbCBOSFMgRm91bmRhdGlvbiBUcnVzdCwgTWFuY2hlc3RlciwgVUsu
JiN4RDtQYXJraW5zb24gRm91bmRhdGlvbiBJbnRlcm5hdGlvbmFsIENlbnRyZSBvZiBFeGNlbGxl
bmNlLCBLaW5nJmFwb3M7cyBDb2xsZWdlIEhvc3BpdGFsLCBMb25kb24sIFVLLiYjeEQ7QWNhZGVt
aWMgSGVhbHRoIFNjaWVuY2UgQ2VudHJlLCBVbml2ZXJzaXR5IG9mIE1hbmNoZXN0ZXIsIEdyZWF0
ZXIgTWFuY2hlc3RlciwgVUsuJiN4RDtDb2duaXRpdmUgTmV1cm9zY2llbmNlLCBJbnN0aXR1dGUg
b2YgTmV1cm9zY2llbmNlIGFuZCBNZWRpY2luZSAoSU5NLTMpLCBSZXNlYXJjaCBDZW50cmUgSnVs
aWNoLCBKdWxpY2gsIEdlcm1hbnkuJiN4RDtVbml2ZXJzaXR5IG9mIENvbG9nbmUsIEZhY3VsdHkg
b2YgTWVkaWNpbmUgYW5kIFVuaXZlcnNpdHkgSG9zcGl0YWwgQ29sb2duZSwgRGVwYXJ0bWVudCBv
ZiBTdGVyZW90YWN0aWMgYW5kIEZ1bmN0aW9uYWwgTmV1cm9zdXJnZXJ5LCBDb2xvZ25lLCBHZXJt
YW55LiYjeEQ7RGVwYXJ0bWVudCBvZiBOZXVyb3NjaWVuY2VzIChETlMpLCBQYWRvdmEgVW5pdmVy
c2l0eSwgUGFkb3ZhLCBJdGFseS4mI3hEO0RlcGFydG1lbnQgb2YgTmV1cm9sb2d5LCBVbml2ZXJz
aXR5IEhvc3BpdGFsIEdpZXNzZW4gYW5kIE1hcmJ1cmcsIENhbXB1cyBNYXJidXJnLCBNYXJidXJn
LCBHZXJtYW55LiYjeEQ7Q2VudGVyIGZvciBOZXR3b3JrZWQgQmlvbWVkaWNhbCBSZXNlYXJjaCBp
biBOZXVyb2RlZ2VuZXJhdGl2ZSBEaXNlYXNlcyAoQ0lCRVJORUQpLCBDYXJsb3MgSUlJIEluc3Rp
dHV0ZSBvZiBIZWFsdGgsIE1hZHJpZCwgU3BhaW4uJiN4RDtJbnN0aXR1dGUgb2YgUHN5Y2hpYXRy
eSwgUHN5Y2hvbG9neSBhbmQgTmV1cm9zY2llbmNlLCBLaW5nJmFwb3M7cyBDb2xsZWdlIExvbmRv
biwgTG9uZG9uLCBVSy4mI3hEO05JSFIgTWVudGFsIEhlYWx0aCBCaW9tZWRpY2FsIFJlc2VhcmNo
IENlbnRyZSBhbmQgRGVtZW50aWEgQmlvbWVkaWNhbCBSZXNlYXJjaCBVbml0LCBTb3V0aCBMb25k
b24gYW5kIE1hdWRzbGV5IE5IUyBGb3VuZGF0aW9uIFRydXN0IGFuZCBLaW5nJmFwb3M7cyBDb2xs
ZWdlIExvbmRvbiwgTG9uZG9uLCBVSy48L2F1dGgtYWRkcmVzcz48dGl0bGVzPjx0aXRsZT5OZXVy
b3N0aW11bGF0aW9uIGZvciBBZHZhbmNlZCBQYXJraW5zb24gRGlzZWFzZSBhbmQgUXVhbGl0eSBv
ZiBMaWZlIGF0IDUgWWVhcnM6IEEgTm9ucmFuZG9taXplZCBDb250cm9sbGVkIFRyaWFsPC90aXRs
ZT48c2Vjb25kYXJ5LXRpdGxlPkpBTUEgTmV0dyBPcGVuPC9zZWNvbmRhcnktdGl0bGU+PGFsdC10
aXRsZT5KQU1BIG5ldHdvcmsgb3BlbjwvYWx0LXRpdGxlPjwvdGl0bGVzPjxwZXJpb2RpY2FsPjxm
dWxsLXRpdGxlPkpBTUEgTmV0dyBPcGVuPC9mdWxsLXRpdGxlPjxhYmJyLTE+SkFNQSBuZXR3b3Jr
IG9wZW48L2FiYnItMT48L3BlcmlvZGljYWw+PGFsdC1wZXJpb2RpY2FsPjxmdWxsLXRpdGxlPkpB
TUEgTmV0dyBPcGVuPC9mdWxsLXRpdGxlPjxhYmJyLTE+SkFNQSBuZXR3b3JrIG9wZW48L2FiYnIt
MT48L2FsdC1wZXJpb2RpY2FsPjxwYWdlcz5lMjM1MjE3NzwvcGFnZXM+PHZvbHVtZT43PC92b2x1
bWU+PG51bWJlcj4xPC9udW1iZXI+PGVkaXRpb24+MjAyNC8wMS8xODwvZWRpdGlvbj48a2V5d29y
ZHM+PGtleXdvcmQ+RmVtYWxlPC9rZXl3b3JkPjxrZXl3b3JkPkh1bWFuczwva2V5d29yZD48a2V5
d29yZD5NYWxlPC9rZXl3b3JkPjxrZXl3b3JkPk1pZGRsZSBBZ2VkPC9rZXl3b3JkPjxrZXl3b3Jk
PkFjdGl2aXRpZXMgb2YgRGFpbHkgTGl2aW5nPC9rZXl3b3JkPjxrZXl3b3JkPkxldm9kb3BhPC9r
ZXl3b3JkPjxrZXl3b3JkPipQYXJraW5zb24gRGlzZWFzZS90aGVyYXB5PC9rZXl3b3JkPjxrZXl3
b3JkPlByb3NwZWN0aXZlIFN0dWRpZXM8L2tleXdvcmQ+PGtleXdvcmQ+KlF1YWxpdHkgb2YgTGlm
ZTwva2V5d29yZD48a2V5d29yZD5BZ2VkPC9rZXl3b3JkPjwva2V5d29yZHM+PGRhdGVzPjx5ZWFy
PjIwMjQ8L3llYXI+PHB1Yi1kYXRlcz48ZGF0ZT5KYW4gMjwvZGF0ZT48L3B1Yi1kYXRlcz48L2Rh
dGVzPjxpc2JuPjI1NzQtMzgwNSAoRWxlY3Ryb25pYykmI3hEOzI1NzQtMzgwNSAoTGlua2luZyk8
L2lzYm4+PGFjY2Vzc2lvbi1udW0+MzgyMzY2MDA8L2FjY2Vzc2lvbi1udW0+PHVybHM+PHJlbGF0
ZWQtdXJscz48dXJsPmh0dHBzOi8vd3d3Lm5jYmkubmxtLm5paC5nb3YvcHVibWVkLzM4MjM2NjAw
PC91cmw+PC9yZWxhdGVkLXVybHM+PC91cmxzPjxjdXN0b20yPlBNQzEwNzk3NDIzIFByb2YuIEts
YXVzIFRoaWVtYW5uIEZvdW5kYXRpb24gYW5kIEJyYW5kYXUtTGFpYmFjaC1Gb3VuZGF0aW9uIG91
dHNpZGUgdGhlIHN1Ym1pdHRlZCB3b3JrLiBEciBBc2hrYW4gcmVwb3J0ZWQgcmVjZWl2aW5nIGdy
YW50cyBmcm9tIE1lZHRyb25pYyBhbmQgQWJib3R0IG91dHNpZGUgdGhlIHN1Ym1pdHRlZCB3b3Jr
LiBEciBSaXpvcyByZXBvcnRlZCByZWNlaXZpbmcgc2FsYXJ5IHN1cHBvcnQgZnJvbSBNb3ZlbWVu
dCBEaXNvcmRlciBTb2NpZXR5IGFuZCBOYXRpb25hbCBJbnN0aXR1dGUgZm9yIEhlYWx0aCBSZXNl
YXJjaCBDbGluaWNhbCBSZXNlYXJjaCBOZXR3b3JrIG91dHNpZGUgdGhlIHN1Ym1pdHRlZCB3b3Jr
LiBEciBQZXRyeS1TY2htZWx6ZXIgcmVwb3J0ZWQgcmVjZWl2aW5nIGdyYW50cyBmcm9tIERldXRz
Y2hlIEZvcnNjaHVuZ3NnZW1laW5zY2hhZnQuIERyIEZpbmsgcmVwb3J0ZWQgcmVjZWl2aW5nIGdy
YW50cyBmcm9tIERldXRzY2hlIEZvcnNjaHVuZ3NnZW1laW5zY2hhZnQgZHVyaW5nIHRoZSBjb25k
dWN0IG9mIHRoZSBzdHVkeS4gRHIgQW50b25pbmkgcmVwb3J0ZWQgcmVjZWl2aW5nIHBlcnNvbmFs
IGZlZXMgZnJvbSBCaWFsLCBBYmJWaWUsIEJheWVyLCBhbmQgZnJvbSBOb3JkaWMgSW5mdWNhcmUg
b3V0c2lkZSB0aGUgc3VibWl0dGVkIHdvcmsuIERyIFRpbW1lcm1hbm4gcmVwb3J0ZWQgcmVjZWl2
aW5nIGdyYW50cyBmcm9tIEJvc3RvbiBTY2llbnRpZmljIGFuZCBwZXJzb25hbCBmZWVzIGZyb20g
Qm9zdG9uIFNjaWVudGlmaWMsIEFiYlZpZSwgTm92YXJ0aXMsIE5ldXJheHBoYXJtLCBUZXZhLCBE
aWFwbGFuLCBhbmQgTW92ZW1lbnQgRGlzb3JkZXJzIFNvY2lldHkgZHVyaW5nIHRoZSBjb25kdWN0
IG9mIHRoZSBzdHVkeSBhbmQgc2VydmluZyBhcyB0aGUgcHJlc2lkZW50IG9mIHRoZSBHZXJtYW4g
U29jaWV0eSBvZiBOZXVyb2xvZ3kgb3V0c2lkZSB0aGUgc3VibWl0dGVkIHdvcmsuIERyIE1hcnRp
bmV6LU1hcnRpbiByZXBvcnRlZCByZWNlaXZpbmcgcGVyc29uYWwgZmVlcyBmcm9tIEludGVybmF0
aW9uYWwgUGFya2luc29uIGFuZCBNb3ZlbWVudCBEaXNvcmRlciBTb2NpZXR5IG91dHNpZGUgdGhl
IHN1Ym1pdHRlZCB3b3JrLiBEciBDaGF1ZGh1cmkgcmVwb3J0ZWQgcmVjZWl2aW5nIGdyYW50cyBm
cm9tIFBhcmtpbnNvbiZhcG9zO3MgRGlzZWFzZSBOb24tTW90b3IgR3JvdXAgR3JhbnQgZm9yIE5J
TFMgc3R1ZHkgZHVyaW5nIHRoZSBjb25kdWN0IG9mIHRoZSBzdHVkeSBhbmQgcGVyc29uYWwgZmVl
cyBmcm9tIEFiYlZpZSwgVUNCLCBCaWFsLCBHbG9iYWwgS2luZXRpY3MgQ29ycG9yYXRpb24sIEN5
bmFwc3VzLCBMb2Jzb3IsIFN0YWRhLCBaYW1ib24sIFByb2ZpbGUgUGhhcm1hLCBTeW5vdmlvbiwg
Um9jaGUsIFNjaW9uLCBCcml0YW5uaWEgUGhhcm1hY2V1dGljYWxzLCBBY2FkaWEsIDREIFBoYXJt
YSwgTm92YXJ0aXMsIEt5b3dhIEtpcmluLCBhbmQgQm9laHJpbmdlciBJbmdlbGhlaW0gYW5kIGdy
YW50cyBmcm9tIEVVIChIb3Jpem9uIDIwMjApLCBQYXJraW5zb24mYXBvcztzIFVLLCBQYXJraW5z
b24mYXBvcztzIEZvdW5kYXRpb24sIGFuZCBXZWxsY29tZSBUcnVzdCBvdXRzaWRlIHRoZSBzdWJt
aXR0ZWQgd29yazsgaW4gYWRkaXRpb24sIERyIENoYXVkaHVyaSBoYWQgYSBwYXRlbnQgZm9yIE5v
bi1Nb3RvciBTeW1wdG9tcyBvZiBQYXJraW5zb24mYXBvcztzIERpc2Vhc2Ugd2l0aCByb3lhbHRp
ZXMgcGFpZCBmcm9tIE94Zm9yZCBVbml2ZXJzaXR5IFByZXNzLCBhIHBhdGVudCBmb3IgTmV1cm9w
c3ljaGlhdHJpYyBhbmQgQ29nbml0aXZlIENoYW5nZXMgaW4gUGFya2luc29uJmFwb3M7cyBEaXNl
YXNlIGFuZCBSZWxhdGVkIE1vdmVtZW50IERpc29yZGVycyB3aXRoIHJveWFsdGllcyBwYWlkIGZy
b20gQ2FtYnJpZGdlIFB1Ymxpc2hlcnMsIGEgcGF0ZW50IGZvciBLUFBTLCBQRFNTMiB3aXRoIHJv
eWFsdGllcyBwYWlkIGZyb20gTWFwaSwgYW5kIGEgcGF0ZW50IGZvciBNb3ZlbWVudCBEaXNvcmRl
cnMgaW4gQ2xpbmljYWwgUHJhY3RpY2Ugd2l0aCByb3lhbHRpZXMgcGFpZCBmcm9tIFNwcmluZ2Vy
LiBEciBEYWZzYXJpIHJlcG9ydGVkIHJlY2VpdmluZyBncmFudHMgZnJvbSBFVSBKb2ludCBQcm9n
cmFtbWUgLSBOZXVyb2RlZ2VuZXJhdGl2ZSBEaXNlYXNlIFJlc2VhcmNoLCBQcm9mLiBLbGF1cyBU
aGllbWFubiBGb3VuZGF0aW9uIGluIHRoZSBHZXJtYW4gU29jaWV0eSBvZiBOZXVyb2xvZ3ksIEZl
bGdlbmhhdWVyIEZvdW5kYXRpb24sIEtvZWxuRm9ydHVuZSBwcm9ncmFtIG9mIHRoZSBNZWRpY2Fs
IEZhY3VsdHkgb2YgdGhlIFVuaXZlcnNpdHkgb2YgQ29sb2duZSwgRXZlcnBoYXJtYSwgS3lvd2Eg
S2lyaW4sIEJpYWwsIE9ydWVuLCBhbmQgU3RhZGFwaGFybSBvdXRzaWRlIHRoZSBzdWJtaXR0ZWQg
d29yayBhbmQgc2VydmluZyBhcyB0aGUgaGVhZCBvZiB0aGUgTm9uLU1vdG9yIFN5bXB0b21zIFN0
dWR5IEdyb3VwIG9mIHRoZSBHZXJtYW4gUGFya2luc29uIGFuZCBNb3ZlbWVudCBEaXNvcmRlciBG
b3VuZGF0aW9uICh1bnBhaWQpLiBObyBvdGhlciBkaXNjbG9zdXJlcyB3ZXJlIHJlcG9ydGVkLjwv
Y3VzdG9tMj48ZWxlY3Ryb25pYy1yZXNvdXJjZS1udW0+MTAuMTAwMS9qYW1hbmV0d29ya29wZW4u
MjAyMy41MjE3NzwvZWxlY3Ryb25pYy1yZXNvdXJjZS1udW0+PHJlbW90ZS1kYXRhYmFzZS1wcm92
aWRlcj5OTE08L3JlbW90ZS1kYXRhYmFzZS1wcm92aWRlcj48bGFuZ3VhZ2U+ZW5nPC9sYW5ndWFn
ZT48L3JlY29yZD48L0NpdGU+PENpdGU+PEF1dGhvcj5Kb3N0PC9BdXRob3I+PFllYXI+MjAyMTwv
WWVhcj48UmVjTnVtPjEzNDg8L1JlY051bT48cmVjb3JkPjxyZWMtbnVtYmVyPjEzNDg8L3JlYy1u
dW1iZXI+PGZvcmVpZ24ta2V5cz48a2V5IGFwcD0iRU4iIGRiLWlkPSIyMGF0ZHNlZnB3ZHdldmU1
YWEzeGUydGl2d3B0ZXowZGQyOWEiIHRpbWVzdGFtcD0iMTYyNjY0ODkyMSI+MTM0ODwva2V5Pjwv
Zm9yZWlnbi1rZXlzPjxyZWYtdHlwZSBuYW1lPSJKb3VybmFsIEFydGljbGUiPjE3PC9yZWYtdHlw
ZT48Y29udHJpYnV0b3JzPjxhdXRob3JzPjxhdXRob3I+Sm9zdCwgUy4gVC48L2F1dGhvcj48YXV0
aG9yPlZpc3Nlci1WYW5kZXdhbGxlLCBWLjwvYXV0aG9yPjxhdXRob3I+Uml6b3MsIEEuPC9hdXRo
b3I+PGF1dGhvcj5Mb2VocmVyLCBQLiBBLjwvYXV0aG9yPjxhdXRob3I+U2lsdmVyZGFsZSwgTS48
L2F1dGhvcj48YXV0aG9yPkV2YW5zLCBKLjwvYXV0aG9yPjxhdXRob3I+U2FtdWVsLCBNLjwvYXV0
aG9yPjxhdXRob3I+UGV0cnktU2NobWVsemVyLCBKLiBOLjwvYXV0aG9yPjxhdXRob3I+U2F1ZXJi
aWVyLCBBLjwvYXV0aG9yPjxhdXRob3I+R3Jvbm9zdGF5LCBBLjwvYXV0aG9yPjxhdXRob3I+QmFy
YmUsIE0uIFQuPC9hdXRob3I+PGF1dGhvcj5GaW5rLCBHLiBSLjwvYXV0aG9yPjxhdXRob3I+QXNo
a2FuLCBLLjwvYXV0aG9yPjxhdXRob3I+QW50b25pbmksIEEuPC9hdXRob3I+PGF1dGhvcj5NYXJ0
aW5lei1NYXJ0aW4sIFAuPC9hdXRob3I+PGF1dGhvcj5DaGF1ZGh1cmksIEsuIFIuPC9hdXRob3I+
PGF1dGhvcj5UaW1tZXJtYW5uLCBMLjwvYXV0aG9yPjxhdXRob3I+RGFmc2FyaSwgSC4gUy48L2F1
dGhvcj48YXV0aG9yPkV1cm9wYXIsPC9hdXRob3I+PGF1dGhvcj50aGUgSW50ZXJuYXRpb25hbCwg
UGFya2luc29uPC9hdXRob3I+PGF1dGhvcj5Nb3ZlbWVudCBEaXNvcmRlcnMgU29jaWV0eSBOb24t
TW90b3IgUGFya2luc29uJmFwb3M7cyBEaXNlYXNlIFN0dWR5LCBHcm91cDwvYXV0aG9yPjwvYXV0
aG9ycz48L2NvbnRyaWJ1dG9ycz48YXV0aC1hZGRyZXNzPlVuaXZlcnNpdHkgb2YgQ29sb2duZSwg
RmFjdWx0eSBvZiBNZWRpY2luZSBhbmQgVW5pdmVyc2l0eSBIb3NwaXRhbCBDb2xvZ25lLCBEZXBh
cnRtZW50IG9mIE5ldXJvbG9neSwgQ29sb2duZSwgR2VybWFueS4gc3RlZmFuaWUuam9zdEB1ay1r
b2Vsbi5kZS4mI3hEO1VuaXZlcnNpdHkgb2YgQ29sb2duZSwgRmFjdWx0eSBvZiBNZWRpY2luZSBh
bmQgVW5pdmVyc2l0eSBIb3NwaXRhbCBDb2xvZ25lLCBEZXBhcnRtZW50IG9mIFN0ZXJlb3RheHkg
YW5kIEZ1bmN0aW9uYWwgTmV1cm9zdXJnZXJ5LCBDb2xvZ25lLCBHZXJtYW55LiYjeEQ7UGFya2lu
c29uIEZvdW5kYXRpb24gSW50ZXJuYXRpb25hbCBDZW50cmUgb2YgRXhjZWxsZW5jZSwgS2luZyZh
cG9zO3MgQ29sbGVnZSBIb3NwaXRhbCwgTG9uZG9uLCBVSy4mI3hEO0RlcGFydG1lbnQgb2YgTmV1
cm9sb2d5LCBVbml2ZXJzaXR5IEhvc3BpdGFsIEdpZXNzZW4gYW5kIE1hcmJ1cmcsIENhbXB1cyBN
YXJidXJnLCBNYXJidXJnLCBHZXJtYW55LiYjeEQ7RGVwYXJ0bWVudCBvZiBOZXVyb2xvZ3kgYW5k
IE5ldXJvc3VyZ2VyeSwgU2FsZm9yZCBSb3lhbCBOSFMgRm91bmRhdGlvbiBUcnVzdCwgTWFuY2hl
c3RlciBBY2FkZW1pYyBIZWFsdGggU2NpZW5jZSBDZW50cmUsIFVuaXZlcnNpdHkgb2YgTWFuY2hl
c3RlciwgR3JlYXRlciBNYW5jaGVzdGVyLCBVSy4mI3hEO1VuaXZlcnNpdHkgb2YgQ29sb2duZSwg
RmFjdWx0eSBvZiBNZWRpY2luZSBhbmQgVW5pdmVyc2l0eSBIb3NwaXRhbCBDb2xvZ25lLCBEZXBh
cnRtZW50IG9mIE5ldXJvbG9neSwgQ29sb2duZSwgR2VybWFueS4mI3hEO0luc3RpdHV0ZSBvZiBQ
c3ljaGlhdHJ5LCBQc3ljaG9sb2d5IGFuZCBOZXVyb3NjaWVuY2UsIEtpbmcmYXBvcztzIENvbGxl
Z2UgTG9uZG9uLCBMb25kb24sIFVLLiYjeEQ7Q29nbml0aXZlIE5ldXJvc2NpZW5jZSwgSW5zdGl0
dXRlIG9mIE5ldXJvc2NpZW5jZSBhbmQgTWVkaWNpbmUgKElOTS0zKSwgUmVzZWFyY2ggQ2VudHJl
IEp1bGljaCwgSnVsaWNoLCBHZXJtYW55LiYjeEQ7RGVwYXJ0bWVudCBvZiBOZXVyb3NjaWVuY2Vz
IChETlMpLCBQYWRvdmEgVW5pdmVyc2l0eSwgUGFkb3ZhLCBJdGFseS4mI3hEO0NlbnRlciBmb3Ig
TmV0d29ya2VkIEJpb21lZGljYWwgUmVzZWFyY2ggaW4gTmV1cm9kZWdlbmVyYXRpdmUgRGlzZWFz
ZXMgKENJQkVSTkVEKSwgQ2FybG9zIElJSSBJbnN0aXR1dGUgb2YgSGVhbHRoLCBNYWRyaWQsIFNw
YWluLiYjeEQ7VW5pdmVyc2l0eSBvZiBDb2xvZ25lLCBGYWN1bHR5IG9mIE1lZGljaW5lIGFuZCBV
bml2ZXJzaXR5IEhvc3BpdGFsIENvbG9nbmUsIERlcGFydG1lbnQgb2YgTmV1cm9sb2d5LCBDb2xv
Z25lLCBHZXJtYW55LiBoYWlkYXIuZGFmc2FyaUB1ay1rb2Vsbi5kZS48L2F1dGgtYWRkcmVzcz48
dGl0bGVzPjx0aXRsZT5Ob24tbW90b3IgcHJlZGljdG9ycyBvZiAzNi1tb250aCBxdWFsaXR5IG9m
IGxpZmUgYWZ0ZXIgc3VidGhhbGFtaWMgc3RpbXVsYXRpb24gaW4gUGFya2luc29uIGRpc2Vhc2U8
L3RpdGxlPjxzZWNvbmRhcnktdGl0bGU+TlBKIFBhcmtpbnNvbnMgRGlzPC9zZWNvbmRhcnktdGl0
bGU+PC90aXRsZXM+PHBlcmlvZGljYWw+PGZ1bGwtdGl0bGU+TlBKIFBhcmtpbnNvbnMgRGlzPC9m
dWxsLXRpdGxlPjwvcGVyaW9kaWNhbD48cGFnZXM+NDg8L3BhZ2VzPjx2b2x1bWU+Nzwvdm9sdW1l
PjxudW1iZXI+MTwvbnVtYmVyPjxkYXRlcz48eWVhcj4yMDIxPC95ZWFyPjxwdWItZGF0ZXM+PGRh
dGU+SnVuIDg8L2RhdGU+PC9wdWItZGF0ZXM+PC9kYXRlcz48aXNibj4yMzczLTgwNTcgKFByaW50
KSYjeEQ7MjM3My04MDU3IChMaW5raW5nKTwvaXNibj48YWNjZXNzaW9uLW51bT4zNDEwMzUzNDwv
YWNjZXNzaW9uLW51bT48dXJscz48cmVsYXRlZC11cmxzPjx1cmw+aHR0cHM6Ly93d3cubmNiaS5u
bG0ubmloLmdvdi9wdWJtZWQvMzQxMDM1MzQ8L3VybD48L3JlbGF0ZWQtdXJscz48L3VybHM+PGN1
c3RvbTI+UE1DODE4NzM1ODwvY3VzdG9tMj48ZWxlY3Ryb25pYy1yZXNvdXJjZS1udW0+MTAuMTAz
OC9zNDE1MzEtMDIxLTAwMTc0LXg8L2VsZWN0cm9uaWMtcmVzb3VyY2UtbnVtPjwvcmVjb3JkPjwv
Q2l0ZT48L0VuZE5vdGU+AG==
</w:fldData>
        </w:fldChar>
      </w:r>
      <w:r w:rsidR="00544C03" w:rsidRPr="00522DE5">
        <w:instrText xml:space="preserve"> ADDIN EN.CITE.DATA </w:instrText>
      </w:r>
      <w:r w:rsidR="00544C03" w:rsidRPr="00522DE5">
        <w:fldChar w:fldCharType="end"/>
      </w:r>
      <w:r w:rsidRPr="00522DE5">
        <w:fldChar w:fldCharType="separate"/>
      </w:r>
      <w:r w:rsidR="005952F1" w:rsidRPr="00522DE5">
        <w:rPr>
          <w:noProof/>
          <w:vertAlign w:val="superscript"/>
        </w:rPr>
        <w:t>4-7</w:t>
      </w:r>
      <w:r w:rsidRPr="00522DE5">
        <w:fldChar w:fldCharType="end"/>
      </w:r>
      <w:r w:rsidRPr="00522DE5">
        <w:rPr>
          <w:rFonts w:eastAsia="Times New Roman" w:cs="Times New Roman"/>
          <w:lang w:val="en-US"/>
        </w:rPr>
        <w:t xml:space="preserve"> </w:t>
      </w:r>
      <w:r w:rsidR="00195269" w:rsidRPr="00522DE5">
        <w:rPr>
          <w:rFonts w:eastAsia="Times New Roman" w:cs="Times New Roman"/>
          <w:lang w:val="en-US"/>
        </w:rPr>
        <w:t>Q</w:t>
      </w:r>
      <w:r w:rsidR="00D5431B" w:rsidRPr="00522DE5">
        <w:rPr>
          <w:rFonts w:eastAsia="Times New Roman" w:cs="Times New Roman"/>
          <w:lang w:val="en-US"/>
        </w:rPr>
        <w:t xml:space="preserve">uality of life </w:t>
      </w:r>
      <w:r w:rsidR="00765585" w:rsidRPr="00522DE5">
        <w:rPr>
          <w:rFonts w:eastAsia="Times New Roman" w:cs="Times New Roman"/>
          <w:lang w:val="en-US"/>
        </w:rPr>
        <w:t>after subthalamic stimulation is</w:t>
      </w:r>
      <w:r w:rsidR="00D5431B" w:rsidRPr="00522DE5">
        <w:rPr>
          <w:rFonts w:eastAsia="Times New Roman" w:cs="Times New Roman"/>
          <w:lang w:val="en-US"/>
        </w:rPr>
        <w:t xml:space="preserve"> influenced</w:t>
      </w:r>
      <w:r w:rsidR="00195269" w:rsidRPr="00522DE5">
        <w:rPr>
          <w:rFonts w:eastAsia="Times New Roman" w:cs="Times New Roman"/>
          <w:lang w:val="en-US"/>
        </w:rPr>
        <w:t xml:space="preserve"> </w:t>
      </w:r>
      <w:r w:rsidR="00CA1812" w:rsidRPr="00522DE5">
        <w:rPr>
          <w:rFonts w:eastAsia="Times New Roman" w:cs="Times New Roman"/>
          <w:lang w:val="en-US"/>
        </w:rPr>
        <w:t xml:space="preserve">considerably </w:t>
      </w:r>
      <w:r w:rsidR="00195269" w:rsidRPr="00522DE5">
        <w:rPr>
          <w:rFonts w:eastAsia="Times New Roman" w:cs="Times New Roman"/>
          <w:lang w:val="en-US"/>
        </w:rPr>
        <w:t xml:space="preserve">by </w:t>
      </w:r>
      <w:r w:rsidR="00765585" w:rsidRPr="00522DE5">
        <w:rPr>
          <w:rFonts w:eastAsia="Times New Roman" w:cs="Times New Roman"/>
          <w:lang w:val="en-US"/>
        </w:rPr>
        <w:t xml:space="preserve">the </w:t>
      </w:r>
      <w:r w:rsidR="00195269" w:rsidRPr="00522DE5">
        <w:rPr>
          <w:rFonts w:eastAsia="Times New Roman" w:cs="Times New Roman"/>
          <w:lang w:val="en-US"/>
        </w:rPr>
        <w:t>ADL outcome,</w:t>
      </w:r>
      <w:r w:rsidR="00D5431B" w:rsidRPr="00522DE5">
        <w:rPr>
          <w:rFonts w:eastAsia="Times New Roman" w:cs="Times New Roman"/>
          <w:lang w:val="en-US"/>
        </w:rPr>
        <w:fldChar w:fldCharType="begin">
          <w:fldData xml:space="preserve">PEVuZE5vdGU+PENpdGU+PEF1dGhvcj5Kb3N0PC9BdXRob3I+PFllYXI+MjAyNDwvWWVhcj48UmVj
TnVtPjE2NTk8L1JlY051bT48RGlzcGxheVRleHQ+PHN0eWxlIGZhY2U9InN1cGVyc2NyaXB0Ij42
PC9zdHlsZT48L0Rpc3BsYXlUZXh0PjxyZWNvcmQ+PHJlYy1udW1iZXI+MTY1OTwvcmVjLW51bWJl
cj48Zm9yZWlnbi1rZXlzPjxrZXkgYXBwPSJFTiIgZGItaWQ9IjIwYXRkc2VmcHdkd2V2ZTVhYTN4
ZTJ0aXZ3cHRlejBkZDI5YSIgdGltZXN0YW1wPSIxNzA3ODQxMDgwIj4xNjU5PC9rZXk+PC9mb3Jl
aWduLWtleXM+PHJlZi10eXBlIG5hbWU9IkpvdXJuYWwgQXJ0aWNsZSI+MTc8L3JlZi10eXBlPjxj
b250cmlidXRvcnM+PGF1dGhvcnM+PGF1dGhvcj5Kb3N0LCBTLiBULjwvYXV0aG9yPjxhdXRob3I+
QWxvdWksIFMuPC9hdXRob3I+PGF1dGhvcj5FdmFucywgSi48L2F1dGhvcj48YXV0aG9yPkFzaGth
biwgSy48L2F1dGhvcj48YXV0aG9yPlNhdWVyYmllciwgQS48L2F1dGhvcj48YXV0aG9yPlJpem9z
LCBBLjwvYXV0aG9yPjxhdXRob3I+UGV0cnktU2NobWVsemVyLCBKLiBOLjwvYXV0aG9yPjxhdXRo
b3I+R3Jvbm9zdGF5LCBBLjwvYXV0aG9yPjxhdXRob3I+RmluaywgRy4gUi48L2F1dGhvcj48YXV0
aG9yPlZpc3Nlci1WYW5kZXdhbGxlLCBWLjwvYXV0aG9yPjxhdXRob3I+QW50b25pbmksIEEuPC9h
dXRob3I+PGF1dGhvcj5TaWx2ZXJkYWxlLCBNLjwvYXV0aG9yPjxhdXRob3I+VGltbWVybWFubiwg
TC48L2F1dGhvcj48YXV0aG9yPk1hcnRpbmV6LU1hcnRpbiwgUC48L2F1dGhvcj48YXV0aG9yPkNo
YXVkaHVyaSwgSy4gUi48L2F1dGhvcj48YXV0aG9yPkRhZnNhcmksIEguIFMuPC9hdXRob3I+PGF1
dGhvcj5JbnRlcm5hdGlvbmFsLCBQYXJraW5zb248L2F1dGhvcj48YXV0aG9yPk1vdmVtZW50IERp
c29yZGVycyBTb2NpZXR5IE5vbi1Nb3RvciBQYXJraW5zb24mYXBvcztzIERpc2Vhc2UgU3R1ZHks
IEdyb3VwPC9hdXRob3I+PGF1dGhvcj5FdXJvcGFyLDwvYXV0aG9yPjwvYXV0aG9ycz48L2NvbnRy
aWJ1dG9ycz48YXV0aC1hZGRyZXNzPlVuaXZlcnNpdHkgb2YgQ29sb2duZSwgRmFjdWx0eSBvZiBN
ZWRpY2luZSBhbmQgVW5pdmVyc2l0eSBIb3NwaXRhbCBDb2xvZ25lLCBEZXBhcnRtZW50IG9mIE5l
dXJvbG9neSwgQ29sb2duZSwgR2VybWFueS4mI3hEO0RlcGFydG1lbnQgb2YgTmV1cm9sb2d5IGFu
ZCBOZXVyb3N1cmdlcnksIFNhbGZvcmQgUm95YWwgTkhTIEZvdW5kYXRpb24gVHJ1c3QsIE1hbmNo
ZXN0ZXIsIFVLLiYjeEQ7UGFya2luc29uIEZvdW5kYXRpb24gSW50ZXJuYXRpb25hbCBDZW50cmUg
b2YgRXhjZWxsZW5jZSwgS2luZyZhcG9zO3MgQ29sbGVnZSBIb3NwaXRhbCwgTG9uZG9uLCBVSy4m
I3hEO0FjYWRlbWljIEhlYWx0aCBTY2llbmNlIENlbnRyZSwgVW5pdmVyc2l0eSBvZiBNYW5jaGVz
dGVyLCBHcmVhdGVyIE1hbmNoZXN0ZXIsIFVLLiYjeEQ7Q29nbml0aXZlIE5ldXJvc2NpZW5jZSwg
SW5zdGl0dXRlIG9mIE5ldXJvc2NpZW5jZSBhbmQgTWVkaWNpbmUgKElOTS0zKSwgUmVzZWFyY2gg
Q2VudHJlIEp1bGljaCwgSnVsaWNoLCBHZXJtYW55LiYjeEQ7VW5pdmVyc2l0eSBvZiBDb2xvZ25l
LCBGYWN1bHR5IG9mIE1lZGljaW5lIGFuZCBVbml2ZXJzaXR5IEhvc3BpdGFsIENvbG9nbmUsIERl
cGFydG1lbnQgb2YgU3RlcmVvdGFjdGljIGFuZCBGdW5jdGlvbmFsIE5ldXJvc3VyZ2VyeSwgQ29s
b2duZSwgR2VybWFueS4mI3hEO0RlcGFydG1lbnQgb2YgTmV1cm9zY2llbmNlcyAoRE5TKSwgUGFk
b3ZhIFVuaXZlcnNpdHksIFBhZG92YSwgSXRhbHkuJiN4RDtEZXBhcnRtZW50IG9mIE5ldXJvbG9n
eSwgVW5pdmVyc2l0eSBIb3NwaXRhbCBHaWVzc2VuIGFuZCBNYXJidXJnLCBDYW1wdXMgTWFyYnVy
ZywgTWFyYnVyZywgR2VybWFueS4mI3hEO0NlbnRlciBmb3IgTmV0d29ya2VkIEJpb21lZGljYWwg
UmVzZWFyY2ggaW4gTmV1cm9kZWdlbmVyYXRpdmUgRGlzZWFzZXMgKENJQkVSTkVEKSwgQ2FybG9z
IElJSSBJbnN0aXR1dGUgb2YgSGVhbHRoLCBNYWRyaWQsIFNwYWluLiYjeEQ7SW5zdGl0dXRlIG9m
IFBzeWNoaWF0cnksIFBzeWNob2xvZ3kgYW5kIE5ldXJvc2NpZW5jZSwgS2luZyZhcG9zO3MgQ29s
bGVnZSBMb25kb24sIExvbmRvbiwgVUsuJiN4RDtOSUhSIE1lbnRhbCBIZWFsdGggQmlvbWVkaWNh
bCBSZXNlYXJjaCBDZW50cmUgYW5kIERlbWVudGlhIEJpb21lZGljYWwgUmVzZWFyY2ggVW5pdCwg
U291dGggTG9uZG9uIGFuZCBNYXVkc2xleSBOSFMgRm91bmRhdGlvbiBUcnVzdCBhbmQgS2luZyZh
cG9zO3MgQ29sbGVnZSBMb25kb24sIExvbmRvbiwgVUsuPC9hdXRoLWFkZHJlc3M+PHRpdGxlcz48
dGl0bGU+TmV1cm9zdGltdWxhdGlvbiBmb3IgQWR2YW5jZWQgUGFya2luc29uIERpc2Vhc2UgYW5k
IFF1YWxpdHkgb2YgTGlmZSBhdCA1IFllYXJzOiBBIE5vbnJhbmRvbWl6ZWQgQ29udHJvbGxlZCBU
cmlhbDwvdGl0bGU+PHNlY29uZGFyeS10aXRsZT5KQU1BIE5ldHcgT3Blbjwvc2Vjb25kYXJ5LXRp
dGxlPjxhbHQtdGl0bGU+SkFNQSBuZXR3b3JrIG9wZW48L2FsdC10aXRsZT48L3RpdGxlcz48cGVy
aW9kaWNhbD48ZnVsbC10aXRsZT5KQU1BIE5ldHcgT3BlbjwvZnVsbC10aXRsZT48YWJici0xPkpB
TUEgbmV0d29yayBvcGVuPC9hYmJyLTE+PC9wZXJpb2RpY2FsPjxhbHQtcGVyaW9kaWNhbD48ZnVs
bC10aXRsZT5KQU1BIE5ldHcgT3BlbjwvZnVsbC10aXRsZT48YWJici0xPkpBTUEgbmV0d29yayBv
cGVuPC9hYmJyLTE+PC9hbHQtcGVyaW9kaWNhbD48cGFnZXM+ZTIzNTIxNzc8L3BhZ2VzPjx2b2x1
bWU+Nzwvdm9sdW1lPjxudW1iZXI+MTwvbnVtYmVyPjxlZGl0aW9uPjIwMjQvMDEvMTg8L2VkaXRp
b24+PGtleXdvcmRzPjxrZXl3b3JkPkZlbWFsZTwva2V5d29yZD48a2V5d29yZD5IdW1hbnM8L2tl
eXdvcmQ+PGtleXdvcmQ+TWFsZTwva2V5d29yZD48a2V5d29yZD5NaWRkbGUgQWdlZDwva2V5d29y
ZD48a2V5d29yZD5BY3Rpdml0aWVzIG9mIERhaWx5IExpdmluZzwva2V5d29yZD48a2V5d29yZD5M
ZXZvZG9wYTwva2V5d29yZD48a2V5d29yZD4qUGFya2luc29uIERpc2Vhc2UvdGhlcmFweTwva2V5
d29yZD48a2V5d29yZD5Qcm9zcGVjdGl2ZSBTdHVkaWVzPC9rZXl3b3JkPjxrZXl3b3JkPipRdWFs
aXR5IG9mIExpZmU8L2tleXdvcmQ+PGtleXdvcmQ+QWdlZDwva2V5d29yZD48L2tleXdvcmRzPjxk
YXRlcz48eWVhcj4yMDI0PC95ZWFyPjxwdWItZGF0ZXM+PGRhdGU+SmFuIDI8L2RhdGU+PC9wdWIt
ZGF0ZXM+PC9kYXRlcz48aXNibj4yNTc0LTM4MDUgKEVsZWN0cm9uaWMpJiN4RDsyNTc0LTM4MDUg
KExpbmtpbmcpPC9pc2JuPjxhY2Nlc3Npb24tbnVtPjM4MjM2NjAwPC9hY2Nlc3Npb24tbnVtPjx1
cmxzPjxyZWxhdGVkLXVybHM+PHVybD5odHRwczovL3d3dy5uY2JpLm5sbS5uaWguZ292L3B1Ym1l
ZC8zODIzNjYwMDwvdXJsPjwvcmVsYXRlZC11cmxzPjwvdXJscz48Y3VzdG9tMj5QTUMxMDc5NzQy
MyBQcm9mLiBLbGF1cyBUaGllbWFubiBGb3VuZGF0aW9uIGFuZCBCcmFuZGF1LUxhaWJhY2gtRm91
bmRhdGlvbiBvdXRzaWRlIHRoZSBzdWJtaXR0ZWQgd29yay4gRHIgQXNoa2FuIHJlcG9ydGVkIHJl
Y2VpdmluZyBncmFudHMgZnJvbSBNZWR0cm9uaWMgYW5kIEFiYm90dCBvdXRzaWRlIHRoZSBzdWJt
aXR0ZWQgd29yay4gRHIgUml6b3MgcmVwb3J0ZWQgcmVjZWl2aW5nIHNhbGFyeSBzdXBwb3J0IGZy
b20gTW92ZW1lbnQgRGlzb3JkZXIgU29jaWV0eSBhbmQgTmF0aW9uYWwgSW5zdGl0dXRlIGZvciBI
ZWFsdGggUmVzZWFyY2ggQ2xpbmljYWwgUmVzZWFyY2ggTmV0d29yayBvdXRzaWRlIHRoZSBzdWJt
aXR0ZWQgd29yay4gRHIgUGV0cnktU2NobWVsemVyIHJlcG9ydGVkIHJlY2VpdmluZyBncmFudHMg
ZnJvbSBEZXV0c2NoZSBGb3JzY2h1bmdzZ2VtZWluc2NoYWZ0LiBEciBGaW5rIHJlcG9ydGVkIHJl
Y2VpdmluZyBncmFudHMgZnJvbSBEZXV0c2NoZSBGb3JzY2h1bmdzZ2VtZWluc2NoYWZ0IGR1cmlu
ZyB0aGUgY29uZHVjdCBvZiB0aGUgc3R1ZHkuIERyIEFudG9uaW5pIHJlcG9ydGVkIHJlY2Vpdmlu
ZyBwZXJzb25hbCBmZWVzIGZyb20gQmlhbCwgQWJiVmllLCBCYXllciwgYW5kIGZyb20gTm9yZGlj
IEluZnVjYXJlIG91dHNpZGUgdGhlIHN1Ym1pdHRlZCB3b3JrLiBEciBUaW1tZXJtYW5uIHJlcG9y
dGVkIHJlY2VpdmluZyBncmFudHMgZnJvbSBCb3N0b24gU2NpZW50aWZpYyBhbmQgcGVyc29uYWwg
ZmVlcyBmcm9tIEJvc3RvbiBTY2llbnRpZmljLCBBYmJWaWUsIE5vdmFydGlzLCBOZXVyYXhwaGFy
bSwgVGV2YSwgRGlhcGxhbiwgYW5kIE1vdmVtZW50IERpc29yZGVycyBTb2NpZXR5IGR1cmluZyB0
aGUgY29uZHVjdCBvZiB0aGUgc3R1ZHkgYW5kIHNlcnZpbmcgYXMgdGhlIHByZXNpZGVudCBvZiB0
aGUgR2VybWFuIFNvY2lldHkgb2YgTmV1cm9sb2d5IG91dHNpZGUgdGhlIHN1Ym1pdHRlZCB3b3Jr
LiBEciBNYXJ0aW5lei1NYXJ0aW4gcmVwb3J0ZWQgcmVjZWl2aW5nIHBlcnNvbmFsIGZlZXMgZnJv
bSBJbnRlcm5hdGlvbmFsIFBhcmtpbnNvbiBhbmQgTW92ZW1lbnQgRGlzb3JkZXIgU29jaWV0eSBv
dXRzaWRlIHRoZSBzdWJtaXR0ZWQgd29yay4gRHIgQ2hhdWRodXJpIHJlcG9ydGVkIHJlY2Vpdmlu
ZyBncmFudHMgZnJvbSBQYXJraW5zb24mYXBvcztzIERpc2Vhc2UgTm9uLU1vdG9yIEdyb3VwIEdy
YW50IGZvciBOSUxTIHN0dWR5IGR1cmluZyB0aGUgY29uZHVjdCBvZiB0aGUgc3R1ZHkgYW5kIHBl
cnNvbmFsIGZlZXMgZnJvbSBBYmJWaWUsIFVDQiwgQmlhbCwgR2xvYmFsIEtpbmV0aWNzIENvcnBv
cmF0aW9uLCBDeW5hcHN1cywgTG9ic29yLCBTdGFkYSwgWmFtYm9uLCBQcm9maWxlIFBoYXJtYSwg
U3lub3Zpb24sIFJvY2hlLCBTY2lvbiwgQnJpdGFubmlhIFBoYXJtYWNldXRpY2FscywgQWNhZGlh
LCA0RCBQaGFybWEsIE5vdmFydGlzLCBLeW93YSBLaXJpbiwgYW5kIEJvZWhyaW5nZXIgSW5nZWxo
ZWltIGFuZCBncmFudHMgZnJvbSBFVSAoSG9yaXpvbiAyMDIwKSwgUGFya2luc29uJmFwb3M7cyBV
SywgUGFya2luc29uJmFwb3M7cyBGb3VuZGF0aW9uLCBhbmQgV2VsbGNvbWUgVHJ1c3Qgb3V0c2lk
ZSB0aGUgc3VibWl0dGVkIHdvcms7IGluIGFkZGl0aW9uLCBEciBDaGF1ZGh1cmkgaGFkIGEgcGF0
ZW50IGZvciBOb24tTW90b3IgU3ltcHRvbXMgb2YgUGFya2luc29uJmFwb3M7cyBEaXNlYXNlIHdp
dGggcm95YWx0aWVzIHBhaWQgZnJvbSBPeGZvcmQgVW5pdmVyc2l0eSBQcmVzcywgYSBwYXRlbnQg
Zm9yIE5ldXJvcHN5Y2hpYXRyaWMgYW5kIENvZ25pdGl2ZSBDaGFuZ2VzIGluIFBhcmtpbnNvbiZh
cG9zO3MgRGlzZWFzZSBhbmQgUmVsYXRlZCBNb3ZlbWVudCBEaXNvcmRlcnMgd2l0aCByb3lhbHRp
ZXMgcGFpZCBmcm9tIENhbWJyaWRnZSBQdWJsaXNoZXJzLCBhIHBhdGVudCBmb3IgS1BQUywgUERT
UzIgd2l0aCByb3lhbHRpZXMgcGFpZCBmcm9tIE1hcGksIGFuZCBhIHBhdGVudCBmb3IgTW92ZW1l
bnQgRGlzb3JkZXJzIGluIENsaW5pY2FsIFByYWN0aWNlIHdpdGggcm95YWx0aWVzIHBhaWQgZnJv
bSBTcHJpbmdlci4gRHIgRGFmc2FyaSByZXBvcnRlZCByZWNlaXZpbmcgZ3JhbnRzIGZyb20gRVUg
Sm9pbnQgUHJvZ3JhbW1lIC0gTmV1cm9kZWdlbmVyYXRpdmUgRGlzZWFzZSBSZXNlYXJjaCwgUHJv
Zi4gS2xhdXMgVGhpZW1hbm4gRm91bmRhdGlvbiBpbiB0aGUgR2VybWFuIFNvY2lldHkgb2YgTmV1
cm9sb2d5LCBGZWxnZW5oYXVlciBGb3VuZGF0aW9uLCBLb2VsbkZvcnR1bmUgcHJvZ3JhbSBvZiB0
aGUgTWVkaWNhbCBGYWN1bHR5IG9mIHRoZSBVbml2ZXJzaXR5IG9mIENvbG9nbmUsIEV2ZXJwaGFy
bWEsIEt5b3dhIEtpcmluLCBCaWFsLCBPcnVlbiwgYW5kIFN0YWRhcGhhcm0gb3V0c2lkZSB0aGUg
c3VibWl0dGVkIHdvcmsgYW5kIHNlcnZpbmcgYXMgdGhlIGhlYWQgb2YgdGhlIE5vbi1Nb3RvciBT
eW1wdG9tcyBTdHVkeSBHcm91cCBvZiB0aGUgR2VybWFuIFBhcmtpbnNvbiBhbmQgTW92ZW1lbnQg
RGlzb3JkZXIgRm91bmRhdGlvbiAodW5wYWlkKS4gTm8gb3RoZXIgZGlzY2xvc3VyZXMgd2VyZSBy
ZXBvcnRlZC48L2N1c3RvbTI+PGVsZWN0cm9uaWMtcmVzb3VyY2UtbnVtPjEwLjEwMDEvamFtYW5l
dHdvcmtvcGVuLjIwMjMuNTIxNzc8L2VsZWN0cm9uaWMtcmVzb3VyY2UtbnVtPjxyZW1vdGUtZGF0
YWJhc2UtcHJvdmlkZXI+TkxNPC9yZW1vdGUtZGF0YWJhc2UtcHJvdmlkZXI+PGxhbmd1YWdlPmVu
ZzwvbGFuZ3VhZ2U+PC9yZWNvcmQ+PC9DaXRlPjwvRW5kTm90ZT4A
</w:fldData>
        </w:fldChar>
      </w:r>
      <w:r w:rsidR="00544C03" w:rsidRPr="00522DE5">
        <w:rPr>
          <w:rFonts w:eastAsia="Times New Roman" w:cs="Times New Roman"/>
          <w:lang w:val="en-US"/>
        </w:rPr>
        <w:instrText xml:space="preserve"> ADDIN EN.CITE </w:instrText>
      </w:r>
      <w:r w:rsidR="00544C03" w:rsidRPr="00522DE5">
        <w:rPr>
          <w:rFonts w:eastAsia="Times New Roman" w:cs="Times New Roman"/>
          <w:lang w:val="en-US"/>
        </w:rPr>
        <w:fldChar w:fldCharType="begin">
          <w:fldData xml:space="preserve">PEVuZE5vdGU+PENpdGU+PEF1dGhvcj5Kb3N0PC9BdXRob3I+PFllYXI+MjAyNDwvWWVhcj48UmVj
TnVtPjE2NTk8L1JlY051bT48RGlzcGxheVRleHQ+PHN0eWxlIGZhY2U9InN1cGVyc2NyaXB0Ij42
PC9zdHlsZT48L0Rpc3BsYXlUZXh0PjxyZWNvcmQ+PHJlYy1udW1iZXI+MTY1OTwvcmVjLW51bWJl
cj48Zm9yZWlnbi1rZXlzPjxrZXkgYXBwPSJFTiIgZGItaWQ9IjIwYXRkc2VmcHdkd2V2ZTVhYTN4
ZTJ0aXZ3cHRlejBkZDI5YSIgdGltZXN0YW1wPSIxNzA3ODQxMDgwIj4xNjU5PC9rZXk+PC9mb3Jl
aWduLWtleXM+PHJlZi10eXBlIG5hbWU9IkpvdXJuYWwgQXJ0aWNsZSI+MTc8L3JlZi10eXBlPjxj
b250cmlidXRvcnM+PGF1dGhvcnM+PGF1dGhvcj5Kb3N0LCBTLiBULjwvYXV0aG9yPjxhdXRob3I+
QWxvdWksIFMuPC9hdXRob3I+PGF1dGhvcj5FdmFucywgSi48L2F1dGhvcj48YXV0aG9yPkFzaGth
biwgSy48L2F1dGhvcj48YXV0aG9yPlNhdWVyYmllciwgQS48L2F1dGhvcj48YXV0aG9yPlJpem9z
LCBBLjwvYXV0aG9yPjxhdXRob3I+UGV0cnktU2NobWVsemVyLCBKLiBOLjwvYXV0aG9yPjxhdXRo
b3I+R3Jvbm9zdGF5LCBBLjwvYXV0aG9yPjxhdXRob3I+RmluaywgRy4gUi48L2F1dGhvcj48YXV0
aG9yPlZpc3Nlci1WYW5kZXdhbGxlLCBWLjwvYXV0aG9yPjxhdXRob3I+QW50b25pbmksIEEuPC9h
dXRob3I+PGF1dGhvcj5TaWx2ZXJkYWxlLCBNLjwvYXV0aG9yPjxhdXRob3I+VGltbWVybWFubiwg
TC48L2F1dGhvcj48YXV0aG9yPk1hcnRpbmV6LU1hcnRpbiwgUC48L2F1dGhvcj48YXV0aG9yPkNo
YXVkaHVyaSwgSy4gUi48L2F1dGhvcj48YXV0aG9yPkRhZnNhcmksIEguIFMuPC9hdXRob3I+PGF1
dGhvcj5JbnRlcm5hdGlvbmFsLCBQYXJraW5zb248L2F1dGhvcj48YXV0aG9yPk1vdmVtZW50IERp
c29yZGVycyBTb2NpZXR5IE5vbi1Nb3RvciBQYXJraW5zb24mYXBvcztzIERpc2Vhc2UgU3R1ZHks
IEdyb3VwPC9hdXRob3I+PGF1dGhvcj5FdXJvcGFyLDwvYXV0aG9yPjwvYXV0aG9ycz48L2NvbnRy
aWJ1dG9ycz48YXV0aC1hZGRyZXNzPlVuaXZlcnNpdHkgb2YgQ29sb2duZSwgRmFjdWx0eSBvZiBN
ZWRpY2luZSBhbmQgVW5pdmVyc2l0eSBIb3NwaXRhbCBDb2xvZ25lLCBEZXBhcnRtZW50IG9mIE5l
dXJvbG9neSwgQ29sb2duZSwgR2VybWFueS4mI3hEO0RlcGFydG1lbnQgb2YgTmV1cm9sb2d5IGFu
ZCBOZXVyb3N1cmdlcnksIFNhbGZvcmQgUm95YWwgTkhTIEZvdW5kYXRpb24gVHJ1c3QsIE1hbmNo
ZXN0ZXIsIFVLLiYjeEQ7UGFya2luc29uIEZvdW5kYXRpb24gSW50ZXJuYXRpb25hbCBDZW50cmUg
b2YgRXhjZWxsZW5jZSwgS2luZyZhcG9zO3MgQ29sbGVnZSBIb3NwaXRhbCwgTG9uZG9uLCBVSy4m
I3hEO0FjYWRlbWljIEhlYWx0aCBTY2llbmNlIENlbnRyZSwgVW5pdmVyc2l0eSBvZiBNYW5jaGVz
dGVyLCBHcmVhdGVyIE1hbmNoZXN0ZXIsIFVLLiYjeEQ7Q29nbml0aXZlIE5ldXJvc2NpZW5jZSwg
SW5zdGl0dXRlIG9mIE5ldXJvc2NpZW5jZSBhbmQgTWVkaWNpbmUgKElOTS0zKSwgUmVzZWFyY2gg
Q2VudHJlIEp1bGljaCwgSnVsaWNoLCBHZXJtYW55LiYjeEQ7VW5pdmVyc2l0eSBvZiBDb2xvZ25l
LCBGYWN1bHR5IG9mIE1lZGljaW5lIGFuZCBVbml2ZXJzaXR5IEhvc3BpdGFsIENvbG9nbmUsIERl
cGFydG1lbnQgb2YgU3RlcmVvdGFjdGljIGFuZCBGdW5jdGlvbmFsIE5ldXJvc3VyZ2VyeSwgQ29s
b2duZSwgR2VybWFueS4mI3hEO0RlcGFydG1lbnQgb2YgTmV1cm9zY2llbmNlcyAoRE5TKSwgUGFk
b3ZhIFVuaXZlcnNpdHksIFBhZG92YSwgSXRhbHkuJiN4RDtEZXBhcnRtZW50IG9mIE5ldXJvbG9n
eSwgVW5pdmVyc2l0eSBIb3NwaXRhbCBHaWVzc2VuIGFuZCBNYXJidXJnLCBDYW1wdXMgTWFyYnVy
ZywgTWFyYnVyZywgR2VybWFueS4mI3hEO0NlbnRlciBmb3IgTmV0d29ya2VkIEJpb21lZGljYWwg
UmVzZWFyY2ggaW4gTmV1cm9kZWdlbmVyYXRpdmUgRGlzZWFzZXMgKENJQkVSTkVEKSwgQ2FybG9z
IElJSSBJbnN0aXR1dGUgb2YgSGVhbHRoLCBNYWRyaWQsIFNwYWluLiYjeEQ7SW5zdGl0dXRlIG9m
IFBzeWNoaWF0cnksIFBzeWNob2xvZ3kgYW5kIE5ldXJvc2NpZW5jZSwgS2luZyZhcG9zO3MgQ29s
bGVnZSBMb25kb24sIExvbmRvbiwgVUsuJiN4RDtOSUhSIE1lbnRhbCBIZWFsdGggQmlvbWVkaWNh
bCBSZXNlYXJjaCBDZW50cmUgYW5kIERlbWVudGlhIEJpb21lZGljYWwgUmVzZWFyY2ggVW5pdCwg
U291dGggTG9uZG9uIGFuZCBNYXVkc2xleSBOSFMgRm91bmRhdGlvbiBUcnVzdCBhbmQgS2luZyZh
cG9zO3MgQ29sbGVnZSBMb25kb24sIExvbmRvbiwgVUsuPC9hdXRoLWFkZHJlc3M+PHRpdGxlcz48
dGl0bGU+TmV1cm9zdGltdWxhdGlvbiBmb3IgQWR2YW5jZWQgUGFya2luc29uIERpc2Vhc2UgYW5k
IFF1YWxpdHkgb2YgTGlmZSBhdCA1IFllYXJzOiBBIE5vbnJhbmRvbWl6ZWQgQ29udHJvbGxlZCBU
cmlhbDwvdGl0bGU+PHNlY29uZGFyeS10aXRsZT5KQU1BIE5ldHcgT3Blbjwvc2Vjb25kYXJ5LXRp
dGxlPjxhbHQtdGl0bGU+SkFNQSBuZXR3b3JrIG9wZW48L2FsdC10aXRsZT48L3RpdGxlcz48cGVy
aW9kaWNhbD48ZnVsbC10aXRsZT5KQU1BIE5ldHcgT3BlbjwvZnVsbC10aXRsZT48YWJici0xPkpB
TUEgbmV0d29yayBvcGVuPC9hYmJyLTE+PC9wZXJpb2RpY2FsPjxhbHQtcGVyaW9kaWNhbD48ZnVs
bC10aXRsZT5KQU1BIE5ldHcgT3BlbjwvZnVsbC10aXRsZT48YWJici0xPkpBTUEgbmV0d29yayBv
cGVuPC9hYmJyLTE+PC9hbHQtcGVyaW9kaWNhbD48cGFnZXM+ZTIzNTIxNzc8L3BhZ2VzPjx2b2x1
bWU+Nzwvdm9sdW1lPjxudW1iZXI+MTwvbnVtYmVyPjxlZGl0aW9uPjIwMjQvMDEvMTg8L2VkaXRp
b24+PGtleXdvcmRzPjxrZXl3b3JkPkZlbWFsZTwva2V5d29yZD48a2V5d29yZD5IdW1hbnM8L2tl
eXdvcmQ+PGtleXdvcmQ+TWFsZTwva2V5d29yZD48a2V5d29yZD5NaWRkbGUgQWdlZDwva2V5d29y
ZD48a2V5d29yZD5BY3Rpdml0aWVzIG9mIERhaWx5IExpdmluZzwva2V5d29yZD48a2V5d29yZD5M
ZXZvZG9wYTwva2V5d29yZD48a2V5d29yZD4qUGFya2luc29uIERpc2Vhc2UvdGhlcmFweTwva2V5
d29yZD48a2V5d29yZD5Qcm9zcGVjdGl2ZSBTdHVkaWVzPC9rZXl3b3JkPjxrZXl3b3JkPipRdWFs
aXR5IG9mIExpZmU8L2tleXdvcmQ+PGtleXdvcmQ+QWdlZDwva2V5d29yZD48L2tleXdvcmRzPjxk
YXRlcz48eWVhcj4yMDI0PC95ZWFyPjxwdWItZGF0ZXM+PGRhdGU+SmFuIDI8L2RhdGU+PC9wdWIt
ZGF0ZXM+PC9kYXRlcz48aXNibj4yNTc0LTM4MDUgKEVsZWN0cm9uaWMpJiN4RDsyNTc0LTM4MDUg
KExpbmtpbmcpPC9pc2JuPjxhY2Nlc3Npb24tbnVtPjM4MjM2NjAwPC9hY2Nlc3Npb24tbnVtPjx1
cmxzPjxyZWxhdGVkLXVybHM+PHVybD5odHRwczovL3d3dy5uY2JpLm5sbS5uaWguZ292L3B1Ym1l
ZC8zODIzNjYwMDwvdXJsPjwvcmVsYXRlZC11cmxzPjwvdXJscz48Y3VzdG9tMj5QTUMxMDc5NzQy
MyBQcm9mLiBLbGF1cyBUaGllbWFubiBGb3VuZGF0aW9uIGFuZCBCcmFuZGF1LUxhaWJhY2gtRm91
bmRhdGlvbiBvdXRzaWRlIHRoZSBzdWJtaXR0ZWQgd29yay4gRHIgQXNoa2FuIHJlcG9ydGVkIHJl
Y2VpdmluZyBncmFudHMgZnJvbSBNZWR0cm9uaWMgYW5kIEFiYm90dCBvdXRzaWRlIHRoZSBzdWJt
aXR0ZWQgd29yay4gRHIgUml6b3MgcmVwb3J0ZWQgcmVjZWl2aW5nIHNhbGFyeSBzdXBwb3J0IGZy
b20gTW92ZW1lbnQgRGlzb3JkZXIgU29jaWV0eSBhbmQgTmF0aW9uYWwgSW5zdGl0dXRlIGZvciBI
ZWFsdGggUmVzZWFyY2ggQ2xpbmljYWwgUmVzZWFyY2ggTmV0d29yayBvdXRzaWRlIHRoZSBzdWJt
aXR0ZWQgd29yay4gRHIgUGV0cnktU2NobWVsemVyIHJlcG9ydGVkIHJlY2VpdmluZyBncmFudHMg
ZnJvbSBEZXV0c2NoZSBGb3JzY2h1bmdzZ2VtZWluc2NoYWZ0LiBEciBGaW5rIHJlcG9ydGVkIHJl
Y2VpdmluZyBncmFudHMgZnJvbSBEZXV0c2NoZSBGb3JzY2h1bmdzZ2VtZWluc2NoYWZ0IGR1cmlu
ZyB0aGUgY29uZHVjdCBvZiB0aGUgc3R1ZHkuIERyIEFudG9uaW5pIHJlcG9ydGVkIHJlY2Vpdmlu
ZyBwZXJzb25hbCBmZWVzIGZyb20gQmlhbCwgQWJiVmllLCBCYXllciwgYW5kIGZyb20gTm9yZGlj
IEluZnVjYXJlIG91dHNpZGUgdGhlIHN1Ym1pdHRlZCB3b3JrLiBEciBUaW1tZXJtYW5uIHJlcG9y
dGVkIHJlY2VpdmluZyBncmFudHMgZnJvbSBCb3N0b24gU2NpZW50aWZpYyBhbmQgcGVyc29uYWwg
ZmVlcyBmcm9tIEJvc3RvbiBTY2llbnRpZmljLCBBYmJWaWUsIE5vdmFydGlzLCBOZXVyYXhwaGFy
bSwgVGV2YSwgRGlhcGxhbiwgYW5kIE1vdmVtZW50IERpc29yZGVycyBTb2NpZXR5IGR1cmluZyB0
aGUgY29uZHVjdCBvZiB0aGUgc3R1ZHkgYW5kIHNlcnZpbmcgYXMgdGhlIHByZXNpZGVudCBvZiB0
aGUgR2VybWFuIFNvY2lldHkgb2YgTmV1cm9sb2d5IG91dHNpZGUgdGhlIHN1Ym1pdHRlZCB3b3Jr
LiBEciBNYXJ0aW5lei1NYXJ0aW4gcmVwb3J0ZWQgcmVjZWl2aW5nIHBlcnNvbmFsIGZlZXMgZnJv
bSBJbnRlcm5hdGlvbmFsIFBhcmtpbnNvbiBhbmQgTW92ZW1lbnQgRGlzb3JkZXIgU29jaWV0eSBv
dXRzaWRlIHRoZSBzdWJtaXR0ZWQgd29yay4gRHIgQ2hhdWRodXJpIHJlcG9ydGVkIHJlY2Vpdmlu
ZyBncmFudHMgZnJvbSBQYXJraW5zb24mYXBvcztzIERpc2Vhc2UgTm9uLU1vdG9yIEdyb3VwIEdy
YW50IGZvciBOSUxTIHN0dWR5IGR1cmluZyB0aGUgY29uZHVjdCBvZiB0aGUgc3R1ZHkgYW5kIHBl
cnNvbmFsIGZlZXMgZnJvbSBBYmJWaWUsIFVDQiwgQmlhbCwgR2xvYmFsIEtpbmV0aWNzIENvcnBv
cmF0aW9uLCBDeW5hcHN1cywgTG9ic29yLCBTdGFkYSwgWmFtYm9uLCBQcm9maWxlIFBoYXJtYSwg
U3lub3Zpb24sIFJvY2hlLCBTY2lvbiwgQnJpdGFubmlhIFBoYXJtYWNldXRpY2FscywgQWNhZGlh
LCA0RCBQaGFybWEsIE5vdmFydGlzLCBLeW93YSBLaXJpbiwgYW5kIEJvZWhyaW5nZXIgSW5nZWxo
ZWltIGFuZCBncmFudHMgZnJvbSBFVSAoSG9yaXpvbiAyMDIwKSwgUGFya2luc29uJmFwb3M7cyBV
SywgUGFya2luc29uJmFwb3M7cyBGb3VuZGF0aW9uLCBhbmQgV2VsbGNvbWUgVHJ1c3Qgb3V0c2lk
ZSB0aGUgc3VibWl0dGVkIHdvcms7IGluIGFkZGl0aW9uLCBEciBDaGF1ZGh1cmkgaGFkIGEgcGF0
ZW50IGZvciBOb24tTW90b3IgU3ltcHRvbXMgb2YgUGFya2luc29uJmFwb3M7cyBEaXNlYXNlIHdp
dGggcm95YWx0aWVzIHBhaWQgZnJvbSBPeGZvcmQgVW5pdmVyc2l0eSBQcmVzcywgYSBwYXRlbnQg
Zm9yIE5ldXJvcHN5Y2hpYXRyaWMgYW5kIENvZ25pdGl2ZSBDaGFuZ2VzIGluIFBhcmtpbnNvbiZh
cG9zO3MgRGlzZWFzZSBhbmQgUmVsYXRlZCBNb3ZlbWVudCBEaXNvcmRlcnMgd2l0aCByb3lhbHRp
ZXMgcGFpZCBmcm9tIENhbWJyaWRnZSBQdWJsaXNoZXJzLCBhIHBhdGVudCBmb3IgS1BQUywgUERT
UzIgd2l0aCByb3lhbHRpZXMgcGFpZCBmcm9tIE1hcGksIGFuZCBhIHBhdGVudCBmb3IgTW92ZW1l
bnQgRGlzb3JkZXJzIGluIENsaW5pY2FsIFByYWN0aWNlIHdpdGggcm95YWx0aWVzIHBhaWQgZnJv
bSBTcHJpbmdlci4gRHIgRGFmc2FyaSByZXBvcnRlZCByZWNlaXZpbmcgZ3JhbnRzIGZyb20gRVUg
Sm9pbnQgUHJvZ3JhbW1lIC0gTmV1cm9kZWdlbmVyYXRpdmUgRGlzZWFzZSBSZXNlYXJjaCwgUHJv
Zi4gS2xhdXMgVGhpZW1hbm4gRm91bmRhdGlvbiBpbiB0aGUgR2VybWFuIFNvY2lldHkgb2YgTmV1
cm9sb2d5LCBGZWxnZW5oYXVlciBGb3VuZGF0aW9uLCBLb2VsbkZvcnR1bmUgcHJvZ3JhbSBvZiB0
aGUgTWVkaWNhbCBGYWN1bHR5IG9mIHRoZSBVbml2ZXJzaXR5IG9mIENvbG9nbmUsIEV2ZXJwaGFy
bWEsIEt5b3dhIEtpcmluLCBCaWFsLCBPcnVlbiwgYW5kIFN0YWRhcGhhcm0gb3V0c2lkZSB0aGUg
c3VibWl0dGVkIHdvcmsgYW5kIHNlcnZpbmcgYXMgdGhlIGhlYWQgb2YgdGhlIE5vbi1Nb3RvciBT
eW1wdG9tcyBTdHVkeSBHcm91cCBvZiB0aGUgR2VybWFuIFBhcmtpbnNvbiBhbmQgTW92ZW1lbnQg
RGlzb3JkZXIgRm91bmRhdGlvbiAodW5wYWlkKS4gTm8gb3RoZXIgZGlzY2xvc3VyZXMgd2VyZSBy
ZXBvcnRlZC48L2N1c3RvbTI+PGVsZWN0cm9uaWMtcmVzb3VyY2UtbnVtPjEwLjEwMDEvamFtYW5l
dHdvcmtvcGVuLjIwMjMuNTIxNzc8L2VsZWN0cm9uaWMtcmVzb3VyY2UtbnVtPjxyZW1vdGUtZGF0
YWJhc2UtcHJvdmlkZXI+TkxNPC9yZW1vdGUtZGF0YWJhc2UtcHJvdmlkZXI+PGxhbmd1YWdlPmVu
ZzwvbGFuZ3VhZ2U+PC9yZWNvcmQ+PC9DaXRlPjwvRW5kTm90ZT4A
</w:fldData>
        </w:fldChar>
      </w:r>
      <w:r w:rsidR="00544C03" w:rsidRPr="00522DE5">
        <w:rPr>
          <w:rFonts w:eastAsia="Times New Roman" w:cs="Times New Roman"/>
          <w:lang w:val="en-US"/>
        </w:rPr>
        <w:instrText xml:space="preserve"> ADDIN EN.CITE.DATA </w:instrText>
      </w:r>
      <w:r w:rsidR="00544C03" w:rsidRPr="00522DE5">
        <w:rPr>
          <w:rFonts w:eastAsia="Times New Roman" w:cs="Times New Roman"/>
          <w:lang w:val="en-US"/>
        </w:rPr>
      </w:r>
      <w:r w:rsidR="00544C03" w:rsidRPr="00522DE5">
        <w:rPr>
          <w:rFonts w:eastAsia="Times New Roman" w:cs="Times New Roman"/>
          <w:lang w:val="en-US"/>
        </w:rPr>
        <w:fldChar w:fldCharType="end"/>
      </w:r>
      <w:r w:rsidR="00D5431B" w:rsidRPr="00522DE5">
        <w:rPr>
          <w:rFonts w:eastAsia="Times New Roman" w:cs="Times New Roman"/>
          <w:lang w:val="en-US"/>
        </w:rPr>
      </w:r>
      <w:r w:rsidR="00D5431B" w:rsidRPr="00522DE5">
        <w:rPr>
          <w:rFonts w:eastAsia="Times New Roman" w:cs="Times New Roman"/>
          <w:lang w:val="en-US"/>
        </w:rPr>
        <w:fldChar w:fldCharType="separate"/>
      </w:r>
      <w:r w:rsidR="005952F1" w:rsidRPr="00522DE5">
        <w:rPr>
          <w:rFonts w:eastAsia="Times New Roman" w:cs="Times New Roman"/>
          <w:noProof/>
          <w:vertAlign w:val="superscript"/>
          <w:lang w:val="en-US"/>
        </w:rPr>
        <w:t>6</w:t>
      </w:r>
      <w:r w:rsidR="00D5431B" w:rsidRPr="00522DE5">
        <w:rPr>
          <w:rFonts w:eastAsia="Times New Roman" w:cs="Times New Roman"/>
          <w:lang w:val="en-US"/>
        </w:rPr>
        <w:fldChar w:fldCharType="end"/>
      </w:r>
      <w:r w:rsidR="00195269" w:rsidRPr="00522DE5">
        <w:rPr>
          <w:rFonts w:eastAsia="Times New Roman" w:cs="Times New Roman"/>
          <w:lang w:val="en-US"/>
        </w:rPr>
        <w:t xml:space="preserve"> which</w:t>
      </w:r>
      <w:r w:rsidR="00765585" w:rsidRPr="00522DE5">
        <w:rPr>
          <w:rFonts w:eastAsia="Times New Roman" w:cs="Times New Roman"/>
          <w:lang w:val="en-US"/>
        </w:rPr>
        <w:t xml:space="preserve"> is</w:t>
      </w:r>
      <w:r w:rsidR="00195269" w:rsidRPr="00522DE5">
        <w:rPr>
          <w:rFonts w:eastAsia="Times New Roman" w:cs="Times New Roman"/>
          <w:lang w:val="en-US"/>
        </w:rPr>
        <w:t xml:space="preserve"> in turn</w:t>
      </w:r>
      <w:r w:rsidR="00765585" w:rsidRPr="00522DE5">
        <w:rPr>
          <w:rFonts w:eastAsia="Times New Roman" w:cs="Times New Roman"/>
          <w:lang w:val="en-US"/>
        </w:rPr>
        <w:t xml:space="preserve"> connected</w:t>
      </w:r>
      <w:r w:rsidR="00765585" w:rsidRPr="00522DE5">
        <w:rPr>
          <w:rFonts w:eastAsia="Times New Roman" w:cs="Times New Roman"/>
        </w:rPr>
        <w:t xml:space="preserve"> to the </w:t>
      </w:r>
      <w:r w:rsidR="00BC1C53" w:rsidRPr="00522DE5">
        <w:rPr>
          <w:rFonts w:eastAsia="Times New Roman" w:cs="Times New Roman"/>
        </w:rPr>
        <w:t>rest</w:t>
      </w:r>
      <w:r w:rsidR="00D5431B" w:rsidRPr="00522DE5">
        <w:rPr>
          <w:rFonts w:eastAsia="Times New Roman" w:cs="Times New Roman"/>
        </w:rPr>
        <w:t>o</w:t>
      </w:r>
      <w:r w:rsidR="00BC1C53" w:rsidRPr="00522DE5">
        <w:rPr>
          <w:rFonts w:eastAsia="Times New Roman" w:cs="Times New Roman"/>
        </w:rPr>
        <w:t>ration of motor symmetry</w:t>
      </w:r>
      <w:r w:rsidR="00195269" w:rsidRPr="00522DE5">
        <w:rPr>
          <w:rFonts w:eastAsia="Times New Roman" w:cs="Times New Roman"/>
        </w:rPr>
        <w:t xml:space="preserve"> by STN-DBS</w:t>
      </w:r>
      <w:r w:rsidR="00485A61" w:rsidRPr="00522DE5">
        <w:rPr>
          <w:rFonts w:eastAsia="Times New Roman" w:cs="Times New Roman"/>
        </w:rPr>
        <w:t>.</w:t>
      </w:r>
      <w:r w:rsidR="00485A61" w:rsidRPr="00522DE5">
        <w:rPr>
          <w:rFonts w:eastAsia="Times New Roman" w:cs="Times New Roman"/>
        </w:rPr>
        <w:fldChar w:fldCharType="begin">
          <w:fldData xml:space="preserve">PEVuZE5vdGU+PENpdGU+PEF1dGhvcj5CYXJib3NhPC9BdXRob3I+PFllYXI+MjAyNDwvWWVhcj48
UmVjTnVtPjgzNjwvUmVjTnVtPjxEaXNwbGF5VGV4dD48c3R5bGUgZmFjZT0ic3VwZXJzY3JpcHQi
Pjg8L3N0eWxlPjwvRGlzcGxheVRleHQ+PHJlY29yZD48cmVjLW51bWJlcj44MzY8L3JlYy1udW1i
ZXI+PGZvcmVpZ24ta2V5cz48a2V5IGFwcD0iRU4iIGRiLWlkPSJlMjVyOXh4MGphZWR4OGU1OTJ2
cGY5dDdmd3h2ZHA1YXB4emEiIHRpbWVzdGFtcD0iMTczNjQ5NjAxMyI+ODM2PC9rZXk+PC9mb3Jl
aWduLWtleXM+PHJlZi10eXBlIG5hbWU9IkpvdXJuYWwgQXJ0aWNsZSI+MTc8L3JlZi10eXBlPjxj
b250cmlidXRvcnM+PGF1dGhvcnM+PGF1dGhvcj5CYXJib3NhLCBSLiBQLjwvYXV0aG9yPjxhdXRo
b3I+TW9yZWF1LCBDLjwvYXV0aG9yPjxhdXRob3I+Um9sbGFuZCwgQS4gUy48L2F1dGhvcj48YXV0
aG9yPlJhc2NvbCwgTy48L2F1dGhvcj48YXV0aG9yPkJyZWZlbC1Db3VyYm9uLCBDLjwvYXV0aG9y
PjxhdXRob3I+T3J5LU1hZ25lLCBGLjwvYXV0aG9yPjxhdXRob3I+QmFzdG9zLCBQLjwvYXV0aG9y
PjxhdXRob3I+ZGUgQmFycm9zLCBBLjwvYXV0aG9yPjxhdXRob3I+SGFpbnF1ZSwgRS48L2F1dGhv
cj48YXV0aG9yPlJvdWF1ZCwgVC48L2F1dGhvcj48YXV0aG9yPk1hcnF1ZXMsIEEuPC9hdXRob3I+
PGF1dGhvcj5FdXNlYmlvLCBBLjwvYXV0aG9yPjxhdXRob3I+QmVuYXRydSwgSS48L2F1dGhvcj48
YXV0aG9yPkRyYXBpZXIsIFMuPC9hdXRob3I+PGF1dGhvcj5HdWVobCwgRC48L2F1dGhvcj48YXV0
aG9yPk1hbHRldGUsIEQuPC9hdXRob3I+PGF1dGhvcj5UcmFuY2hhbnQsIEMuPC9hdXRob3I+PGF1
dGhvcj5XaXJ0aCwgVC48L2F1dGhvcj48YXV0aG9yPkdpb3JkYW5hLCBDLjwvYXV0aG9yPjxhdXRo
b3I+VGlyLCBNLjwvYXV0aG9yPjxhdXRob3I+VGhvYm9pcywgUy48L2F1dGhvcj48YXV0aG9yPkhv
cGVzLCBMLjwvYXV0aG9yPjxhdXRob3I+SHVic2NoLCBDLjwvYXV0aG9yPjxhdXRob3I+SmFycmF5
YSwgQi48L2F1dGhvcj48YXV0aG9yPkNvcnZvbCwgSi4gQy48L2F1dGhvcj48YXV0aG9yPkJlcmVh
dSwgTS48L2F1dGhvcj48YXV0aG9yPkRldm9zLCBELjwvYXV0aG9yPjxhdXRob3I+RmFiYnJpLCBN
LjwvYXV0aG9yPjwvYXV0aG9ycz48L2NvbnRyaWJ1dG9ycz48YXV0aC1hZGRyZXNzPkRlcGFydG1l
bnQgb2YgQ2xpbmljYWwgUGhhcm1hY29sb2d5IGFuZCBOZXVyb3NjaWVuY2VzLCBQYXJraW5zb24g
RXhwZXJ0IENlbnRlciwgQ2VudHJlIGQmYXBvcztJbnZlc3RpZ2F0aW9uIENsaW5pcXVlIENJQzE0
MzYsIE5ldXJvVG91bCBDT0VOIENlbnRlciwgVG91bG91c2UsIE5TLVBBUksvRkNSSU4gTmV0d29y
aywgVW5pdmVyc2l0eSBIb3NwaXRhbCBvZiBUb3Vsb3VzZSwgVG91bG91c2UsIEZyYW5jZS4mI3hE
O0RlcGFydG1lbnQgb2YgTWVkaWNhbCBQaGFybWFjb2xvZ3ksIE5ldXJvbG9neSwgUmVmZXJlbnQg
Q2VudGVyIG9mIFBhcmtpbnNvbiZhcG9zO3MgRGlzZWFzZSwgQ0hVIG9mIExpbGxlLCBVbml2LiBM
aWxsZSBOZXVyb3NjaWVuY2UgJmFtcDsgQ29nbml0aW9uLCBJbnNlcm0sIFVNUi1TMTE3MiwgTGlj
ZW5kLCBOUy1QQVJLL0ZDUklOIE5ldHdvcmssIDU5MDAwLCBMaWxsZSwgRnJhbmNlLiYjeEQ7TW92
ZW1lbnQgRGlzb3JkZXJzIERlcGFydG1lbnQsIFJlZmVyZW50IENlbnRlciBvZiBQYXJraW5zb24m
YXBvcztzIERpc2Vhc2UsIENIVSBvZiBMaWxsZSwgVW5pdi4gTGlsbGUgTmV1cm9zY2llbmNlICZh
bXA7IENvZ25pdGlvbiwgSW5zZXJtLCBVTVItUzExNzIsIExpY2VuZCwgTlMtUEFSSy9GQ1JJTiBO
ZXR3b3JrLCA1OTAwMCwgTGlsbGUsIEZyYW5jZS4mI3hEO0RlcGFydG1lbnQgb2YgTmV1cm9sb2d5
LCBOUy1QQVJLL0ZDUklOIE5ldHdvcmssIEZyYW5jZSwgU29yYm9ubmUgVW5pdmVyc2l0w6ksIFBh
cmlzIEJyYWluIEluc3RpdHV0ZS1JQ00sIEluc2VybSwgQ05SUywgQXNzaXN0YW5jZSBQdWJsaXF1
ZSBIw7RwaXRhdXggZGUgUGFyaXMsIFBhcmlzLCBGcmFuY2UuJiN4RDtEZXBhcnRtZW50IG9mIE5l
dXJvbG9neSwgTlMtUEFSSy9GQ1JJTiBOZXR3b3JrLCBOYW50ZXMgVW5pdmVyc2l0eSBIb3NwaXRh
bCwgNDQwOTMsIE5hbnRlcyBDZWRleCwgRnJhbmNlLiYjeEQ7TmV1cm9sb2d5IERlcGFydG1lbnQs
IE5TLVBBUksvRkNSSU4gTmV0d29yaywgVW5pdmVyc2l0w6kgQ2xlcm1vbnQgQXV2ZXJnbmUsIEVB
NzI4MCwgQ2xlcm1vbnQtRmVycmFuZCBVbml2ZXJzaXR5IEhvc3BpdGFsLCA2MzAwMCwgQ2xlcm1v
bnQtRmVycmFuZCwgRnJhbmNlLiYjeEQ7QWl4IE1hcnNlaWxsZSBVbml2ZXJzaXTDqSwgQVAtSE0s
IEjDtHBpdGFsIGRlIExhIFRpbW9uZSwgU2VydmljZSBkZSBOZXVyb2xvZ2llIGV0IFBhdGhvbG9n
aWUgZHUgTW91dmVtZW50LCBhbmQgVU1SIENOUlMsIE1hcnNlaWxsZSBldCBWZXJzYWlsbGVzLCBG
cmFuY2UuJiN4RDtTZXJ2aWNlIGRlIE5ldXJvbG9naWUsIENlbnRyZSBFeHBlcnQgUGFya2luc29u
LCBOUy1QQVJLL0ZDUklOIE5ldHdvcmssIENJQy1JTlNFUk0gMTQwMiwgQ0hVIFBvaXRpZXJzLCA4
NjAwMCwgUG9pdGllcnMsIEZyYW5jZS4mI3hEO0RlcGFydG1lbnQgb2YgTmV1cm9sb2d5LCBOUy1Q
QVJLL0ZDUklOIE5ldHdvcmssIFJlbm5lcyBVbml2ZXJzaXR5IEhvc3BpdGFsLCBDSUMtSU5TRVJN
IDE0MTQsIDM1MDMzLCBSZW5uZXMgQ2VkZXgsIEZyYW5jZS4mI3hEO0NIVSBkZSBCb3JkZWF1eCwg
Q2VudHJlIEV4cGVydCBQYXJraW5zb24sIEluc3RpdHV0IGRlcyBNYWxhZGllcyBOZXVyby1Ew6ln
w6luw6lyYXRpdmVzLCAzMzAwMCwgQm9yZGVhdXgsIEZyYW5jZS4mI3hEO0RlcGFydG1lbnQgb2Yg
TmV1cm9sb2d5LCBSb3VlbiBVbml2ZXJzaXR5IEhvc3BpdGFsIGFuZCBVbml2ZXJzaXR5IG9mIFJv
dWVuLCBSb3VlbiwgRnJhbmNlLiYjeEQ7TGFib3JhdG9yeSBvZiBOZXVyb25hbCBhbmQgTmV1cm9l
bmRvY3JpbmUgRGlmZmVyZW50aWF0aW9uIGFuZCBDb21tdW5pY2F0aW9uLCBOUy1QQVJLL0ZDUklO
IE5ldHdvcmssIElOU0VSTSBVMTIzOSwgTW9udC1TYWludC1BaWduYW4sIEZyYW5jZS4mI3hEO1Nl
cnZpY2UgZGUgTmV1cm9sb2dpZSwgSMO0cGl0YXV4IFVuaXZlcnNpdGFpcmVzIGRlIFN0cmFzYm91
cmcsIFN0cmFzYm91cmcsIEZyYW5jZS4mI3hEO0luc3RpdHV0IGRlIEfDqW7DqXRpcXVlIEV0IGRl
IEJpb2xvZ2llIE1vbMOpY3VsYWlyZSBldCBDZWxsdWxhaXJlIChJR0JNQyksIElOU0VSTS1VOTY0
L0NOUlMtVU1SNzEwNC9Vbml2ZXJzaXTDqSBkZSBTdHJhc2JvdXJnLCBJbGxraXJjaCwgRnJhbmNl
LiYjeEQ7TlMtUEFSSy9GQ1JJTiBOZXR3b3JrLCBGw6lkw6lyYXRpb24gZGUgTcOpZGVjaW5lIFRy
YW5zbGF0aW9ubmVsbGUgZGUgU3RyYXNib3VyZyAoRk1UUyksIFVuaXZlcnNpdMOpIGRlIFN0cmFz
Ym91cmcsIFN0cmFzYm91cmcsIEZyYW5jZS4mI3hEO05ldXJvbG9neSBEZXBhcnRtZW50LCBDZW50
cmUgSG9zcGl0YWxpZXIgVW5pdmVyc2l0YWlyZSBkZSBOaWNlLCBVbml2ZXJzaXTDqSBDw7R0ZSBk
JmFwb3M7QXp1ciwgTmljZSwgRnJhbmNlLiYjeEQ7RGVwYXJ0bWVudCBvZiBOZXVyb2xvZ3ksIEV4
cGVydCBDZW50cmUgZm9yIFBhcmtpbnNvbiZhcG9zO3MgRGlzZWFzZSwgTlMtUEFSSy9GQ1JJTiBO
ZXR3b3JrLCBBbWllbnMgVW5pdmVyc2l0eSBIb3NwaXRhbCwgRUEgNDU1OSBMYWJvcmF0b2lyZSBk
ZSBOZXVyb3NjaWVuY2VzIEZvbmN0aW9ubmVsbGVzIGV0IFBhdGhvbG9naWUgKExORlApIFVuaXZl
cnNpdMOpIGRlIFBpY2FyZGllIEp1bGVzIFZlcm5lLCBVbml2ZXJzaXR5IG9mIFBpY2FyZHkgSnVs
ZXMgVmVybmUgKFVQSlYpLCBBbWllbnMsIEZyYW5jZS4mI3hEO0RlcGFydG1lbnQgb2YgTmV1cm9z
dXJnZXJ5LCBFeHBlcnQgQ2VudHJlIGZvciBQYXJraW5zb24mYXBvcztzIERpc2Vhc2UsIE5TLVBB
UksvRkNSSU4gTmV0d29yaywgQW1pZW5zIFVuaXZlcnNpdHkgSG9zcGl0YWwsIEVBIDQ1NTkgTGFi
b3JhdG9pcmUgZGUgTmV1cm9zY2llbmNlcyBGb25jdGlvbm5lbGxlcyBFdCBQYXRob2xvZ2llIChM
TkZQKSBVbml2ZXJzaXTDqSBkZSBQaWNhcmRpZSBKdWxlcyBWZXJuZSwgVW5pdmVyc2l0eSBvZiBQ
aWNhcmR5IEp1bGVzIFZlcm5lIChVUEpWKSwgVmVyc2FpbGxlcywgRnJhbmNlLiYjeEQ7VW5pdiBM
eW9uLCBVbml2ZXJzaXTDqSBDbGF1ZGUgQmVybmFyZCBMeW9uIDEsIEZhY3VsdMOpIGRlIE3DqWRl
Y2luZSBMeW9uIFN1ZCBDaGFybGVzIE3DqXJpZXV4OyBDTlJTLCBJbnN0aXR1dCBEZXMgU2NpZW5j
ZXMgQ29nbml0aXZlcywgVU1SIDUyMjksIEJyb24sIEZyYW5jZS4mI3hEO05TLVBBUksvRkNSSU4g
TmV0d29yaywgQ2VudHJlIEV4cGVydCBQYXJraW5zb24sIEjDtHBpdGFsIE5ldXJvbG9naXF1ZSAm
cXVvdDtQaWVycmUgV2VydGhlaW1lciZxdW90OywgSG9zcGljZXMgQ2l2aWxzIGRlIEx5b24sIEx5
b24sIEZyYW5jZS4mI3hEO05ldXJvbG9neSBEZXBhcnRtZW50LCBOYW5jeSBVbml2ZXJzaXR5IEhv
c3BpdGFsLCA1NDAwMCwgTmFuY3ksIEZyYW5jZS4mI3hEO05TLVBBUksvRkNSSU4gTmV0d29yaywg
SMO0cGl0YWwgRm9uZGF0aW9uIE9waHRhbG1vbG9naXF1ZSBBIGRlIFJvdGhzY2hpbGQsIFVuaXTD
qSBKYW1lcyBQYXJraW5zb24sIDc1MDE5LCBQYXJpcywgRnJhbmNlLiYjeEQ7UMO0bGUgTmV1cm9z
Y2llbmNlcywgRm9jaCBIb3NwaXRhbCwgU3VyZXNuZXMsIEZyYW5jZS4mI3hEO1VuaXZlcnNpdMOp
IGRlIFZlcnNhaWxsZXMgUGFyaXMtU2FjbGF5LCBJTlNFUk0gVTk5MiwgQ0VBIE5ldXJvc3Bpbiwg
TWFyc2VpbGxlIGV0IFZlcnNhaWxsZXMsIEZyYW5jZS4mI3hEO0RlcGFydG1lbnQgb2YgTmV1cm9s
b2d5LCBOUy1QQVJLL0YtQ1JJTiBuZXR3b3JrLCBVbml2ZXJzaXR5IEhvc3BpdGFsIG9mIEJlc2Fu
w6dvbiwgMjUwMzAsIEJlc2Fuw6dvbiBDZWRleCwgRnJhbmNlLiYjeEQ7VW5pdmVyc2l0w6kgZGUg
RnJhbmNoZS1Db210w6ksIFVSIExJTkMgNDgxLCBGLTI1MDAsIEJlc2Fuw6dvbiwgRnJhbmNlLiYj
eEQ7RGVwYXJ0bWVudCBvZiBDbGluaWNhbCBQaGFybWFjb2xvZ3kgYW5kIE5ldXJvc2NpZW5jZXMs
IFBhcmtpbnNvbiBFeHBlcnQgQ2VudGVyLCBDZW50cmUgZCZhcG9zO0ludmVzdGlnYXRpb24gQ2xp
bmlxdWUgQ0lDMTQzNiwgTmV1cm9Ub3VsIENPRU4gQ2VudGVyLCBUb3Vsb3VzZSwgTlMtUEFSSy9G
Q1JJTiBOZXR3b3JrLCBVbml2ZXJzaXR5IEhvc3BpdGFsIG9mIFRvdWxvdXNlLCBUb3Vsb3VzZSwg
RnJhbmNlLiBtYXJnaGVyaXRhZmFiYnJpbWRAZ21haWwuY29tLjwvYXV0aC1hZGRyZXNzPjx0aXRs
ZXM+PHRpdGxlPlRoZSBpbXBhY3Qgb2Ygc3VidGhhbGFtaWMgZGVlcC1icmFpbiBzdGltdWxhdGlv
biBpbiByZXN0b3JpbmcgbW90b3Igc3ltbWV0cnkgaW4gUGFya2luc29uJmFwb3M7cyBkaXNlYXNl
IHBhdGllbnRzOiBhIHByb3NwZWN0aXZlIHN0dWR5PC90aXRsZT48c2Vjb25kYXJ5LXRpdGxlPkog
TmV1cm9sPC9zZWNvbmRhcnktdGl0bGU+PC90aXRsZXM+PHBlcmlvZGljYWw+PGZ1bGwtdGl0bGU+
SiBOZXVyb2w8L2Z1bGwtdGl0bGU+PGFiYnItMT5Kb3VybmFsIG9mIG5ldXJvbG9neTwvYWJici0x
PjwvcGVyaW9kaWNhbD48cGFnZXM+MjU4Mi0yNTk1PC9wYWdlcz48dm9sdW1lPjI3MTwvdm9sdW1l
PjxudW1iZXI+NTwvbnVtYmVyPjxlZGl0aW9uPjIwMjQvMDIvMDk8L2VkaXRpb24+PGtleXdvcmRz
PjxrZXl3b3JkPkh1bWFuczwva2V5d29yZD48a2V5d29yZD4qUGFya2luc29uIERpc2Vhc2UvdGhl
cmFweS9waHlzaW9wYXRob2xvZ3k8L2tleXdvcmQ+PGtleXdvcmQ+KkRlZXAgQnJhaW4gU3RpbXVs
YXRpb248L2tleXdvcmQ+PGtleXdvcmQ+TWFsZTwva2V5d29yZD48a2V5d29yZD5GZW1hbGU8L2tl
eXdvcmQ+PGtleXdvcmQ+TWlkZGxlIEFnZWQ8L2tleXdvcmQ+PGtleXdvcmQ+KlN1YnRoYWxhbWlj
IE51Y2xldXM8L2tleXdvcmQ+PGtleXdvcmQ+QWdlZDwva2V5d29yZD48a2V5d29yZD4qUXVhbGl0
eSBvZiBMaWZlPC9rZXl3b3JkPjxrZXl3b3JkPlByb3NwZWN0aXZlIFN0dWRpZXM8L2tleXdvcmQ+
PGtleXdvcmQ+KkFjdGl2aXRpZXMgb2YgRGFpbHkgTGl2aW5nPC9rZXl3b3JkPjxrZXl3b3JkPlRy
ZWF0bWVudCBPdXRjb21lPC9rZXl3b3JkPjxrZXl3b3JkPkZ1bmN0aW9uYWwgTGF0ZXJhbGl0eS9w
aHlzaW9sb2d5PC9rZXl3b3JkPjxrZXl3b3JkPkRlZXAgYnJhaW4gc3RpbXVsYXRpb248L2tleXdv
cmQ+PGtleXdvcmQ+TW90b3Igc3ltbWV0cnk8L2tleXdvcmQ+PGtleXdvcmQ+UGFya2luc29u4oCZ
cyBkaXNlYXNlPC9rZXl3b3JkPjxrZXl3b3JkPlF1YWxpdHkgb2YgbGlmZTwva2V5d29yZD48L2tl
eXdvcmRzPjxkYXRlcz48eWVhcj4yMDI0PC95ZWFyPjxwdWItZGF0ZXM+PGRhdGU+TWF5PC9kYXRl
PjwvcHViLWRhdGVzPjwvZGF0ZXM+PGlzYm4+MDM0MC01MzU0PC9pc2JuPjxhY2Nlc3Npb24tbnVt
PjM4MzM0ODEzPC9hY2Nlc3Npb24tbnVtPjx1cmxzPjwvdXJscz48ZWxlY3Ryb25pYy1yZXNvdXJj
ZS1udW0+MTAuMTAwNy9zMDA0MTUtMDIzLTEyMTYyLTc8L2VsZWN0cm9uaWMtcmVzb3VyY2UtbnVt
PjxyZW1vdGUtZGF0YWJhc2UtcHJvdmlkZXI+TkxNPC9yZW1vdGUtZGF0YWJhc2UtcHJvdmlkZXI+
PGxhbmd1YWdlPmVuZzwvbGFuZ3VhZ2U+PC9yZWNvcmQ+PC9DaXRlPjwvRW5kTm90ZT5=
</w:fldData>
        </w:fldChar>
      </w:r>
      <w:r w:rsidR="005952F1" w:rsidRPr="00522DE5">
        <w:rPr>
          <w:rFonts w:eastAsia="Times New Roman" w:cs="Times New Roman"/>
        </w:rPr>
        <w:instrText xml:space="preserve"> ADDIN EN.CITE </w:instrText>
      </w:r>
      <w:r w:rsidR="005952F1" w:rsidRPr="00522DE5">
        <w:rPr>
          <w:rFonts w:eastAsia="Times New Roman" w:cs="Times New Roman"/>
        </w:rPr>
        <w:fldChar w:fldCharType="begin">
          <w:fldData xml:space="preserve">PEVuZE5vdGU+PENpdGU+PEF1dGhvcj5CYXJib3NhPC9BdXRob3I+PFllYXI+MjAyNDwvWWVhcj48
UmVjTnVtPjgzNjwvUmVjTnVtPjxEaXNwbGF5VGV4dD48c3R5bGUgZmFjZT0ic3VwZXJzY3JpcHQi
Pjg8L3N0eWxlPjwvRGlzcGxheVRleHQ+PHJlY29yZD48cmVjLW51bWJlcj44MzY8L3JlYy1udW1i
ZXI+PGZvcmVpZ24ta2V5cz48a2V5IGFwcD0iRU4iIGRiLWlkPSJlMjVyOXh4MGphZWR4OGU1OTJ2
cGY5dDdmd3h2ZHA1YXB4emEiIHRpbWVzdGFtcD0iMTczNjQ5NjAxMyI+ODM2PC9rZXk+PC9mb3Jl
aWduLWtleXM+PHJlZi10eXBlIG5hbWU9IkpvdXJuYWwgQXJ0aWNsZSI+MTc8L3JlZi10eXBlPjxj
b250cmlidXRvcnM+PGF1dGhvcnM+PGF1dGhvcj5CYXJib3NhLCBSLiBQLjwvYXV0aG9yPjxhdXRo
b3I+TW9yZWF1LCBDLjwvYXV0aG9yPjxhdXRob3I+Um9sbGFuZCwgQS4gUy48L2F1dGhvcj48YXV0
aG9yPlJhc2NvbCwgTy48L2F1dGhvcj48YXV0aG9yPkJyZWZlbC1Db3VyYm9uLCBDLjwvYXV0aG9y
PjxhdXRob3I+T3J5LU1hZ25lLCBGLjwvYXV0aG9yPjxhdXRob3I+QmFzdG9zLCBQLjwvYXV0aG9y
PjxhdXRob3I+ZGUgQmFycm9zLCBBLjwvYXV0aG9yPjxhdXRob3I+SGFpbnF1ZSwgRS48L2F1dGhv
cj48YXV0aG9yPlJvdWF1ZCwgVC48L2F1dGhvcj48YXV0aG9yPk1hcnF1ZXMsIEEuPC9hdXRob3I+
PGF1dGhvcj5FdXNlYmlvLCBBLjwvYXV0aG9yPjxhdXRob3I+QmVuYXRydSwgSS48L2F1dGhvcj48
YXV0aG9yPkRyYXBpZXIsIFMuPC9hdXRob3I+PGF1dGhvcj5HdWVobCwgRC48L2F1dGhvcj48YXV0
aG9yPk1hbHRldGUsIEQuPC9hdXRob3I+PGF1dGhvcj5UcmFuY2hhbnQsIEMuPC9hdXRob3I+PGF1
dGhvcj5XaXJ0aCwgVC48L2F1dGhvcj48YXV0aG9yPkdpb3JkYW5hLCBDLjwvYXV0aG9yPjxhdXRo
b3I+VGlyLCBNLjwvYXV0aG9yPjxhdXRob3I+VGhvYm9pcywgUy48L2F1dGhvcj48YXV0aG9yPkhv
cGVzLCBMLjwvYXV0aG9yPjxhdXRob3I+SHVic2NoLCBDLjwvYXV0aG9yPjxhdXRob3I+SmFycmF5
YSwgQi48L2F1dGhvcj48YXV0aG9yPkNvcnZvbCwgSi4gQy48L2F1dGhvcj48YXV0aG9yPkJlcmVh
dSwgTS48L2F1dGhvcj48YXV0aG9yPkRldm9zLCBELjwvYXV0aG9yPjxhdXRob3I+RmFiYnJpLCBN
LjwvYXV0aG9yPjwvYXV0aG9ycz48L2NvbnRyaWJ1dG9ycz48YXV0aC1hZGRyZXNzPkRlcGFydG1l
bnQgb2YgQ2xpbmljYWwgUGhhcm1hY29sb2d5IGFuZCBOZXVyb3NjaWVuY2VzLCBQYXJraW5zb24g
RXhwZXJ0IENlbnRlciwgQ2VudHJlIGQmYXBvcztJbnZlc3RpZ2F0aW9uIENsaW5pcXVlIENJQzE0
MzYsIE5ldXJvVG91bCBDT0VOIENlbnRlciwgVG91bG91c2UsIE5TLVBBUksvRkNSSU4gTmV0d29y
aywgVW5pdmVyc2l0eSBIb3NwaXRhbCBvZiBUb3Vsb3VzZSwgVG91bG91c2UsIEZyYW5jZS4mI3hE
O0RlcGFydG1lbnQgb2YgTWVkaWNhbCBQaGFybWFjb2xvZ3ksIE5ldXJvbG9neSwgUmVmZXJlbnQg
Q2VudGVyIG9mIFBhcmtpbnNvbiZhcG9zO3MgRGlzZWFzZSwgQ0hVIG9mIExpbGxlLCBVbml2LiBM
aWxsZSBOZXVyb3NjaWVuY2UgJmFtcDsgQ29nbml0aW9uLCBJbnNlcm0sIFVNUi1TMTE3MiwgTGlj
ZW5kLCBOUy1QQVJLL0ZDUklOIE5ldHdvcmssIDU5MDAwLCBMaWxsZSwgRnJhbmNlLiYjeEQ7TW92
ZW1lbnQgRGlzb3JkZXJzIERlcGFydG1lbnQsIFJlZmVyZW50IENlbnRlciBvZiBQYXJraW5zb24m
YXBvcztzIERpc2Vhc2UsIENIVSBvZiBMaWxsZSwgVW5pdi4gTGlsbGUgTmV1cm9zY2llbmNlICZh
bXA7IENvZ25pdGlvbiwgSW5zZXJtLCBVTVItUzExNzIsIExpY2VuZCwgTlMtUEFSSy9GQ1JJTiBO
ZXR3b3JrLCA1OTAwMCwgTGlsbGUsIEZyYW5jZS4mI3hEO0RlcGFydG1lbnQgb2YgTmV1cm9sb2d5
LCBOUy1QQVJLL0ZDUklOIE5ldHdvcmssIEZyYW5jZSwgU29yYm9ubmUgVW5pdmVyc2l0w6ksIFBh
cmlzIEJyYWluIEluc3RpdHV0ZS1JQ00sIEluc2VybSwgQ05SUywgQXNzaXN0YW5jZSBQdWJsaXF1
ZSBIw7RwaXRhdXggZGUgUGFyaXMsIFBhcmlzLCBGcmFuY2UuJiN4RDtEZXBhcnRtZW50IG9mIE5l
dXJvbG9neSwgTlMtUEFSSy9GQ1JJTiBOZXR3b3JrLCBOYW50ZXMgVW5pdmVyc2l0eSBIb3NwaXRh
bCwgNDQwOTMsIE5hbnRlcyBDZWRleCwgRnJhbmNlLiYjeEQ7TmV1cm9sb2d5IERlcGFydG1lbnQs
IE5TLVBBUksvRkNSSU4gTmV0d29yaywgVW5pdmVyc2l0w6kgQ2xlcm1vbnQgQXV2ZXJnbmUsIEVB
NzI4MCwgQ2xlcm1vbnQtRmVycmFuZCBVbml2ZXJzaXR5IEhvc3BpdGFsLCA2MzAwMCwgQ2xlcm1v
bnQtRmVycmFuZCwgRnJhbmNlLiYjeEQ7QWl4IE1hcnNlaWxsZSBVbml2ZXJzaXTDqSwgQVAtSE0s
IEjDtHBpdGFsIGRlIExhIFRpbW9uZSwgU2VydmljZSBkZSBOZXVyb2xvZ2llIGV0IFBhdGhvbG9n
aWUgZHUgTW91dmVtZW50LCBhbmQgVU1SIENOUlMsIE1hcnNlaWxsZSBldCBWZXJzYWlsbGVzLCBG
cmFuY2UuJiN4RDtTZXJ2aWNlIGRlIE5ldXJvbG9naWUsIENlbnRyZSBFeHBlcnQgUGFya2luc29u
LCBOUy1QQVJLL0ZDUklOIE5ldHdvcmssIENJQy1JTlNFUk0gMTQwMiwgQ0hVIFBvaXRpZXJzLCA4
NjAwMCwgUG9pdGllcnMsIEZyYW5jZS4mI3hEO0RlcGFydG1lbnQgb2YgTmV1cm9sb2d5LCBOUy1Q
QVJLL0ZDUklOIE5ldHdvcmssIFJlbm5lcyBVbml2ZXJzaXR5IEhvc3BpdGFsLCBDSUMtSU5TRVJN
IDE0MTQsIDM1MDMzLCBSZW5uZXMgQ2VkZXgsIEZyYW5jZS4mI3hEO0NIVSBkZSBCb3JkZWF1eCwg
Q2VudHJlIEV4cGVydCBQYXJraW5zb24sIEluc3RpdHV0IGRlcyBNYWxhZGllcyBOZXVyby1Ew6ln
w6luw6lyYXRpdmVzLCAzMzAwMCwgQm9yZGVhdXgsIEZyYW5jZS4mI3hEO0RlcGFydG1lbnQgb2Yg
TmV1cm9sb2d5LCBSb3VlbiBVbml2ZXJzaXR5IEhvc3BpdGFsIGFuZCBVbml2ZXJzaXR5IG9mIFJv
dWVuLCBSb3VlbiwgRnJhbmNlLiYjeEQ7TGFib3JhdG9yeSBvZiBOZXVyb25hbCBhbmQgTmV1cm9l
bmRvY3JpbmUgRGlmZmVyZW50aWF0aW9uIGFuZCBDb21tdW5pY2F0aW9uLCBOUy1QQVJLL0ZDUklO
IE5ldHdvcmssIElOU0VSTSBVMTIzOSwgTW9udC1TYWludC1BaWduYW4sIEZyYW5jZS4mI3hEO1Nl
cnZpY2UgZGUgTmV1cm9sb2dpZSwgSMO0cGl0YXV4IFVuaXZlcnNpdGFpcmVzIGRlIFN0cmFzYm91
cmcsIFN0cmFzYm91cmcsIEZyYW5jZS4mI3hEO0luc3RpdHV0IGRlIEfDqW7DqXRpcXVlIEV0IGRl
IEJpb2xvZ2llIE1vbMOpY3VsYWlyZSBldCBDZWxsdWxhaXJlIChJR0JNQyksIElOU0VSTS1VOTY0
L0NOUlMtVU1SNzEwNC9Vbml2ZXJzaXTDqSBkZSBTdHJhc2JvdXJnLCBJbGxraXJjaCwgRnJhbmNl
LiYjeEQ7TlMtUEFSSy9GQ1JJTiBOZXR3b3JrLCBGw6lkw6lyYXRpb24gZGUgTcOpZGVjaW5lIFRy
YW5zbGF0aW9ubmVsbGUgZGUgU3RyYXNib3VyZyAoRk1UUyksIFVuaXZlcnNpdMOpIGRlIFN0cmFz
Ym91cmcsIFN0cmFzYm91cmcsIEZyYW5jZS4mI3hEO05ldXJvbG9neSBEZXBhcnRtZW50LCBDZW50
cmUgSG9zcGl0YWxpZXIgVW5pdmVyc2l0YWlyZSBkZSBOaWNlLCBVbml2ZXJzaXTDqSBDw7R0ZSBk
JmFwb3M7QXp1ciwgTmljZSwgRnJhbmNlLiYjeEQ7RGVwYXJ0bWVudCBvZiBOZXVyb2xvZ3ksIEV4
cGVydCBDZW50cmUgZm9yIFBhcmtpbnNvbiZhcG9zO3MgRGlzZWFzZSwgTlMtUEFSSy9GQ1JJTiBO
ZXR3b3JrLCBBbWllbnMgVW5pdmVyc2l0eSBIb3NwaXRhbCwgRUEgNDU1OSBMYWJvcmF0b2lyZSBk
ZSBOZXVyb3NjaWVuY2VzIEZvbmN0aW9ubmVsbGVzIGV0IFBhdGhvbG9naWUgKExORlApIFVuaXZl
cnNpdMOpIGRlIFBpY2FyZGllIEp1bGVzIFZlcm5lLCBVbml2ZXJzaXR5IG9mIFBpY2FyZHkgSnVs
ZXMgVmVybmUgKFVQSlYpLCBBbWllbnMsIEZyYW5jZS4mI3hEO0RlcGFydG1lbnQgb2YgTmV1cm9z
dXJnZXJ5LCBFeHBlcnQgQ2VudHJlIGZvciBQYXJraW5zb24mYXBvcztzIERpc2Vhc2UsIE5TLVBB
UksvRkNSSU4gTmV0d29yaywgQW1pZW5zIFVuaXZlcnNpdHkgSG9zcGl0YWwsIEVBIDQ1NTkgTGFi
b3JhdG9pcmUgZGUgTmV1cm9zY2llbmNlcyBGb25jdGlvbm5lbGxlcyBFdCBQYXRob2xvZ2llIChM
TkZQKSBVbml2ZXJzaXTDqSBkZSBQaWNhcmRpZSBKdWxlcyBWZXJuZSwgVW5pdmVyc2l0eSBvZiBQ
aWNhcmR5IEp1bGVzIFZlcm5lIChVUEpWKSwgVmVyc2FpbGxlcywgRnJhbmNlLiYjeEQ7VW5pdiBM
eW9uLCBVbml2ZXJzaXTDqSBDbGF1ZGUgQmVybmFyZCBMeW9uIDEsIEZhY3VsdMOpIGRlIE3DqWRl
Y2luZSBMeW9uIFN1ZCBDaGFybGVzIE3DqXJpZXV4OyBDTlJTLCBJbnN0aXR1dCBEZXMgU2NpZW5j
ZXMgQ29nbml0aXZlcywgVU1SIDUyMjksIEJyb24sIEZyYW5jZS4mI3hEO05TLVBBUksvRkNSSU4g
TmV0d29yaywgQ2VudHJlIEV4cGVydCBQYXJraW5zb24sIEjDtHBpdGFsIE5ldXJvbG9naXF1ZSAm
cXVvdDtQaWVycmUgV2VydGhlaW1lciZxdW90OywgSG9zcGljZXMgQ2l2aWxzIGRlIEx5b24sIEx5
b24sIEZyYW5jZS4mI3hEO05ldXJvbG9neSBEZXBhcnRtZW50LCBOYW5jeSBVbml2ZXJzaXR5IEhv
c3BpdGFsLCA1NDAwMCwgTmFuY3ksIEZyYW5jZS4mI3hEO05TLVBBUksvRkNSSU4gTmV0d29yaywg
SMO0cGl0YWwgRm9uZGF0aW9uIE9waHRhbG1vbG9naXF1ZSBBIGRlIFJvdGhzY2hpbGQsIFVuaXTD
qSBKYW1lcyBQYXJraW5zb24sIDc1MDE5LCBQYXJpcywgRnJhbmNlLiYjeEQ7UMO0bGUgTmV1cm9z
Y2llbmNlcywgRm9jaCBIb3NwaXRhbCwgU3VyZXNuZXMsIEZyYW5jZS4mI3hEO1VuaXZlcnNpdMOp
IGRlIFZlcnNhaWxsZXMgUGFyaXMtU2FjbGF5LCBJTlNFUk0gVTk5MiwgQ0VBIE5ldXJvc3Bpbiwg
TWFyc2VpbGxlIGV0IFZlcnNhaWxsZXMsIEZyYW5jZS4mI3hEO0RlcGFydG1lbnQgb2YgTmV1cm9s
b2d5LCBOUy1QQVJLL0YtQ1JJTiBuZXR3b3JrLCBVbml2ZXJzaXR5IEhvc3BpdGFsIG9mIEJlc2Fu
w6dvbiwgMjUwMzAsIEJlc2Fuw6dvbiBDZWRleCwgRnJhbmNlLiYjeEQ7VW5pdmVyc2l0w6kgZGUg
RnJhbmNoZS1Db210w6ksIFVSIExJTkMgNDgxLCBGLTI1MDAsIEJlc2Fuw6dvbiwgRnJhbmNlLiYj
eEQ7RGVwYXJ0bWVudCBvZiBDbGluaWNhbCBQaGFybWFjb2xvZ3kgYW5kIE5ldXJvc2NpZW5jZXMs
IFBhcmtpbnNvbiBFeHBlcnQgQ2VudGVyLCBDZW50cmUgZCZhcG9zO0ludmVzdGlnYXRpb24gQ2xp
bmlxdWUgQ0lDMTQzNiwgTmV1cm9Ub3VsIENPRU4gQ2VudGVyLCBUb3Vsb3VzZSwgTlMtUEFSSy9G
Q1JJTiBOZXR3b3JrLCBVbml2ZXJzaXR5IEhvc3BpdGFsIG9mIFRvdWxvdXNlLCBUb3Vsb3VzZSwg
RnJhbmNlLiBtYXJnaGVyaXRhZmFiYnJpbWRAZ21haWwuY29tLjwvYXV0aC1hZGRyZXNzPjx0aXRs
ZXM+PHRpdGxlPlRoZSBpbXBhY3Qgb2Ygc3VidGhhbGFtaWMgZGVlcC1icmFpbiBzdGltdWxhdGlv
biBpbiByZXN0b3JpbmcgbW90b3Igc3ltbWV0cnkgaW4gUGFya2luc29uJmFwb3M7cyBkaXNlYXNl
IHBhdGllbnRzOiBhIHByb3NwZWN0aXZlIHN0dWR5PC90aXRsZT48c2Vjb25kYXJ5LXRpdGxlPkog
TmV1cm9sPC9zZWNvbmRhcnktdGl0bGU+PC90aXRsZXM+PHBlcmlvZGljYWw+PGZ1bGwtdGl0bGU+
SiBOZXVyb2w8L2Z1bGwtdGl0bGU+PGFiYnItMT5Kb3VybmFsIG9mIG5ldXJvbG9neTwvYWJici0x
PjwvcGVyaW9kaWNhbD48cGFnZXM+MjU4Mi0yNTk1PC9wYWdlcz48dm9sdW1lPjI3MTwvdm9sdW1l
PjxudW1iZXI+NTwvbnVtYmVyPjxlZGl0aW9uPjIwMjQvMDIvMDk8L2VkaXRpb24+PGtleXdvcmRz
PjxrZXl3b3JkPkh1bWFuczwva2V5d29yZD48a2V5d29yZD4qUGFya2luc29uIERpc2Vhc2UvdGhl
cmFweS9waHlzaW9wYXRob2xvZ3k8L2tleXdvcmQ+PGtleXdvcmQ+KkRlZXAgQnJhaW4gU3RpbXVs
YXRpb248L2tleXdvcmQ+PGtleXdvcmQ+TWFsZTwva2V5d29yZD48a2V5d29yZD5GZW1hbGU8L2tl
eXdvcmQ+PGtleXdvcmQ+TWlkZGxlIEFnZWQ8L2tleXdvcmQ+PGtleXdvcmQ+KlN1YnRoYWxhbWlj
IE51Y2xldXM8L2tleXdvcmQ+PGtleXdvcmQ+QWdlZDwva2V5d29yZD48a2V5d29yZD4qUXVhbGl0
eSBvZiBMaWZlPC9rZXl3b3JkPjxrZXl3b3JkPlByb3NwZWN0aXZlIFN0dWRpZXM8L2tleXdvcmQ+
PGtleXdvcmQ+KkFjdGl2aXRpZXMgb2YgRGFpbHkgTGl2aW5nPC9rZXl3b3JkPjxrZXl3b3JkPlRy
ZWF0bWVudCBPdXRjb21lPC9rZXl3b3JkPjxrZXl3b3JkPkZ1bmN0aW9uYWwgTGF0ZXJhbGl0eS9w
aHlzaW9sb2d5PC9rZXl3b3JkPjxrZXl3b3JkPkRlZXAgYnJhaW4gc3RpbXVsYXRpb248L2tleXdv
cmQ+PGtleXdvcmQ+TW90b3Igc3ltbWV0cnk8L2tleXdvcmQ+PGtleXdvcmQ+UGFya2luc29u4oCZ
cyBkaXNlYXNlPC9rZXl3b3JkPjxrZXl3b3JkPlF1YWxpdHkgb2YgbGlmZTwva2V5d29yZD48L2tl
eXdvcmRzPjxkYXRlcz48eWVhcj4yMDI0PC95ZWFyPjxwdWItZGF0ZXM+PGRhdGU+TWF5PC9kYXRl
PjwvcHViLWRhdGVzPjwvZGF0ZXM+PGlzYm4+MDM0MC01MzU0PC9pc2JuPjxhY2Nlc3Npb24tbnVt
PjM4MzM0ODEzPC9hY2Nlc3Npb24tbnVtPjx1cmxzPjwvdXJscz48ZWxlY3Ryb25pYy1yZXNvdXJj
ZS1udW0+MTAuMTAwNy9zMDA0MTUtMDIzLTEyMTYyLTc8L2VsZWN0cm9uaWMtcmVzb3VyY2UtbnVt
PjxyZW1vdGUtZGF0YWJhc2UtcHJvdmlkZXI+TkxNPC9yZW1vdGUtZGF0YWJhc2UtcHJvdmlkZXI+
PGxhbmd1YWdlPmVuZzwvbGFuZ3VhZ2U+PC9yZWNvcmQ+PC9DaXRlPjwvRW5kTm90ZT5=
</w:fldData>
        </w:fldChar>
      </w:r>
      <w:r w:rsidR="005952F1" w:rsidRPr="00522DE5">
        <w:rPr>
          <w:rFonts w:eastAsia="Times New Roman" w:cs="Times New Roman"/>
        </w:rPr>
        <w:instrText xml:space="preserve"> ADDIN EN.CITE.DATA </w:instrText>
      </w:r>
      <w:r w:rsidR="005952F1" w:rsidRPr="00522DE5">
        <w:rPr>
          <w:rFonts w:eastAsia="Times New Roman" w:cs="Times New Roman"/>
        </w:rPr>
      </w:r>
      <w:r w:rsidR="005952F1" w:rsidRPr="00522DE5">
        <w:rPr>
          <w:rFonts w:eastAsia="Times New Roman" w:cs="Times New Roman"/>
        </w:rPr>
        <w:fldChar w:fldCharType="end"/>
      </w:r>
      <w:r w:rsidR="00485A61" w:rsidRPr="00522DE5">
        <w:rPr>
          <w:rFonts w:eastAsia="Times New Roman" w:cs="Times New Roman"/>
        </w:rPr>
      </w:r>
      <w:r w:rsidR="00485A61" w:rsidRPr="00522DE5">
        <w:rPr>
          <w:rFonts w:eastAsia="Times New Roman" w:cs="Times New Roman"/>
        </w:rPr>
        <w:fldChar w:fldCharType="separate"/>
      </w:r>
      <w:r w:rsidR="005952F1" w:rsidRPr="00522DE5">
        <w:rPr>
          <w:rFonts w:eastAsia="Times New Roman" w:cs="Times New Roman"/>
          <w:noProof/>
          <w:vertAlign w:val="superscript"/>
        </w:rPr>
        <w:t>8</w:t>
      </w:r>
      <w:r w:rsidR="00485A61" w:rsidRPr="00522DE5">
        <w:rPr>
          <w:rFonts w:eastAsia="Times New Roman" w:cs="Times New Roman"/>
        </w:rPr>
        <w:fldChar w:fldCharType="end"/>
      </w:r>
      <w:r w:rsidR="00485A61" w:rsidRPr="00522DE5">
        <w:rPr>
          <w:rFonts w:eastAsia="Times New Roman" w:cs="Times New Roman"/>
        </w:rPr>
        <w:t xml:space="preserve"> </w:t>
      </w:r>
      <w:r w:rsidR="00BC5B3C" w:rsidRPr="00522DE5">
        <w:rPr>
          <w:rFonts w:eastAsia="Times New Roman" w:cs="Times New Roman"/>
        </w:rPr>
        <w:t>P</w:t>
      </w:r>
      <w:r w:rsidR="005C4967" w:rsidRPr="00522DE5">
        <w:rPr>
          <w:rFonts w:eastAsia="Times New Roman" w:cs="Times New Roman"/>
        </w:rPr>
        <w:t>atient</w:t>
      </w:r>
      <w:r w:rsidR="002C20F8" w:rsidRPr="00522DE5">
        <w:rPr>
          <w:rFonts w:eastAsia="Times New Roman" w:cs="Times New Roman"/>
        </w:rPr>
        <w:t>s</w:t>
      </w:r>
      <w:r w:rsidR="005C4967" w:rsidRPr="00522DE5">
        <w:rPr>
          <w:rFonts w:eastAsia="Times New Roman" w:cs="Times New Roman"/>
        </w:rPr>
        <w:t xml:space="preserve"> with symmetric PD have </w:t>
      </w:r>
      <w:r w:rsidR="00916D2F" w:rsidRPr="00522DE5">
        <w:rPr>
          <w:rFonts w:eastAsia="Times New Roman" w:cs="Times New Roman"/>
        </w:rPr>
        <w:t xml:space="preserve">less </w:t>
      </w:r>
      <w:r w:rsidR="005C4967" w:rsidRPr="00522DE5">
        <w:rPr>
          <w:rFonts w:eastAsia="Times New Roman" w:cs="Times New Roman"/>
        </w:rPr>
        <w:t xml:space="preserve">potential to restore motor symmetry, </w:t>
      </w:r>
      <w:r w:rsidR="00BC5B3C" w:rsidRPr="00522DE5">
        <w:rPr>
          <w:rFonts w:eastAsia="Times New Roman" w:cs="Times New Roman"/>
        </w:rPr>
        <w:t xml:space="preserve">so </w:t>
      </w:r>
      <w:r w:rsidR="005C4967" w:rsidRPr="00522DE5">
        <w:rPr>
          <w:rFonts w:eastAsia="Times New Roman" w:cs="Times New Roman"/>
        </w:rPr>
        <w:t>w</w:t>
      </w:r>
      <w:r w:rsidR="004D77A3" w:rsidRPr="00522DE5">
        <w:rPr>
          <w:rFonts w:eastAsia="Times New Roman" w:cs="Times New Roman"/>
        </w:rPr>
        <w:t>e hypothesi</w:t>
      </w:r>
      <w:r w:rsidR="00BC5B3C" w:rsidRPr="00522DE5">
        <w:rPr>
          <w:rFonts w:eastAsia="Times New Roman" w:cs="Times New Roman"/>
        </w:rPr>
        <w:t>s</w:t>
      </w:r>
      <w:r w:rsidR="004D77A3" w:rsidRPr="00522DE5">
        <w:rPr>
          <w:rFonts w:eastAsia="Times New Roman" w:cs="Times New Roman"/>
        </w:rPr>
        <w:t xml:space="preserve">ed that </w:t>
      </w:r>
      <w:r w:rsidR="005C4967" w:rsidRPr="00522DE5">
        <w:rPr>
          <w:rFonts w:eastAsia="Times New Roman" w:cs="Times New Roman"/>
        </w:rPr>
        <w:t xml:space="preserve">they </w:t>
      </w:r>
      <w:r w:rsidR="00195269" w:rsidRPr="00522DE5">
        <w:rPr>
          <w:rFonts w:eastAsia="Times New Roman" w:cs="Times New Roman"/>
        </w:rPr>
        <w:t xml:space="preserve">experience </w:t>
      </w:r>
      <w:r w:rsidR="00916D2F" w:rsidRPr="00522DE5">
        <w:rPr>
          <w:rFonts w:eastAsia="Times New Roman" w:cs="Times New Roman"/>
        </w:rPr>
        <w:t xml:space="preserve">less </w:t>
      </w:r>
      <w:r w:rsidR="00485A61" w:rsidRPr="00522DE5">
        <w:rPr>
          <w:rFonts w:eastAsia="Times New Roman" w:cs="Times New Roman"/>
        </w:rPr>
        <w:t>ADL</w:t>
      </w:r>
      <w:r w:rsidR="00CB1E56" w:rsidRPr="00522DE5">
        <w:rPr>
          <w:rFonts w:eastAsia="Times New Roman" w:cs="Times New Roman"/>
        </w:rPr>
        <w:t xml:space="preserve"> </w:t>
      </w:r>
      <w:r w:rsidR="00916D2F" w:rsidRPr="00522DE5">
        <w:rPr>
          <w:rFonts w:eastAsia="Times New Roman" w:cs="Times New Roman"/>
        </w:rPr>
        <w:t>improvement</w:t>
      </w:r>
      <w:r w:rsidR="00195269" w:rsidRPr="00522DE5">
        <w:rPr>
          <w:rFonts w:eastAsia="Times New Roman" w:cs="Times New Roman"/>
        </w:rPr>
        <w:t xml:space="preserve"> </w:t>
      </w:r>
      <w:r w:rsidR="00CB1E56" w:rsidRPr="00522DE5">
        <w:rPr>
          <w:rFonts w:eastAsia="Times New Roman" w:cs="Times New Roman"/>
        </w:rPr>
        <w:t>following STN-</w:t>
      </w:r>
      <w:r w:rsidR="003A6735" w:rsidRPr="00522DE5">
        <w:rPr>
          <w:rFonts w:eastAsia="Times New Roman" w:cs="Times New Roman"/>
        </w:rPr>
        <w:t xml:space="preserve">DBS </w:t>
      </w:r>
      <w:r w:rsidR="00CB1E56" w:rsidRPr="00522DE5">
        <w:rPr>
          <w:rFonts w:eastAsia="Times New Roman" w:cs="Times New Roman"/>
        </w:rPr>
        <w:t>t</w:t>
      </w:r>
      <w:r w:rsidR="003A6735" w:rsidRPr="00522DE5">
        <w:rPr>
          <w:rFonts w:eastAsia="Times New Roman" w:cs="Times New Roman"/>
        </w:rPr>
        <w:t xml:space="preserve">han patients with </w:t>
      </w:r>
      <w:r w:rsidR="00916D2F" w:rsidRPr="00522DE5">
        <w:rPr>
          <w:rFonts w:eastAsia="Times New Roman" w:cs="Times New Roman"/>
        </w:rPr>
        <w:t>a</w:t>
      </w:r>
      <w:r w:rsidR="003A6735" w:rsidRPr="00522DE5">
        <w:rPr>
          <w:rFonts w:eastAsia="Times New Roman" w:cs="Times New Roman"/>
        </w:rPr>
        <w:t>symmetric PD</w:t>
      </w:r>
      <w:r w:rsidR="00F76E67" w:rsidRPr="00522DE5">
        <w:rPr>
          <w:rFonts w:eastAsia="Times New Roman" w:cs="Times New Roman"/>
        </w:rPr>
        <w:t>.</w:t>
      </w:r>
      <w:r w:rsidR="005C4967" w:rsidRPr="00522DE5">
        <w:rPr>
          <w:rFonts w:eastAsia="Times New Roman" w:cs="Times New Roman"/>
        </w:rPr>
        <w:t xml:space="preserve"> </w:t>
      </w:r>
      <w:r w:rsidR="005C727D" w:rsidRPr="00522DE5">
        <w:rPr>
          <w:rFonts w:eastAsia="Times New Roman" w:cs="Times New Roman"/>
        </w:rPr>
        <w:t>Additionally, w</w:t>
      </w:r>
      <w:r w:rsidR="00642B53" w:rsidRPr="00522DE5">
        <w:rPr>
          <w:rFonts w:eastAsia="Times New Roman" w:cs="Times New Roman"/>
        </w:rPr>
        <w:t xml:space="preserve">e explored the relationship of clinical and demographic factors </w:t>
      </w:r>
      <w:r w:rsidR="005C727D" w:rsidRPr="00522DE5">
        <w:rPr>
          <w:rFonts w:eastAsia="Times New Roman" w:cs="Times New Roman"/>
        </w:rPr>
        <w:t>with motor symmetry</w:t>
      </w:r>
      <w:r w:rsidR="00BC5B3C" w:rsidRPr="00522DE5">
        <w:rPr>
          <w:rFonts w:eastAsia="Times New Roman" w:cs="Times New Roman"/>
        </w:rPr>
        <w:t xml:space="preserve"> to account for a potential confounding factor of differences of disease progression rates of the symmetric and asymmetric group in our cohort</w:t>
      </w:r>
      <w:r w:rsidR="005C727D" w:rsidRPr="00522DE5">
        <w:rPr>
          <w:rFonts w:eastAsia="Times New Roman" w:cs="Times New Roman"/>
        </w:rPr>
        <w:t>.</w:t>
      </w:r>
    </w:p>
    <w:p w14:paraId="6D792481" w14:textId="77777777" w:rsidR="00E33C6D" w:rsidRPr="00522DE5" w:rsidRDefault="00E33C6D">
      <w:pPr>
        <w:widowControl/>
        <w:autoSpaceDE/>
        <w:autoSpaceDN/>
        <w:adjustRightInd/>
        <w:spacing w:after="0" w:line="240" w:lineRule="auto"/>
        <w:ind w:right="0"/>
        <w:jc w:val="left"/>
        <w:rPr>
          <w:rFonts w:eastAsia="Times New Roman" w:cs="Times New Roman"/>
        </w:rPr>
      </w:pPr>
      <w:r w:rsidRPr="00522DE5">
        <w:rPr>
          <w:rFonts w:eastAsia="Times New Roman" w:cs="Times New Roman"/>
        </w:rPr>
        <w:br w:type="page"/>
      </w:r>
    </w:p>
    <w:p w14:paraId="5B7A5296" w14:textId="77777777" w:rsidR="00E33C6D" w:rsidRPr="00522DE5" w:rsidRDefault="00E33C6D" w:rsidP="00E33C6D">
      <w:pPr>
        <w:pStyle w:val="berschrift1"/>
      </w:pPr>
      <w:r w:rsidRPr="00522DE5">
        <w:lastRenderedPageBreak/>
        <w:t>MATERIALS AND METHODS</w:t>
      </w:r>
    </w:p>
    <w:p w14:paraId="7EBF29B8" w14:textId="77777777" w:rsidR="00E33C6D" w:rsidRPr="00522DE5" w:rsidRDefault="00E33C6D" w:rsidP="00961C57">
      <w:pPr>
        <w:pStyle w:val="berschrift2"/>
        <w:spacing w:line="480" w:lineRule="auto"/>
      </w:pPr>
      <w:r w:rsidRPr="00522DE5">
        <w:t xml:space="preserve">Design and ethical approval </w:t>
      </w:r>
    </w:p>
    <w:p w14:paraId="06B060E6" w14:textId="328D3884" w:rsidR="00E33C6D" w:rsidRPr="00522DE5" w:rsidRDefault="00961C57" w:rsidP="00961C57">
      <w:r w:rsidRPr="00522DE5">
        <w:t>In t</w:t>
      </w:r>
      <w:r w:rsidR="00B47A1E" w:rsidRPr="00522DE5">
        <w:t xml:space="preserve">his </w:t>
      </w:r>
      <w:bookmarkStart w:id="8" w:name="_Hlk192855343"/>
      <w:r w:rsidR="00B47A1E" w:rsidRPr="00522DE5">
        <w:t>prospective, quasi-experimental, non-randomised, controlled, international multicentre study</w:t>
      </w:r>
      <w:r w:rsidRPr="00522DE5">
        <w:t xml:space="preserve"> with a </w:t>
      </w:r>
      <w:r w:rsidR="00E33C6D" w:rsidRPr="00522DE5">
        <w:t>6-month follow-up</w:t>
      </w:r>
      <w:bookmarkEnd w:id="8"/>
      <w:r w:rsidRPr="00522DE5">
        <w:t>, patients were consecutively enrolled in five DBS centres (Cologne, Marburg, London, Manchester, and Toronto)</w:t>
      </w:r>
      <w:r w:rsidR="00B43234" w:rsidRPr="00522DE5">
        <w:t>. Data w</w:t>
      </w:r>
      <w:r w:rsidR="00634102" w:rsidRPr="00522DE5">
        <w:t>ere</w:t>
      </w:r>
      <w:r w:rsidR="00B43234" w:rsidRPr="00522DE5">
        <w:t xml:space="preserve"> collected</w:t>
      </w:r>
      <w:r w:rsidRPr="00522DE5">
        <w:t xml:space="preserve"> as part of </w:t>
      </w:r>
      <w:r w:rsidR="00E33C6D" w:rsidRPr="00522DE5">
        <w:t xml:space="preserve">the STN-DBS arm of the </w:t>
      </w:r>
      <w:r w:rsidR="00E33C6D" w:rsidRPr="00522DE5">
        <w:rPr>
          <w:rFonts w:eastAsia="Times New Roman"/>
          <w:shd w:val="clear" w:color="auto" w:fill="FFFFFF"/>
        </w:rPr>
        <w:t xml:space="preserve">Non-motor International Longitudinal </w:t>
      </w:r>
      <w:r w:rsidR="00E33C6D" w:rsidRPr="00522DE5">
        <w:t>Study (NILS)</w:t>
      </w:r>
      <w:r w:rsidR="00B43234" w:rsidRPr="00522DE5">
        <w:t>,</w:t>
      </w:r>
      <w:r w:rsidR="00E33C6D" w:rsidRPr="00522DE5">
        <w:t xml:space="preserve"> an ongoing, prospective, international multicentre, longitudinal study in patients with PD.</w:t>
      </w:r>
      <w:r w:rsidR="00E33C6D" w:rsidRPr="00522DE5">
        <w:fldChar w:fldCharType="begin">
          <w:fldData xml:space="preserve">PEVuZE5vdGU+PENpdGU+PEF1dGhvcj5Hcm9ub3N0YXk8L0F1dGhvcj48WWVhcj4yMDI0PC9ZZWFy
PjxSZWNOdW0+MTY3MDwvUmVjTnVtPjxEaXNwbGF5VGV4dD48c3R5bGUgZmFjZT0ic3VwZXJzY3Jp
cHQiPjk8L3N0eWxlPjwvRGlzcGxheVRleHQ+PHJlY29yZD48cmVjLW51bWJlcj4xNjcwPC9yZWMt
bnVtYmVyPjxmb3JlaWduLWtleXM+PGtleSBhcHA9IkVOIiBkYi1pZD0iMjBhdGRzZWZwd2R3ZXZl
NWFhM3hlMnRpdndwdGV6MGRkMjlhIiB0aW1lc3RhbXA9IjE3MTA0MTI0MDEiPjE2NzA8L2tleT48
L2ZvcmVpZ24ta2V5cz48cmVmLXR5cGUgbmFtZT0iSm91cm5hbCBBcnRpY2xlIj4xNzwvcmVmLXR5
cGU+PGNvbnRyaWJ1dG9ycz48YXV0aG9ycz48YXV0aG9yPkdyb25vc3RheSwgQS48L2F1dGhvcj48
YXV0aG9yPkpvc3QsIFMuIFQuPC9hdXRob3I+PGF1dGhvcj5TaWx2ZXJkYWxlLCBNLjwvYXV0aG9y
PjxhdXRob3I+Uml6b3MsIEEuPC9hdXRob3I+PGF1dGhvcj5Mb2VocmVyLCBQLiBBLjwvYXV0aG9y
PjxhdXRob3I+RXZhbnMsIEouPC9hdXRob3I+PGF1dGhvcj5TYXVlcmJpZXIsIEEuPC9hdXRob3I+
PGF1dGhvcj5JbmRpLCBELjwvYXV0aG9yPjxhdXRob3I+TGV0YSwgVi48L2F1dGhvcj48YXV0aG9y
PlJla2VyLCBQLjwvYXV0aG9yPjxhdXRob3I+RmluaywgRy4gUi48L2F1dGhvcj48YXV0aG9yPkFz
aGthbiwgSy48L2F1dGhvcj48YXV0aG9yPkFudG9uaW5pLCBBLjwvYXV0aG9yPjxhdXRob3I+Tmlt
c2t5LCBDLjwvYXV0aG9yPjxhdXRob3I+Vmlzc2VyLVZhbmRld2FsbGUsIFYuPC9hdXRob3I+PGF1
dGhvcj5NYXJ0aW5lei1NYXJ0aW4sIFAuPC9hdXRob3I+PGF1dGhvcj5SYXkgQ2hhdWRodXJpLCBL
LjwvYXV0aG9yPjxhdXRob3I+VGltbWVybWFubiwgTC48L2F1dGhvcj48YXV0aG9yPkRhZnNhcmks
IEguIFMuPC9hdXRob3I+PC9hdXRob3JzPjwvY29udHJpYnV0b3JzPjxhdXRoLWFkZHJlc3M+RGVw
YXJ0bWVudCBvZiBOZXVyb2xvZ3ksIFVuaXZlcnNpdHkgb2YgQ29sb2duZSwgRmFjdWx0eSBvZiBN
ZWRpY2luZSBhbmQgVW5pdmVyc2l0eSBIb3NwaXRhbCBDb2xvZ25lLCBDb2xvZ25lLCBHZXJtYW55
LiYjeEQ7RGVwYXJ0bWVudCBvZiBOZXVyb2xvZ3kgYW5kIE5ldXJvc3VyZ2VyeSwgU2FsZm9yZCBS
b3lhbCBOSFMgRm91bmRhdGlvbiBUcnVzdCwgTWFuY2hlc3RlciBBY2FkZW1pYyBIZWFsdGggU2Np
ZW5jZSBDZW50cmUsIE1hbmNoZXN0ZXIsIEdyZWF0ZXIgTWFuY2hlc3RlciwgVUsuJiN4RDtQYXJr
aW5zb24gRm91bmRhdGlvbiBJbnRlcm5hdGlvbmFsIENlbnRyZSBvZiBFeGNlbGxlbmNlLCBLaW5n
JmFwb3M7cyBDb2xsZWdlIEhvc3BpdGFsLCBMb25kb24sIFVLLiYjeEQ7RGVwYXJ0bWVudCBvZiBO
ZXVyb2xvZ3ksIFBoaWxpcHBzLVVuaXZlcnNpdHkgTWFyYnVyZywgTWFyYnVyZywgR2VybWFueS4m
I3hEO0NvZ25pdGl2ZSBOZXVyb3NjaWVuY2UsIEluc3RpdHV0ZSBvZiBOZXVyb3NjaWVuY2UgYW5k
IE1lZGljaW5lIChJTk0tMyksIFJlc2VhcmNoIENlbnRlciBKdWxpY2gsIEp1bGljaCwgR2VybWFu
eS4mI3hEO1BhcmtpbnNvbiBhbmQgTW92ZW1lbnQgRGlzb3JkZXJzIFVuaXQsIERlcGFydG1lbnQg
b2YgTmV1cm9zY2llbmNlcyAoRE5TKSwgUGFkb3ZhIFVuaXZlcnNpdHksIFBhZG92YSwgSXRhbHku
JiN4RDtEZXBhcnRtZW50IG9mIE5ldXJvc3VyZ2VyeSwgUGhpbGlwcHMtVW5pdmVyc2l0eSBNYXJi
dXJnLCBNYXJidXJnLCBHZXJtYW55LiYjeEQ7RGVwYXJ0bWVudCBvZiBTdGVyZW90YWN0aWMgYW5k
IEZ1bmN0aW9uYWwgTmV1cm9zdXJnZXJ5LCBVbml2ZXJzaXR5IG9mIENvbG9nbmUsIEZhY3VsdHkg
b2YgTWVkaWNpbmUgYW5kIFVuaXZlcnNpdHkgSG9zcGl0YWwgQ29sb2duZSwgQ29sb2duZSwgR2Vy
bWFueS4mI3hEO0NlbnRlciBmb3IgTmV0d29ya2VkIEJpb21lZGljYWwgUmVzZWFyY2ggaW4gTmV1
cm9kZWdlbmVyYXRpdmUgRGlzZWFzZXMgKENJQkVSTkVEKSwgQ2FybG9zIElJSSBJbnN0aXR1dGUg
b2YgSGVhbHRoLCBNYWRyaWQsIFNwYWluLiYjeEQ7SW5zdGl0dXRlIG9mIFBzeWNoaWF0cnksIFBz
eWNob2xvZ3kgYW5kIE5ldXJvc2NpZW5jZSwgS2luZyZhcG9zO3MgQ29sbGVnZSBMb25kb24sIExv
bmRvbiwgVUsuJiN4RDtEZXBhcnRtZW50IG9mIE5ldXJvbG9neSwgVW5pdmVyc2l0eSBvZiBDb2xv
Z25lLCBGYWN1bHR5IG9mIE1lZGljaW5lIGFuZCBVbml2ZXJzaXR5IEhvc3BpdGFsIENvbG9nbmUs
IENvbG9nbmUsIEdlcm1hbnkgaGFpZGFyLmRhZnNhcmlAdWsta29lbG4uZGUuPC9hdXRoLWFkZHJl
c3M+PHRpdGxlcz48dGl0bGU+U3RyYXRpZnlpbmcgcXVhbGl0eSBvZiBsaWZlIG91dGNvbWUgaW4g
c3VidGhhbGFtaWMgc3RpbXVsYXRpb24gZm9yIFBhcmtpbnNvbiZhcG9zO3MgZGlzZWFzZTwvdGl0
bGU+PHNlY29uZGFyeS10aXRsZT5KIE5ldXJvbCBOZXVyb3N1cmcgUHN5Y2hpYXRyeTwvc2Vjb25k
YXJ5LXRpdGxlPjxhbHQtdGl0bGU+SiBOZXVyb2wgTmV1cm9zdXIgUHM8L2FsdC10aXRsZT48L3Rp
dGxlcz48cGVyaW9kaWNhbD48ZnVsbC10aXRsZT5KIE5ldXJvbCBOZXVyb3N1cmcgUHN5Y2hpYXRy
eTwvZnVsbC10aXRsZT48L3BlcmlvZGljYWw+PGFsdC1wZXJpb2RpY2FsPjxmdWxsLXRpdGxlPkpv
dXJuYWwgb2YgTmV1cm9sb2d5IE5ldXJvc3VyZ2VyeSBhbmQgUHN5Y2hpYXRyeTwvZnVsbC10aXRs
ZT48YWJici0xPkogTmV1cm9sIE5ldXJvc3VyIFBzPC9hYmJyLTE+PC9hbHQtcGVyaW9kaWNhbD48
cGFnZXM+NjMwLTYzODwvcGFnZXM+PHZvbHVtZT45NTwvdm9sdW1lPjxudW1iZXI+NzwvbnVtYmVy
PjxlZGl0aW9uPjIwMjMvMTIvMjE8L2VkaXRpb24+PGtleXdvcmRzPjxrZXl3b3JkPkh1bWFuczwv
a2V5d29yZD48a2V5d29yZD4qUGFya2luc29uIERpc2Vhc2UvdGhlcmFweTwva2V5d29yZD48a2V5
d29yZD4qRGVlcCBCcmFpbiBTdGltdWxhdGlvbjwva2V5d29yZD48a2V5d29yZD4qUXVhbGl0eSBv
ZiBMaWZlPC9rZXl3b3JkPjxrZXl3b3JkPk1hbGU8L2tleXdvcmQ+PGtleXdvcmQ+RmVtYWxlPC9r
ZXl3b3JkPjxrZXl3b3JkPk1pZGRsZSBBZ2VkPC9rZXl3b3JkPjxrZXl3b3JkPipTdWJ0aGFsYW1p
YyBOdWNsZXVzPC9rZXl3b3JkPjxrZXl3b3JkPlByb3NwZWN0aXZlIFN0dWRpZXM8L2tleXdvcmQ+
PGtleXdvcmQ+QWdlZDwva2V5d29yZD48a2V5d29yZD5UcmVhdG1lbnQgT3V0Y29tZTwva2V5d29y
ZD48a2V5d29yZD5MZXZvZG9wYS90aGVyYXBldXRpYyB1c2U8L2tleXdvcmQ+PGtleXdvcmQ+QW50
aXBhcmtpbnNvbiBBZ2VudHMvdGhlcmFwZXV0aWMgdXNlPC9rZXl3b3JkPjxrZXl3b3JkPlBBUktJ
TlNPTiZhcG9zO1MgRElTRUFTRTwva2V5d29yZD48a2V5d29yZD5Qcm9mZXNzb3IgS1QgRm91bmRh
dGlvbiBhbmQgdGhlIEJyYW5kYXUtTGFpYmFjaC1Gb3VuZGF0aW9uLCBvdXRzaWRlIG9mIHRoZTwv
a2V5d29yZD48a2V5d29yZD5zdWJtaXR0ZWQgd29yay4gTVMgaGFzIHJlY2VpdmVkIGhvbm9yYXJp
YSBmcm9tIEJpYWwsIEJyaXRhbm5pYSBhbmQgTWVkdHJvbmljLDwva2V5d29yZD48a2V5d29yZD5v
dXRzaWRlIHRoZSBzdWJtaXR0ZWQgd29yay4gQVIgaGFzIHJlY2VpdmVkIHNhbGFyeSBzdXBwb3J0
IGZyb20gTmF0aW9uYWw8L2tleXdvcmQ+PGtleXdvcmQ+aW5zdGl0dXRlIG9mIEhlYWx0aCBSZXNl
YXJjaCAoTklIUikgQ2xpbmljYWwgUmVzZWFyY2ggTmV0d29yayAoQ1JOKSBTb3V0aCBMb25kb248
L2tleXdvcmQ+PGtleXdvcmQ+YW5kIHRoZSBJbnRlcm5hdGlvbmFsIFBhcmtpbnNvbiBhbmQgTW92
ZW1lbnQgRGlzb3JkZXIgU29jaWV0eSAoTURTKSwgb3V0c2lkZSB0aGU8L2tleXdvcmQ+PGtleXdv
cmQ+c3VibWl0dGVkIHdvcmsuIFBBTCB3YXMgc3VwcG9ydGVkIGJ5IHRoZSBTVUNDRVNTLVByb2dy
YW0gb2YgdGhlPC9rZXl3b3JkPjxrZXl3b3JkPlBoaWxpcHBzLVVuaXZlcnNpdHkgb2YgTWFyYnVy
ZywgdGhlICZhcG9zO1N0aWZ0dW5nIHp1ciBGb3JkZXJ1bmcganVuZ2VyPC9rZXl3b3JkPjxrZXl3
b3JkPk5ldXJvd2lzc2Vuc2NoYWZ0bGVyJmFwb3M7IGFuZCB0aGUgUHJvZmVzc29yIEtUIEZvdW5k
YXRpb24gaW4gdGhlIEdlcm1hbiBTb2NpZXR5IG9mPC9rZXl3b3JkPjxrZXl3b3JkPk5ldXJvbG9n
eS4gSGUgcmVjZWl2ZWQgYW4gaG9ub3Jhcml1bSBmb3IgdGhlIHB1YmxpY2F0aW9uIG9mIHRoZSBi
b29rICZhcG9zO0NvbnRpbnVvdXM8L2tleXdvcmQ+PGtleXdvcmQ+RG9wYW1pbmVyZ2ljIFN0aW11
bGF0aW9uIGZvciBQYXJraW5zb24mYXBvcztzIERpc2Vhc2U6IHdoZXJlIGFyZSB3ZSZhcG9zOy4g
SkUgcmVwb3J0cyBubzwva2V5d29yZD48a2V5d29yZD5maW5hbmNpYWwgZGlzY2xvc3VyZXMuIEFT
IGlzIGZ1bmRlZCBieSB0aGUgR3VzeWsgcHJvZ3JhbSBhbmQgdGhlIEFkdmFuY2VkIENvbG9nbmU8
L2tleXdvcmQ+PGtleXdvcmQ+Q2xpbmljaWFuIFNjaWVudGlzdCBwcm9ncmFtIG9mIHRoZSBNZWRp
Y2FsIEZhY3VsdHkgb2YgdGhlIFVuaXZlcnNpdHkgb2YgQ29sb2duZTwva2V5d29yZD48a2V5d29y
ZD5hbmQgaGFzIHJlY2VpdmVkIGZ1bmRpbmcgZnJvbSB0aGUgUHJvZmVzc29yIEtUIEZvdW5kYXRp
b24sIG91dHNpZGUgdGhlIHN1Ym1pdHRlZDwva2V5d29yZD48a2V5d29yZD53b3JrLiBESSByZXBv
cnRzIG5vIGZpbmFuY2lhbCBkaXNjbG9zdXJlcy4gVkwgcmVjZWl2ZWQgaG9ub3JhcmlhIGZvcjwv
a2V5d29yZD48a2V5d29yZD5zcGVha2VyLXJlbGF0ZWQgYWN0aXZpdGllcyBmcm9tIEJpYWwsIFBy
b2ZpbGUgYW5kIEJyaXRhbm5pYSBQaGFybWFjZXV0aWNhbHMsPC9rZXl3b3JkPjxrZXl3b3JkPm91
dHNpZGUgdGhlIHN1Ym1pdHRlZCB3b3JrLiBQUiByZXBvcnRzIG5vIGZpbmFuY2lhbCBkaXNjbG9z
dXJlcy4gR1JGIGlzIGZ1bmRlZCBieTwva2V5d29yZD48a2V5d29yZD50aGUgRGV1dHNjaGUgRm9y
c2NodW5nc2dlbWVpbnNjaGFmdCAoREZHLCBHZXJtYW4gUmVzZWFyY2ggRm91bmRhdGlvbiktUHJv
amVjdC1JRDwva2V5d29yZD48a2V5d29yZD40MzE1NDkwMjktU0ZCIDE0NTEuIEdSRiBzZXJ2ZXMg
YXMgYW4gZWRpdG9yaWFsIGJvYXJkIG1lbWJlciBvZiBDb3J0ZXgsPC9rZXl3b3JkPjxrZXl3b3Jk
Pk5ldXJvbG9naWNhbCBSZXNlYXJjaCBhbmQgUHJhY3RpY2UsIE5ldXJvSW1hZ2U6IENsaW5pY2Fs
LCBaZWl0c2NocmlmdCBmdXI8L2tleXdvcmQ+PGtleXdvcmQ+TmV1cm9wc3ljaG9sb2dpZSBhbmQg
REdOZXVyb2xvZ2llPC9rZXl3b3JkPjxrZXl3b3JkPnJlY2VpdmVzIHJveWFsdGllcyBmcm9tIHRo
ZSBwdWJsaWNhdGlvbiBvZiB0aGU8L2tleXdvcmQ+PGtleXdvcmQ+Ym9va3MgRnVua3Rpb25lbGxl
IE1SVCBpbiBQc3ljaGlhdHJpZSB1bmQgTmV1cm9sb2dpZSwgTmV1cm9sb2dpc2NoZTwva2V5d29y
ZD48a2V5d29yZD5EaWZmZXJlbnRpYWxkaWFnbm9zZSBhbmQgU09QIE5ldXJvbG9naWU8L2tleXdv
cmQ+PGtleXdvcmQ+cmVjZWl2ZXMgcm95YWx0aWVzIGZyb20gdGhlIHB1YmxpY2F0aW9uPC9rZXl3
b3JkPjxrZXl3b3JkPm9mIHRoZSBuZXVyb3BzeWNob2xvZ2ljYWwgdGVzdHMgS0FTIGFuZCBLb3Bw
czwva2V5d29yZD48a2V5d29yZD5yZWNlaXZlZCBob25vcmFyaWEgZm9yIHNwZWFraW5nPC9rZXl3
b3JkPjxrZXl3b3JkPmVuZ2FnZW1lbnRzIGZyb20gQmF5ZXIsIERlc2l0aW4sIERHTiwgRXJnbyBE
S1YsIEZvcnVtIGZ1ciBtZWRpemluaXNjaGU8L2tleXdvcmQ+PGtleXdvcmQ+Rm9ydGJpbGR1bmcg
Rm9tRiBHbWJILCBHU0ssIE1lZGljYSBBY2FkZW15IE1lc3NlIER1c3NlbGRvcmYsIE1lZGljYnJh
aW48L2tleXdvcmQ+PGtleXdvcmQ+SGVhbHRoY2FyZSwgTm92YXJ0aXMsIFBmaXplciBhbmQgU3Bv
cnRhcnp0ZWJ1bmQgTlJXLCBvdXRzaWRlIHRoZSBzdWJtaXR0ZWQgd29yay48L2tleXdvcmQ+PGtl
eXdvcmQ+S0EgaGFzIHJlY2VpdmVkIGhvbm9yYXJpYSBmb3IgZWR1Y2F0aW9uYWwgbWVldGluZ3Ms
IHRyYXZlbCBhbmQgY29uc3VsdGFuY3kgZnJvbTwva2V5d29yZD48a2V5d29yZD5NZWR0cm9uaWMs
IFN0LiBKdWRlIE1lZGljYWwgYW5kIEJvc3RvbiBTY2llbnRpZmljLCBvdXRzaWRlIHRoZSBzdWJt
aXR0ZWQgd29yay4gQUE8L2tleXdvcmQ+PGtleXdvcmQ+cmVwb3J0cyBwZXJzb25hbCBjb25zdWx0
YW5jeSBmZWVzIGZyb20gVUNCLCBCb2VocmluZ2VyIEluZ2VsaGVpbSwgQnJpdGFubmlhLDwva2V5
d29yZD48a2V5d29yZD5BYmJWaWUsIEt5b3dhIEtpcmluLCBaYW1ib24sIEJpYWwsIE5ldXJvZGVy
bSwgVGhlcmF2YW5jZSBCaW9waGFybWEsIFJvY2hlPC9rZXl3b3JkPjxrZXl3b3JkPmhlPC9rZXl3
b3JkPjxrZXl3b3JkPnJlY2VpdmVzIHJlc2VhcmNoIHN1cHBvcnQgZnJvbSBDaGllc2kgUGhhcm1h
Y2V1dGljYWxzLCBMdW5kYmVjaywgSG9yaXpvbjwva2V5d29yZD48a2V5d29yZD4yMDIwLUdyYW50
IDgyNTc4NSwgSG9yaXpvbjIwMjAgR3JhbnQgMTAxMDE2OTAyLCBNaW5pc3RyeSBvZiBFZHVjYXRp
b24gVW5pdmVyc2l0eTwva2V5d29yZD48a2V5d29yZD5hbmQgUmVzZWFyY2ggKE1JVVIpIEdyYW50
IEFSUzAxXzAxMDgxLCBDYXJpcGFybyBGb3VuZGF0aW9uLiBIZSBzZXJ2ZXMgYXM8L2tleXdvcmQ+
PGtleXdvcmQ+Y29uc3VsdGFudCBmb3IgQm9laHJpbmdlciBJbmdlbGhlaW0gZm9yIGxlZ2FsIGNh
c2VzIG9uIHBhdGhvbG9naWNhbCBnYW1ibGluZyw8L2tleXdvcmQ+PGtleXdvcmQ+b3V0c2lkZSB0
aGUgc3VibWl0dGVkIHdvcmsuIENOIGlzIGNvbnN1bHRhbnQgZm9yIEJyYWlubGFiIGFuZCByZWNl
aXZlZCBzcGVha2VyPC9rZXl3b3JkPjxrZXl3b3JkPmhvbm9yYXJpYSBmcm9tIEJLIG1lZGljYWws
IEJyYWlubGFiIGFuZCBCQiwgb3V0c2lkZSB0aGUgc3VibWl0dGVkIHdvcmsuIFZWLVYgaXM8L2tl
eXdvcmQ+PGtleXdvcmQ+ZnVuZGVkIGJ5IHRoZSBEZXV0c2NoZSBGb3JzY2h1bmdzZ2VtZWluc2No
YWZ0IChERkcsIEdlcm1hbiBSZXNlYXJjaDwva2V5d29yZD48a2V5d29yZD5Gb3VuZGF0aW9uKS1Q
cm9qZWN0LUlEIDQzMTU0OTAyOS1TRkIgMTQ1MSwgaXMgYSBtZW1iZXIgb2YgdGhlIGFkdmlzb3J5
IGJvYXJkcyBhbmQ8L2tleXdvcmQ+PGtleXdvcmQ+cmVwb3J0cyBjb25zdWx0YW5jaWVzIGZvciBN
ZWR0cm9uaWMsIEJvc3RvbiBTY2llbnRpZmljLCBBYmJvdHQsIEluc2lnaHRlYyBhbmQ8L2tleXdv
cmQ+PGtleXdvcmQ+TGl2YU5vdmEsIG91dHNpZGUgdGhlIHN1Ym1pdHRlZCB3b3JrLiBQTS1NIGhh
cyByZWNlaXZlZCBob25vcmFyaWEgZnJvbSBCaWFsIGZvcjwva2V5d29yZD48a2V5d29yZD5sZWN0
dXJpbmcgaW4gYSBjb3Vyc2UgYW5kIGZyb20gdGhlIEludGVybmF0aW9uYWwgUGFya2luc29uIGFu
ZCBNb3ZlbWVudCBEaXNvcmRlcjwva2V5d29yZD48a2V5d29yZD5Tb2NpZXR5IGZvciBhY3Rpdml0
aWVzIGR1cmluZyB0aGUgSW50ZXJuYXRpb25hbCBDb25ncmVzcyAyMDIyIGFuZCBmb3IgZGlyZWN0
aW5nPC9rZXl3b3JkPjxrZXl3b3JkPnRoZSBDbGluaWNhbCBPdXRjb21lIEFzc2Vzc21lbnQgUHJv
Z3JhbSwgb3V0c2lkZSB0aGUgc3VibWl0dGVkIHdvcmsuIEtSQyBoYXM8L2tleXdvcmQ+PGtleXdv
cmQ+cmVjZWl2ZWQgZnVuZGluZyBmcm9tIFBhcmtpbnNvbiZhcG9zO3MgVUssIE5JSFIsIFVDQiBh
bmQgdGhlIEV1cm9wZWFuIFVuaW9uPC9rZXl3b3JkPjxrZXl3b3JkPmhlPC9rZXl3b3JkPjxrZXl3
b3JkPnJlY2VpdmVkIGhvbm9yYXJpYSBmcm9tIFVDQiwgQWJib3R0LCBCcml0YW5uaWEsIFVTIFdv
cmxkbWVkcyBhbmQgT3RzdWthPC9rZXl3b3JkPjxrZXl3b3JkPlBoYXJtYWNldXRpY2Fsczwva2V5
d29yZD48a2V5d29yZD5hbmQgYWN0ZWQgYXMgYSBjb25zdWx0YW50IGZvciBBYmJWaWUsIFVDQiBh
bmQgQnJpdGFubmlhLCBvdXRzaWRlPC9rZXl3b3JkPjxrZXl3b3JkPnRoZSBzdWJtaXR0ZWQgd29y
ay4gTFQgaGFzIHJlY2VpdmVkIHBheW1lbnRzIGFzIGEgY29uc3VsdGFudCBmb3IgQm9zdG9uPC9r
ZXl3b3JkPjxrZXl3b3JkPlNjaWVudGlmaWM8L2tleXdvcmQ+PGtleXdvcmQ+aG9ub3JhcmlhIGFz
IGEgc3BlYWtlciBvbiBzeW1wb3NpYSBzcG9uc29yZWQgYnkgVUNCLCBEZXNpdGluLCBCb3N0b248
L2tleXdvcmQ+PGtleXdvcmQ+U2NpZW50aWZpYywgQWJiVmllLCBOb3ZhcnRpcywgR2xheG9TbWl0
aEtsaW5lLCBOZXVyYXhwaGFybSwgVGV2YSwgdGhlIE1vdmVtZW50PC9rZXl3b3JkPjxrZXl3b3Jk
PkRpc29yZGVycyBTb2NpZXR5IHVuZCBESUFQTEFOLiBUaGUgaW5zdGl0dXRpb24gb2YgTFQsIG5v
dCBMVCBwZXJzb25hbGx5LCByZWNlaXZlZDwva2V5d29yZD48a2V5d29yZD5mdW5kaW5nIGJ5IEJv
c3RvbiBTY2llbnRpZmljLCB0aGUgR2VybWFuIFJlc2VhcmNoIEZvdW5kYXRpb24sIHRoZSBHZXJt
YW4gTWluaXN0cnk8L2tleXdvcmQ+PGtleXdvcmQ+b2YgRWR1Y2F0aW9uIGFuZCBSZXNlYXJjaCwg
dGhlIE90dG8gTG9ld2kgRm91bmRhdGlvbiBhbmQgdGhlIERldXRzY2hlIFBhcmtpbnNvbjwva2V5
d29yZD48a2V5d29yZD5WZXJlaW5pZ3VuZywgb3V0c2lkZSB0aGUgc3VibWl0dGVkIHdvcmsuIE5l
aXRoZXIgTFQgbm9yIGFueSBtZW1iZXIgb2YgaGlzIGZhbWlseTwva2V5d29yZD48a2V5d29yZD5o
b2xkcyBzdG9ja3MsIHN0b2NrIG9wdGlvbnMsIHBhdGVudHMgb3IgZmluYW5jaWFsIGludGVyZXN0
cyBpbiBhbnkgb2YgdGhlPC9rZXl3b3JkPjxrZXl3b3JkPmFib3ZlLW1lbnRpb25lZCBjb21wYW5p
ZXMgb3IgdGhlaXIgY29tcGV0aXRvcnMuIExUIHNlcnZlcyBhcyB0aGUgdmljZSBwcmVzaWRlbnQ8
L2tleXdvcmQ+PGtleXdvcmQ+b2YgdGhlIEdlcm1hbiBOZXVyb2xvZ2ljYWwgU29jaWV0eSB3aXRo
b3V0IGFueSBwYXltZW50IG9yIGFueSBpbmNvbWUuIEhTRCB3YXM8L2tleXdvcmQ+PGtleXdvcmQ+
ZnVuZGVkIGJ5IHRoZSBFVSBKb2ludCBQcm9ncmFtbWUtTmV1cm9kZWdlbmVyYXRpdmUgRGlzZWFz
ZSBSZXNlYXJjaCAoSlBORCksIHRoZTwva2V5d29yZD48a2V5d29yZD5Qcm9mZXNzb3IgS2xhdXMg
VGhpZW1hbm4gRm91bmRhdGlvbiBhbmQgdGhlIEZlbGdlbmhhdWVyIEZvdW5kYXRpb24gYW5kIGhh
czwva2V5d29yZD48a2V5d29yZD5yZWNlaXZlZCBob25vcmFyaWEgYnkgQm9zdG9uIFNjaWVudGlm
aWMsIE1lZHRyb25pYyBhbmQgU3RhZGFwaGFybSwgb3V0c2lkZSB0aGU8L2tleXdvcmQ+PGtleXdv
cmQ+c3VibWl0dGVkIHdvcmsuPC9rZXl3b3JkPjwva2V5d29yZHM+PGRhdGVzPjx5ZWFyPjIwMjQ8
L3llYXI+PHB1Yi1kYXRlcz48ZGF0ZT5KdW4gMTc8L2RhdGU+PC9wdWItZGF0ZXM+PC9kYXRlcz48
aXNibj4xNDY4LTMzMFggKEVsZWN0cm9uaWMpJiN4RDswMDIyLTMwNTAgKExpbmtpbmcpPC9pc2Ju
PjxhY2Nlc3Npb24tbnVtPjM4MTI0MjI3PC9hY2Nlc3Npb24tbnVtPjx1cmxzPjxyZWxhdGVkLXVy
bHM+PHVybD5odHRwczovL3d3dy5uY2JpLm5sbS5uaWguZ292L3B1Ym1lZC8zODEyNDIyNzwvdXJs
PjwvcmVsYXRlZC11cmxzPjwvdXJscz48ZWxlY3Ryb25pYy1yZXNvdXJjZS1udW0+MTAuMTEzNi9q
bm5wLTIwMjMtMzMyMjcyPC9lbGVjdHJvbmljLXJlc291cmNlLW51bT48cmVtb3RlLWRhdGFiYXNl
LXByb3ZpZGVyPk5MTTwvcmVtb3RlLWRhdGFiYXNlLXByb3ZpZGVyPjxsYW5ndWFnZT5FbmdsaXNo
PC9sYW5ndWFnZT48L3JlY29yZD48L0NpdGU+PC9FbmROb3RlPgB=
</w:fldData>
        </w:fldChar>
      </w:r>
      <w:r w:rsidR="00544C03" w:rsidRPr="00522DE5">
        <w:instrText xml:space="preserve"> ADDIN EN.CITE </w:instrText>
      </w:r>
      <w:r w:rsidR="00544C03" w:rsidRPr="00522DE5">
        <w:fldChar w:fldCharType="begin">
          <w:fldData xml:space="preserve">PEVuZE5vdGU+PENpdGU+PEF1dGhvcj5Hcm9ub3N0YXk8L0F1dGhvcj48WWVhcj4yMDI0PC9ZZWFy
PjxSZWNOdW0+MTY3MDwvUmVjTnVtPjxEaXNwbGF5VGV4dD48c3R5bGUgZmFjZT0ic3VwZXJzY3Jp
cHQiPjk8L3N0eWxlPjwvRGlzcGxheVRleHQ+PHJlY29yZD48cmVjLW51bWJlcj4xNjcwPC9yZWMt
bnVtYmVyPjxmb3JlaWduLWtleXM+PGtleSBhcHA9IkVOIiBkYi1pZD0iMjBhdGRzZWZwd2R3ZXZl
NWFhM3hlMnRpdndwdGV6MGRkMjlhIiB0aW1lc3RhbXA9IjE3MTA0MTI0MDEiPjE2NzA8L2tleT48
L2ZvcmVpZ24ta2V5cz48cmVmLXR5cGUgbmFtZT0iSm91cm5hbCBBcnRpY2xlIj4xNzwvcmVmLXR5
cGU+PGNvbnRyaWJ1dG9ycz48YXV0aG9ycz48YXV0aG9yPkdyb25vc3RheSwgQS48L2F1dGhvcj48
YXV0aG9yPkpvc3QsIFMuIFQuPC9hdXRob3I+PGF1dGhvcj5TaWx2ZXJkYWxlLCBNLjwvYXV0aG9y
PjxhdXRob3I+Uml6b3MsIEEuPC9hdXRob3I+PGF1dGhvcj5Mb2VocmVyLCBQLiBBLjwvYXV0aG9y
PjxhdXRob3I+RXZhbnMsIEouPC9hdXRob3I+PGF1dGhvcj5TYXVlcmJpZXIsIEEuPC9hdXRob3I+
PGF1dGhvcj5JbmRpLCBELjwvYXV0aG9yPjxhdXRob3I+TGV0YSwgVi48L2F1dGhvcj48YXV0aG9y
PlJla2VyLCBQLjwvYXV0aG9yPjxhdXRob3I+RmluaywgRy4gUi48L2F1dGhvcj48YXV0aG9yPkFz
aGthbiwgSy48L2F1dGhvcj48YXV0aG9yPkFudG9uaW5pLCBBLjwvYXV0aG9yPjxhdXRob3I+Tmlt
c2t5LCBDLjwvYXV0aG9yPjxhdXRob3I+Vmlzc2VyLVZhbmRld2FsbGUsIFYuPC9hdXRob3I+PGF1
dGhvcj5NYXJ0aW5lei1NYXJ0aW4sIFAuPC9hdXRob3I+PGF1dGhvcj5SYXkgQ2hhdWRodXJpLCBL
LjwvYXV0aG9yPjxhdXRob3I+VGltbWVybWFubiwgTC48L2F1dGhvcj48YXV0aG9yPkRhZnNhcmks
IEguIFMuPC9hdXRob3I+PC9hdXRob3JzPjwvY29udHJpYnV0b3JzPjxhdXRoLWFkZHJlc3M+RGVw
YXJ0bWVudCBvZiBOZXVyb2xvZ3ksIFVuaXZlcnNpdHkgb2YgQ29sb2duZSwgRmFjdWx0eSBvZiBN
ZWRpY2luZSBhbmQgVW5pdmVyc2l0eSBIb3NwaXRhbCBDb2xvZ25lLCBDb2xvZ25lLCBHZXJtYW55
LiYjeEQ7RGVwYXJ0bWVudCBvZiBOZXVyb2xvZ3kgYW5kIE5ldXJvc3VyZ2VyeSwgU2FsZm9yZCBS
b3lhbCBOSFMgRm91bmRhdGlvbiBUcnVzdCwgTWFuY2hlc3RlciBBY2FkZW1pYyBIZWFsdGggU2Np
ZW5jZSBDZW50cmUsIE1hbmNoZXN0ZXIsIEdyZWF0ZXIgTWFuY2hlc3RlciwgVUsuJiN4RDtQYXJr
aW5zb24gRm91bmRhdGlvbiBJbnRlcm5hdGlvbmFsIENlbnRyZSBvZiBFeGNlbGxlbmNlLCBLaW5n
JmFwb3M7cyBDb2xsZWdlIEhvc3BpdGFsLCBMb25kb24sIFVLLiYjeEQ7RGVwYXJ0bWVudCBvZiBO
ZXVyb2xvZ3ksIFBoaWxpcHBzLVVuaXZlcnNpdHkgTWFyYnVyZywgTWFyYnVyZywgR2VybWFueS4m
I3hEO0NvZ25pdGl2ZSBOZXVyb3NjaWVuY2UsIEluc3RpdHV0ZSBvZiBOZXVyb3NjaWVuY2UgYW5k
IE1lZGljaW5lIChJTk0tMyksIFJlc2VhcmNoIENlbnRlciBKdWxpY2gsIEp1bGljaCwgR2VybWFu
eS4mI3hEO1BhcmtpbnNvbiBhbmQgTW92ZW1lbnQgRGlzb3JkZXJzIFVuaXQsIERlcGFydG1lbnQg
b2YgTmV1cm9zY2llbmNlcyAoRE5TKSwgUGFkb3ZhIFVuaXZlcnNpdHksIFBhZG92YSwgSXRhbHku
JiN4RDtEZXBhcnRtZW50IG9mIE5ldXJvc3VyZ2VyeSwgUGhpbGlwcHMtVW5pdmVyc2l0eSBNYXJi
dXJnLCBNYXJidXJnLCBHZXJtYW55LiYjeEQ7RGVwYXJ0bWVudCBvZiBTdGVyZW90YWN0aWMgYW5k
IEZ1bmN0aW9uYWwgTmV1cm9zdXJnZXJ5LCBVbml2ZXJzaXR5IG9mIENvbG9nbmUsIEZhY3VsdHkg
b2YgTWVkaWNpbmUgYW5kIFVuaXZlcnNpdHkgSG9zcGl0YWwgQ29sb2duZSwgQ29sb2duZSwgR2Vy
bWFueS4mI3hEO0NlbnRlciBmb3IgTmV0d29ya2VkIEJpb21lZGljYWwgUmVzZWFyY2ggaW4gTmV1
cm9kZWdlbmVyYXRpdmUgRGlzZWFzZXMgKENJQkVSTkVEKSwgQ2FybG9zIElJSSBJbnN0aXR1dGUg
b2YgSGVhbHRoLCBNYWRyaWQsIFNwYWluLiYjeEQ7SW5zdGl0dXRlIG9mIFBzeWNoaWF0cnksIFBz
eWNob2xvZ3kgYW5kIE5ldXJvc2NpZW5jZSwgS2luZyZhcG9zO3MgQ29sbGVnZSBMb25kb24sIExv
bmRvbiwgVUsuJiN4RDtEZXBhcnRtZW50IG9mIE5ldXJvbG9neSwgVW5pdmVyc2l0eSBvZiBDb2xv
Z25lLCBGYWN1bHR5IG9mIE1lZGljaW5lIGFuZCBVbml2ZXJzaXR5IEhvc3BpdGFsIENvbG9nbmUs
IENvbG9nbmUsIEdlcm1hbnkgaGFpZGFyLmRhZnNhcmlAdWsta29lbG4uZGUuPC9hdXRoLWFkZHJl
c3M+PHRpdGxlcz48dGl0bGU+U3RyYXRpZnlpbmcgcXVhbGl0eSBvZiBsaWZlIG91dGNvbWUgaW4g
c3VidGhhbGFtaWMgc3RpbXVsYXRpb24gZm9yIFBhcmtpbnNvbiZhcG9zO3MgZGlzZWFzZTwvdGl0
bGU+PHNlY29uZGFyeS10aXRsZT5KIE5ldXJvbCBOZXVyb3N1cmcgUHN5Y2hpYXRyeTwvc2Vjb25k
YXJ5LXRpdGxlPjxhbHQtdGl0bGU+SiBOZXVyb2wgTmV1cm9zdXIgUHM8L2FsdC10aXRsZT48L3Rp
dGxlcz48cGVyaW9kaWNhbD48ZnVsbC10aXRsZT5KIE5ldXJvbCBOZXVyb3N1cmcgUHN5Y2hpYXRy
eTwvZnVsbC10aXRsZT48L3BlcmlvZGljYWw+PGFsdC1wZXJpb2RpY2FsPjxmdWxsLXRpdGxlPkpv
dXJuYWwgb2YgTmV1cm9sb2d5IE5ldXJvc3VyZ2VyeSBhbmQgUHN5Y2hpYXRyeTwvZnVsbC10aXRs
ZT48YWJici0xPkogTmV1cm9sIE5ldXJvc3VyIFBzPC9hYmJyLTE+PC9hbHQtcGVyaW9kaWNhbD48
cGFnZXM+NjMwLTYzODwvcGFnZXM+PHZvbHVtZT45NTwvdm9sdW1lPjxudW1iZXI+NzwvbnVtYmVy
PjxlZGl0aW9uPjIwMjMvMTIvMjE8L2VkaXRpb24+PGtleXdvcmRzPjxrZXl3b3JkPkh1bWFuczwv
a2V5d29yZD48a2V5d29yZD4qUGFya2luc29uIERpc2Vhc2UvdGhlcmFweTwva2V5d29yZD48a2V5
d29yZD4qRGVlcCBCcmFpbiBTdGltdWxhdGlvbjwva2V5d29yZD48a2V5d29yZD4qUXVhbGl0eSBv
ZiBMaWZlPC9rZXl3b3JkPjxrZXl3b3JkPk1hbGU8L2tleXdvcmQ+PGtleXdvcmQ+RmVtYWxlPC9r
ZXl3b3JkPjxrZXl3b3JkPk1pZGRsZSBBZ2VkPC9rZXl3b3JkPjxrZXl3b3JkPipTdWJ0aGFsYW1p
YyBOdWNsZXVzPC9rZXl3b3JkPjxrZXl3b3JkPlByb3NwZWN0aXZlIFN0dWRpZXM8L2tleXdvcmQ+
PGtleXdvcmQ+QWdlZDwva2V5d29yZD48a2V5d29yZD5UcmVhdG1lbnQgT3V0Y29tZTwva2V5d29y
ZD48a2V5d29yZD5MZXZvZG9wYS90aGVyYXBldXRpYyB1c2U8L2tleXdvcmQ+PGtleXdvcmQ+QW50
aXBhcmtpbnNvbiBBZ2VudHMvdGhlcmFwZXV0aWMgdXNlPC9rZXl3b3JkPjxrZXl3b3JkPlBBUktJ
TlNPTiZhcG9zO1MgRElTRUFTRTwva2V5d29yZD48a2V5d29yZD5Qcm9mZXNzb3IgS1QgRm91bmRh
dGlvbiBhbmQgdGhlIEJyYW5kYXUtTGFpYmFjaC1Gb3VuZGF0aW9uLCBvdXRzaWRlIG9mIHRoZTwv
a2V5d29yZD48a2V5d29yZD5zdWJtaXR0ZWQgd29yay4gTVMgaGFzIHJlY2VpdmVkIGhvbm9yYXJp
YSBmcm9tIEJpYWwsIEJyaXRhbm5pYSBhbmQgTWVkdHJvbmljLDwva2V5d29yZD48a2V5d29yZD5v
dXRzaWRlIHRoZSBzdWJtaXR0ZWQgd29yay4gQVIgaGFzIHJlY2VpdmVkIHNhbGFyeSBzdXBwb3J0
IGZyb20gTmF0aW9uYWw8L2tleXdvcmQ+PGtleXdvcmQ+aW5zdGl0dXRlIG9mIEhlYWx0aCBSZXNl
YXJjaCAoTklIUikgQ2xpbmljYWwgUmVzZWFyY2ggTmV0d29yayAoQ1JOKSBTb3V0aCBMb25kb248
L2tleXdvcmQ+PGtleXdvcmQ+YW5kIHRoZSBJbnRlcm5hdGlvbmFsIFBhcmtpbnNvbiBhbmQgTW92
ZW1lbnQgRGlzb3JkZXIgU29jaWV0eSAoTURTKSwgb3V0c2lkZSB0aGU8L2tleXdvcmQ+PGtleXdv
cmQ+c3VibWl0dGVkIHdvcmsuIFBBTCB3YXMgc3VwcG9ydGVkIGJ5IHRoZSBTVUNDRVNTLVByb2dy
YW0gb2YgdGhlPC9rZXl3b3JkPjxrZXl3b3JkPlBoaWxpcHBzLVVuaXZlcnNpdHkgb2YgTWFyYnVy
ZywgdGhlICZhcG9zO1N0aWZ0dW5nIHp1ciBGb3JkZXJ1bmcganVuZ2VyPC9rZXl3b3JkPjxrZXl3
b3JkPk5ldXJvd2lzc2Vuc2NoYWZ0bGVyJmFwb3M7IGFuZCB0aGUgUHJvZmVzc29yIEtUIEZvdW5k
YXRpb24gaW4gdGhlIEdlcm1hbiBTb2NpZXR5IG9mPC9rZXl3b3JkPjxrZXl3b3JkPk5ldXJvbG9n
eS4gSGUgcmVjZWl2ZWQgYW4gaG9ub3Jhcml1bSBmb3IgdGhlIHB1YmxpY2F0aW9uIG9mIHRoZSBi
b29rICZhcG9zO0NvbnRpbnVvdXM8L2tleXdvcmQ+PGtleXdvcmQ+RG9wYW1pbmVyZ2ljIFN0aW11
bGF0aW9uIGZvciBQYXJraW5zb24mYXBvcztzIERpc2Vhc2U6IHdoZXJlIGFyZSB3ZSZhcG9zOy4g
SkUgcmVwb3J0cyBubzwva2V5d29yZD48a2V5d29yZD5maW5hbmNpYWwgZGlzY2xvc3VyZXMuIEFT
IGlzIGZ1bmRlZCBieSB0aGUgR3VzeWsgcHJvZ3JhbSBhbmQgdGhlIEFkdmFuY2VkIENvbG9nbmU8
L2tleXdvcmQ+PGtleXdvcmQ+Q2xpbmljaWFuIFNjaWVudGlzdCBwcm9ncmFtIG9mIHRoZSBNZWRp
Y2FsIEZhY3VsdHkgb2YgdGhlIFVuaXZlcnNpdHkgb2YgQ29sb2duZTwva2V5d29yZD48a2V5d29y
ZD5hbmQgaGFzIHJlY2VpdmVkIGZ1bmRpbmcgZnJvbSB0aGUgUHJvZmVzc29yIEtUIEZvdW5kYXRp
b24sIG91dHNpZGUgdGhlIHN1Ym1pdHRlZDwva2V5d29yZD48a2V5d29yZD53b3JrLiBESSByZXBv
cnRzIG5vIGZpbmFuY2lhbCBkaXNjbG9zdXJlcy4gVkwgcmVjZWl2ZWQgaG9ub3JhcmlhIGZvcjwv
a2V5d29yZD48a2V5d29yZD5zcGVha2VyLXJlbGF0ZWQgYWN0aXZpdGllcyBmcm9tIEJpYWwsIFBy
b2ZpbGUgYW5kIEJyaXRhbm5pYSBQaGFybWFjZXV0aWNhbHMsPC9rZXl3b3JkPjxrZXl3b3JkPm91
dHNpZGUgdGhlIHN1Ym1pdHRlZCB3b3JrLiBQUiByZXBvcnRzIG5vIGZpbmFuY2lhbCBkaXNjbG9z
dXJlcy4gR1JGIGlzIGZ1bmRlZCBieTwva2V5d29yZD48a2V5d29yZD50aGUgRGV1dHNjaGUgRm9y
c2NodW5nc2dlbWVpbnNjaGFmdCAoREZHLCBHZXJtYW4gUmVzZWFyY2ggRm91bmRhdGlvbiktUHJv
amVjdC1JRDwva2V5d29yZD48a2V5d29yZD40MzE1NDkwMjktU0ZCIDE0NTEuIEdSRiBzZXJ2ZXMg
YXMgYW4gZWRpdG9yaWFsIGJvYXJkIG1lbWJlciBvZiBDb3J0ZXgsPC9rZXl3b3JkPjxrZXl3b3Jk
Pk5ldXJvbG9naWNhbCBSZXNlYXJjaCBhbmQgUHJhY3RpY2UsIE5ldXJvSW1hZ2U6IENsaW5pY2Fs
LCBaZWl0c2NocmlmdCBmdXI8L2tleXdvcmQ+PGtleXdvcmQ+TmV1cm9wc3ljaG9sb2dpZSBhbmQg
REdOZXVyb2xvZ2llPC9rZXl3b3JkPjxrZXl3b3JkPnJlY2VpdmVzIHJveWFsdGllcyBmcm9tIHRo
ZSBwdWJsaWNhdGlvbiBvZiB0aGU8L2tleXdvcmQ+PGtleXdvcmQ+Ym9va3MgRnVua3Rpb25lbGxl
IE1SVCBpbiBQc3ljaGlhdHJpZSB1bmQgTmV1cm9sb2dpZSwgTmV1cm9sb2dpc2NoZTwva2V5d29y
ZD48a2V5d29yZD5EaWZmZXJlbnRpYWxkaWFnbm9zZSBhbmQgU09QIE5ldXJvbG9naWU8L2tleXdv
cmQ+PGtleXdvcmQ+cmVjZWl2ZXMgcm95YWx0aWVzIGZyb20gdGhlIHB1YmxpY2F0aW9uPC9rZXl3
b3JkPjxrZXl3b3JkPm9mIHRoZSBuZXVyb3BzeWNob2xvZ2ljYWwgdGVzdHMgS0FTIGFuZCBLb3Bw
czwva2V5d29yZD48a2V5d29yZD5yZWNlaXZlZCBob25vcmFyaWEgZm9yIHNwZWFraW5nPC9rZXl3
b3JkPjxrZXl3b3JkPmVuZ2FnZW1lbnRzIGZyb20gQmF5ZXIsIERlc2l0aW4sIERHTiwgRXJnbyBE
S1YsIEZvcnVtIGZ1ciBtZWRpemluaXNjaGU8L2tleXdvcmQ+PGtleXdvcmQ+Rm9ydGJpbGR1bmcg
Rm9tRiBHbWJILCBHU0ssIE1lZGljYSBBY2FkZW15IE1lc3NlIER1c3NlbGRvcmYsIE1lZGljYnJh
aW48L2tleXdvcmQ+PGtleXdvcmQ+SGVhbHRoY2FyZSwgTm92YXJ0aXMsIFBmaXplciBhbmQgU3Bv
cnRhcnp0ZWJ1bmQgTlJXLCBvdXRzaWRlIHRoZSBzdWJtaXR0ZWQgd29yay48L2tleXdvcmQ+PGtl
eXdvcmQ+S0EgaGFzIHJlY2VpdmVkIGhvbm9yYXJpYSBmb3IgZWR1Y2F0aW9uYWwgbWVldGluZ3Ms
IHRyYXZlbCBhbmQgY29uc3VsdGFuY3kgZnJvbTwva2V5d29yZD48a2V5d29yZD5NZWR0cm9uaWMs
IFN0LiBKdWRlIE1lZGljYWwgYW5kIEJvc3RvbiBTY2llbnRpZmljLCBvdXRzaWRlIHRoZSBzdWJt
aXR0ZWQgd29yay4gQUE8L2tleXdvcmQ+PGtleXdvcmQ+cmVwb3J0cyBwZXJzb25hbCBjb25zdWx0
YW5jeSBmZWVzIGZyb20gVUNCLCBCb2VocmluZ2VyIEluZ2VsaGVpbSwgQnJpdGFubmlhLDwva2V5
d29yZD48a2V5d29yZD5BYmJWaWUsIEt5b3dhIEtpcmluLCBaYW1ib24sIEJpYWwsIE5ldXJvZGVy
bSwgVGhlcmF2YW5jZSBCaW9waGFybWEsIFJvY2hlPC9rZXl3b3JkPjxrZXl3b3JkPmhlPC9rZXl3
b3JkPjxrZXl3b3JkPnJlY2VpdmVzIHJlc2VhcmNoIHN1cHBvcnQgZnJvbSBDaGllc2kgUGhhcm1h
Y2V1dGljYWxzLCBMdW5kYmVjaywgSG9yaXpvbjwva2V5d29yZD48a2V5d29yZD4yMDIwLUdyYW50
IDgyNTc4NSwgSG9yaXpvbjIwMjAgR3JhbnQgMTAxMDE2OTAyLCBNaW5pc3RyeSBvZiBFZHVjYXRp
b24gVW5pdmVyc2l0eTwva2V5d29yZD48a2V5d29yZD5hbmQgUmVzZWFyY2ggKE1JVVIpIEdyYW50
IEFSUzAxXzAxMDgxLCBDYXJpcGFybyBGb3VuZGF0aW9uLiBIZSBzZXJ2ZXMgYXM8L2tleXdvcmQ+
PGtleXdvcmQ+Y29uc3VsdGFudCBmb3IgQm9laHJpbmdlciBJbmdlbGhlaW0gZm9yIGxlZ2FsIGNh
c2VzIG9uIHBhdGhvbG9naWNhbCBnYW1ibGluZyw8L2tleXdvcmQ+PGtleXdvcmQ+b3V0c2lkZSB0
aGUgc3VibWl0dGVkIHdvcmsuIENOIGlzIGNvbnN1bHRhbnQgZm9yIEJyYWlubGFiIGFuZCByZWNl
aXZlZCBzcGVha2VyPC9rZXl3b3JkPjxrZXl3b3JkPmhvbm9yYXJpYSBmcm9tIEJLIG1lZGljYWws
IEJyYWlubGFiIGFuZCBCQiwgb3V0c2lkZSB0aGUgc3VibWl0dGVkIHdvcmsuIFZWLVYgaXM8L2tl
eXdvcmQ+PGtleXdvcmQ+ZnVuZGVkIGJ5IHRoZSBEZXV0c2NoZSBGb3JzY2h1bmdzZ2VtZWluc2No
YWZ0IChERkcsIEdlcm1hbiBSZXNlYXJjaDwva2V5d29yZD48a2V5d29yZD5Gb3VuZGF0aW9uKS1Q
cm9qZWN0LUlEIDQzMTU0OTAyOS1TRkIgMTQ1MSwgaXMgYSBtZW1iZXIgb2YgdGhlIGFkdmlzb3J5
IGJvYXJkcyBhbmQ8L2tleXdvcmQ+PGtleXdvcmQ+cmVwb3J0cyBjb25zdWx0YW5jaWVzIGZvciBN
ZWR0cm9uaWMsIEJvc3RvbiBTY2llbnRpZmljLCBBYmJvdHQsIEluc2lnaHRlYyBhbmQ8L2tleXdv
cmQ+PGtleXdvcmQ+TGl2YU5vdmEsIG91dHNpZGUgdGhlIHN1Ym1pdHRlZCB3b3JrLiBQTS1NIGhh
cyByZWNlaXZlZCBob25vcmFyaWEgZnJvbSBCaWFsIGZvcjwva2V5d29yZD48a2V5d29yZD5sZWN0
dXJpbmcgaW4gYSBjb3Vyc2UgYW5kIGZyb20gdGhlIEludGVybmF0aW9uYWwgUGFya2luc29uIGFu
ZCBNb3ZlbWVudCBEaXNvcmRlcjwva2V5d29yZD48a2V5d29yZD5Tb2NpZXR5IGZvciBhY3Rpdml0
aWVzIGR1cmluZyB0aGUgSW50ZXJuYXRpb25hbCBDb25ncmVzcyAyMDIyIGFuZCBmb3IgZGlyZWN0
aW5nPC9rZXl3b3JkPjxrZXl3b3JkPnRoZSBDbGluaWNhbCBPdXRjb21lIEFzc2Vzc21lbnQgUHJv
Z3JhbSwgb3V0c2lkZSB0aGUgc3VibWl0dGVkIHdvcmsuIEtSQyBoYXM8L2tleXdvcmQ+PGtleXdv
cmQ+cmVjZWl2ZWQgZnVuZGluZyBmcm9tIFBhcmtpbnNvbiZhcG9zO3MgVUssIE5JSFIsIFVDQiBh
bmQgdGhlIEV1cm9wZWFuIFVuaW9uPC9rZXl3b3JkPjxrZXl3b3JkPmhlPC9rZXl3b3JkPjxrZXl3
b3JkPnJlY2VpdmVkIGhvbm9yYXJpYSBmcm9tIFVDQiwgQWJib3R0LCBCcml0YW5uaWEsIFVTIFdv
cmxkbWVkcyBhbmQgT3RzdWthPC9rZXl3b3JkPjxrZXl3b3JkPlBoYXJtYWNldXRpY2Fsczwva2V5
d29yZD48a2V5d29yZD5hbmQgYWN0ZWQgYXMgYSBjb25zdWx0YW50IGZvciBBYmJWaWUsIFVDQiBh
bmQgQnJpdGFubmlhLCBvdXRzaWRlPC9rZXl3b3JkPjxrZXl3b3JkPnRoZSBzdWJtaXR0ZWQgd29y
ay4gTFQgaGFzIHJlY2VpdmVkIHBheW1lbnRzIGFzIGEgY29uc3VsdGFudCBmb3IgQm9zdG9uPC9r
ZXl3b3JkPjxrZXl3b3JkPlNjaWVudGlmaWM8L2tleXdvcmQ+PGtleXdvcmQ+aG9ub3JhcmlhIGFz
IGEgc3BlYWtlciBvbiBzeW1wb3NpYSBzcG9uc29yZWQgYnkgVUNCLCBEZXNpdGluLCBCb3N0b248
L2tleXdvcmQ+PGtleXdvcmQ+U2NpZW50aWZpYywgQWJiVmllLCBOb3ZhcnRpcywgR2xheG9TbWl0
aEtsaW5lLCBOZXVyYXhwaGFybSwgVGV2YSwgdGhlIE1vdmVtZW50PC9rZXl3b3JkPjxrZXl3b3Jk
PkRpc29yZGVycyBTb2NpZXR5IHVuZCBESUFQTEFOLiBUaGUgaW5zdGl0dXRpb24gb2YgTFQsIG5v
dCBMVCBwZXJzb25hbGx5LCByZWNlaXZlZDwva2V5d29yZD48a2V5d29yZD5mdW5kaW5nIGJ5IEJv
c3RvbiBTY2llbnRpZmljLCB0aGUgR2VybWFuIFJlc2VhcmNoIEZvdW5kYXRpb24sIHRoZSBHZXJt
YW4gTWluaXN0cnk8L2tleXdvcmQ+PGtleXdvcmQ+b2YgRWR1Y2F0aW9uIGFuZCBSZXNlYXJjaCwg
dGhlIE90dG8gTG9ld2kgRm91bmRhdGlvbiBhbmQgdGhlIERldXRzY2hlIFBhcmtpbnNvbjwva2V5
d29yZD48a2V5d29yZD5WZXJlaW5pZ3VuZywgb3V0c2lkZSB0aGUgc3VibWl0dGVkIHdvcmsuIE5l
aXRoZXIgTFQgbm9yIGFueSBtZW1iZXIgb2YgaGlzIGZhbWlseTwva2V5d29yZD48a2V5d29yZD5o
b2xkcyBzdG9ja3MsIHN0b2NrIG9wdGlvbnMsIHBhdGVudHMgb3IgZmluYW5jaWFsIGludGVyZXN0
cyBpbiBhbnkgb2YgdGhlPC9rZXl3b3JkPjxrZXl3b3JkPmFib3ZlLW1lbnRpb25lZCBjb21wYW5p
ZXMgb3IgdGhlaXIgY29tcGV0aXRvcnMuIExUIHNlcnZlcyBhcyB0aGUgdmljZSBwcmVzaWRlbnQ8
L2tleXdvcmQ+PGtleXdvcmQ+b2YgdGhlIEdlcm1hbiBOZXVyb2xvZ2ljYWwgU29jaWV0eSB3aXRo
b3V0IGFueSBwYXltZW50IG9yIGFueSBpbmNvbWUuIEhTRCB3YXM8L2tleXdvcmQ+PGtleXdvcmQ+
ZnVuZGVkIGJ5IHRoZSBFVSBKb2ludCBQcm9ncmFtbWUtTmV1cm9kZWdlbmVyYXRpdmUgRGlzZWFz
ZSBSZXNlYXJjaCAoSlBORCksIHRoZTwva2V5d29yZD48a2V5d29yZD5Qcm9mZXNzb3IgS2xhdXMg
VGhpZW1hbm4gRm91bmRhdGlvbiBhbmQgdGhlIEZlbGdlbmhhdWVyIEZvdW5kYXRpb24gYW5kIGhh
czwva2V5d29yZD48a2V5d29yZD5yZWNlaXZlZCBob25vcmFyaWEgYnkgQm9zdG9uIFNjaWVudGlm
aWMsIE1lZHRyb25pYyBhbmQgU3RhZGFwaGFybSwgb3V0c2lkZSB0aGU8L2tleXdvcmQ+PGtleXdv
cmQ+c3VibWl0dGVkIHdvcmsuPC9rZXl3b3JkPjwva2V5d29yZHM+PGRhdGVzPjx5ZWFyPjIwMjQ8
L3llYXI+PHB1Yi1kYXRlcz48ZGF0ZT5KdW4gMTc8L2RhdGU+PC9wdWItZGF0ZXM+PC9kYXRlcz48
aXNibj4xNDY4LTMzMFggKEVsZWN0cm9uaWMpJiN4RDswMDIyLTMwNTAgKExpbmtpbmcpPC9pc2Ju
PjxhY2Nlc3Npb24tbnVtPjM4MTI0MjI3PC9hY2Nlc3Npb24tbnVtPjx1cmxzPjxyZWxhdGVkLXVy
bHM+PHVybD5odHRwczovL3d3dy5uY2JpLm5sbS5uaWguZ292L3B1Ym1lZC8zODEyNDIyNzwvdXJs
PjwvcmVsYXRlZC11cmxzPjwvdXJscz48ZWxlY3Ryb25pYy1yZXNvdXJjZS1udW0+MTAuMTEzNi9q
bm5wLTIwMjMtMzMyMjcyPC9lbGVjdHJvbmljLXJlc291cmNlLW51bT48cmVtb3RlLWRhdGFiYXNl
LXByb3ZpZGVyPk5MTTwvcmVtb3RlLWRhdGFiYXNlLXByb3ZpZGVyPjxsYW5ndWFnZT5FbmdsaXNo
PC9sYW5ndWFnZT48L3JlY29yZD48L0NpdGU+PC9FbmROb3RlPgB=
</w:fldData>
        </w:fldChar>
      </w:r>
      <w:r w:rsidR="00544C03" w:rsidRPr="00522DE5">
        <w:instrText xml:space="preserve"> ADDIN EN.CITE.DATA </w:instrText>
      </w:r>
      <w:r w:rsidR="00544C03" w:rsidRPr="00522DE5">
        <w:fldChar w:fldCharType="end"/>
      </w:r>
      <w:r w:rsidR="00E33C6D" w:rsidRPr="00522DE5">
        <w:fldChar w:fldCharType="separate"/>
      </w:r>
      <w:r w:rsidR="00D51188" w:rsidRPr="00522DE5">
        <w:rPr>
          <w:noProof/>
          <w:vertAlign w:val="superscript"/>
        </w:rPr>
        <w:t>9</w:t>
      </w:r>
      <w:r w:rsidR="00E33C6D" w:rsidRPr="00522DE5">
        <w:fldChar w:fldCharType="end"/>
      </w:r>
      <w:r w:rsidR="00E33C6D" w:rsidRPr="00522DE5">
        <w:t xml:space="preserve"> The present study received approval from local ethics committees (</w:t>
      </w:r>
      <w:r w:rsidR="00B43234" w:rsidRPr="00522DE5">
        <w:t xml:space="preserve">master votes for Germany: Cologne </w:t>
      </w:r>
      <w:r w:rsidR="00E33C6D" w:rsidRPr="00522DE5">
        <w:t>12/145</w:t>
      </w:r>
      <w:r w:rsidR="00B43234" w:rsidRPr="00522DE5">
        <w:t>, German Clinical Trials Register: 6735, and for the United Kingdom:</w:t>
      </w:r>
      <w:r w:rsidR="00E33C6D" w:rsidRPr="00522DE5">
        <w:t xml:space="preserve"> National Research Ethics Service Southeast London REC3-10/H0808/141, </w:t>
      </w:r>
      <w:r w:rsidR="00B43234" w:rsidRPr="00522DE5">
        <w:t xml:space="preserve">National Institute of Health Research portfolio, number: </w:t>
      </w:r>
      <w:r w:rsidR="00E33C6D" w:rsidRPr="00522DE5">
        <w:t>10084</w:t>
      </w:r>
      <w:r w:rsidR="00B43234" w:rsidRPr="00522DE5">
        <w:t>, and</w:t>
      </w:r>
      <w:r w:rsidR="00E33C6D" w:rsidRPr="00522DE5">
        <w:t xml:space="preserve"> </w:t>
      </w:r>
      <w:r w:rsidR="00B43234" w:rsidRPr="00522DE5">
        <w:rPr>
          <w:lang w:val="en-US"/>
        </w:rPr>
        <w:t>Canada</w:t>
      </w:r>
      <w:r w:rsidR="00E33C6D" w:rsidRPr="00522DE5">
        <w:rPr>
          <w:lang w:val="en-US"/>
        </w:rPr>
        <w:t xml:space="preserve">: </w:t>
      </w:r>
      <w:r w:rsidR="00B43234" w:rsidRPr="00522DE5">
        <w:rPr>
          <w:lang w:val="en-US"/>
        </w:rPr>
        <w:t xml:space="preserve">Toronto </w:t>
      </w:r>
      <w:r w:rsidR="00E33C6D" w:rsidRPr="00522DE5">
        <w:rPr>
          <w:color w:val="000000"/>
          <w:shd w:val="clear" w:color="auto" w:fill="FFFFFF"/>
          <w:lang w:val="en-US"/>
        </w:rPr>
        <w:t>CAPCR- ID/UHN REB: 14-8308</w:t>
      </w:r>
      <w:r w:rsidR="00B43234" w:rsidRPr="00522DE5">
        <w:rPr>
          <w:color w:val="000000"/>
          <w:shd w:val="clear" w:color="auto" w:fill="FFFFFF"/>
          <w:lang w:val="en-US"/>
        </w:rPr>
        <w:t xml:space="preserve">; local study number Marburg: </w:t>
      </w:r>
      <w:r w:rsidR="00B43234" w:rsidRPr="00522DE5">
        <w:t>155/17</w:t>
      </w:r>
      <w:r w:rsidR="00E33C6D" w:rsidRPr="00522DE5">
        <w:t>). The study was carried out following the Declaration of Helsinki. All patients provided written informed consent before study procedures.</w:t>
      </w:r>
    </w:p>
    <w:p w14:paraId="3781FE25" w14:textId="77777777" w:rsidR="00E33C6D" w:rsidRPr="00522DE5" w:rsidRDefault="00E33C6D" w:rsidP="00E33C6D"/>
    <w:p w14:paraId="10FF99D3" w14:textId="77777777" w:rsidR="00E33C6D" w:rsidRPr="00522DE5" w:rsidRDefault="00E33C6D" w:rsidP="00E33C6D">
      <w:pPr>
        <w:pStyle w:val="berschrift2"/>
      </w:pPr>
      <w:r w:rsidRPr="00522DE5">
        <w:t>Participants</w:t>
      </w:r>
    </w:p>
    <w:p w14:paraId="38BCF8F6" w14:textId="20E3189B" w:rsidR="00E33C6D" w:rsidRPr="00522DE5" w:rsidRDefault="00E33C6D" w:rsidP="00E33C6D">
      <w:pPr>
        <w:ind w:right="901"/>
        <w:rPr>
          <w:color w:val="000000" w:themeColor="text1"/>
        </w:rPr>
      </w:pPr>
      <w:r w:rsidRPr="00522DE5">
        <w:rPr>
          <w:color w:val="000000" w:themeColor="text1"/>
        </w:rPr>
        <w:t>We diagnosed PD based on the UK Brain Bank and MDS clinical diagnostic criteria</w:t>
      </w:r>
      <w:r w:rsidRPr="00522DE5">
        <w:rPr>
          <w:color w:val="000000" w:themeColor="text1"/>
        </w:rPr>
        <w:fldChar w:fldCharType="begin">
          <w:fldData xml:space="preserve">PEVuZE5vdGU+PENpdGU+PEF1dGhvcj5IdWdoZXM8L0F1dGhvcj48WWVhcj4xOTkyPC9ZZWFyPjxS
ZWNOdW0+NzI5PC9SZWNOdW0+PERpc3BsYXlUZXh0PjxzdHlsZSBmYWNlPSJzdXBlcnNjcmlwdCI+
MTAgMTE8L3N0eWxlPjwvRGlzcGxheVRleHQ+PHJlY29yZD48cmVjLW51bWJlcj43Mjk8L3JlYy1u
dW1iZXI+PGZvcmVpZ24ta2V5cz48a2V5IGFwcD0iRU4iIGRiLWlkPSIyMGF0ZHNlZnB3ZHdldmU1
YWEzeGUydGl2d3B0ZXowZGQyOWEiIHRpbWVzdGFtcD0iMTQ5MjY4ODAyNiI+NzI5PC9rZXk+PC9m
b3JlaWduLWtleXM+PHJlZi10eXBlIG5hbWU9IkpvdXJuYWwgQXJ0aWNsZSI+MTc8L3JlZi10eXBl
Pjxjb250cmlidXRvcnM+PGF1dGhvcnM+PGF1dGhvcj5IdWdoZXMsIEEuIEouPC9hdXRob3I+PGF1
dGhvcj5EYW5pZWwsIFMuIEUuPC9hdXRob3I+PGF1dGhvcj5LaWxmb3JkLCBMLjwvYXV0aG9yPjxh
dXRob3I+TGVlcywgQS4gSi48L2F1dGhvcj48L2F1dGhvcnM+PC9jb250cmlidXRvcnM+PGF1dGgt
YWRkcmVzcz5QYXJraW5zb24mYXBvcztzIERpc2Vhc2UgU29jaWV0eSBCcmFpbiBCYW5rLCBJbnN0
aXR1dGUgb2YgTmV1cm9sb2d5LCBMb25kb24uPC9hdXRoLWFkZHJlc3M+PHRpdGxlcz48dGl0bGU+
QWNjdXJhY3kgb2YgY2xpbmljYWwgZGlhZ25vc2lzIG9mIGlkaW9wYXRoaWMgUGFya2luc29uJmFw
b3M7cyBkaXNlYXNlOiBhIGNsaW5pY28tcGF0aG9sb2dpY2FsIHN0dWR5IG9mIDEwMCBjYXNlczwv
dGl0bGU+PHNlY29uZGFyeS10aXRsZT5KIE5ldXJvbCBOZXVyb3N1cmcgUHN5Y2hpYXRyeTwvc2Vj
b25kYXJ5LXRpdGxlPjxhbHQtdGl0bGU+Sm91cm5hbCBvZiBuZXVyb2xvZ3ksIG5ldXJvc3VyZ2Vy
eSwgYW5kIHBzeWNoaWF0cnk8L2FsdC10aXRsZT48L3RpdGxlcz48cGVyaW9kaWNhbD48ZnVsbC10
aXRsZT5KIE5ldXJvbCBOZXVyb3N1cmcgUHN5Y2hpYXRyeTwvZnVsbC10aXRsZT48L3BlcmlvZGlj
YWw+PGFsdC1wZXJpb2RpY2FsPjxmdWxsLXRpdGxlPkpvdXJuYWwgb2YgTmV1cm9sb2d5LCBOZXVy
b3N1cmdlcnksIGFuZCBQc3ljaGlhdHJ5PC9mdWxsLXRpdGxlPjwvYWx0LXBlcmlvZGljYWw+PHBh
Z2VzPjE4MS00PC9wYWdlcz48dm9sdW1lPjU1PC92b2x1bWU+PG51bWJlcj4zPC9udW1iZXI+PGtl
eXdvcmRzPjxrZXl3b3JkPkFkdWx0PC9rZXl3b3JkPjxrZXl3b3JkPkFnZWQ8L2tleXdvcmQ+PGtl
eXdvcmQ+QWdlZCwgODAgYW5kIG92ZXI8L2tleXdvcmQ+PGtleXdvcmQ+QnJhaW4vcGF0aG9sb2d5
PC9rZXl3b3JkPjxrZXl3b3JkPkZlbWFsZTwva2V5d29yZD48a2V5d29yZD5IdW1hbnM8L2tleXdv
cmQ+PGtleXdvcmQ+TGV3eSBCb2RpZXMvcGF0aG9sb2d5PC9rZXl3b3JkPjxrZXl3b3JkPkxvbmRv
bjwva2V5d29yZD48a2V5d29yZD5NYWxlPC9rZXl3b3JkPjxrZXl3b3JkPk1pZGRsZSBBZ2VkPC9r
ZXl3b3JkPjxrZXl3b3JkPipOZXVyb2xvZ2ljIEV4YW1pbmF0aW9uPC9rZXl3b3JkPjxrZXl3b3Jk
PlBhcmtpbnNvbiBEaXNlYXNlLypkaWFnbm9zaXMvcGF0aG9sb2d5PC9rZXl3b3JkPjxrZXl3b3Jk
PlByb3NwZWN0aXZlIFN0dWRpZXM8L2tleXdvcmQ+PGtleXdvcmQ+VGlzc3VlIEJhbmtzPC9rZXl3
b3JkPjwva2V5d29yZHM+PGRhdGVzPjx5ZWFyPjE5OTI8L3llYXI+PHB1Yi1kYXRlcz48ZGF0ZT5N
YXI8L2RhdGU+PC9wdWItZGF0ZXM+PC9kYXRlcz48aXNibj4wMDIyLTMwNTAgKFByaW50KSYjeEQ7
MDAyMi0zMDUwIChMaW5raW5nKTwvaXNibj48YWNjZXNzaW9uLW51bT4xNTY0NDc2PC9hY2Nlc3Np
b24tbnVtPjx1cmxzPjxyZWxhdGVkLXVybHM+PHVybD5odHRwOi8vd3d3Lm5jYmkubmxtLm5paC5n
b3YvcHVibWVkLzE1NjQ0NzY8L3VybD48L3JlbGF0ZWQtdXJscz48L3VybHM+PGN1c3RvbTI+MTAx
NDcyMDwvY3VzdG9tMj48L3JlY29yZD48L0NpdGU+PENpdGU+PEF1dGhvcj5Qb3N0dW1hPC9BdXRo
b3I+PFllYXI+MjAxNTwvWWVhcj48UmVjTnVtPjEwNzk8L1JlY051bT48cmVjb3JkPjxyZWMtbnVt
YmVyPjEwNzk8L3JlYy1udW1iZXI+PGZvcmVpZ24ta2V5cz48a2V5IGFwcD0iRU4iIGRiLWlkPSIy
MGF0ZHNlZnB3ZHdldmU1YWEzeGUydGl2d3B0ZXowZGQyOWEiIHRpbWVzdGFtcD0iMTU2MTI1NDEy
NyI+MTA3OTwva2V5PjwvZm9yZWlnbi1rZXlzPjxyZWYtdHlwZSBuYW1lPSJKb3VybmFsIEFydGlj
bGUiPjE3PC9yZWYtdHlwZT48Y29udHJpYnV0b3JzPjxhdXRob3JzPjxhdXRob3I+UG9zdHVtYSwg
Ui4gQi48L2F1dGhvcj48YXV0aG9yPkJlcmcsIEQuPC9hdXRob3I+PGF1dGhvcj5TdGVybiwgTS48
L2F1dGhvcj48YXV0aG9yPlBvZXdlLCBXLjwvYXV0aG9yPjxhdXRob3I+T2xhbm93LCBDLiBXLjwv
YXV0aG9yPjxhdXRob3I+T2VydGVsLCBXLjwvYXV0aG9yPjxhdXRob3I+T2Jlc28sIEouPC9hdXRo
b3I+PGF1dGhvcj5NYXJlaywgSy48L2F1dGhvcj48YXV0aG9yPkxpdHZhbiwgSS48L2F1dGhvcj48
YXV0aG9yPkxhbmcsIEEuIEUuPC9hdXRob3I+PGF1dGhvcj5IYWxsaWRheSwgRy48L2F1dGhvcj48
YXV0aG9yPkdvZXR6LCBDLiBHLjwvYXV0aG9yPjxhdXRob3I+R2Fzc2VyLCBULjwvYXV0aG9yPjxh
dXRob3I+RHVib2lzLCBCLjwvYXV0aG9yPjxhdXRob3I+Q2hhbiwgUC48L2F1dGhvcj48YXV0aG9y
PkJsb2VtLCBCLiBSLjwvYXV0aG9yPjxhdXRob3I+QWRsZXIsIEMuIEguPC9hdXRob3I+PGF1dGhv
cj5EZXVzY2hsLCBHLjwvYXV0aG9yPjwvYXV0aG9ycz48L2NvbnRyaWJ1dG9ycz48YXV0aC1hZGRy
ZXNzPkRlcGFydG1lbnQgb2YgTmV1cm9sb2d5LCBNb250cmVhbCBHZW5lcmFsIEhvc3BpdGFsLCBN
b250cmVhbCwgUXVlYmVjLCBDYW5hZGEuJiN4RDtEZXBhcnRtZW50IG9mIE5ldXJvZGVnZW5lcmF0
aW9uLCBIZXJ0aWUtSW5zdGl0dXRlIGZvciBDbGluaWNhbCBCcmFpbiBSZXNlYXJjaCBhbmQgR2Vy
bWFuIENlbnRlciBmb3IgTmV1cm9kZWdlbmVyYXRpdmUgRGlzZWFzZXMsIFR1ZWJpbmdlbiwgR2Vy
bWFueS4mI3hEO1Blbm4gTmV1cm9sb2dpY2FsIEluc3RpdHV0ZSwgUGhpbGFkZWxwaGlhLCBQZW5u
c3lsdmFuaWEsIFVTQS4mI3hEO0RlcGFydG1lbnQgb2YgTmV1cm9sb2d5LCBJbm5zYnJ1Y2sgTWVk
aWNhbCBVbml2ZXJzaXR5LCBJbm5zYnJ1Y2ssIEF1c3RyaWEuJiN4RDtEZXBhcnRtZW50IG9mIE5l
dXJvbG9neSwgVGhlIE1vdW50IFNpbmFpIEhvc3BpdGFsLCBOZXcgWW9yaywgTmV3IFlvcmssIFVT
QS4mI3hEO0RlcGFydG1lbnQgb2YgTmV1cm9sb2d5LCBQaGlsaXBwcyBVbml2ZXJzaXR5IG9mIE1h
cmJ1cmcsIE1hcmJ1cmcsIEdlcm1hbnkuJiN4RDtVbml2ZXJzaXR5IG9mIE5hdmFycmEtRklNQSwg
UGFtcGxvbmEsIFNwYWluLiYjeEQ7SW5zdGl0dXRlIGZvciBOZXVyb2RlZ2VuZXJhdGl2ZSBEaXNv
cmRlcnMsIE5ldyBIYXZlbiwgQ29ubmVjdGljdXQsIFVTQS4mI3hEO0RlcGFydG1lbnQgb2YgTmV1
cm9zY2llbmNlcywgVUMgU2FuIERpZWdvLCBMYSBKb2xsYSwgQ2FsaWZvcm5pYSwgVVNBLiYjeEQ7
RGl2aXNpb24gb2YgTmV1cm9sb2d5LCBUb3JvbnRvIFdlc3Rlcm4gSG9zcGl0YWwsIFRvcm9udG8s
IE9udGFyaW8sIENhbmFkYS4mI3hEO05ldXJvc2NpZW5jZSBSZXNlYXJjaCBBdXN0cmFsaWEgJmFt
cDsgVW5pdmVyc2l0eSBvZiBOU1csIFJhbmR3aWNrLCBBdXN0cmFsaWEuJiN4RDtSdXNoIFVuaXZl
cnNpdHkgTWVkaWNhbCBDZW50ZXIsIENoaWNhZ28sIElsbGlub2lzLCBVU0EuJiN4RDtIb3BpdGFs
IERlIExhIFNhbHBldHJpZXJlLCBQYXJpcywgRnJhbmNlLiYjeEQ7WHVhbnd1IEhvc3BpdGFsIG9m
IENhcGl0b2wgb2YgTWVkaWNhbCBVbml2ZXJzaXR5LCBCZWlqaW5nLCBQZW9wbGVzIFJlcHVibGlj
IG9mIENoaW5hLiYjeEQ7RGVwYXJ0bWVudCBvZiBOZXVyb2xvZ3ksIFJhZGJvdWQgVW5pdmVyc2l0
eSBNZWRpY2FsIENlbnRlciwgRG9uZGVycyBJbnN0aXR1dGUgZm9yIEJyYWluLCBDb2duaXRpb24g
YW5kIEJlaGF2aW91ciwgTmlqbWVnZW4sIE5ldGhlcmxhbmRzLiYjeEQ7VGhlIFBhcmtpbnNvbiZh
cG9zO3MgRGlzZWFzZSBhbmQgTW92ZW1lbnQgRGlzb3JkZXJzIENlbnRlciwgRGVwYXJ0bWVudCBv
ZiBOZXVyb2xvZ3ksIE1heW8gQ2xpbmljLCBTY290dHNkYWxlLCBBcml6b25hLCBVU0EuJiN4RDtE
ZXBhcnRtZW50IG9mIE5ldXJvbG9neSwgQ2hyaXN0aWFuLUFsYnJlY2h0cyBVbml2ZXJzaXR5LCBL
aWVsLCBHZXJtYW55LjwvYXV0aC1hZGRyZXNzPjx0aXRsZXM+PHRpdGxlPk1EUyBjbGluaWNhbCBk
aWFnbm9zdGljIGNyaXRlcmlhIGZvciBQYXJraW5zb24mYXBvcztzIGRpc2Vhc2U8L3RpdGxlPjxz
ZWNvbmRhcnktdGl0bGU+TW92IERpc29yZDwvc2Vjb25kYXJ5LXRpdGxlPjxhbHQtdGl0bGU+TW92
ZW1lbnQgZGlzb3JkZXJzIDogb2ZmaWNpYWwgam91cm5hbCBvZiB0aGUgTW92ZW1lbnQgRGlzb3Jk
ZXIgU29jaWV0eTwvYWx0LXRpdGxlPjwvdGl0bGVzPjxwZXJpb2RpY2FsPjxmdWxsLXRpdGxlPk1v
diBEaXNvcmQ8L2Z1bGwtdGl0bGU+PC9wZXJpb2RpY2FsPjxhbHQtcGVyaW9kaWNhbD48ZnVsbC10
aXRsZT5Nb3ZlbWVudCBkaXNvcmRlcnMgOiBvZmZpY2lhbCBqb3VybmFsIG9mIHRoZSBNb3ZlbWVu
dCBEaXNvcmRlciBTb2NpZXR5PC9mdWxsLXRpdGxlPjwvYWx0LXBlcmlvZGljYWw+PHBhZ2VzPjE1
OTEtNjAxPC9wYWdlcz48dm9sdW1lPjMwPC92b2x1bWU+PG51bWJlcj4xMjwvbnVtYmVyPjxlZGl0
aW9uPjIwMTUvMTAvMTc8L2VkaXRpb24+PGtleXdvcmRzPjxrZXl3b3JkPkh1bWFuczwva2V5d29y
ZD48a2V5d29yZD5OZXVyb3BzeWNob2xvZ2ljYWwgVGVzdHM8L2tleXdvcmQ+PGtleXdvcmQ+UGFy
a2luc29uIERpc2Vhc2UvZGlhZ25vc2lzL3BoeXNpb3BhdGhvbG9neTwva2V5d29yZD48a2V5d29y
ZD5SZWZlcmVuY2UgU3RhbmRhcmRzPC9rZXl3b3JkPjxrZXl3b3JkPipTZXZlcml0eSBvZiBJbGxu
ZXNzIEluZGV4PC9rZXl3b3JkPjxrZXl3b3JkPlNvY2lldGllcywgU2NpZW50aWZpYy9zdGFuZGFy
ZHM8L2tleXdvcmQ+PGtleXdvcmQ+UGFya2luc29uJmFwb3M7cyBkaXNlYXNlPC9rZXl3b3JkPjxr
ZXl3b3JkPmFic29sdXRlIGV4Y2x1c2lvbiBjcml0ZXJpYTwva2V5d29yZD48a2V5d29yZD5jbGlu
aWNhbCBkaWFnbm9zdGljIGNyaXRlcmlhPC9rZXl3b3JkPjxrZXl3b3JkPm1vdG9yIHBhcmtpbnNv
bmlzbTwva2V5d29yZD48a2V5d29yZD5ub24tbW90b3IgbWFuaWZlc3RhdGlvbnM8L2tleXdvcmQ+
PGtleXdvcmQ+cmVkIGZsYWdzPC9rZXl3b3JkPjxrZXl3b3JkPnN1cHBvcnRpdmUgY3JpdGVyaWE8
L2tleXdvcmQ+PC9rZXl3b3Jkcz48ZGF0ZXM+PHllYXI+MjAxNTwveWVhcj48cHViLWRhdGVzPjxk
YXRlPk9jdDwvZGF0ZT48L3B1Yi1kYXRlcz48L2RhdGVzPjxpc2JuPjE1MzEtODI1NyAoRWxlY3Ry
b25pYykmI3hEOzA4ODUtMzE4NSAoTGlua2luZyk8L2lzYm4+PGFjY2Vzc2lvbi1udW0+MjY0NzQz
MTY8L2FjY2Vzc2lvbi1udW0+PHVybHM+PHJlbGF0ZWQtdXJscz48dXJsPmh0dHBzOi8vd3d3Lm5j
YmkubmxtLm5paC5nb3YvcHVibWVkLzI2NDc0MzE2PC91cmw+PC9yZWxhdGVkLXVybHM+PC91cmxz
PjxlbGVjdHJvbmljLXJlc291cmNlLW51bT4xMC4xMDAyL21kcy4yNjQyNDwvZWxlY3Ryb25pYy1y
ZXNvdXJjZS1udW0+PHJlbW90ZS1kYXRhYmFzZS1wcm92aWRlcj5OTE08L3JlbW90ZS1kYXRhYmFz
ZS1wcm92aWRlcj48bGFuZ3VhZ2U+ZW5nPC9sYW5ndWFnZT48L3JlY29yZD48L0NpdGU+PENpdGU+
PEF1dGhvcj5IdWdoZXM8L0F1dGhvcj48WWVhcj4xOTkyPC9ZZWFyPjxSZWNOdW0+NzI5PC9SZWNO
dW0+PHJlY29yZD48cmVjLW51bWJlcj43Mjk8L3JlYy1udW1iZXI+PGZvcmVpZ24ta2V5cz48a2V5
IGFwcD0iRU4iIGRiLWlkPSIyMGF0ZHNlZnB3ZHdldmU1YWEzeGUydGl2d3B0ZXowZGQyOWEiIHRp
bWVzdGFtcD0iMTQ5MjY4ODAyNiI+NzI5PC9rZXk+PC9mb3JlaWduLWtleXM+PHJlZi10eXBlIG5h
bWU9IkpvdXJuYWwgQXJ0aWNsZSI+MTc8L3JlZi10eXBlPjxjb250cmlidXRvcnM+PGF1dGhvcnM+
PGF1dGhvcj5IdWdoZXMsIEEuIEouPC9hdXRob3I+PGF1dGhvcj5EYW5pZWwsIFMuIEUuPC9hdXRo
b3I+PGF1dGhvcj5LaWxmb3JkLCBMLjwvYXV0aG9yPjxhdXRob3I+TGVlcywgQS4gSi48L2F1dGhv
cj48L2F1dGhvcnM+PC9jb250cmlidXRvcnM+PGF1dGgtYWRkcmVzcz5QYXJraW5zb24mYXBvcztz
IERpc2Vhc2UgU29jaWV0eSBCcmFpbiBCYW5rLCBJbnN0aXR1dGUgb2YgTmV1cm9sb2d5LCBMb25k
b24uPC9hdXRoLWFkZHJlc3M+PHRpdGxlcz48dGl0bGU+QWNjdXJhY3kgb2YgY2xpbmljYWwgZGlh
Z25vc2lzIG9mIGlkaW9wYXRoaWMgUGFya2luc29uJmFwb3M7cyBkaXNlYXNlOiBhIGNsaW5pY28t
cGF0aG9sb2dpY2FsIHN0dWR5IG9mIDEwMCBjYXNlczwvdGl0bGU+PHNlY29uZGFyeS10aXRsZT5K
IE5ldXJvbCBOZXVyb3N1cmcgUHN5Y2hpYXRyeTwvc2Vjb25kYXJ5LXRpdGxlPjxhbHQtdGl0bGU+
Sm91cm5hbCBvZiBuZXVyb2xvZ3ksIG5ldXJvc3VyZ2VyeSwgYW5kIHBzeWNoaWF0cnk8L2FsdC10
aXRsZT48L3RpdGxlcz48cGVyaW9kaWNhbD48ZnVsbC10aXRsZT5KIE5ldXJvbCBOZXVyb3N1cmcg
UHN5Y2hpYXRyeTwvZnVsbC10aXRsZT48L3BlcmlvZGljYWw+PGFsdC1wZXJpb2RpY2FsPjxmdWxs
LXRpdGxlPkpvdXJuYWwgb2YgTmV1cm9sb2d5LCBOZXVyb3N1cmdlcnksIGFuZCBQc3ljaGlhdHJ5
PC9mdWxsLXRpdGxlPjwvYWx0LXBlcmlvZGljYWw+PHBhZ2VzPjE4MS00PC9wYWdlcz48dm9sdW1l
PjU1PC92b2x1bWU+PG51bWJlcj4zPC9udW1iZXI+PGtleXdvcmRzPjxrZXl3b3JkPkFkdWx0PC9r
ZXl3b3JkPjxrZXl3b3JkPkFnZWQ8L2tleXdvcmQ+PGtleXdvcmQ+QWdlZCwgODAgYW5kIG92ZXI8
L2tleXdvcmQ+PGtleXdvcmQ+QnJhaW4vcGF0aG9sb2d5PC9rZXl3b3JkPjxrZXl3b3JkPkZlbWFs
ZTwva2V5d29yZD48a2V5d29yZD5IdW1hbnM8L2tleXdvcmQ+PGtleXdvcmQ+TGV3eSBCb2RpZXMv
cGF0aG9sb2d5PC9rZXl3b3JkPjxrZXl3b3JkPkxvbmRvbjwva2V5d29yZD48a2V5d29yZD5NYWxl
PC9rZXl3b3JkPjxrZXl3b3JkPk1pZGRsZSBBZ2VkPC9rZXl3b3JkPjxrZXl3b3JkPipOZXVyb2xv
Z2ljIEV4YW1pbmF0aW9uPC9rZXl3b3JkPjxrZXl3b3JkPlBhcmtpbnNvbiBEaXNlYXNlLypkaWFn
bm9zaXMvcGF0aG9sb2d5PC9rZXl3b3JkPjxrZXl3b3JkPlByb3NwZWN0aXZlIFN0dWRpZXM8L2tl
eXdvcmQ+PGtleXdvcmQ+VGlzc3VlIEJhbmtzPC9rZXl3b3JkPjwva2V5d29yZHM+PGRhdGVzPjx5
ZWFyPjE5OTI8L3llYXI+PHB1Yi1kYXRlcz48ZGF0ZT5NYXI8L2RhdGU+PC9wdWItZGF0ZXM+PC9k
YXRlcz48aXNibj4wMDIyLTMwNTAgKFByaW50KSYjeEQ7MDAyMi0zMDUwIChMaW5raW5nKTwvaXNi
bj48YWNjZXNzaW9uLW51bT4xNTY0NDc2PC9hY2Nlc3Npb24tbnVtPjx1cmxzPjxyZWxhdGVkLXVy
bHM+PHVybD5odHRwOi8vd3d3Lm5jYmkubmxtLm5paC5nb3YvcHVibWVkLzE1NjQ0NzY8L3VybD48
L3JlbGF0ZWQtdXJscz48L3VybHM+PGN1c3RvbTI+MTAxNDcyMDwvY3VzdG9tMj48L3JlY29yZD48
L0NpdGU+PENpdGU+PEF1dGhvcj5Qb3N0dW1hPC9BdXRob3I+PFllYXI+MjAxNTwvWWVhcj48UmVj
TnVtPjEwNzk8L1JlY051bT48cmVjb3JkPjxyZWMtbnVtYmVyPjEwNzk8L3JlYy1udW1iZXI+PGZv
cmVpZ24ta2V5cz48a2V5IGFwcD0iRU4iIGRiLWlkPSIyMGF0ZHNlZnB3ZHdldmU1YWEzeGUydGl2
d3B0ZXowZGQyOWEiIHRpbWVzdGFtcD0iMTU2MTI1NDEyNyI+MTA3OTwva2V5PjwvZm9yZWlnbi1r
ZXlzPjxyZWYtdHlwZSBuYW1lPSJKb3VybmFsIEFydGljbGUiPjE3PC9yZWYtdHlwZT48Y29udHJp
YnV0b3JzPjxhdXRob3JzPjxhdXRob3I+UG9zdHVtYSwgUi4gQi48L2F1dGhvcj48YXV0aG9yPkJl
cmcsIEQuPC9hdXRob3I+PGF1dGhvcj5TdGVybiwgTS48L2F1dGhvcj48YXV0aG9yPlBvZXdlLCBX
LjwvYXV0aG9yPjxhdXRob3I+T2xhbm93LCBDLiBXLjwvYXV0aG9yPjxhdXRob3I+T2VydGVsLCBX
LjwvYXV0aG9yPjxhdXRob3I+T2Jlc28sIEouPC9hdXRob3I+PGF1dGhvcj5NYXJlaywgSy48L2F1
dGhvcj48YXV0aG9yPkxpdHZhbiwgSS48L2F1dGhvcj48YXV0aG9yPkxhbmcsIEEuIEUuPC9hdXRo
b3I+PGF1dGhvcj5IYWxsaWRheSwgRy48L2F1dGhvcj48YXV0aG9yPkdvZXR6LCBDLiBHLjwvYXV0
aG9yPjxhdXRob3I+R2Fzc2VyLCBULjwvYXV0aG9yPjxhdXRob3I+RHVib2lzLCBCLjwvYXV0aG9y
PjxhdXRob3I+Q2hhbiwgUC48L2F1dGhvcj48YXV0aG9yPkJsb2VtLCBCLiBSLjwvYXV0aG9yPjxh
dXRob3I+QWRsZXIsIEMuIEguPC9hdXRob3I+PGF1dGhvcj5EZXVzY2hsLCBHLjwvYXV0aG9yPjwv
YXV0aG9ycz48L2NvbnRyaWJ1dG9ycz48YXV0aC1hZGRyZXNzPkRlcGFydG1lbnQgb2YgTmV1cm9s
b2d5LCBNb250cmVhbCBHZW5lcmFsIEhvc3BpdGFsLCBNb250cmVhbCwgUXVlYmVjLCBDYW5hZGEu
JiN4RDtEZXBhcnRtZW50IG9mIE5ldXJvZGVnZW5lcmF0aW9uLCBIZXJ0aWUtSW5zdGl0dXRlIGZv
ciBDbGluaWNhbCBCcmFpbiBSZXNlYXJjaCBhbmQgR2VybWFuIENlbnRlciBmb3IgTmV1cm9kZWdl
bmVyYXRpdmUgRGlzZWFzZXMsIFR1ZWJpbmdlbiwgR2VybWFueS4mI3hEO1Blbm4gTmV1cm9sb2dp
Y2FsIEluc3RpdHV0ZSwgUGhpbGFkZWxwaGlhLCBQZW5uc3lsdmFuaWEsIFVTQS4mI3hEO0RlcGFy
dG1lbnQgb2YgTmV1cm9sb2d5LCBJbm5zYnJ1Y2sgTWVkaWNhbCBVbml2ZXJzaXR5LCBJbm5zYnJ1
Y2ssIEF1c3RyaWEuJiN4RDtEZXBhcnRtZW50IG9mIE5ldXJvbG9neSwgVGhlIE1vdW50IFNpbmFp
IEhvc3BpdGFsLCBOZXcgWW9yaywgTmV3IFlvcmssIFVTQS4mI3hEO0RlcGFydG1lbnQgb2YgTmV1
cm9sb2d5LCBQaGlsaXBwcyBVbml2ZXJzaXR5IG9mIE1hcmJ1cmcsIE1hcmJ1cmcsIEdlcm1hbnku
JiN4RDtVbml2ZXJzaXR5IG9mIE5hdmFycmEtRklNQSwgUGFtcGxvbmEsIFNwYWluLiYjeEQ7SW5z
dGl0dXRlIGZvciBOZXVyb2RlZ2VuZXJhdGl2ZSBEaXNvcmRlcnMsIE5ldyBIYXZlbiwgQ29ubmVj
dGljdXQsIFVTQS4mI3hEO0RlcGFydG1lbnQgb2YgTmV1cm9zY2llbmNlcywgVUMgU2FuIERpZWdv
LCBMYSBKb2xsYSwgQ2FsaWZvcm5pYSwgVVNBLiYjeEQ7RGl2aXNpb24gb2YgTmV1cm9sb2d5LCBU
b3JvbnRvIFdlc3Rlcm4gSG9zcGl0YWwsIFRvcm9udG8sIE9udGFyaW8sIENhbmFkYS4mI3hEO05l
dXJvc2NpZW5jZSBSZXNlYXJjaCBBdXN0cmFsaWEgJmFtcDsgVW5pdmVyc2l0eSBvZiBOU1csIFJh
bmR3aWNrLCBBdXN0cmFsaWEuJiN4RDtSdXNoIFVuaXZlcnNpdHkgTWVkaWNhbCBDZW50ZXIsIENo
aWNhZ28sIElsbGlub2lzLCBVU0EuJiN4RDtIb3BpdGFsIERlIExhIFNhbHBldHJpZXJlLCBQYXJp
cywgRnJhbmNlLiYjeEQ7WHVhbnd1IEhvc3BpdGFsIG9mIENhcGl0b2wgb2YgTWVkaWNhbCBVbml2
ZXJzaXR5LCBCZWlqaW5nLCBQZW9wbGVzIFJlcHVibGljIG9mIENoaW5hLiYjeEQ7RGVwYXJ0bWVu
dCBvZiBOZXVyb2xvZ3ksIFJhZGJvdWQgVW5pdmVyc2l0eSBNZWRpY2FsIENlbnRlciwgRG9uZGVy
cyBJbnN0aXR1dGUgZm9yIEJyYWluLCBDb2duaXRpb24gYW5kIEJlaGF2aW91ciwgTmlqbWVnZW4s
IE5ldGhlcmxhbmRzLiYjeEQ7VGhlIFBhcmtpbnNvbiZhcG9zO3MgRGlzZWFzZSBhbmQgTW92ZW1l
bnQgRGlzb3JkZXJzIENlbnRlciwgRGVwYXJ0bWVudCBvZiBOZXVyb2xvZ3ksIE1heW8gQ2xpbmlj
LCBTY290dHNkYWxlLCBBcml6b25hLCBVU0EuJiN4RDtEZXBhcnRtZW50IG9mIE5ldXJvbG9neSwg
Q2hyaXN0aWFuLUFsYnJlY2h0cyBVbml2ZXJzaXR5LCBLaWVsLCBHZXJtYW55LjwvYXV0aC1hZGRy
ZXNzPjx0aXRsZXM+PHRpdGxlPk1EUyBjbGluaWNhbCBkaWFnbm9zdGljIGNyaXRlcmlhIGZvciBQ
YXJraW5zb24mYXBvcztzIGRpc2Vhc2U8L3RpdGxlPjxzZWNvbmRhcnktdGl0bGU+TW92IERpc29y
ZDwvc2Vjb25kYXJ5LXRpdGxlPjxhbHQtdGl0bGU+TW92ZW1lbnQgZGlzb3JkZXJzIDogb2ZmaWNp
YWwgam91cm5hbCBvZiB0aGUgTW92ZW1lbnQgRGlzb3JkZXIgU29jaWV0eTwvYWx0LXRpdGxlPjwv
dGl0bGVzPjxwZXJpb2RpY2FsPjxmdWxsLXRpdGxlPk1vdiBEaXNvcmQ8L2Z1bGwtdGl0bGU+PC9w
ZXJpb2RpY2FsPjxhbHQtcGVyaW9kaWNhbD48ZnVsbC10aXRsZT5Nb3ZlbWVudCBkaXNvcmRlcnMg
OiBvZmZpY2lhbCBqb3VybmFsIG9mIHRoZSBNb3ZlbWVudCBEaXNvcmRlciBTb2NpZXR5PC9mdWxs
LXRpdGxlPjwvYWx0LXBlcmlvZGljYWw+PHBhZ2VzPjE1OTEtNjAxPC9wYWdlcz48dm9sdW1lPjMw
PC92b2x1bWU+PG51bWJlcj4xMjwvbnVtYmVyPjxlZGl0aW9uPjIwMTUvMTAvMTc8L2VkaXRpb24+
PGtleXdvcmRzPjxrZXl3b3JkPkh1bWFuczwva2V5d29yZD48a2V5d29yZD5OZXVyb3BzeWNob2xv
Z2ljYWwgVGVzdHM8L2tleXdvcmQ+PGtleXdvcmQ+UGFya2luc29uIERpc2Vhc2UvZGlhZ25vc2lz
L3BoeXNpb3BhdGhvbG9neTwva2V5d29yZD48a2V5d29yZD5SZWZlcmVuY2UgU3RhbmRhcmRzPC9r
ZXl3b3JkPjxrZXl3b3JkPipTZXZlcml0eSBvZiBJbGxuZXNzIEluZGV4PC9rZXl3b3JkPjxrZXl3
b3JkPlNvY2lldGllcywgU2NpZW50aWZpYy9zdGFuZGFyZHM8L2tleXdvcmQ+PGtleXdvcmQ+UGFy
a2luc29uJmFwb3M7cyBkaXNlYXNlPC9rZXl3b3JkPjxrZXl3b3JkPmFic29sdXRlIGV4Y2x1c2lv
biBjcml0ZXJpYTwva2V5d29yZD48a2V5d29yZD5jbGluaWNhbCBkaWFnbm9zdGljIGNyaXRlcmlh
PC9rZXl3b3JkPjxrZXl3b3JkPm1vdG9yIHBhcmtpbnNvbmlzbTwva2V5d29yZD48a2V5d29yZD5u
b24tbW90b3IgbWFuaWZlc3RhdGlvbnM8L2tleXdvcmQ+PGtleXdvcmQ+cmVkIGZsYWdzPC9rZXl3
b3JkPjxrZXl3b3JkPnN1cHBvcnRpdmUgY3JpdGVyaWE8L2tleXdvcmQ+PC9rZXl3b3Jkcz48ZGF0
ZXM+PHllYXI+MjAxNTwveWVhcj48cHViLWRhdGVzPjxkYXRlPk9jdDwvZGF0ZT48L3B1Yi1kYXRl
cz48L2RhdGVzPjxpc2JuPjE1MzEtODI1NyAoRWxlY3Ryb25pYykmI3hEOzA4ODUtMzE4NSAoTGlu
a2luZyk8L2lzYm4+PGFjY2Vzc2lvbi1udW0+MjY0NzQzMTY8L2FjY2Vzc2lvbi1udW0+PHVybHM+
PHJlbGF0ZWQtdXJscz48dXJsPmh0dHBzOi8vd3d3Lm5jYmkubmxtLm5paC5nb3YvcHVibWVkLzI2
NDc0MzE2PC91cmw+PC9yZWxhdGVkLXVybHM+PC91cmxzPjxlbGVjdHJvbmljLXJlc291cmNlLW51
bT4xMC4xMDAyL21kcy4yNjQyNDwvZWxlY3Ryb25pYy1yZXNvdXJjZS1udW0+PHJlbW90ZS1kYXRh
YmFzZS1wcm92aWRlcj5OTE08L3JlbW90ZS1kYXRhYmFzZS1wcm92aWRlcj48bGFuZ3VhZ2U+ZW5n
PC9sYW5ndWFnZT48L3JlY29yZD48L0NpdGU+PC9FbmROb3RlPgB=
</w:fldData>
        </w:fldChar>
      </w:r>
      <w:r w:rsidR="00544C03" w:rsidRPr="00522DE5">
        <w:rPr>
          <w:color w:val="000000" w:themeColor="text1"/>
        </w:rPr>
        <w:instrText xml:space="preserve"> ADDIN EN.CITE </w:instrText>
      </w:r>
      <w:r w:rsidR="00544C03" w:rsidRPr="00522DE5">
        <w:rPr>
          <w:color w:val="000000" w:themeColor="text1"/>
        </w:rPr>
        <w:fldChar w:fldCharType="begin">
          <w:fldData xml:space="preserve">PEVuZE5vdGU+PENpdGU+PEF1dGhvcj5IdWdoZXM8L0F1dGhvcj48WWVhcj4xOTkyPC9ZZWFyPjxS
ZWNOdW0+NzI5PC9SZWNOdW0+PERpc3BsYXlUZXh0PjxzdHlsZSBmYWNlPSJzdXBlcnNjcmlwdCI+
MTAgMTE8L3N0eWxlPjwvRGlzcGxheVRleHQ+PHJlY29yZD48cmVjLW51bWJlcj43Mjk8L3JlYy1u
dW1iZXI+PGZvcmVpZ24ta2V5cz48a2V5IGFwcD0iRU4iIGRiLWlkPSIyMGF0ZHNlZnB3ZHdldmU1
YWEzeGUydGl2d3B0ZXowZGQyOWEiIHRpbWVzdGFtcD0iMTQ5MjY4ODAyNiI+NzI5PC9rZXk+PC9m
b3JlaWduLWtleXM+PHJlZi10eXBlIG5hbWU9IkpvdXJuYWwgQXJ0aWNsZSI+MTc8L3JlZi10eXBl
Pjxjb250cmlidXRvcnM+PGF1dGhvcnM+PGF1dGhvcj5IdWdoZXMsIEEuIEouPC9hdXRob3I+PGF1
dGhvcj5EYW5pZWwsIFMuIEUuPC9hdXRob3I+PGF1dGhvcj5LaWxmb3JkLCBMLjwvYXV0aG9yPjxh
dXRob3I+TGVlcywgQS4gSi48L2F1dGhvcj48L2F1dGhvcnM+PC9jb250cmlidXRvcnM+PGF1dGgt
YWRkcmVzcz5QYXJraW5zb24mYXBvcztzIERpc2Vhc2UgU29jaWV0eSBCcmFpbiBCYW5rLCBJbnN0
aXR1dGUgb2YgTmV1cm9sb2d5LCBMb25kb24uPC9hdXRoLWFkZHJlc3M+PHRpdGxlcz48dGl0bGU+
QWNjdXJhY3kgb2YgY2xpbmljYWwgZGlhZ25vc2lzIG9mIGlkaW9wYXRoaWMgUGFya2luc29uJmFw
b3M7cyBkaXNlYXNlOiBhIGNsaW5pY28tcGF0aG9sb2dpY2FsIHN0dWR5IG9mIDEwMCBjYXNlczwv
dGl0bGU+PHNlY29uZGFyeS10aXRsZT5KIE5ldXJvbCBOZXVyb3N1cmcgUHN5Y2hpYXRyeTwvc2Vj
b25kYXJ5LXRpdGxlPjxhbHQtdGl0bGU+Sm91cm5hbCBvZiBuZXVyb2xvZ3ksIG5ldXJvc3VyZ2Vy
eSwgYW5kIHBzeWNoaWF0cnk8L2FsdC10aXRsZT48L3RpdGxlcz48cGVyaW9kaWNhbD48ZnVsbC10
aXRsZT5KIE5ldXJvbCBOZXVyb3N1cmcgUHN5Y2hpYXRyeTwvZnVsbC10aXRsZT48L3BlcmlvZGlj
YWw+PGFsdC1wZXJpb2RpY2FsPjxmdWxsLXRpdGxlPkpvdXJuYWwgb2YgTmV1cm9sb2d5LCBOZXVy
b3N1cmdlcnksIGFuZCBQc3ljaGlhdHJ5PC9mdWxsLXRpdGxlPjwvYWx0LXBlcmlvZGljYWw+PHBh
Z2VzPjE4MS00PC9wYWdlcz48dm9sdW1lPjU1PC92b2x1bWU+PG51bWJlcj4zPC9udW1iZXI+PGtl
eXdvcmRzPjxrZXl3b3JkPkFkdWx0PC9rZXl3b3JkPjxrZXl3b3JkPkFnZWQ8L2tleXdvcmQ+PGtl
eXdvcmQ+QWdlZCwgODAgYW5kIG92ZXI8L2tleXdvcmQ+PGtleXdvcmQ+QnJhaW4vcGF0aG9sb2d5
PC9rZXl3b3JkPjxrZXl3b3JkPkZlbWFsZTwva2V5d29yZD48a2V5d29yZD5IdW1hbnM8L2tleXdv
cmQ+PGtleXdvcmQ+TGV3eSBCb2RpZXMvcGF0aG9sb2d5PC9rZXl3b3JkPjxrZXl3b3JkPkxvbmRv
bjwva2V5d29yZD48a2V5d29yZD5NYWxlPC9rZXl3b3JkPjxrZXl3b3JkPk1pZGRsZSBBZ2VkPC9r
ZXl3b3JkPjxrZXl3b3JkPipOZXVyb2xvZ2ljIEV4YW1pbmF0aW9uPC9rZXl3b3JkPjxrZXl3b3Jk
PlBhcmtpbnNvbiBEaXNlYXNlLypkaWFnbm9zaXMvcGF0aG9sb2d5PC9rZXl3b3JkPjxrZXl3b3Jk
PlByb3NwZWN0aXZlIFN0dWRpZXM8L2tleXdvcmQ+PGtleXdvcmQ+VGlzc3VlIEJhbmtzPC9rZXl3
b3JkPjwva2V5d29yZHM+PGRhdGVzPjx5ZWFyPjE5OTI8L3llYXI+PHB1Yi1kYXRlcz48ZGF0ZT5N
YXI8L2RhdGU+PC9wdWItZGF0ZXM+PC9kYXRlcz48aXNibj4wMDIyLTMwNTAgKFByaW50KSYjeEQ7
MDAyMi0zMDUwIChMaW5raW5nKTwvaXNibj48YWNjZXNzaW9uLW51bT4xNTY0NDc2PC9hY2Nlc3Np
b24tbnVtPjx1cmxzPjxyZWxhdGVkLXVybHM+PHVybD5odHRwOi8vd3d3Lm5jYmkubmxtLm5paC5n
b3YvcHVibWVkLzE1NjQ0NzY8L3VybD48L3JlbGF0ZWQtdXJscz48L3VybHM+PGN1c3RvbTI+MTAx
NDcyMDwvY3VzdG9tMj48L3JlY29yZD48L0NpdGU+PENpdGU+PEF1dGhvcj5Qb3N0dW1hPC9BdXRo
b3I+PFllYXI+MjAxNTwvWWVhcj48UmVjTnVtPjEwNzk8L1JlY051bT48cmVjb3JkPjxyZWMtbnVt
YmVyPjEwNzk8L3JlYy1udW1iZXI+PGZvcmVpZ24ta2V5cz48a2V5IGFwcD0iRU4iIGRiLWlkPSIy
MGF0ZHNlZnB3ZHdldmU1YWEzeGUydGl2d3B0ZXowZGQyOWEiIHRpbWVzdGFtcD0iMTU2MTI1NDEy
NyI+MTA3OTwva2V5PjwvZm9yZWlnbi1rZXlzPjxyZWYtdHlwZSBuYW1lPSJKb3VybmFsIEFydGlj
bGUiPjE3PC9yZWYtdHlwZT48Y29udHJpYnV0b3JzPjxhdXRob3JzPjxhdXRob3I+UG9zdHVtYSwg
Ui4gQi48L2F1dGhvcj48YXV0aG9yPkJlcmcsIEQuPC9hdXRob3I+PGF1dGhvcj5TdGVybiwgTS48
L2F1dGhvcj48YXV0aG9yPlBvZXdlLCBXLjwvYXV0aG9yPjxhdXRob3I+T2xhbm93LCBDLiBXLjwv
YXV0aG9yPjxhdXRob3I+T2VydGVsLCBXLjwvYXV0aG9yPjxhdXRob3I+T2Jlc28sIEouPC9hdXRo
b3I+PGF1dGhvcj5NYXJlaywgSy48L2F1dGhvcj48YXV0aG9yPkxpdHZhbiwgSS48L2F1dGhvcj48
YXV0aG9yPkxhbmcsIEEuIEUuPC9hdXRob3I+PGF1dGhvcj5IYWxsaWRheSwgRy48L2F1dGhvcj48
YXV0aG9yPkdvZXR6LCBDLiBHLjwvYXV0aG9yPjxhdXRob3I+R2Fzc2VyLCBULjwvYXV0aG9yPjxh
dXRob3I+RHVib2lzLCBCLjwvYXV0aG9yPjxhdXRob3I+Q2hhbiwgUC48L2F1dGhvcj48YXV0aG9y
PkJsb2VtLCBCLiBSLjwvYXV0aG9yPjxhdXRob3I+QWRsZXIsIEMuIEguPC9hdXRob3I+PGF1dGhv
cj5EZXVzY2hsLCBHLjwvYXV0aG9yPjwvYXV0aG9ycz48L2NvbnRyaWJ1dG9ycz48YXV0aC1hZGRy
ZXNzPkRlcGFydG1lbnQgb2YgTmV1cm9sb2d5LCBNb250cmVhbCBHZW5lcmFsIEhvc3BpdGFsLCBN
b250cmVhbCwgUXVlYmVjLCBDYW5hZGEuJiN4RDtEZXBhcnRtZW50IG9mIE5ldXJvZGVnZW5lcmF0
aW9uLCBIZXJ0aWUtSW5zdGl0dXRlIGZvciBDbGluaWNhbCBCcmFpbiBSZXNlYXJjaCBhbmQgR2Vy
bWFuIENlbnRlciBmb3IgTmV1cm9kZWdlbmVyYXRpdmUgRGlzZWFzZXMsIFR1ZWJpbmdlbiwgR2Vy
bWFueS4mI3hEO1Blbm4gTmV1cm9sb2dpY2FsIEluc3RpdHV0ZSwgUGhpbGFkZWxwaGlhLCBQZW5u
c3lsdmFuaWEsIFVTQS4mI3hEO0RlcGFydG1lbnQgb2YgTmV1cm9sb2d5LCBJbm5zYnJ1Y2sgTWVk
aWNhbCBVbml2ZXJzaXR5LCBJbm5zYnJ1Y2ssIEF1c3RyaWEuJiN4RDtEZXBhcnRtZW50IG9mIE5l
dXJvbG9neSwgVGhlIE1vdW50IFNpbmFpIEhvc3BpdGFsLCBOZXcgWW9yaywgTmV3IFlvcmssIFVT
QS4mI3hEO0RlcGFydG1lbnQgb2YgTmV1cm9sb2d5LCBQaGlsaXBwcyBVbml2ZXJzaXR5IG9mIE1h
cmJ1cmcsIE1hcmJ1cmcsIEdlcm1hbnkuJiN4RDtVbml2ZXJzaXR5IG9mIE5hdmFycmEtRklNQSwg
UGFtcGxvbmEsIFNwYWluLiYjeEQ7SW5zdGl0dXRlIGZvciBOZXVyb2RlZ2VuZXJhdGl2ZSBEaXNv
cmRlcnMsIE5ldyBIYXZlbiwgQ29ubmVjdGljdXQsIFVTQS4mI3hEO0RlcGFydG1lbnQgb2YgTmV1
cm9zY2llbmNlcywgVUMgU2FuIERpZWdvLCBMYSBKb2xsYSwgQ2FsaWZvcm5pYSwgVVNBLiYjeEQ7
RGl2aXNpb24gb2YgTmV1cm9sb2d5LCBUb3JvbnRvIFdlc3Rlcm4gSG9zcGl0YWwsIFRvcm9udG8s
IE9udGFyaW8sIENhbmFkYS4mI3hEO05ldXJvc2NpZW5jZSBSZXNlYXJjaCBBdXN0cmFsaWEgJmFt
cDsgVW5pdmVyc2l0eSBvZiBOU1csIFJhbmR3aWNrLCBBdXN0cmFsaWEuJiN4RDtSdXNoIFVuaXZl
cnNpdHkgTWVkaWNhbCBDZW50ZXIsIENoaWNhZ28sIElsbGlub2lzLCBVU0EuJiN4RDtIb3BpdGFs
IERlIExhIFNhbHBldHJpZXJlLCBQYXJpcywgRnJhbmNlLiYjeEQ7WHVhbnd1IEhvc3BpdGFsIG9m
IENhcGl0b2wgb2YgTWVkaWNhbCBVbml2ZXJzaXR5LCBCZWlqaW5nLCBQZW9wbGVzIFJlcHVibGlj
IG9mIENoaW5hLiYjeEQ7RGVwYXJ0bWVudCBvZiBOZXVyb2xvZ3ksIFJhZGJvdWQgVW5pdmVyc2l0
eSBNZWRpY2FsIENlbnRlciwgRG9uZGVycyBJbnN0aXR1dGUgZm9yIEJyYWluLCBDb2duaXRpb24g
YW5kIEJlaGF2aW91ciwgTmlqbWVnZW4sIE5ldGhlcmxhbmRzLiYjeEQ7VGhlIFBhcmtpbnNvbiZh
cG9zO3MgRGlzZWFzZSBhbmQgTW92ZW1lbnQgRGlzb3JkZXJzIENlbnRlciwgRGVwYXJ0bWVudCBv
ZiBOZXVyb2xvZ3ksIE1heW8gQ2xpbmljLCBTY290dHNkYWxlLCBBcml6b25hLCBVU0EuJiN4RDtE
ZXBhcnRtZW50IG9mIE5ldXJvbG9neSwgQ2hyaXN0aWFuLUFsYnJlY2h0cyBVbml2ZXJzaXR5LCBL
aWVsLCBHZXJtYW55LjwvYXV0aC1hZGRyZXNzPjx0aXRsZXM+PHRpdGxlPk1EUyBjbGluaWNhbCBk
aWFnbm9zdGljIGNyaXRlcmlhIGZvciBQYXJraW5zb24mYXBvcztzIGRpc2Vhc2U8L3RpdGxlPjxz
ZWNvbmRhcnktdGl0bGU+TW92IERpc29yZDwvc2Vjb25kYXJ5LXRpdGxlPjxhbHQtdGl0bGU+TW92
ZW1lbnQgZGlzb3JkZXJzIDogb2ZmaWNpYWwgam91cm5hbCBvZiB0aGUgTW92ZW1lbnQgRGlzb3Jk
ZXIgU29jaWV0eTwvYWx0LXRpdGxlPjwvdGl0bGVzPjxwZXJpb2RpY2FsPjxmdWxsLXRpdGxlPk1v
diBEaXNvcmQ8L2Z1bGwtdGl0bGU+PC9wZXJpb2RpY2FsPjxhbHQtcGVyaW9kaWNhbD48ZnVsbC10
aXRsZT5Nb3ZlbWVudCBkaXNvcmRlcnMgOiBvZmZpY2lhbCBqb3VybmFsIG9mIHRoZSBNb3ZlbWVu
dCBEaXNvcmRlciBTb2NpZXR5PC9mdWxsLXRpdGxlPjwvYWx0LXBlcmlvZGljYWw+PHBhZ2VzPjE1
OTEtNjAxPC9wYWdlcz48dm9sdW1lPjMwPC92b2x1bWU+PG51bWJlcj4xMjwvbnVtYmVyPjxlZGl0
aW9uPjIwMTUvMTAvMTc8L2VkaXRpb24+PGtleXdvcmRzPjxrZXl3b3JkPkh1bWFuczwva2V5d29y
ZD48a2V5d29yZD5OZXVyb3BzeWNob2xvZ2ljYWwgVGVzdHM8L2tleXdvcmQ+PGtleXdvcmQ+UGFy
a2luc29uIERpc2Vhc2UvZGlhZ25vc2lzL3BoeXNpb3BhdGhvbG9neTwva2V5d29yZD48a2V5d29y
ZD5SZWZlcmVuY2UgU3RhbmRhcmRzPC9rZXl3b3JkPjxrZXl3b3JkPipTZXZlcml0eSBvZiBJbGxu
ZXNzIEluZGV4PC9rZXl3b3JkPjxrZXl3b3JkPlNvY2lldGllcywgU2NpZW50aWZpYy9zdGFuZGFy
ZHM8L2tleXdvcmQ+PGtleXdvcmQ+UGFya2luc29uJmFwb3M7cyBkaXNlYXNlPC9rZXl3b3JkPjxr
ZXl3b3JkPmFic29sdXRlIGV4Y2x1c2lvbiBjcml0ZXJpYTwva2V5d29yZD48a2V5d29yZD5jbGlu
aWNhbCBkaWFnbm9zdGljIGNyaXRlcmlhPC9rZXl3b3JkPjxrZXl3b3JkPm1vdG9yIHBhcmtpbnNv
bmlzbTwva2V5d29yZD48a2V5d29yZD5ub24tbW90b3IgbWFuaWZlc3RhdGlvbnM8L2tleXdvcmQ+
PGtleXdvcmQ+cmVkIGZsYWdzPC9rZXl3b3JkPjxrZXl3b3JkPnN1cHBvcnRpdmUgY3JpdGVyaWE8
L2tleXdvcmQ+PC9rZXl3b3Jkcz48ZGF0ZXM+PHllYXI+MjAxNTwveWVhcj48cHViLWRhdGVzPjxk
YXRlPk9jdDwvZGF0ZT48L3B1Yi1kYXRlcz48L2RhdGVzPjxpc2JuPjE1MzEtODI1NyAoRWxlY3Ry
b25pYykmI3hEOzA4ODUtMzE4NSAoTGlua2luZyk8L2lzYm4+PGFjY2Vzc2lvbi1udW0+MjY0NzQz
MTY8L2FjY2Vzc2lvbi1udW0+PHVybHM+PHJlbGF0ZWQtdXJscz48dXJsPmh0dHBzOi8vd3d3Lm5j
YmkubmxtLm5paC5nb3YvcHVibWVkLzI2NDc0MzE2PC91cmw+PC9yZWxhdGVkLXVybHM+PC91cmxz
PjxlbGVjdHJvbmljLXJlc291cmNlLW51bT4xMC4xMDAyL21kcy4yNjQyNDwvZWxlY3Ryb25pYy1y
ZXNvdXJjZS1udW0+PHJlbW90ZS1kYXRhYmFzZS1wcm92aWRlcj5OTE08L3JlbW90ZS1kYXRhYmFz
ZS1wcm92aWRlcj48bGFuZ3VhZ2U+ZW5nPC9sYW5ndWFnZT48L3JlY29yZD48L0NpdGU+PENpdGU+
PEF1dGhvcj5IdWdoZXM8L0F1dGhvcj48WWVhcj4xOTkyPC9ZZWFyPjxSZWNOdW0+NzI5PC9SZWNO
dW0+PHJlY29yZD48cmVjLW51bWJlcj43Mjk8L3JlYy1udW1iZXI+PGZvcmVpZ24ta2V5cz48a2V5
IGFwcD0iRU4iIGRiLWlkPSIyMGF0ZHNlZnB3ZHdldmU1YWEzeGUydGl2d3B0ZXowZGQyOWEiIHRp
bWVzdGFtcD0iMTQ5MjY4ODAyNiI+NzI5PC9rZXk+PC9mb3JlaWduLWtleXM+PHJlZi10eXBlIG5h
bWU9IkpvdXJuYWwgQXJ0aWNsZSI+MTc8L3JlZi10eXBlPjxjb250cmlidXRvcnM+PGF1dGhvcnM+
PGF1dGhvcj5IdWdoZXMsIEEuIEouPC9hdXRob3I+PGF1dGhvcj5EYW5pZWwsIFMuIEUuPC9hdXRo
b3I+PGF1dGhvcj5LaWxmb3JkLCBMLjwvYXV0aG9yPjxhdXRob3I+TGVlcywgQS4gSi48L2F1dGhv
cj48L2F1dGhvcnM+PC9jb250cmlidXRvcnM+PGF1dGgtYWRkcmVzcz5QYXJraW5zb24mYXBvcztz
IERpc2Vhc2UgU29jaWV0eSBCcmFpbiBCYW5rLCBJbnN0aXR1dGUgb2YgTmV1cm9sb2d5LCBMb25k
b24uPC9hdXRoLWFkZHJlc3M+PHRpdGxlcz48dGl0bGU+QWNjdXJhY3kgb2YgY2xpbmljYWwgZGlh
Z25vc2lzIG9mIGlkaW9wYXRoaWMgUGFya2luc29uJmFwb3M7cyBkaXNlYXNlOiBhIGNsaW5pY28t
cGF0aG9sb2dpY2FsIHN0dWR5IG9mIDEwMCBjYXNlczwvdGl0bGU+PHNlY29uZGFyeS10aXRsZT5K
IE5ldXJvbCBOZXVyb3N1cmcgUHN5Y2hpYXRyeTwvc2Vjb25kYXJ5LXRpdGxlPjxhbHQtdGl0bGU+
Sm91cm5hbCBvZiBuZXVyb2xvZ3ksIG5ldXJvc3VyZ2VyeSwgYW5kIHBzeWNoaWF0cnk8L2FsdC10
aXRsZT48L3RpdGxlcz48cGVyaW9kaWNhbD48ZnVsbC10aXRsZT5KIE5ldXJvbCBOZXVyb3N1cmcg
UHN5Y2hpYXRyeTwvZnVsbC10aXRsZT48L3BlcmlvZGljYWw+PGFsdC1wZXJpb2RpY2FsPjxmdWxs
LXRpdGxlPkpvdXJuYWwgb2YgTmV1cm9sb2d5LCBOZXVyb3N1cmdlcnksIGFuZCBQc3ljaGlhdHJ5
PC9mdWxsLXRpdGxlPjwvYWx0LXBlcmlvZGljYWw+PHBhZ2VzPjE4MS00PC9wYWdlcz48dm9sdW1l
PjU1PC92b2x1bWU+PG51bWJlcj4zPC9udW1iZXI+PGtleXdvcmRzPjxrZXl3b3JkPkFkdWx0PC9r
ZXl3b3JkPjxrZXl3b3JkPkFnZWQ8L2tleXdvcmQ+PGtleXdvcmQ+QWdlZCwgODAgYW5kIG92ZXI8
L2tleXdvcmQ+PGtleXdvcmQ+QnJhaW4vcGF0aG9sb2d5PC9rZXl3b3JkPjxrZXl3b3JkPkZlbWFs
ZTwva2V5d29yZD48a2V5d29yZD5IdW1hbnM8L2tleXdvcmQ+PGtleXdvcmQ+TGV3eSBCb2RpZXMv
cGF0aG9sb2d5PC9rZXl3b3JkPjxrZXl3b3JkPkxvbmRvbjwva2V5d29yZD48a2V5d29yZD5NYWxl
PC9rZXl3b3JkPjxrZXl3b3JkPk1pZGRsZSBBZ2VkPC9rZXl3b3JkPjxrZXl3b3JkPipOZXVyb2xv
Z2ljIEV4YW1pbmF0aW9uPC9rZXl3b3JkPjxrZXl3b3JkPlBhcmtpbnNvbiBEaXNlYXNlLypkaWFn
bm9zaXMvcGF0aG9sb2d5PC9rZXl3b3JkPjxrZXl3b3JkPlByb3NwZWN0aXZlIFN0dWRpZXM8L2tl
eXdvcmQ+PGtleXdvcmQ+VGlzc3VlIEJhbmtzPC9rZXl3b3JkPjwva2V5d29yZHM+PGRhdGVzPjx5
ZWFyPjE5OTI8L3llYXI+PHB1Yi1kYXRlcz48ZGF0ZT5NYXI8L2RhdGU+PC9wdWItZGF0ZXM+PC9k
YXRlcz48aXNibj4wMDIyLTMwNTAgKFByaW50KSYjeEQ7MDAyMi0zMDUwIChMaW5raW5nKTwvaXNi
bj48YWNjZXNzaW9uLW51bT4xNTY0NDc2PC9hY2Nlc3Npb24tbnVtPjx1cmxzPjxyZWxhdGVkLXVy
bHM+PHVybD5odHRwOi8vd3d3Lm5jYmkubmxtLm5paC5nb3YvcHVibWVkLzE1NjQ0NzY8L3VybD48
L3JlbGF0ZWQtdXJscz48L3VybHM+PGN1c3RvbTI+MTAxNDcyMDwvY3VzdG9tMj48L3JlY29yZD48
L0NpdGU+PENpdGU+PEF1dGhvcj5Qb3N0dW1hPC9BdXRob3I+PFllYXI+MjAxNTwvWWVhcj48UmVj
TnVtPjEwNzk8L1JlY051bT48cmVjb3JkPjxyZWMtbnVtYmVyPjEwNzk8L3JlYy1udW1iZXI+PGZv
cmVpZ24ta2V5cz48a2V5IGFwcD0iRU4iIGRiLWlkPSIyMGF0ZHNlZnB3ZHdldmU1YWEzeGUydGl2
d3B0ZXowZGQyOWEiIHRpbWVzdGFtcD0iMTU2MTI1NDEyNyI+MTA3OTwva2V5PjwvZm9yZWlnbi1r
ZXlzPjxyZWYtdHlwZSBuYW1lPSJKb3VybmFsIEFydGljbGUiPjE3PC9yZWYtdHlwZT48Y29udHJp
YnV0b3JzPjxhdXRob3JzPjxhdXRob3I+UG9zdHVtYSwgUi4gQi48L2F1dGhvcj48YXV0aG9yPkJl
cmcsIEQuPC9hdXRob3I+PGF1dGhvcj5TdGVybiwgTS48L2F1dGhvcj48YXV0aG9yPlBvZXdlLCBX
LjwvYXV0aG9yPjxhdXRob3I+T2xhbm93LCBDLiBXLjwvYXV0aG9yPjxhdXRob3I+T2VydGVsLCBX
LjwvYXV0aG9yPjxhdXRob3I+T2Jlc28sIEouPC9hdXRob3I+PGF1dGhvcj5NYXJlaywgSy48L2F1
dGhvcj48YXV0aG9yPkxpdHZhbiwgSS48L2F1dGhvcj48YXV0aG9yPkxhbmcsIEEuIEUuPC9hdXRo
b3I+PGF1dGhvcj5IYWxsaWRheSwgRy48L2F1dGhvcj48YXV0aG9yPkdvZXR6LCBDLiBHLjwvYXV0
aG9yPjxhdXRob3I+R2Fzc2VyLCBULjwvYXV0aG9yPjxhdXRob3I+RHVib2lzLCBCLjwvYXV0aG9y
PjxhdXRob3I+Q2hhbiwgUC48L2F1dGhvcj48YXV0aG9yPkJsb2VtLCBCLiBSLjwvYXV0aG9yPjxh
dXRob3I+QWRsZXIsIEMuIEguPC9hdXRob3I+PGF1dGhvcj5EZXVzY2hsLCBHLjwvYXV0aG9yPjwv
YXV0aG9ycz48L2NvbnRyaWJ1dG9ycz48YXV0aC1hZGRyZXNzPkRlcGFydG1lbnQgb2YgTmV1cm9s
b2d5LCBNb250cmVhbCBHZW5lcmFsIEhvc3BpdGFsLCBNb250cmVhbCwgUXVlYmVjLCBDYW5hZGEu
JiN4RDtEZXBhcnRtZW50IG9mIE5ldXJvZGVnZW5lcmF0aW9uLCBIZXJ0aWUtSW5zdGl0dXRlIGZv
ciBDbGluaWNhbCBCcmFpbiBSZXNlYXJjaCBhbmQgR2VybWFuIENlbnRlciBmb3IgTmV1cm9kZWdl
bmVyYXRpdmUgRGlzZWFzZXMsIFR1ZWJpbmdlbiwgR2VybWFueS4mI3hEO1Blbm4gTmV1cm9sb2dp
Y2FsIEluc3RpdHV0ZSwgUGhpbGFkZWxwaGlhLCBQZW5uc3lsdmFuaWEsIFVTQS4mI3hEO0RlcGFy
dG1lbnQgb2YgTmV1cm9sb2d5LCBJbm5zYnJ1Y2sgTWVkaWNhbCBVbml2ZXJzaXR5LCBJbm5zYnJ1
Y2ssIEF1c3RyaWEuJiN4RDtEZXBhcnRtZW50IG9mIE5ldXJvbG9neSwgVGhlIE1vdW50IFNpbmFp
IEhvc3BpdGFsLCBOZXcgWW9yaywgTmV3IFlvcmssIFVTQS4mI3hEO0RlcGFydG1lbnQgb2YgTmV1
cm9sb2d5LCBQaGlsaXBwcyBVbml2ZXJzaXR5IG9mIE1hcmJ1cmcsIE1hcmJ1cmcsIEdlcm1hbnku
JiN4RDtVbml2ZXJzaXR5IG9mIE5hdmFycmEtRklNQSwgUGFtcGxvbmEsIFNwYWluLiYjeEQ7SW5z
dGl0dXRlIGZvciBOZXVyb2RlZ2VuZXJhdGl2ZSBEaXNvcmRlcnMsIE5ldyBIYXZlbiwgQ29ubmVj
dGljdXQsIFVTQS4mI3hEO0RlcGFydG1lbnQgb2YgTmV1cm9zY2llbmNlcywgVUMgU2FuIERpZWdv
LCBMYSBKb2xsYSwgQ2FsaWZvcm5pYSwgVVNBLiYjeEQ7RGl2aXNpb24gb2YgTmV1cm9sb2d5LCBU
b3JvbnRvIFdlc3Rlcm4gSG9zcGl0YWwsIFRvcm9udG8sIE9udGFyaW8sIENhbmFkYS4mI3hEO05l
dXJvc2NpZW5jZSBSZXNlYXJjaCBBdXN0cmFsaWEgJmFtcDsgVW5pdmVyc2l0eSBvZiBOU1csIFJh
bmR3aWNrLCBBdXN0cmFsaWEuJiN4RDtSdXNoIFVuaXZlcnNpdHkgTWVkaWNhbCBDZW50ZXIsIENo
aWNhZ28sIElsbGlub2lzLCBVU0EuJiN4RDtIb3BpdGFsIERlIExhIFNhbHBldHJpZXJlLCBQYXJp
cywgRnJhbmNlLiYjeEQ7WHVhbnd1IEhvc3BpdGFsIG9mIENhcGl0b2wgb2YgTWVkaWNhbCBVbml2
ZXJzaXR5LCBCZWlqaW5nLCBQZW9wbGVzIFJlcHVibGljIG9mIENoaW5hLiYjeEQ7RGVwYXJ0bWVu
dCBvZiBOZXVyb2xvZ3ksIFJhZGJvdWQgVW5pdmVyc2l0eSBNZWRpY2FsIENlbnRlciwgRG9uZGVy
cyBJbnN0aXR1dGUgZm9yIEJyYWluLCBDb2duaXRpb24gYW5kIEJlaGF2aW91ciwgTmlqbWVnZW4s
IE5ldGhlcmxhbmRzLiYjeEQ7VGhlIFBhcmtpbnNvbiZhcG9zO3MgRGlzZWFzZSBhbmQgTW92ZW1l
bnQgRGlzb3JkZXJzIENlbnRlciwgRGVwYXJ0bWVudCBvZiBOZXVyb2xvZ3ksIE1heW8gQ2xpbmlj
LCBTY290dHNkYWxlLCBBcml6b25hLCBVU0EuJiN4RDtEZXBhcnRtZW50IG9mIE5ldXJvbG9neSwg
Q2hyaXN0aWFuLUFsYnJlY2h0cyBVbml2ZXJzaXR5LCBLaWVsLCBHZXJtYW55LjwvYXV0aC1hZGRy
ZXNzPjx0aXRsZXM+PHRpdGxlPk1EUyBjbGluaWNhbCBkaWFnbm9zdGljIGNyaXRlcmlhIGZvciBQ
YXJraW5zb24mYXBvcztzIGRpc2Vhc2U8L3RpdGxlPjxzZWNvbmRhcnktdGl0bGU+TW92IERpc29y
ZDwvc2Vjb25kYXJ5LXRpdGxlPjxhbHQtdGl0bGU+TW92ZW1lbnQgZGlzb3JkZXJzIDogb2ZmaWNp
YWwgam91cm5hbCBvZiB0aGUgTW92ZW1lbnQgRGlzb3JkZXIgU29jaWV0eTwvYWx0LXRpdGxlPjwv
dGl0bGVzPjxwZXJpb2RpY2FsPjxmdWxsLXRpdGxlPk1vdiBEaXNvcmQ8L2Z1bGwtdGl0bGU+PC9w
ZXJpb2RpY2FsPjxhbHQtcGVyaW9kaWNhbD48ZnVsbC10aXRsZT5Nb3ZlbWVudCBkaXNvcmRlcnMg
OiBvZmZpY2lhbCBqb3VybmFsIG9mIHRoZSBNb3ZlbWVudCBEaXNvcmRlciBTb2NpZXR5PC9mdWxs
LXRpdGxlPjwvYWx0LXBlcmlvZGljYWw+PHBhZ2VzPjE1OTEtNjAxPC9wYWdlcz48dm9sdW1lPjMw
PC92b2x1bWU+PG51bWJlcj4xMjwvbnVtYmVyPjxlZGl0aW9uPjIwMTUvMTAvMTc8L2VkaXRpb24+
PGtleXdvcmRzPjxrZXl3b3JkPkh1bWFuczwva2V5d29yZD48a2V5d29yZD5OZXVyb3BzeWNob2xv
Z2ljYWwgVGVzdHM8L2tleXdvcmQ+PGtleXdvcmQ+UGFya2luc29uIERpc2Vhc2UvZGlhZ25vc2lz
L3BoeXNpb3BhdGhvbG9neTwva2V5d29yZD48a2V5d29yZD5SZWZlcmVuY2UgU3RhbmRhcmRzPC9r
ZXl3b3JkPjxrZXl3b3JkPipTZXZlcml0eSBvZiBJbGxuZXNzIEluZGV4PC9rZXl3b3JkPjxrZXl3
b3JkPlNvY2lldGllcywgU2NpZW50aWZpYy9zdGFuZGFyZHM8L2tleXdvcmQ+PGtleXdvcmQ+UGFy
a2luc29uJmFwb3M7cyBkaXNlYXNlPC9rZXl3b3JkPjxrZXl3b3JkPmFic29sdXRlIGV4Y2x1c2lv
biBjcml0ZXJpYTwva2V5d29yZD48a2V5d29yZD5jbGluaWNhbCBkaWFnbm9zdGljIGNyaXRlcmlh
PC9rZXl3b3JkPjxrZXl3b3JkPm1vdG9yIHBhcmtpbnNvbmlzbTwva2V5d29yZD48a2V5d29yZD5u
b24tbW90b3IgbWFuaWZlc3RhdGlvbnM8L2tleXdvcmQ+PGtleXdvcmQ+cmVkIGZsYWdzPC9rZXl3
b3JkPjxrZXl3b3JkPnN1cHBvcnRpdmUgY3JpdGVyaWE8L2tleXdvcmQ+PC9rZXl3b3Jkcz48ZGF0
ZXM+PHllYXI+MjAxNTwveWVhcj48cHViLWRhdGVzPjxkYXRlPk9jdDwvZGF0ZT48L3B1Yi1kYXRl
cz48L2RhdGVzPjxpc2JuPjE1MzEtODI1NyAoRWxlY3Ryb25pYykmI3hEOzA4ODUtMzE4NSAoTGlu
a2luZyk8L2lzYm4+PGFjY2Vzc2lvbi1udW0+MjY0NzQzMTY8L2FjY2Vzc2lvbi1udW0+PHVybHM+
PHJlbGF0ZWQtdXJscz48dXJsPmh0dHBzOi8vd3d3Lm5jYmkubmxtLm5paC5nb3YvcHVibWVkLzI2
NDc0MzE2PC91cmw+PC9yZWxhdGVkLXVybHM+PC91cmxzPjxlbGVjdHJvbmljLXJlc291cmNlLW51
bT4xMC4xMDAyL21kcy4yNjQyNDwvZWxlY3Ryb25pYy1yZXNvdXJjZS1udW0+PHJlbW90ZS1kYXRh
YmFzZS1wcm92aWRlcj5OTE08L3JlbW90ZS1kYXRhYmFzZS1wcm92aWRlcj48bGFuZ3VhZ2U+ZW5n
PC9sYW5ndWFnZT48L3JlY29yZD48L0NpdGU+PC9FbmROb3RlPgB=
</w:fldData>
        </w:fldChar>
      </w:r>
      <w:r w:rsidR="00544C03" w:rsidRPr="00522DE5">
        <w:rPr>
          <w:color w:val="000000" w:themeColor="text1"/>
        </w:rPr>
        <w:instrText xml:space="preserve"> ADDIN EN.CITE.DATA </w:instrText>
      </w:r>
      <w:r w:rsidR="00544C03" w:rsidRPr="00522DE5">
        <w:rPr>
          <w:color w:val="000000" w:themeColor="text1"/>
        </w:rPr>
      </w:r>
      <w:r w:rsidR="00544C03" w:rsidRPr="00522DE5">
        <w:rPr>
          <w:color w:val="000000" w:themeColor="text1"/>
        </w:rPr>
        <w:fldChar w:fldCharType="end"/>
      </w:r>
      <w:r w:rsidRPr="00522DE5">
        <w:rPr>
          <w:color w:val="000000" w:themeColor="text1"/>
        </w:rPr>
      </w:r>
      <w:r w:rsidRPr="00522DE5">
        <w:rPr>
          <w:color w:val="000000" w:themeColor="text1"/>
        </w:rPr>
        <w:fldChar w:fldCharType="separate"/>
      </w:r>
      <w:r w:rsidR="00D51188" w:rsidRPr="00522DE5">
        <w:rPr>
          <w:noProof/>
          <w:color w:val="000000" w:themeColor="text1"/>
          <w:vertAlign w:val="superscript"/>
        </w:rPr>
        <w:t>10 11</w:t>
      </w:r>
      <w:r w:rsidRPr="00522DE5">
        <w:rPr>
          <w:color w:val="000000" w:themeColor="text1"/>
        </w:rPr>
        <w:fldChar w:fldCharType="end"/>
      </w:r>
      <w:r w:rsidRPr="00522DE5">
        <w:rPr>
          <w:color w:val="000000" w:themeColor="text1"/>
        </w:rPr>
        <w:t xml:space="preserve"> and screened for DBS suitability follow</w:t>
      </w:r>
      <w:r w:rsidR="00634102" w:rsidRPr="00522DE5">
        <w:rPr>
          <w:color w:val="000000" w:themeColor="text1"/>
        </w:rPr>
        <w:t>ing</w:t>
      </w:r>
      <w:r w:rsidRPr="00522DE5">
        <w:rPr>
          <w:color w:val="000000" w:themeColor="text1"/>
        </w:rPr>
        <w:t xml:space="preserve"> the Movement Disorders Society guidelines.</w:t>
      </w:r>
      <w:r w:rsidRPr="00522DE5">
        <w:rPr>
          <w:color w:val="000000" w:themeColor="text1"/>
        </w:rPr>
        <w:fldChar w:fldCharType="begin"/>
      </w:r>
      <w:r w:rsidR="00411991" w:rsidRPr="00522DE5">
        <w:rPr>
          <w:color w:val="000000" w:themeColor="text1"/>
        </w:rPr>
        <w:instrText xml:space="preserve"> ADDIN EN.CITE &lt;EndNote&gt;&lt;Cite&gt;&lt;Author&gt;Benabid&lt;/Author&gt;&lt;Year&gt;2006&lt;/Year&gt;&lt;RecNum&gt;963&lt;/RecNum&gt;&lt;DisplayText&gt;&lt;style face="superscript"&gt;12&lt;/style&gt;&lt;/DisplayText&gt;&lt;record&gt;&lt;rec-number&gt;963&lt;/rec-number&gt;&lt;foreign-keys&gt;&lt;key app="EN" db-id="e25r9xx0jaedx8e592vpf9t7fwxvdp5apxza" timestamp="1618410439" guid="e14d729d-3860-4291-b02e-626446e8f760"&gt;963&lt;/key&gt;&lt;/foreign-keys&gt;&lt;ref-type name="Journal Article"&gt;17&lt;/ref-type&gt;&lt;contributors&gt;&lt;authors&gt;&lt;author&gt;Benabid, A. L.&lt;/author&gt;&lt;author&gt;Deuschl, G.&lt;/author&gt;&lt;author&gt;Lang, A. E.&lt;/author&gt;&lt;author&gt;Lyons, K. E.&lt;/author&gt;&lt;author&gt;Rezai, A. R.&lt;/author&gt;&lt;/authors&gt;&lt;/contributors&gt;&lt;auth-address&gt;Grenoble, France.&lt;/auth-address&gt;&lt;titles&gt;&lt;title&gt;Deep brain stimulation for Parkinson&amp;apos;s disease&lt;/title&gt;&lt;secondary-title&gt;Mov Disord&lt;/secondary-title&gt;&lt;/titles&gt;&lt;periodical&gt;&lt;full-title&gt;Mov Disord&lt;/full-title&gt;&lt;abbr-1&gt;Movement disorders : official journal of the Movement Disorder Society&lt;/abbr-1&gt;&lt;/periodical&gt;&lt;pages&gt;S168-70&lt;/pages&gt;&lt;volume&gt;21 Suppl 14&lt;/volume&gt;&lt;edition&gt;2006/07/01&lt;/edition&gt;&lt;keywords&gt;&lt;keyword&gt;Brain/*surgery&lt;/keyword&gt;&lt;keyword&gt;Deep Brain Stimulation/*methods&lt;/keyword&gt;&lt;keyword&gt;Humans&lt;/keyword&gt;&lt;keyword&gt;Parkinson Disease/*therapy&lt;/keyword&gt;&lt;/keywords&gt;&lt;dates&gt;&lt;year&gt;2006&lt;/year&gt;&lt;pub-dates&gt;&lt;date&gt;Jun&lt;/date&gt;&lt;/pub-dates&gt;&lt;/dates&gt;&lt;isbn&gt;0885-3185 (Print)&amp;#xD;0885-3185 (Linking)&lt;/isbn&gt;&lt;accession-num&gt;16810721&lt;/accession-num&gt;&lt;urls&gt;&lt;related-urls&gt;&lt;url&gt;https://www.ncbi.nlm.nih.gov/pubmed/16810721&lt;/url&gt;&lt;/related-urls&gt;&lt;/urls&gt;&lt;electronic-resource-num&gt;10.1002/mds.20954&lt;/electronic-resource-num&gt;&lt;remote-database-name&gt;Medline&lt;/remote-database-name&gt;&lt;remote-database-provider&gt;NLM&lt;/remote-database-provider&gt;&lt;/record&gt;&lt;/Cite&gt;&lt;/EndNote&gt;</w:instrText>
      </w:r>
      <w:r w:rsidRPr="00522DE5">
        <w:rPr>
          <w:color w:val="000000" w:themeColor="text1"/>
        </w:rPr>
        <w:fldChar w:fldCharType="separate"/>
      </w:r>
      <w:r w:rsidR="00D51188" w:rsidRPr="00522DE5">
        <w:rPr>
          <w:noProof/>
          <w:color w:val="000000" w:themeColor="text1"/>
          <w:vertAlign w:val="superscript"/>
        </w:rPr>
        <w:t>12</w:t>
      </w:r>
      <w:r w:rsidRPr="00522DE5">
        <w:rPr>
          <w:color w:val="000000" w:themeColor="text1"/>
        </w:rPr>
        <w:fldChar w:fldCharType="end"/>
      </w:r>
      <w:r w:rsidRPr="00522DE5">
        <w:rPr>
          <w:color w:val="000000" w:themeColor="text1"/>
        </w:rPr>
        <w:t xml:space="preserve"> We determined DBS eligibility through multidisciplinary team assessments, including experts in movement disorders, stereotactic neurosurgeons, neuropsychologists, psychiatrists, and speech therapists.</w:t>
      </w:r>
      <w:r w:rsidRPr="00522DE5">
        <w:rPr>
          <w:color w:val="000000" w:themeColor="text1"/>
        </w:rPr>
        <w:fldChar w:fldCharType="begin">
          <w:fldData xml:space="preserve">PEVuZE5vdGU+PENpdGU+PEF1dGhvcj5TY2hlZGxpY2gtVGV1ZmVyPC9BdXRob3I+PFllYXI+MjAy
MTwvWWVhcj48UmVjTnVtPjE1MzA8L1JlY051bT48RGlzcGxheVRleHQ+PHN0eWxlIGZhY2U9InN1
cGVyc2NyaXB0Ij4xMyAxNDwvc3R5bGU+PC9EaXNwbGF5VGV4dD48cmVjb3JkPjxyZWMtbnVtYmVy
PjE1MzA8L3JlYy1udW1iZXI+PGZvcmVpZ24ta2V5cz48a2V5IGFwcD0iRU4iIGRiLWlkPSIyMGF0
ZHNlZnB3ZHdldmU1YWEzeGUydGl2d3B0ZXowZGQyOWEiIHRpbWVzdGFtcD0iMTY3OTU3NjgzMSI+
MTUzMDwva2V5PjwvZm9yZWlnbi1rZXlzPjxyZWYtdHlwZSBuYW1lPSJKb3VybmFsIEFydGljbGUi
PjE3PC9yZWYtdHlwZT48Y29udHJpYnV0b3JzPjxhdXRob3JzPjxhdXRob3I+U2NoZWRsaWNoLVRl
dWZlciwgQy48L2F1dGhvcj48YXV0aG9yPkpvc3QsIFMuIFQuPC9hdXRob3I+PGF1dGhvcj5LcmFj
aywgUC48L2F1dGhvcj48YXV0aG9yPldpdHQsIEsuPC9hdXRob3I+PGF1dGhvcj5XZWludHJhdWIs
IEQuPC9hdXRob3I+PGF1dGhvcj5CYWxkZXJtYW5uLCBKLiBDLjwvYXV0aG9yPjxhdXRob3I+U29t
bWVyYXVlciwgTS48L2F1dGhvcj48YXV0aG9yPkFtc3R1dHosIEQuPC9hdXRob3I+PGF1dGhvcj52
YW4gRWltZXJlbiwgVC48L2F1dGhvcj48YXV0aG9yPkRhZnNhcmksIEguIFMuPC9hdXRob3I+PGF1
dGhvcj5LYWxiZSwgRS48L2F1dGhvcj48YXV0aG9yPlZpc3Nlci1WYW5kZXdhbGxlLCBWLjwvYXV0
aG9yPjxhdXRob3I+RmluaywgRy4gUi48L2F1dGhvcj48YXV0aG9yPktlc3NsZXIsIEouPC9hdXRo
b3I+PGF1dGhvcj5CYXJiZSwgTS4gVC48L2F1dGhvcj48L2F1dGhvcnM+PC9jb250cmlidXRvcnM+
PGF1dGgtYWRkcmVzcz5EZXBhcnRtZW50IG9mIE5ldXJvbG9neSwgRmFjdWx0eSBvZiBNZWRpY2lu
ZSBhbmQgVW5pdmVyc2l0eSBIb3NwaXRhbCBDb2xvZ25lLCBVbml2ZXJzaXR5IG9mIENvbG9nbmUs
IENvbG9nbmUsIEdlcm1hbnkuJiN4RDtEZXBhcnRtZW50IG9mIE5ldXJvbG9neSwgQmVybiBVbml2
ZXJzaXR5IEhvc3BpdGFsIGFuZCBVbml2ZXJzaXR5IG9mIEJlcm4sIEJlcm4sIFN3aXR6ZXJsYW5k
LiYjeEQ7RGVwYXJ0bWVudCBvZiBOZXVyb2xvZ3ksIFNjaG9vbCBvZiBNZWRpY2luZSBhbmQgSGVh
bHRoIFNjaWVuY2VzLCBVbml2ZXJzaXR5IG9mIE9sZGVuYnVyZywgT2xkZW5idXJnLCBHZXJtYW55
LiYjeEQ7UmVzZWFyY2ggQ2VudGVyIE5ldXJvc2Vuc29yeSBTY2llbmNlLCBVbml2ZXJzaXR5IG9m
IE9sZGVuYnVyZywgT2xkZW5idXJnLCBHZXJtYW55LiYjeEQ7RGVwYXJ0bWVudCBvZiBQc3ljaGlh
dHJ5LCBQZXJlbG1hbiBTY2hvb2wgb2YgTWVkaWNpbmUsIFVuaXZlcnNpdHkgb2YgUGVubnN5bHZh
bmlhLCBQaGlsYWRlbHBoaWEsIFBBLCBVU0EuJiN4RDtEZXBhcnRtZW50IG9mIE5ldXJvbG9neSwg
UGVyZWxtYW4gU2Nob29sIG9mIE1lZGljaW5lLCBVbml2ZXJzaXR5IG9mIFBlbm5zeWx2YW5pYSwg
UGhpbGFkZWxwaGlhLCBQQSwgVVNBLiYjeEQ7UGFya2luc29uJmFwb3M7cyBEaXNlYXNlIFJlc2Vh
cmNoLCBFZHVjYXRpb24gYW5kIENsaW5pY2FsIENlbnRlciwgUGhpbGFkZWxwaGlhIFZldGVyYW5z
IEFmZmFpcnMgTWVkaWNhbCBDZW50ZXIsIFBoaWxhZGVscGhpYSwgUEEsIFVTQS4mI3hEO0RlcGFy
dG1lbnQgb2YgUHN5Y2hpYXRyeSBhbmQgUHN5Y2hvdGhlcmFweSwgRmFjdWx0eSBvZiBNZWRpY2lu
ZSBhbmQgVW5pdmVyc2l0eSBIb3NwaXRhbCBDb2xvZ25lLCBVbml2ZXJzaXR5IG9mIENvbG9nbmUs
IENvbG9nbmUsIEdlcm1hbnkuJiN4RDtEZXBhcnRtZW50IG9mIE51Y2xlYXIgTWVkaWNpbmUsIEZh
Y3VsdHkgb2YgTWVkaWNpbmUgYW5kIFVuaXZlcnNpdHkgSG9zcGl0YWwgQ29sb2duZSwgVW5pdmVy
c2l0eSBvZiBDb2xvZ25lLCBDb2xvZ25lLCBHZXJtYW55LiYjeEQ7R2VybWFuIENlbnRlciBmb3Ig
TmV1cm9kZWdlbmVyYXRpdmUgRGlzZWFzZXMgKERaTkUpLCBCb25uLUNvbG9nbmUsIEdlcm1hbnku
JiN4RDtEZXBhcnRtZW50IG9mIE1lZGljYWwgUHN5Y2hvbG9neSwgTmV1cm9wc3ljaG9sb2d5IGFu
ZCBHZW5kZXIgU3R1ZGllcyAmYW1wOyBDZW50ZXIgZm9yIE5ldXJvcHN5Y2hvbG9naWNhbCBEaWFn
bm9zdGljcyBhbmQgSW50ZXJ2ZW50aW9uIChDZU5ESSksIEZhY3VsdHkgb2YgTWVkaWNpbmUgYW5k
IFVuaXZlcnNpdHkgSG9zcGl0YWwgQ29sb2duZSwgVW5pdmVyc2l0eSBvZiBDb2xvZ25lLCBDb2xv
Z25lLCBHZXJtYW55LiYjeEQ7RGVwYXJ0bWVudCBvZiBTdGVyZW90YWN0aWMgYW5kIEZ1bmN0aW9u
YWwgTmV1cm9zdXJnZXJ5LCBGYWN1bHR5IG9mIE1lZGljaW5lIGFuZCBVbml2ZXJzaXR5IEhvc3Bp
dGFsIENvbG9nbmUsIFVuaXZlcnNpdHkgb2YgQ29sb2duZSwgQ29sb2duZSwgR2VybWFueS4mI3hE
O0NvZ25pdGl2ZSBOZXVyb3NjaWVuY2UsIEluc3RpdHV0ZSBvZiBOZXVyb3NjaWVuY2UgYW5kIE1l
ZGljaW5lIChJTk0tMyksIFJlc2VhcmNoIENlbnRlciBKdWxpY2gsIEp1bGljaCwgR2VybWFueS48
L2F1dGgtYWRkcmVzcz48dGl0bGVzPjx0aXRsZT5Bc3Nlc3NtZW50IG9mIEFmZmVjdGl2ZS1CZWhh
dmlvcmFsIFN0YXRlcyBpbiBQYXJraW5zb24mYXBvcztzIERpc2Vhc2UgUGF0aWVudHM6IFRvd2Fy
ZHMgYSBOZXcgU2NyZWVuaW5nIFRvb2w8L3RpdGxlPjxzZWNvbmRhcnktdGl0bGU+SiBQYXJraW5z
b25zIERpczwvc2Vjb25kYXJ5LXRpdGxlPjxhbHQtdGl0bGU+Sm91cm5hbCBvZiBQYXJraW5zb24m
YXBvcztzIGRpc2Vhc2U8L2FsdC10aXRsZT48L3RpdGxlcz48cGVyaW9kaWNhbD48ZnVsbC10aXRs
ZT5KIFBhcmtpbnNvbnMgRGlzPC9mdWxsLXRpdGxlPjxhYmJyLTE+Sm91cm5hbCBvZiBQYXJraW5z
b24mYXBvcztzIGRpc2Vhc2U8L2FiYnItMT48L3BlcmlvZGljYWw+PGFsdC1wZXJpb2RpY2FsPjxm
dWxsLXRpdGxlPkogUGFya2luc29ucyBEaXM8L2Z1bGwtdGl0bGU+PGFiYnItMT5Kb3VybmFsIG9m
IFBhcmtpbnNvbiZhcG9zO3MgZGlzZWFzZTwvYWJici0xPjwvYWx0LXBlcmlvZGljYWw+PHBhZ2Vz
PjE0MTctMTQzMDwvcGFnZXM+PHZvbHVtZT4xMTwvdm9sdW1lPjxudW1iZXI+MzwvbnVtYmVyPjxl
ZGl0aW9uPjIwMjEvMDUvMTE8L2VkaXRpb24+PGtleXdvcmRzPjxrZXl3b3JkPipBZmZlY3Q8L2tl
eXdvcmQ+PGtleXdvcmQ+RGVlcCBCcmFpbiBTdGltdWxhdGlvbjwva2V5d29yZD48a2V5d29yZD5I
dW1hbnM8L2tleXdvcmQ+PGtleXdvcmQ+KlBhcmtpbnNvbiBEaXNlYXNlL3BzeWNob2xvZ3kvdGhl
cmFweTwva2V5d29yZD48a2V5d29yZD5QaWxvdCBQcm9qZWN0czwva2V5d29yZD48a2V5d29yZD5S
ZXByb2R1Y2liaWxpdHkgb2YgUmVzdWx0czwva2V5d29yZD48a2V5d29yZD4qU3VydmV5cyBhbmQg
UXVlc3Rpb25uYWlyZXM8L2tleXdvcmQ+PGtleXdvcmQ+UGFya2luc29uJmFwb3M7cyBkaXNlYXNl
PC9rZXl3b3JkPjxrZXl3b3JkPmFueGlldHk8L2tleXdvcmQ+PGtleXdvcmQ+YXBhdGh5PC9rZXl3
b3JkPjxrZXl3b3JkPmRlcHJlc3Npb248L2tleXdvcmQ+PGtleXdvcmQ+aGFsbHVjaW5hdGlvbnM8
L2tleXdvcmQ+PGtleXdvcmQ+aW1wdWxzZSBjb250cm9sIGRpc29yZGVyczwva2V5d29yZD48a2V5
d29yZD5tYW5pYTwva2V5d29yZD48a2V5d29yZD5xdWVzdGlvbm5haXJlPC9rZXl3b3JkPjxrZXl3
b3JkPnNjcmVlbmluZyB0b29sPC9rZXl3b3JkPjwva2V5d29yZHM+PGRhdGVzPjx5ZWFyPjIwMjE8
L3llYXI+PC9kYXRlcz48aXNibj4xODc3LTcxOFggKEVsZWN0cm9uaWMpJiN4RDsxODc3LTcxNzEg
KExpbmtpbmcpPC9pc2JuPjxhY2Nlc3Npb24tbnVtPjMzOTY3MDU1PC9hY2Nlc3Npb24tbnVtPjx1
cmxzPjxyZWxhdGVkLXVybHM+PHVybD5odHRwczovL3d3dy5uY2JpLm5sbS5uaWguZ292L3B1Ym1l
ZC8zMzk2NzA1NTwvdXJsPjwvcmVsYXRlZC11cmxzPjwvdXJscz48ZWxlY3Ryb25pYy1yZXNvdXJj
ZS1udW0+MTAuMzIzMy9KUEQtMjAyMzc1PC9lbGVjdHJvbmljLXJlc291cmNlLW51bT48cmVtb3Rl
LWRhdGFiYXNlLXByb3ZpZGVyPk5MTTwvcmVtb3RlLWRhdGFiYXNlLXByb3ZpZGVyPjxsYW5ndWFn
ZT5lbmc8L2xhbmd1YWdlPjwvcmVjb3JkPjwvQ2l0ZT48Q2l0ZT48QXV0aG9yPlNhdWVyYmllcjwv
QXV0aG9yPjxZZWFyPjIwMjQ8L1llYXI+PFJlY051bT4yNDg3PC9SZWNOdW0+PHJlY29yZD48cmVj
LW51bWJlcj4yNDg3PC9yZWMtbnVtYmVyPjxmb3JlaWduLWtleXM+PGtleSBhcHA9IkVOIiBkYi1p
ZD0iMjBhdGRzZWZwd2R3ZXZlNWFhM3hlMnRpdndwdGV6MGRkMjlhIiB0aW1lc3RhbXA9IjE3NTA1
OTY0NjIiPjI0ODc8L2tleT48L2ZvcmVpZ24ta2V5cz48cmVmLXR5cGUgbmFtZT0iSm91cm5hbCBB
cnRpY2xlIj4xNzwvcmVmLXR5cGU+PGNvbnRyaWJ1dG9ycz48YXV0aG9ycz48YXV0aG9yPlNhdWVy
YmllciwgQS48L2F1dGhvcj48YXV0aG9yPkhlcmJlcmcsIEouPC9hdXRob3I+PGF1dGhvcj5TdG9w
aWMsIFYuPC9hdXRob3I+PGF1dGhvcj5Mb2VocmVyLCBQLiBBLjwvYXV0aG9yPjxhdXRob3I+QXNo
a2FuLCBLLjwvYXV0aG9yPjxhdXRob3I+Uml6b3MsIEEuPC9hdXRob3I+PGF1dGhvcj5Kb3N0LCBT
LiBULjwvYXV0aG9yPjxhdXRob3I+UGV0cnktU2NobWVsemVyLCBKLiBOLjwvYXV0aG9yPjxhdXRo
b3I+R3Jvbm9zdGF5LCBBLjwvYXV0aG9yPjxhdXRob3I+U2NobmVpZGVyLCBDLjwvYXV0aG9yPjxh
dXRob3I+Vmlzc2VyLVZhbmRld2FsbGUsIFYuPC9hdXRob3I+PGF1dGhvcj5FdmFucywgSi48L2F1
dGhvcj48YXV0aG9yPk5pbXNreSwgQy48L2F1dGhvcj48YXV0aG9yPkZpbmssIEcuIFIuPC9hdXRo
b3I+PGF1dGhvcj5BbnRvbmluaSwgQS48L2F1dGhvcj48YXV0aG9yPk1hcnRpbmV6LU1hcnRpbiwg
UC48L2F1dGhvcj48YXV0aG9yPlNpbHZlcmRhbGUsIE0uPC9hdXRob3I+PGF1dGhvcj5XZWludHJh
dWIsIEQuPC9hdXRob3I+PGF1dGhvcj5TY2hyYWcsIEEuPC9hdXRob3I+PGF1dGhvcj5SYXkgQ2hh
dWRodXJpLCBLLjwvYXV0aG9yPjxhdXRob3I+VGltbWVybWFubiwgTC48L2F1dGhvcj48YXV0aG9y
PkRhZnNhcmksIEguIFMuPC9hdXRob3I+PGF1dGhvcj5FdXJvcGFyLCB0aGUgR2VybWFuIFBhcmtp
bnNvbiBTb2NpZXR5IE5vbi1tb3RvciBTeW1wdG9tcyBTdHVkeSBHcm91cDwvYXV0aG9yPjxhdXRo
b3I+dGhlIEludGVybmF0aW9uYWwsIFBhcmtpbnNvbjwvYXV0aG9yPjxhdXRob3I+TW92ZW1lbnQg
RGlzb3JkZXJzIFNvY2lldHkgTm9uLU1vdG9yIFBhcmtpbnNvbiZhcG9zO3MgRGlzZWFzZSBTdHVk
eSwgR3JvdXA8L2F1dGhvcj48L2F1dGhvcnM+PC9jb250cmlidXRvcnM+PGF1dGgtYWRkcmVzcz5V
bml2ZXJzaXR5IG9mIENvbG9nbmUsIEZhY3VsdHkgb2YgTWVkaWNpbmUgYW5kIFVuaXZlcnNpdHkg
SG9zcGl0YWwgQ29sb2duZSwgRGVwYXJ0bWVudCBvZiBOZXVyb2xvZ3ksIENvbG9nbmUsIEdlcm1h
bnkuIGFubmEuc2F1ZXJiaWVyQHVrLWtvZWxuLmRlLiYjeEQ7SW5zdGl0dXRlIG9mIFBzeWNoaWF0
cnksIFBzeWNob2xvZ3kgYW5kIE5ldXJvc2NpZW5jZSwgS2luZyZhcG9zO3MgQ29sbGVnZSBMb25k
b24sIExvbmRvbiwgVUsuIGFubmEuc2F1ZXJiaWVyQHVrLWtvZWxuLmRlLiYjeEQ7VW5pdmVyc2l0
eSBvZiBDb2xvZ25lLCBGYWN1bHR5IG9mIE1lZGljaW5lIGFuZCBVbml2ZXJzaXR5IEhvc3BpdGFs
IENvbG9nbmUsIERlcGFydG1lbnQgb2YgTmV1cm9sb2d5LCBDb2xvZ25lLCBHZXJtYW55LiYjeEQ7
RGVwYXJ0bWVudCBvZiBOZXVyb2xvZ3ksIFVuaXZlcnNpdHkgSG9zcGl0YWwgR2llc3NlbiBhbmQg
TWFyYnVyZywgQ2FtcHVzIE1hcmJ1cmcsIE1hcmJ1cmcsIEdlcm1hbnkuJiN4RDtQYXJraW5zb24g
Rm91bmRhdGlvbiBJbnRlcm5hdGlvbmFsIENlbnRyZSBvZiBFeGNlbGxlbmNlLCBLaW5nJmFwb3M7
cyBDb2xsZWdlIEhvc3BpdGFsLCBMb25kb24sIFVLLiYjeEQ7VW5pdmVyc2l0eSBvZiBDb2xvZ25l
LCBGYWN1bHR5IG9mIE1lZGljaW5lIGFuZCBVbml2ZXJzaXR5IEhvc3BpdGFsIENvbG9nbmUsIERl
cGFydG1lbnQgb2YgU3RlcmVvdGFjdGljIGFuZCBGdW5jdGlvbmFsIE5ldXJvc3VyZ2VyeSwgQ29s
b2duZSwgR2VybWFueS4mI3hEO0RlcGFydG1lbnQgb2YgTmV1cm9sb2d5IGFuZCBOZXVyb3N1cmdl
cnksIFNhbGZvcmQgUm95YWwgTkhTIEZvdW5kYXRpb24gVHJ1c3QsIE1hbmNoZXN0ZXIgQWNhZGVt
aWMgSGVhbHRoIFNjaWVuY2UgQ2VudHJlLCBHcmVhdGVyIE1hbmNoZXN0ZXIsIFVLLiYjeEQ7RGVw
YXJ0bWVudCBvZiBOZXVyb3N1cmdlcnksIFVuaXZlcnNpdHkgSG9zcGl0YWwgR2llc3NlbiBhbmQg
TWFyYnVyZywgQ2FtcHVzIE1hcmJ1cmcsIE1hcmJ1cmcsIEdlcm1hbnkuJiN4RDtDb2duaXRpdmUg
TmV1cm9zY2llbmNlLCBJbnN0aXR1dGUgb2YgTmV1cm9zY2llbmNlIGFuZCBNZWRpY2luZSAoSU5N
LTMpLCBSZXNlYXJjaCBDZW50cmUgSnVsaWNoLCBKdWxpY2gsIEdlcm1hbnkuJiN4RDtQYXJraW5z
b24gYW5kIE1vdmVtZW50IERpc29yZGVycyBVbml0LCBEZXBhcnRtZW50IG9mIE5ldXJvc2NpZW5j
ZXMgKEROUyksIFVuaXZlcnNpdHkgb2YgUGFkdWEsIFBhZG92YSwgSXRhbHkuJiN4RDtDZW50ZXIg
Zm9yIE5ldHdvcmtlZCBCaW9tZWRpY2FsIFJlc2VhcmNoIGluIE5ldXJvZGVnZW5lcmF0aXZlIERp
c2Vhc2VzIChDSUJFUk5FRCksIENhcmxvcyBJSUkgSW5zdGl0dXRlIG9mIEhlYWx0aCwgTWFkcmlk
LCBTcGFpbi4mI3hEO0RlcGFydG1lbnRzIG9mIFBzeWNoaWF0cnkgYW5kIE5ldXJvbG9neSwgUGVy
ZWxtYW4gU2Nob29sIG9mIE1lZGljaW5lIGF0IHRoZSBVbml2ZXJzaXR5IG9mIFBlbm5zeWx2YW5p
YSwgUGhpbGFkZWxwaGlhLCBQQSwgMTkxMDQtMjY3NiwgVVNBLiYjeEQ7RGVwYXJ0bWVudCBvZiBD
bGluaWNhbCBhbmQgTW92ZW1lbnQgTmV1cm9zY2llbmNlcywgVUNMIEluc3RpdHV0ZSBvZiBOZXVy
b2xvZ3ksIFVuaXZlcnNpdHkgQ29sbGVnZSBMb25kb24sIExvbmRvbiwgVUsuJiN4RDtJbnN0aXR1
dGUgb2YgUHN5Y2hpYXRyeSwgUHN5Y2hvbG9neSBhbmQgTmV1cm9zY2llbmNlLCBLaW5nJmFwb3M7
cyBDb2xsZWdlIExvbmRvbiwgTG9uZG9uLCBVSy4mI3hEO1VuaXZlcnNpdHkgb2YgQ29sb2duZSwg
RmFjdWx0eSBvZiBNZWRpY2luZSBhbmQgVW5pdmVyc2l0eSBIb3NwaXRhbCBDb2xvZ25lLCBEZXBh
cnRtZW50IG9mIE5ldXJvbG9neSwgQ29sb2duZSwgR2VybWFueS4gaGFpZGFyLmRhZnNhcmlAdWst
a29lbG4uZGUuPC9hdXRoLWFkZHJlc3M+PHRpdGxlcz48dGl0bGU+UHJlZGljdG9ycyBvZiBzaG9y
dC10ZXJtIGFueGlldHkgb3V0Y29tZSBpbiBzdWJ0aGFsYW1pYyBzdGltdWxhdGlvbiBmb3IgUGFy
a2luc29uJmFwb3M7cyBkaXNlYXNlPC90aXRsZT48c2Vjb25kYXJ5LXRpdGxlPk5QSiBQYXJraW5z
b25zIERpczwvc2Vjb25kYXJ5LXRpdGxlPjxhbHQtdGl0bGU+TlBKIFBhcmtpbnNvbiZhcG9zO3Mg
ZGlzZWFzZTwvYWx0LXRpdGxlPjwvdGl0bGVzPjxwZXJpb2RpY2FsPjxmdWxsLXRpdGxlPk5QSiBQ
YXJraW5zb25zIERpczwvZnVsbC10aXRsZT48L3BlcmlvZGljYWw+PGFsdC1wZXJpb2RpY2FsPjxm
dWxsLXRpdGxlPk5waiBQYXJraW5zb24mYXBvcztzIERpc2Vhc2U8L2Z1bGwtdGl0bGU+PC9hbHQt
cGVyaW9kaWNhbD48cGFnZXM+MTE0PC9wYWdlcz48dm9sdW1lPjEwPC92b2x1bWU+PG51bWJlcj4x
PC9udW1iZXI+PGVkaXRpb24+MjAyNC8wNi8wOTwvZWRpdGlvbj48ZGF0ZXM+PHllYXI+MjAyNDwv
eWVhcj48cHViLWRhdGVzPjxkYXRlPkp1biA4PC9kYXRlPjwvcHViLWRhdGVzPjwvZGF0ZXM+PGlz
Ym4+MjM3My04MDU3IChQcmludCkmI3hEOzIzNzMtODA1NyAoRWxlY3Ryb25pYykmI3hEOzIzNzMt
ODA1NyAoTGlua2luZyk8L2lzYm4+PGFjY2Vzc2lvbi1udW0+Mzg4NTE3MTc8L2FjY2Vzc2lvbi1u
dW0+PHVybHM+PHJlbGF0ZWQtdXJscz48dXJsPmh0dHBzOi8vd3d3Lm5jYmkubmxtLm5paC5nb3Yv
cHVibWVkLzM4ODUxNzE3PC91cmw+PC9yZWxhdGVkLXVybHM+PC91cmxzPjxjdXN0b20yPlBNQzEx
MTYyNDMwIFNjaWVudGlzdCBwcm9ncmFtIG9mIHRoZSBNZWRpY2FsIEZhY3VsdHkgb2YgdGhlIFVu
aXZlcnNpdHkgb2YgQ29sb2duZSBhbmQgaGFzIHJlY2VpdmVkIGZ1bmRpbmcgZnJvbSB0aGUgUHJv
Zi4gS2xhdXMgVGhpZW1hbm4gRm91bmRhdGlvbi4gSm9oYW5uYSBIZXJiZXJnIHJlcG9ydHMgbm8g
ZmluYW5jaWFsIGRpc2Nsb3N1cmVzLiBWYXNpbGlqYSBTdG9waWMgaXMgZnVuZGVkIGFzIHBhcnQg
b2YgdGhlIEFkdmFuY2VkIENvbG9nbmUgQ2xpbmljaWFuIFNjaWVudGlzdCBwcm9ncmFtLiBQaGls
aXBwIEEuIExvZWhyZXIgd2FzIGZ1bmRlZCBieSB0aGUgU1VDQ0VTUy1Qcm9ncmFtIG9mIHRoZSBV
bml2ZXJzaXR5IEhvc3BpdGFsIE1hcmJ1cmcgYW5kIHRoZSBQYXJraW5zb24mYXBvcztzIEZvdW5k
YXRpb24uIEhlIHJlcG9ydHMgdHJhdmVsIGdyYW50cyBmcm9tIEFiYlZpZS4gS2V5b3VtYXJzIEFz
aGthbiBoYXMgcmVjZWl2ZWQgaG9ub3JhcmlhIGZvciBlZHVjYXRpb25hbCBtZWV0aW5ncywgdHJh
dmVsIGFuZCBjb25zdWx0YW5jeSBmcm9tIE1lZHRyb25pYywgU3QgSnVkZSBNZWRpY2FsIGFuZCBC
b3N0b24gU2NpZW50aWZpYy4gQWxleGFuZHJhIFJpem9zIGhhcyByZWNlaXZlZCBob25vcmFyaXVt
IGZyb20gVUNCIGFuZCB3YXMgc3VwcG9ydGVkIGJ5IGEgZ3JhbnQgZnJvbSBNZWR0cm9uaWMuIFN0
ZWZhbmllIFQuIEpvc3QgaGFzIHJlY2VpdmVkIGZ1bmRpbmcgZnJvbSB0aGUgUHJvZi4gS2xhdXMg
VGhpZW1hbm4gRm91bmRhdGlvbi4gSmFuIE5pa2xhcyBQZXRyeS1TY2htZWx6ZXIgaGFzIGJlZW4g
ZnVuZGVkIGJ5IHRoZSBDb2xvZ25lIENsaW5pY2lhbiBTY2llbnRpc3QgUHJvZ3JhbSAoQ0NTUCkv
IEZhY3VsdHkgb2YgTWVkaWNpbmUvIFVuaXZlcnNpdHkgb2YgQ29sb2duZS4gRnVuZGVkIGJ5IHRo
ZSBHZXJtYW4gUmVzZWFyY2ggRm91bmRhdGlvbiAoREZHLCBGSSA3NzMvMTUtMSkgYW5kIHJlY2Vp
dmVkIHRyYXZlbCBncmFudHMgZnJvbSBCb3N0b24gU2NpZW50aWZpYy4gQWxleGFuZHJhIEdyb25v
c3RheSByZXBvcnRzIG5vIGZpbmFuY2lhbCBkaXNjbG9zdXJlcy4gVmVlcmxlIFZpc3Nlci1WYW5k
ZXdhbGxlIGlzIGZ1bmRlZCBieSB0aGUgRGV1dHNjaGUgRm9yc2NodW5nc2dlbWVpbnNjaGFmdCAo
REZHLCBHZXJtYW4gUmVzZWFyY2ggRm91bmRhdGlvbikgLSBQcm9qZWN0LUlEIDQzMTU0OTAyOSAt
IFNGQiAxNDUxLCBpcyBhIG1lbWJlciBvZiB0aGUgYWR2aXNvcnkgYm9hcmRzIGFuZCByZXBvcnRz
IGNvbnN1bHRhbmNpZXMgZm9yIE1lZHRyb25pYywgQm9zdG9uIFNjaWVudGlmaWMsIEFiYm90dCwg
SW5zaWdodGVjIGFuZCBMaXZhTm92YS4gSnVsaWFuIEV2YW5zIHJlcG9ydHMgbm8gZmluYW5jaWFs
IGRpc2Nsb3N1cmVzLiBDaHJpc3RvcGhlciBOaW1za3kgaXMgY29uc3VsdGFudCBmb3IgQnJhaW5s
YWIgYW5kIHJlY2VpdmVkIHNwZWFrZXImYXBvcztzIGhvbm9yYXJpYS4gR2VyZW9uIFIuIEZpbmsg
aXMgZnVuZGVkIGJ5IHRoZSBEZXV0c2NoZSBGb3JzY2h1bmdzZ2VtZWluc2NoYWZ0IChERkcsIEdl
cm1hbiBSZXNlYXJjaCBGb3VuZGF0aW9uKSAtIFByb2plY3QtSUQgNDMxNTQ5MDI5IC0gU0ZCIDE0
NTEuIEdSRiBzZXJ2ZXMgYXMgYW4gZWRpdG9yaWFsIGJvYXJkIG1lbWJlciBvZiBDb3J0ZXgsIE5l
dXJvbG9naWNhbCBSZXNlYXJjaCBhbmQgUHJhY3RpY2UsIE5ldXJvSW1hZ2U6IENsaW5pY2FsLCBa
ZWl0c2NocmlmdCBmdXIgTmV1cm9wc3ljaG9sb2dpZSwgYW5kIERHTmV1cm9sb2dpZTsgcmVjZWl2
ZXMgcm95YWx0aWVzIGZyb20gdGhlIHB1YmxpY2F0aW9uIG9mIHRoZSBib29rcyBGdW5rdGlvbmVs
bGUgTVJUIGluIFBzeWNoaWF0cmllIHVuZCBOZXVyb2xvZ2llLCBOZXVyb2xvZ2lzY2hlIERpZmZl
cmVudGlhbGRpYWdub3NlLCBhbmQgU09QIE5ldXJvbG9naWU7IHJlY2VpdmVzIHJveWFsdGllcyBm
cm9tIHRoZSBwdWJsaWNhdGlvbiBvZiB0aGUgbmV1cm9wc3ljaG9sb2dpY2FsIHRlc3RzIEtBUyBh
bmQgS29wcHM7IHJlY2VpdmVkIGhvbm9yYXJpYSBmb3Igc3BlYWtpbmcgZW5nYWdlbWVudHMgZnJv
bSBCYXllciwgRGVzaXRpbiwgREdOLCBFcmdvIERLViwgRm9ydW0gZnVyIG1lZGl6aW5pc2NoZSBG
b3J0YmlsZHVuZyBGb21GIEdtYkgsIEdTSywgTWVkaWNhIEFjYWRlbXkgTWVzc2UgRHVzc2VsZG9y
ZiwgTWVkaWNicmFpbiBIZWFsdGhjYXJlLCBOb3ZhcnRpcywgUGZpemVyLCBhbmQgU3BvcnRhcnp0
ZWJ1bmQgTlJXLiBBbmdlbG8gQW50b25pbmkgcmVwb3J0cyBwZXJzb25hbCBjb25zdWx0YW5jeSBm
ZWVzIGZyb20gWmFtYm9uLCBBYmJWaWUsIEJvZWhyaW5nZXIgSW5nZWxoZWltLCBHRSwgTmV1cm9k
ZXJtLCBCaW9nZW4sIEJpYWwsIEVWRVIgTmV1cm8gUGhhcm1hLCBUaGVyZXZhbmNlLCBWZWN0dXJh
IGdyYW50cyBmcm9tIENoaWVzaSBQaGFybWFjZXV0aWNhbHMsIEx1bmRiZWNrLCBIb3Jpem9uIDIw
MjAgLSBQRF9QYWwgR3JhbnQgODI1Nzg1LCBNaW5pc3RyeSBvZiBFZHVjYXRpb24gVW5pdmVyc2l0
eSBhbmQgUmVzZWFyY2ggKE1JVVIpIEdyYW50IEFSUzAxXzAxMDgxLCBvd25zIFBhdGVudCBXTzIw
MTUxMTAyNjEtQTEsIG93bnMgc2hhcmVzIGZyb20gUEQgTmV1cm90ZWNobm9sb2d5IExpbWl0ZWQu
IFBhYmxvIE1hcnRpbmV6LU1hcnRpbiBoYXMgcmVjZWl2ZWQgaG9ub3JhcmlhIGZyb20gRWRpdG9y
aWFsIFZpZ3VlcmEgYW5kIE1vdmVtZW50IERpc29yZGVyIFNvY2lldHkgZm9yIGxlY3R1cmluZyBp
biBjb3Vyc2VzOyBmcm9tIEFiYlZpZSBmb3Igc3BlYWtpbmcgaW4gZXhwZXJ0cyZhcG9zOyBtZWV0
aW5ncyBhbmQgZnJvbSBBYmJWaWUgYW5kIFphbWJvbiBmb3IgcGFydGljaXBhdGluZyBpbiB0aGUg
QWR2aXNvcnkgQm9hcmQgb2YgZXBpZGVtaW9sb2dpY2FsIHN0dWRpZXMuIExpY2Vuc2UgZmVlIHBh
eW1lbnRzIGZvciB0aGUgS2luZyZhcG9zO3MgUGFya2luc29uJmFwb3M7cyBEaXNlYXNlIFBhaW4g
U2NhbGUsIGFuZCBncmFudHMgZnJvbSB0aGUgSW50ZXJuYXRpb25hbCBQYXJraW5zb24gYW5kIE1v
dmVtZW50IERpc29yZGVyIFNvY2lldHkgZm9yIGRldmVsb3BtZW50IGFuZCB2YWxpZGF0aW9uIG9m
IHRoZSBNRFMtTm9uLU1vdG9yIFN5bXB0b21zIFNjYWxlLiBNb250eSBTaWx2ZXJkYWxlIGhhcyBy
ZWNlaXZlZCBob25vcmFyaWEgZnJvbSBCaWFsLCBCcml0YW5uaWEgYW5kIE1lZHRyb25pYy4gRGFu
aWVsIFdlaW50cmF1YiByZXBvcnRzIG5vIGZpbmFuY2lhbCBkaXNjbG9zdXJlcy4gQW5ldHRlIFNj
aHJhZyByZXBvcnRzIG5vIGZpbmFuY2lhbCBkaXNjbG9zdXJlcy4gSy4gUmF5IENoYXVkaHVyaSBo
YXMgcmVjZWl2ZWQgZnVuZGluZyBmcm9tIFBhcmtpbnNvbiZhcG9zO3MgVUssIE5JSFIsIFVDQiwg
YW5kIHRoZSBFdXJvcGVhbiBVbmlvbjsgaGUgcmVjZWl2ZWQgaG9ub3JhcmlhIGZyb20gVUNCLCBB
YmJvdHQsIEJyaXRhbm5pYSwgVVMgV29ybGRtZWRzLCBhbmQgT3RzdWthIFBoYXJtYWNldXRpY2Fs
czsgYW5kIGFjdGVkIGFzIGEgY29uc3VsdGFudCBmb3IgQWJiVmllLCBVQ0IsIGFuZCBCcml0YW5u
aWEuIExhcnMgVGltbWVybWFubiByZXBvcnRzIGdyYW50cywgcGVyc29uYWwgZmVlcyBhbmQgbm9u
LWZpbmFuY2lhbCBzdXBwb3J0IGZyb20gU0FQSUVOUyBTdGVlcmluZyBCcmFpbiBTdGltdWxhdGlv
biwgTWVkdHJvbmljLCBCb3N0b24gU2NpZW50aWZpYyBhbmQgU3QuIEp1ZGUgTWVkaWNhbC4gSGFp
ZGFyIFMuIERhZnNhcmkgcmVwb3J0cyBmdW5kaW5nIG9mIGhpcyB3b3JrIGJ5IHRoZSBFVSBKb2lu
dCBQcm9ncmFtbWUtTmV1cm9kZWdlbmVyYXRpdmUgRGlzZWFzZSBSZXNlYXJjaCAoSlBORCksIHRo
ZSBQcm9mLiBLbGF1cyBUaGllbWFubiBGb3VuZGF0aW9uLCB0aGUgRmVsZ2VuaGF1ZXIgRm91bmRh
dGlvbiwgYW5kIHRoZSBLb2VsbiBGb3J0dW5lIFByb2dyYW0sIGFuZCBob25vcmFyaWEgYnkgQm9z
dG9uIFNjaWVudGlmaWMsIE1lZHRyb25pYywgQmlhbCwgYW5kIFN0YWRhcGhhcm0uPC9jdXN0b20y
PjxlbGVjdHJvbmljLXJlc291cmNlLW51bT4xMC4xMDM4L3M0MTUzMS0wMjQtMDA3MDEtNjwvZWxl
Y3Ryb25pYy1yZXNvdXJjZS1udW0+PHJlbW90ZS1kYXRhYmFzZS1wcm92aWRlcj5OTE08L3JlbW90
ZS1kYXRhYmFzZS1wcm92aWRlcj48bGFuZ3VhZ2U+ZW5nPC9sYW5ndWFnZT48L3JlY29yZD48L0Np
dGU+PC9FbmROb3RlPn==
</w:fldData>
        </w:fldChar>
      </w:r>
      <w:r w:rsidR="00544C03" w:rsidRPr="00522DE5">
        <w:rPr>
          <w:color w:val="000000" w:themeColor="text1"/>
        </w:rPr>
        <w:instrText xml:space="preserve"> ADDIN EN.CITE </w:instrText>
      </w:r>
      <w:r w:rsidR="00544C03" w:rsidRPr="00522DE5">
        <w:rPr>
          <w:color w:val="000000" w:themeColor="text1"/>
        </w:rPr>
        <w:fldChar w:fldCharType="begin">
          <w:fldData xml:space="preserve">PEVuZE5vdGU+PENpdGU+PEF1dGhvcj5TY2hlZGxpY2gtVGV1ZmVyPC9BdXRob3I+PFllYXI+MjAy
MTwvWWVhcj48UmVjTnVtPjE1MzA8L1JlY051bT48RGlzcGxheVRleHQ+PHN0eWxlIGZhY2U9InN1
cGVyc2NyaXB0Ij4xMyAxNDwvc3R5bGU+PC9EaXNwbGF5VGV4dD48cmVjb3JkPjxyZWMtbnVtYmVy
PjE1MzA8L3JlYy1udW1iZXI+PGZvcmVpZ24ta2V5cz48a2V5IGFwcD0iRU4iIGRiLWlkPSIyMGF0
ZHNlZnB3ZHdldmU1YWEzeGUydGl2d3B0ZXowZGQyOWEiIHRpbWVzdGFtcD0iMTY3OTU3NjgzMSI+
MTUzMDwva2V5PjwvZm9yZWlnbi1rZXlzPjxyZWYtdHlwZSBuYW1lPSJKb3VybmFsIEFydGljbGUi
PjE3PC9yZWYtdHlwZT48Y29udHJpYnV0b3JzPjxhdXRob3JzPjxhdXRob3I+U2NoZWRsaWNoLVRl
dWZlciwgQy48L2F1dGhvcj48YXV0aG9yPkpvc3QsIFMuIFQuPC9hdXRob3I+PGF1dGhvcj5LcmFj
aywgUC48L2F1dGhvcj48YXV0aG9yPldpdHQsIEsuPC9hdXRob3I+PGF1dGhvcj5XZWludHJhdWIs
IEQuPC9hdXRob3I+PGF1dGhvcj5CYWxkZXJtYW5uLCBKLiBDLjwvYXV0aG9yPjxhdXRob3I+U29t
bWVyYXVlciwgTS48L2F1dGhvcj48YXV0aG9yPkFtc3R1dHosIEQuPC9hdXRob3I+PGF1dGhvcj52
YW4gRWltZXJlbiwgVC48L2F1dGhvcj48YXV0aG9yPkRhZnNhcmksIEguIFMuPC9hdXRob3I+PGF1
dGhvcj5LYWxiZSwgRS48L2F1dGhvcj48YXV0aG9yPlZpc3Nlci1WYW5kZXdhbGxlLCBWLjwvYXV0
aG9yPjxhdXRob3I+RmluaywgRy4gUi48L2F1dGhvcj48YXV0aG9yPktlc3NsZXIsIEouPC9hdXRo
b3I+PGF1dGhvcj5CYXJiZSwgTS4gVC48L2F1dGhvcj48L2F1dGhvcnM+PC9jb250cmlidXRvcnM+
PGF1dGgtYWRkcmVzcz5EZXBhcnRtZW50IG9mIE5ldXJvbG9neSwgRmFjdWx0eSBvZiBNZWRpY2lu
ZSBhbmQgVW5pdmVyc2l0eSBIb3NwaXRhbCBDb2xvZ25lLCBVbml2ZXJzaXR5IG9mIENvbG9nbmUs
IENvbG9nbmUsIEdlcm1hbnkuJiN4RDtEZXBhcnRtZW50IG9mIE5ldXJvbG9neSwgQmVybiBVbml2
ZXJzaXR5IEhvc3BpdGFsIGFuZCBVbml2ZXJzaXR5IG9mIEJlcm4sIEJlcm4sIFN3aXR6ZXJsYW5k
LiYjeEQ7RGVwYXJ0bWVudCBvZiBOZXVyb2xvZ3ksIFNjaG9vbCBvZiBNZWRpY2luZSBhbmQgSGVh
bHRoIFNjaWVuY2VzLCBVbml2ZXJzaXR5IG9mIE9sZGVuYnVyZywgT2xkZW5idXJnLCBHZXJtYW55
LiYjeEQ7UmVzZWFyY2ggQ2VudGVyIE5ldXJvc2Vuc29yeSBTY2llbmNlLCBVbml2ZXJzaXR5IG9m
IE9sZGVuYnVyZywgT2xkZW5idXJnLCBHZXJtYW55LiYjeEQ7RGVwYXJ0bWVudCBvZiBQc3ljaGlh
dHJ5LCBQZXJlbG1hbiBTY2hvb2wgb2YgTWVkaWNpbmUsIFVuaXZlcnNpdHkgb2YgUGVubnN5bHZh
bmlhLCBQaGlsYWRlbHBoaWEsIFBBLCBVU0EuJiN4RDtEZXBhcnRtZW50IG9mIE5ldXJvbG9neSwg
UGVyZWxtYW4gU2Nob29sIG9mIE1lZGljaW5lLCBVbml2ZXJzaXR5IG9mIFBlbm5zeWx2YW5pYSwg
UGhpbGFkZWxwaGlhLCBQQSwgVVNBLiYjeEQ7UGFya2luc29uJmFwb3M7cyBEaXNlYXNlIFJlc2Vh
cmNoLCBFZHVjYXRpb24gYW5kIENsaW5pY2FsIENlbnRlciwgUGhpbGFkZWxwaGlhIFZldGVyYW5z
IEFmZmFpcnMgTWVkaWNhbCBDZW50ZXIsIFBoaWxhZGVscGhpYSwgUEEsIFVTQS4mI3hEO0RlcGFy
dG1lbnQgb2YgUHN5Y2hpYXRyeSBhbmQgUHN5Y2hvdGhlcmFweSwgRmFjdWx0eSBvZiBNZWRpY2lu
ZSBhbmQgVW5pdmVyc2l0eSBIb3NwaXRhbCBDb2xvZ25lLCBVbml2ZXJzaXR5IG9mIENvbG9nbmUs
IENvbG9nbmUsIEdlcm1hbnkuJiN4RDtEZXBhcnRtZW50IG9mIE51Y2xlYXIgTWVkaWNpbmUsIEZh
Y3VsdHkgb2YgTWVkaWNpbmUgYW5kIFVuaXZlcnNpdHkgSG9zcGl0YWwgQ29sb2duZSwgVW5pdmVy
c2l0eSBvZiBDb2xvZ25lLCBDb2xvZ25lLCBHZXJtYW55LiYjeEQ7R2VybWFuIENlbnRlciBmb3Ig
TmV1cm9kZWdlbmVyYXRpdmUgRGlzZWFzZXMgKERaTkUpLCBCb25uLUNvbG9nbmUsIEdlcm1hbnku
JiN4RDtEZXBhcnRtZW50IG9mIE1lZGljYWwgUHN5Y2hvbG9neSwgTmV1cm9wc3ljaG9sb2d5IGFu
ZCBHZW5kZXIgU3R1ZGllcyAmYW1wOyBDZW50ZXIgZm9yIE5ldXJvcHN5Y2hvbG9naWNhbCBEaWFn
bm9zdGljcyBhbmQgSW50ZXJ2ZW50aW9uIChDZU5ESSksIEZhY3VsdHkgb2YgTWVkaWNpbmUgYW5k
IFVuaXZlcnNpdHkgSG9zcGl0YWwgQ29sb2duZSwgVW5pdmVyc2l0eSBvZiBDb2xvZ25lLCBDb2xv
Z25lLCBHZXJtYW55LiYjeEQ7RGVwYXJ0bWVudCBvZiBTdGVyZW90YWN0aWMgYW5kIEZ1bmN0aW9u
YWwgTmV1cm9zdXJnZXJ5LCBGYWN1bHR5IG9mIE1lZGljaW5lIGFuZCBVbml2ZXJzaXR5IEhvc3Bp
dGFsIENvbG9nbmUsIFVuaXZlcnNpdHkgb2YgQ29sb2duZSwgQ29sb2duZSwgR2VybWFueS4mI3hE
O0NvZ25pdGl2ZSBOZXVyb3NjaWVuY2UsIEluc3RpdHV0ZSBvZiBOZXVyb3NjaWVuY2UgYW5kIE1l
ZGljaW5lIChJTk0tMyksIFJlc2VhcmNoIENlbnRlciBKdWxpY2gsIEp1bGljaCwgR2VybWFueS48
L2F1dGgtYWRkcmVzcz48dGl0bGVzPjx0aXRsZT5Bc3Nlc3NtZW50IG9mIEFmZmVjdGl2ZS1CZWhh
dmlvcmFsIFN0YXRlcyBpbiBQYXJraW5zb24mYXBvcztzIERpc2Vhc2UgUGF0aWVudHM6IFRvd2Fy
ZHMgYSBOZXcgU2NyZWVuaW5nIFRvb2w8L3RpdGxlPjxzZWNvbmRhcnktdGl0bGU+SiBQYXJraW5z
b25zIERpczwvc2Vjb25kYXJ5LXRpdGxlPjxhbHQtdGl0bGU+Sm91cm5hbCBvZiBQYXJraW5zb24m
YXBvcztzIGRpc2Vhc2U8L2FsdC10aXRsZT48L3RpdGxlcz48cGVyaW9kaWNhbD48ZnVsbC10aXRs
ZT5KIFBhcmtpbnNvbnMgRGlzPC9mdWxsLXRpdGxlPjxhYmJyLTE+Sm91cm5hbCBvZiBQYXJraW5z
b24mYXBvcztzIGRpc2Vhc2U8L2FiYnItMT48L3BlcmlvZGljYWw+PGFsdC1wZXJpb2RpY2FsPjxm
dWxsLXRpdGxlPkogUGFya2luc29ucyBEaXM8L2Z1bGwtdGl0bGU+PGFiYnItMT5Kb3VybmFsIG9m
IFBhcmtpbnNvbiZhcG9zO3MgZGlzZWFzZTwvYWJici0xPjwvYWx0LXBlcmlvZGljYWw+PHBhZ2Vz
PjE0MTctMTQzMDwvcGFnZXM+PHZvbHVtZT4xMTwvdm9sdW1lPjxudW1iZXI+MzwvbnVtYmVyPjxl
ZGl0aW9uPjIwMjEvMDUvMTE8L2VkaXRpb24+PGtleXdvcmRzPjxrZXl3b3JkPipBZmZlY3Q8L2tl
eXdvcmQ+PGtleXdvcmQ+RGVlcCBCcmFpbiBTdGltdWxhdGlvbjwva2V5d29yZD48a2V5d29yZD5I
dW1hbnM8L2tleXdvcmQ+PGtleXdvcmQ+KlBhcmtpbnNvbiBEaXNlYXNlL3BzeWNob2xvZ3kvdGhl
cmFweTwva2V5d29yZD48a2V5d29yZD5QaWxvdCBQcm9qZWN0czwva2V5d29yZD48a2V5d29yZD5S
ZXByb2R1Y2liaWxpdHkgb2YgUmVzdWx0czwva2V5d29yZD48a2V5d29yZD4qU3VydmV5cyBhbmQg
UXVlc3Rpb25uYWlyZXM8L2tleXdvcmQ+PGtleXdvcmQ+UGFya2luc29uJmFwb3M7cyBkaXNlYXNl
PC9rZXl3b3JkPjxrZXl3b3JkPmFueGlldHk8L2tleXdvcmQ+PGtleXdvcmQ+YXBhdGh5PC9rZXl3
b3JkPjxrZXl3b3JkPmRlcHJlc3Npb248L2tleXdvcmQ+PGtleXdvcmQ+aGFsbHVjaW5hdGlvbnM8
L2tleXdvcmQ+PGtleXdvcmQ+aW1wdWxzZSBjb250cm9sIGRpc29yZGVyczwva2V5d29yZD48a2V5
d29yZD5tYW5pYTwva2V5d29yZD48a2V5d29yZD5xdWVzdGlvbm5haXJlPC9rZXl3b3JkPjxrZXl3
b3JkPnNjcmVlbmluZyB0b29sPC9rZXl3b3JkPjwva2V5d29yZHM+PGRhdGVzPjx5ZWFyPjIwMjE8
L3llYXI+PC9kYXRlcz48aXNibj4xODc3LTcxOFggKEVsZWN0cm9uaWMpJiN4RDsxODc3LTcxNzEg
KExpbmtpbmcpPC9pc2JuPjxhY2Nlc3Npb24tbnVtPjMzOTY3MDU1PC9hY2Nlc3Npb24tbnVtPjx1
cmxzPjxyZWxhdGVkLXVybHM+PHVybD5odHRwczovL3d3dy5uY2JpLm5sbS5uaWguZ292L3B1Ym1l
ZC8zMzk2NzA1NTwvdXJsPjwvcmVsYXRlZC11cmxzPjwvdXJscz48ZWxlY3Ryb25pYy1yZXNvdXJj
ZS1udW0+MTAuMzIzMy9KUEQtMjAyMzc1PC9lbGVjdHJvbmljLXJlc291cmNlLW51bT48cmVtb3Rl
LWRhdGFiYXNlLXByb3ZpZGVyPk5MTTwvcmVtb3RlLWRhdGFiYXNlLXByb3ZpZGVyPjxsYW5ndWFn
ZT5lbmc8L2xhbmd1YWdlPjwvcmVjb3JkPjwvQ2l0ZT48Q2l0ZT48QXV0aG9yPlNhdWVyYmllcjwv
QXV0aG9yPjxZZWFyPjIwMjQ8L1llYXI+PFJlY051bT4yNDg3PC9SZWNOdW0+PHJlY29yZD48cmVj
LW51bWJlcj4yNDg3PC9yZWMtbnVtYmVyPjxmb3JlaWduLWtleXM+PGtleSBhcHA9IkVOIiBkYi1p
ZD0iMjBhdGRzZWZwd2R3ZXZlNWFhM3hlMnRpdndwdGV6MGRkMjlhIiB0aW1lc3RhbXA9IjE3NTA1
OTY0NjIiPjI0ODc8L2tleT48L2ZvcmVpZ24ta2V5cz48cmVmLXR5cGUgbmFtZT0iSm91cm5hbCBB
cnRpY2xlIj4xNzwvcmVmLXR5cGU+PGNvbnRyaWJ1dG9ycz48YXV0aG9ycz48YXV0aG9yPlNhdWVy
YmllciwgQS48L2F1dGhvcj48YXV0aG9yPkhlcmJlcmcsIEouPC9hdXRob3I+PGF1dGhvcj5TdG9w
aWMsIFYuPC9hdXRob3I+PGF1dGhvcj5Mb2VocmVyLCBQLiBBLjwvYXV0aG9yPjxhdXRob3I+QXNo
a2FuLCBLLjwvYXV0aG9yPjxhdXRob3I+Uml6b3MsIEEuPC9hdXRob3I+PGF1dGhvcj5Kb3N0LCBT
LiBULjwvYXV0aG9yPjxhdXRob3I+UGV0cnktU2NobWVsemVyLCBKLiBOLjwvYXV0aG9yPjxhdXRo
b3I+R3Jvbm9zdGF5LCBBLjwvYXV0aG9yPjxhdXRob3I+U2NobmVpZGVyLCBDLjwvYXV0aG9yPjxh
dXRob3I+Vmlzc2VyLVZhbmRld2FsbGUsIFYuPC9hdXRob3I+PGF1dGhvcj5FdmFucywgSi48L2F1
dGhvcj48YXV0aG9yPk5pbXNreSwgQy48L2F1dGhvcj48YXV0aG9yPkZpbmssIEcuIFIuPC9hdXRo
b3I+PGF1dGhvcj5BbnRvbmluaSwgQS48L2F1dGhvcj48YXV0aG9yPk1hcnRpbmV6LU1hcnRpbiwg
UC48L2F1dGhvcj48YXV0aG9yPlNpbHZlcmRhbGUsIE0uPC9hdXRob3I+PGF1dGhvcj5XZWludHJh
dWIsIEQuPC9hdXRob3I+PGF1dGhvcj5TY2hyYWcsIEEuPC9hdXRob3I+PGF1dGhvcj5SYXkgQ2hh
dWRodXJpLCBLLjwvYXV0aG9yPjxhdXRob3I+VGltbWVybWFubiwgTC48L2F1dGhvcj48YXV0aG9y
PkRhZnNhcmksIEguIFMuPC9hdXRob3I+PGF1dGhvcj5FdXJvcGFyLCB0aGUgR2VybWFuIFBhcmtp
bnNvbiBTb2NpZXR5IE5vbi1tb3RvciBTeW1wdG9tcyBTdHVkeSBHcm91cDwvYXV0aG9yPjxhdXRo
b3I+dGhlIEludGVybmF0aW9uYWwsIFBhcmtpbnNvbjwvYXV0aG9yPjxhdXRob3I+TW92ZW1lbnQg
RGlzb3JkZXJzIFNvY2lldHkgTm9uLU1vdG9yIFBhcmtpbnNvbiZhcG9zO3MgRGlzZWFzZSBTdHVk
eSwgR3JvdXA8L2F1dGhvcj48L2F1dGhvcnM+PC9jb250cmlidXRvcnM+PGF1dGgtYWRkcmVzcz5V
bml2ZXJzaXR5IG9mIENvbG9nbmUsIEZhY3VsdHkgb2YgTWVkaWNpbmUgYW5kIFVuaXZlcnNpdHkg
SG9zcGl0YWwgQ29sb2duZSwgRGVwYXJ0bWVudCBvZiBOZXVyb2xvZ3ksIENvbG9nbmUsIEdlcm1h
bnkuIGFubmEuc2F1ZXJiaWVyQHVrLWtvZWxuLmRlLiYjeEQ7SW5zdGl0dXRlIG9mIFBzeWNoaWF0
cnksIFBzeWNob2xvZ3kgYW5kIE5ldXJvc2NpZW5jZSwgS2luZyZhcG9zO3MgQ29sbGVnZSBMb25k
b24sIExvbmRvbiwgVUsuIGFubmEuc2F1ZXJiaWVyQHVrLWtvZWxuLmRlLiYjeEQ7VW5pdmVyc2l0
eSBvZiBDb2xvZ25lLCBGYWN1bHR5IG9mIE1lZGljaW5lIGFuZCBVbml2ZXJzaXR5IEhvc3BpdGFs
IENvbG9nbmUsIERlcGFydG1lbnQgb2YgTmV1cm9sb2d5LCBDb2xvZ25lLCBHZXJtYW55LiYjeEQ7
RGVwYXJ0bWVudCBvZiBOZXVyb2xvZ3ksIFVuaXZlcnNpdHkgSG9zcGl0YWwgR2llc3NlbiBhbmQg
TWFyYnVyZywgQ2FtcHVzIE1hcmJ1cmcsIE1hcmJ1cmcsIEdlcm1hbnkuJiN4RDtQYXJraW5zb24g
Rm91bmRhdGlvbiBJbnRlcm5hdGlvbmFsIENlbnRyZSBvZiBFeGNlbGxlbmNlLCBLaW5nJmFwb3M7
cyBDb2xsZWdlIEhvc3BpdGFsLCBMb25kb24sIFVLLiYjeEQ7VW5pdmVyc2l0eSBvZiBDb2xvZ25l
LCBGYWN1bHR5IG9mIE1lZGljaW5lIGFuZCBVbml2ZXJzaXR5IEhvc3BpdGFsIENvbG9nbmUsIERl
cGFydG1lbnQgb2YgU3RlcmVvdGFjdGljIGFuZCBGdW5jdGlvbmFsIE5ldXJvc3VyZ2VyeSwgQ29s
b2duZSwgR2VybWFueS4mI3hEO0RlcGFydG1lbnQgb2YgTmV1cm9sb2d5IGFuZCBOZXVyb3N1cmdl
cnksIFNhbGZvcmQgUm95YWwgTkhTIEZvdW5kYXRpb24gVHJ1c3QsIE1hbmNoZXN0ZXIgQWNhZGVt
aWMgSGVhbHRoIFNjaWVuY2UgQ2VudHJlLCBHcmVhdGVyIE1hbmNoZXN0ZXIsIFVLLiYjeEQ7RGVw
YXJ0bWVudCBvZiBOZXVyb3N1cmdlcnksIFVuaXZlcnNpdHkgSG9zcGl0YWwgR2llc3NlbiBhbmQg
TWFyYnVyZywgQ2FtcHVzIE1hcmJ1cmcsIE1hcmJ1cmcsIEdlcm1hbnkuJiN4RDtDb2duaXRpdmUg
TmV1cm9zY2llbmNlLCBJbnN0aXR1dGUgb2YgTmV1cm9zY2llbmNlIGFuZCBNZWRpY2luZSAoSU5N
LTMpLCBSZXNlYXJjaCBDZW50cmUgSnVsaWNoLCBKdWxpY2gsIEdlcm1hbnkuJiN4RDtQYXJraW5z
b24gYW5kIE1vdmVtZW50IERpc29yZGVycyBVbml0LCBEZXBhcnRtZW50IG9mIE5ldXJvc2NpZW5j
ZXMgKEROUyksIFVuaXZlcnNpdHkgb2YgUGFkdWEsIFBhZG92YSwgSXRhbHkuJiN4RDtDZW50ZXIg
Zm9yIE5ldHdvcmtlZCBCaW9tZWRpY2FsIFJlc2VhcmNoIGluIE5ldXJvZGVnZW5lcmF0aXZlIERp
c2Vhc2VzIChDSUJFUk5FRCksIENhcmxvcyBJSUkgSW5zdGl0dXRlIG9mIEhlYWx0aCwgTWFkcmlk
LCBTcGFpbi4mI3hEO0RlcGFydG1lbnRzIG9mIFBzeWNoaWF0cnkgYW5kIE5ldXJvbG9neSwgUGVy
ZWxtYW4gU2Nob29sIG9mIE1lZGljaW5lIGF0IHRoZSBVbml2ZXJzaXR5IG9mIFBlbm5zeWx2YW5p
YSwgUGhpbGFkZWxwaGlhLCBQQSwgMTkxMDQtMjY3NiwgVVNBLiYjeEQ7RGVwYXJ0bWVudCBvZiBD
bGluaWNhbCBhbmQgTW92ZW1lbnQgTmV1cm9zY2llbmNlcywgVUNMIEluc3RpdHV0ZSBvZiBOZXVy
b2xvZ3ksIFVuaXZlcnNpdHkgQ29sbGVnZSBMb25kb24sIExvbmRvbiwgVUsuJiN4RDtJbnN0aXR1
dGUgb2YgUHN5Y2hpYXRyeSwgUHN5Y2hvbG9neSBhbmQgTmV1cm9zY2llbmNlLCBLaW5nJmFwb3M7
cyBDb2xsZWdlIExvbmRvbiwgTG9uZG9uLCBVSy4mI3hEO1VuaXZlcnNpdHkgb2YgQ29sb2duZSwg
RmFjdWx0eSBvZiBNZWRpY2luZSBhbmQgVW5pdmVyc2l0eSBIb3NwaXRhbCBDb2xvZ25lLCBEZXBh
cnRtZW50IG9mIE5ldXJvbG9neSwgQ29sb2duZSwgR2VybWFueS4gaGFpZGFyLmRhZnNhcmlAdWst
a29lbG4uZGUuPC9hdXRoLWFkZHJlc3M+PHRpdGxlcz48dGl0bGU+UHJlZGljdG9ycyBvZiBzaG9y
dC10ZXJtIGFueGlldHkgb3V0Y29tZSBpbiBzdWJ0aGFsYW1pYyBzdGltdWxhdGlvbiBmb3IgUGFy
a2luc29uJmFwb3M7cyBkaXNlYXNlPC90aXRsZT48c2Vjb25kYXJ5LXRpdGxlPk5QSiBQYXJraW5z
b25zIERpczwvc2Vjb25kYXJ5LXRpdGxlPjxhbHQtdGl0bGU+TlBKIFBhcmtpbnNvbiZhcG9zO3Mg
ZGlzZWFzZTwvYWx0LXRpdGxlPjwvdGl0bGVzPjxwZXJpb2RpY2FsPjxmdWxsLXRpdGxlPk5QSiBQ
YXJraW5zb25zIERpczwvZnVsbC10aXRsZT48L3BlcmlvZGljYWw+PGFsdC1wZXJpb2RpY2FsPjxm
dWxsLXRpdGxlPk5waiBQYXJraW5zb24mYXBvcztzIERpc2Vhc2U8L2Z1bGwtdGl0bGU+PC9hbHQt
cGVyaW9kaWNhbD48cGFnZXM+MTE0PC9wYWdlcz48dm9sdW1lPjEwPC92b2x1bWU+PG51bWJlcj4x
PC9udW1iZXI+PGVkaXRpb24+MjAyNC8wNi8wOTwvZWRpdGlvbj48ZGF0ZXM+PHllYXI+MjAyNDwv
eWVhcj48cHViLWRhdGVzPjxkYXRlPkp1biA4PC9kYXRlPjwvcHViLWRhdGVzPjwvZGF0ZXM+PGlz
Ym4+MjM3My04MDU3IChQcmludCkmI3hEOzIzNzMtODA1NyAoRWxlY3Ryb25pYykmI3hEOzIzNzMt
ODA1NyAoTGlua2luZyk8L2lzYm4+PGFjY2Vzc2lvbi1udW0+Mzg4NTE3MTc8L2FjY2Vzc2lvbi1u
dW0+PHVybHM+PHJlbGF0ZWQtdXJscz48dXJsPmh0dHBzOi8vd3d3Lm5jYmkubmxtLm5paC5nb3Yv
cHVibWVkLzM4ODUxNzE3PC91cmw+PC9yZWxhdGVkLXVybHM+PC91cmxzPjxjdXN0b20yPlBNQzEx
MTYyNDMwIFNjaWVudGlzdCBwcm9ncmFtIG9mIHRoZSBNZWRpY2FsIEZhY3VsdHkgb2YgdGhlIFVu
aXZlcnNpdHkgb2YgQ29sb2duZSBhbmQgaGFzIHJlY2VpdmVkIGZ1bmRpbmcgZnJvbSB0aGUgUHJv
Zi4gS2xhdXMgVGhpZW1hbm4gRm91bmRhdGlvbi4gSm9oYW5uYSBIZXJiZXJnIHJlcG9ydHMgbm8g
ZmluYW5jaWFsIGRpc2Nsb3N1cmVzLiBWYXNpbGlqYSBTdG9waWMgaXMgZnVuZGVkIGFzIHBhcnQg
b2YgdGhlIEFkdmFuY2VkIENvbG9nbmUgQ2xpbmljaWFuIFNjaWVudGlzdCBwcm9ncmFtLiBQaGls
aXBwIEEuIExvZWhyZXIgd2FzIGZ1bmRlZCBieSB0aGUgU1VDQ0VTUy1Qcm9ncmFtIG9mIHRoZSBV
bml2ZXJzaXR5IEhvc3BpdGFsIE1hcmJ1cmcgYW5kIHRoZSBQYXJraW5zb24mYXBvcztzIEZvdW5k
YXRpb24uIEhlIHJlcG9ydHMgdHJhdmVsIGdyYW50cyBmcm9tIEFiYlZpZS4gS2V5b3VtYXJzIEFz
aGthbiBoYXMgcmVjZWl2ZWQgaG9ub3JhcmlhIGZvciBlZHVjYXRpb25hbCBtZWV0aW5ncywgdHJh
dmVsIGFuZCBjb25zdWx0YW5jeSBmcm9tIE1lZHRyb25pYywgU3QgSnVkZSBNZWRpY2FsIGFuZCBC
b3N0b24gU2NpZW50aWZpYy4gQWxleGFuZHJhIFJpem9zIGhhcyByZWNlaXZlZCBob25vcmFyaXVt
IGZyb20gVUNCIGFuZCB3YXMgc3VwcG9ydGVkIGJ5IGEgZ3JhbnQgZnJvbSBNZWR0cm9uaWMuIFN0
ZWZhbmllIFQuIEpvc3QgaGFzIHJlY2VpdmVkIGZ1bmRpbmcgZnJvbSB0aGUgUHJvZi4gS2xhdXMg
VGhpZW1hbm4gRm91bmRhdGlvbi4gSmFuIE5pa2xhcyBQZXRyeS1TY2htZWx6ZXIgaGFzIGJlZW4g
ZnVuZGVkIGJ5IHRoZSBDb2xvZ25lIENsaW5pY2lhbiBTY2llbnRpc3QgUHJvZ3JhbSAoQ0NTUCkv
IEZhY3VsdHkgb2YgTWVkaWNpbmUvIFVuaXZlcnNpdHkgb2YgQ29sb2duZS4gRnVuZGVkIGJ5IHRo
ZSBHZXJtYW4gUmVzZWFyY2ggRm91bmRhdGlvbiAoREZHLCBGSSA3NzMvMTUtMSkgYW5kIHJlY2Vp
dmVkIHRyYXZlbCBncmFudHMgZnJvbSBCb3N0b24gU2NpZW50aWZpYy4gQWxleGFuZHJhIEdyb25v
c3RheSByZXBvcnRzIG5vIGZpbmFuY2lhbCBkaXNjbG9zdXJlcy4gVmVlcmxlIFZpc3Nlci1WYW5k
ZXdhbGxlIGlzIGZ1bmRlZCBieSB0aGUgRGV1dHNjaGUgRm9yc2NodW5nc2dlbWVpbnNjaGFmdCAo
REZHLCBHZXJtYW4gUmVzZWFyY2ggRm91bmRhdGlvbikgLSBQcm9qZWN0LUlEIDQzMTU0OTAyOSAt
IFNGQiAxNDUxLCBpcyBhIG1lbWJlciBvZiB0aGUgYWR2aXNvcnkgYm9hcmRzIGFuZCByZXBvcnRz
IGNvbnN1bHRhbmNpZXMgZm9yIE1lZHRyb25pYywgQm9zdG9uIFNjaWVudGlmaWMsIEFiYm90dCwg
SW5zaWdodGVjIGFuZCBMaXZhTm92YS4gSnVsaWFuIEV2YW5zIHJlcG9ydHMgbm8gZmluYW5jaWFs
IGRpc2Nsb3N1cmVzLiBDaHJpc3RvcGhlciBOaW1za3kgaXMgY29uc3VsdGFudCBmb3IgQnJhaW5s
YWIgYW5kIHJlY2VpdmVkIHNwZWFrZXImYXBvcztzIGhvbm9yYXJpYS4gR2VyZW9uIFIuIEZpbmsg
aXMgZnVuZGVkIGJ5IHRoZSBEZXV0c2NoZSBGb3JzY2h1bmdzZ2VtZWluc2NoYWZ0IChERkcsIEdl
cm1hbiBSZXNlYXJjaCBGb3VuZGF0aW9uKSAtIFByb2plY3QtSUQgNDMxNTQ5MDI5IC0gU0ZCIDE0
NTEuIEdSRiBzZXJ2ZXMgYXMgYW4gZWRpdG9yaWFsIGJvYXJkIG1lbWJlciBvZiBDb3J0ZXgsIE5l
dXJvbG9naWNhbCBSZXNlYXJjaCBhbmQgUHJhY3RpY2UsIE5ldXJvSW1hZ2U6IENsaW5pY2FsLCBa
ZWl0c2NocmlmdCBmdXIgTmV1cm9wc3ljaG9sb2dpZSwgYW5kIERHTmV1cm9sb2dpZTsgcmVjZWl2
ZXMgcm95YWx0aWVzIGZyb20gdGhlIHB1YmxpY2F0aW9uIG9mIHRoZSBib29rcyBGdW5rdGlvbmVs
bGUgTVJUIGluIFBzeWNoaWF0cmllIHVuZCBOZXVyb2xvZ2llLCBOZXVyb2xvZ2lzY2hlIERpZmZl
cmVudGlhbGRpYWdub3NlLCBhbmQgU09QIE5ldXJvbG9naWU7IHJlY2VpdmVzIHJveWFsdGllcyBm
cm9tIHRoZSBwdWJsaWNhdGlvbiBvZiB0aGUgbmV1cm9wc3ljaG9sb2dpY2FsIHRlc3RzIEtBUyBh
bmQgS29wcHM7IHJlY2VpdmVkIGhvbm9yYXJpYSBmb3Igc3BlYWtpbmcgZW5nYWdlbWVudHMgZnJv
bSBCYXllciwgRGVzaXRpbiwgREdOLCBFcmdvIERLViwgRm9ydW0gZnVyIG1lZGl6aW5pc2NoZSBG
b3J0YmlsZHVuZyBGb21GIEdtYkgsIEdTSywgTWVkaWNhIEFjYWRlbXkgTWVzc2UgRHVzc2VsZG9y
ZiwgTWVkaWNicmFpbiBIZWFsdGhjYXJlLCBOb3ZhcnRpcywgUGZpemVyLCBhbmQgU3BvcnRhcnp0
ZWJ1bmQgTlJXLiBBbmdlbG8gQW50b25pbmkgcmVwb3J0cyBwZXJzb25hbCBjb25zdWx0YW5jeSBm
ZWVzIGZyb20gWmFtYm9uLCBBYmJWaWUsIEJvZWhyaW5nZXIgSW5nZWxoZWltLCBHRSwgTmV1cm9k
ZXJtLCBCaW9nZW4sIEJpYWwsIEVWRVIgTmV1cm8gUGhhcm1hLCBUaGVyZXZhbmNlLCBWZWN0dXJh
IGdyYW50cyBmcm9tIENoaWVzaSBQaGFybWFjZXV0aWNhbHMsIEx1bmRiZWNrLCBIb3Jpem9uIDIw
MjAgLSBQRF9QYWwgR3JhbnQgODI1Nzg1LCBNaW5pc3RyeSBvZiBFZHVjYXRpb24gVW5pdmVyc2l0
eSBhbmQgUmVzZWFyY2ggKE1JVVIpIEdyYW50IEFSUzAxXzAxMDgxLCBvd25zIFBhdGVudCBXTzIw
MTUxMTAyNjEtQTEsIG93bnMgc2hhcmVzIGZyb20gUEQgTmV1cm90ZWNobm9sb2d5IExpbWl0ZWQu
IFBhYmxvIE1hcnRpbmV6LU1hcnRpbiBoYXMgcmVjZWl2ZWQgaG9ub3JhcmlhIGZyb20gRWRpdG9y
aWFsIFZpZ3VlcmEgYW5kIE1vdmVtZW50IERpc29yZGVyIFNvY2lldHkgZm9yIGxlY3R1cmluZyBp
biBjb3Vyc2VzOyBmcm9tIEFiYlZpZSBmb3Igc3BlYWtpbmcgaW4gZXhwZXJ0cyZhcG9zOyBtZWV0
aW5ncyBhbmQgZnJvbSBBYmJWaWUgYW5kIFphbWJvbiBmb3IgcGFydGljaXBhdGluZyBpbiB0aGUg
QWR2aXNvcnkgQm9hcmQgb2YgZXBpZGVtaW9sb2dpY2FsIHN0dWRpZXMuIExpY2Vuc2UgZmVlIHBh
eW1lbnRzIGZvciB0aGUgS2luZyZhcG9zO3MgUGFya2luc29uJmFwb3M7cyBEaXNlYXNlIFBhaW4g
U2NhbGUsIGFuZCBncmFudHMgZnJvbSB0aGUgSW50ZXJuYXRpb25hbCBQYXJraW5zb24gYW5kIE1v
dmVtZW50IERpc29yZGVyIFNvY2lldHkgZm9yIGRldmVsb3BtZW50IGFuZCB2YWxpZGF0aW9uIG9m
IHRoZSBNRFMtTm9uLU1vdG9yIFN5bXB0b21zIFNjYWxlLiBNb250eSBTaWx2ZXJkYWxlIGhhcyBy
ZWNlaXZlZCBob25vcmFyaWEgZnJvbSBCaWFsLCBCcml0YW5uaWEgYW5kIE1lZHRyb25pYy4gRGFu
aWVsIFdlaW50cmF1YiByZXBvcnRzIG5vIGZpbmFuY2lhbCBkaXNjbG9zdXJlcy4gQW5ldHRlIFNj
aHJhZyByZXBvcnRzIG5vIGZpbmFuY2lhbCBkaXNjbG9zdXJlcy4gSy4gUmF5IENoYXVkaHVyaSBo
YXMgcmVjZWl2ZWQgZnVuZGluZyBmcm9tIFBhcmtpbnNvbiZhcG9zO3MgVUssIE5JSFIsIFVDQiwg
YW5kIHRoZSBFdXJvcGVhbiBVbmlvbjsgaGUgcmVjZWl2ZWQgaG9ub3JhcmlhIGZyb20gVUNCLCBB
YmJvdHQsIEJyaXRhbm5pYSwgVVMgV29ybGRtZWRzLCBhbmQgT3RzdWthIFBoYXJtYWNldXRpY2Fs
czsgYW5kIGFjdGVkIGFzIGEgY29uc3VsdGFudCBmb3IgQWJiVmllLCBVQ0IsIGFuZCBCcml0YW5u
aWEuIExhcnMgVGltbWVybWFubiByZXBvcnRzIGdyYW50cywgcGVyc29uYWwgZmVlcyBhbmQgbm9u
LWZpbmFuY2lhbCBzdXBwb3J0IGZyb20gU0FQSUVOUyBTdGVlcmluZyBCcmFpbiBTdGltdWxhdGlv
biwgTWVkdHJvbmljLCBCb3N0b24gU2NpZW50aWZpYyBhbmQgU3QuIEp1ZGUgTWVkaWNhbC4gSGFp
ZGFyIFMuIERhZnNhcmkgcmVwb3J0cyBmdW5kaW5nIG9mIGhpcyB3b3JrIGJ5IHRoZSBFVSBKb2lu
dCBQcm9ncmFtbWUtTmV1cm9kZWdlbmVyYXRpdmUgRGlzZWFzZSBSZXNlYXJjaCAoSlBORCksIHRo
ZSBQcm9mLiBLbGF1cyBUaGllbWFubiBGb3VuZGF0aW9uLCB0aGUgRmVsZ2VuaGF1ZXIgRm91bmRh
dGlvbiwgYW5kIHRoZSBLb2VsbiBGb3J0dW5lIFByb2dyYW0sIGFuZCBob25vcmFyaWEgYnkgQm9z
dG9uIFNjaWVudGlmaWMsIE1lZHRyb25pYywgQmlhbCwgYW5kIFN0YWRhcGhhcm0uPC9jdXN0b20y
PjxlbGVjdHJvbmljLXJlc291cmNlLW51bT4xMC4xMDM4L3M0MTUzMS0wMjQtMDA3MDEtNjwvZWxl
Y3Ryb25pYy1yZXNvdXJjZS1udW0+PHJlbW90ZS1kYXRhYmFzZS1wcm92aWRlcj5OTE08L3JlbW90
ZS1kYXRhYmFzZS1wcm92aWRlcj48bGFuZ3VhZ2U+ZW5nPC9sYW5ndWFnZT48L3JlY29yZD48L0Np
dGU+PC9FbmROb3RlPn==
</w:fldData>
        </w:fldChar>
      </w:r>
      <w:r w:rsidR="00544C03" w:rsidRPr="00522DE5">
        <w:rPr>
          <w:color w:val="000000" w:themeColor="text1"/>
        </w:rPr>
        <w:instrText xml:space="preserve"> ADDIN EN.CITE.DATA </w:instrText>
      </w:r>
      <w:r w:rsidR="00544C03" w:rsidRPr="00522DE5">
        <w:rPr>
          <w:color w:val="000000" w:themeColor="text1"/>
        </w:rPr>
      </w:r>
      <w:r w:rsidR="00544C03" w:rsidRPr="00522DE5">
        <w:rPr>
          <w:color w:val="000000" w:themeColor="text1"/>
        </w:rPr>
        <w:fldChar w:fldCharType="end"/>
      </w:r>
      <w:r w:rsidRPr="00522DE5">
        <w:rPr>
          <w:color w:val="000000" w:themeColor="text1"/>
        </w:rPr>
      </w:r>
      <w:r w:rsidRPr="00522DE5">
        <w:rPr>
          <w:color w:val="000000" w:themeColor="text1"/>
        </w:rPr>
        <w:fldChar w:fldCharType="separate"/>
      </w:r>
      <w:r w:rsidR="00A9682B" w:rsidRPr="00522DE5">
        <w:rPr>
          <w:noProof/>
          <w:color w:val="000000" w:themeColor="text1"/>
          <w:vertAlign w:val="superscript"/>
        </w:rPr>
        <w:t>13 14</w:t>
      </w:r>
      <w:r w:rsidRPr="00522DE5">
        <w:rPr>
          <w:color w:val="000000" w:themeColor="text1"/>
        </w:rPr>
        <w:fldChar w:fldCharType="end"/>
      </w:r>
      <w:r w:rsidRPr="00522DE5">
        <w:rPr>
          <w:color w:val="000000" w:themeColor="text1"/>
        </w:rPr>
        <w:t xml:space="preserve"> Patients with clinically relevant cognitive or mood disorders were considered unsuitable for DBS. </w:t>
      </w:r>
      <w:r w:rsidR="00D13696" w:rsidRPr="00522DE5">
        <w:rPr>
          <w:color w:val="000000" w:themeColor="text1"/>
        </w:rPr>
        <w:t>DBS surgical procedures are described elsewhere.</w:t>
      </w:r>
      <w:r w:rsidR="00152B89" w:rsidRPr="00522DE5">
        <w:rPr>
          <w:color w:val="000000" w:themeColor="text1"/>
        </w:rPr>
        <w:fldChar w:fldCharType="begin"/>
      </w:r>
      <w:r w:rsidR="00411991" w:rsidRPr="00522DE5">
        <w:rPr>
          <w:color w:val="000000" w:themeColor="text1"/>
        </w:rPr>
        <w:instrText xml:space="preserve"> ADDIN EN.CITE &lt;EndNote&gt;&lt;Cite&gt;&lt;Author&gt;von Papen&lt;/Author&gt;&lt;Year&gt;2017&lt;/Year&gt;&lt;RecNum&gt;1102&lt;/RecNum&gt;&lt;DisplayText&gt;&lt;style face="superscript"&gt;15&lt;/style&gt;&lt;/DisplayText&gt;&lt;record&gt;&lt;rec-number&gt;1102&lt;/rec-number&gt;&lt;foreign-keys&gt;&lt;key app="EN" db-id="e25r9xx0jaedx8e592vpf9t7fwxvdp5apxza" timestamp="1742903837" guid="26bb62d3-af42-4285-bccd-10283d0f2e23"&gt;1102&lt;/key&gt;&lt;/foreign-keys&gt;&lt;ref-type name="Journal Article"&gt;17&lt;/ref-type&gt;&lt;contributors&gt;&lt;authors&gt;&lt;author&gt;von Papen, M.&lt;/author&gt;&lt;author&gt;Dafsari, H. S.&lt;/author&gt;&lt;author&gt;Florin, E.&lt;/author&gt;&lt;author&gt;Gerick, F.&lt;/author&gt;&lt;author&gt;Timmermann, L.&lt;/author&gt;&lt;author&gt;Saur, J.&lt;/author&gt;&lt;/authors&gt;&lt;/contributors&gt;&lt;titles&gt;&lt;title&gt;Phase-coherence classification: A new wavelet-based method to separate local field potentials into local (in)coherent and volume-conducted components&lt;/title&gt;&lt;secondary-title&gt;Journal of Neuroscience Methods&lt;/secondary-title&gt;&lt;/titles&gt;&lt;periodical&gt;&lt;full-title&gt;J Neurosci Methods&lt;/full-title&gt;&lt;abbr-1&gt;Journal of neuroscience methods&lt;/abbr-1&gt;&lt;/periodical&gt;&lt;pages&gt;198-212&lt;/pages&gt;&lt;volume&gt;291&lt;/volume&gt;&lt;keywords&gt;&lt;keyword&gt;Wavelet analysis&lt;/keyword&gt;&lt;keyword&gt;Coherence&lt;/keyword&gt;&lt;keyword&gt;Volume conduction&lt;/keyword&gt;&lt;keyword&gt;Local field potential&lt;/keyword&gt;&lt;keyword&gt;Parkinson&amp;apos;s disease&lt;/keyword&gt;&lt;keyword&gt;Phase coupling&lt;/keyword&gt;&lt;/keywords&gt;&lt;dates&gt;&lt;year&gt;2017&lt;/year&gt;&lt;pub-dates&gt;&lt;date&gt;2017/11/01/&lt;/date&gt;&lt;/pub-dates&gt;&lt;/dates&gt;&lt;isbn&gt;0165-0270&lt;/isbn&gt;&lt;urls&gt;&lt;related-urls&gt;&lt;url&gt;https://www.sciencedirect.com/science/article/pii/S0165027017303035&lt;/url&gt;&lt;/related-urls&gt;&lt;/urls&gt;&lt;electronic-resource-num&gt;https://doi.org/10.1016/j.jneumeth.2017.08.021&lt;/electronic-resource-num&gt;&lt;/record&gt;&lt;/Cite&gt;&lt;/EndNote&gt;</w:instrText>
      </w:r>
      <w:r w:rsidR="00152B89" w:rsidRPr="00522DE5">
        <w:rPr>
          <w:color w:val="000000" w:themeColor="text1"/>
        </w:rPr>
        <w:fldChar w:fldCharType="separate"/>
      </w:r>
      <w:r w:rsidR="00152B89" w:rsidRPr="00522DE5">
        <w:rPr>
          <w:noProof/>
          <w:color w:val="000000" w:themeColor="text1"/>
          <w:vertAlign w:val="superscript"/>
        </w:rPr>
        <w:t>15</w:t>
      </w:r>
      <w:r w:rsidR="00152B89" w:rsidRPr="00522DE5">
        <w:rPr>
          <w:color w:val="000000" w:themeColor="text1"/>
        </w:rPr>
        <w:fldChar w:fldCharType="end"/>
      </w:r>
    </w:p>
    <w:p w14:paraId="44A7CFE1" w14:textId="39372EED" w:rsidR="00E33C6D" w:rsidRPr="00522DE5" w:rsidRDefault="00E33C6D" w:rsidP="00E33C6D">
      <w:pPr>
        <w:ind w:right="901"/>
        <w:rPr>
          <w:color w:val="000000" w:themeColor="text1"/>
        </w:rPr>
      </w:pPr>
    </w:p>
    <w:p w14:paraId="74DED4C2" w14:textId="77777777" w:rsidR="00E33C6D" w:rsidRPr="00522DE5" w:rsidRDefault="00E33C6D" w:rsidP="00E33C6D">
      <w:pPr>
        <w:pStyle w:val="berschrift2"/>
      </w:pPr>
      <w:r w:rsidRPr="00522DE5">
        <w:t>Classification of motor asymmetry</w:t>
      </w:r>
    </w:p>
    <w:p w14:paraId="7D503032" w14:textId="7E7FD807" w:rsidR="00B37827" w:rsidRPr="00522DE5" w:rsidRDefault="00B37827" w:rsidP="00E33C6D">
      <w:pPr>
        <w:pStyle w:val="StandardWeb"/>
        <w:spacing w:line="480" w:lineRule="auto"/>
        <w:ind w:right="901"/>
        <w:jc w:val="both"/>
        <w:rPr>
          <w:rFonts w:ascii="Arial" w:hAnsi="Arial" w:cs="Arial"/>
          <w:sz w:val="24"/>
          <w:szCs w:val="24"/>
        </w:rPr>
      </w:pPr>
      <w:r w:rsidRPr="00522DE5">
        <w:rPr>
          <w:rFonts w:ascii="Arial" w:hAnsi="Arial" w:cs="Arial"/>
          <w:sz w:val="24"/>
          <w:szCs w:val="24"/>
        </w:rPr>
        <w:t xml:space="preserve">We classified motor asymmetry based on </w:t>
      </w:r>
      <w:r w:rsidR="000478BA" w:rsidRPr="00522DE5">
        <w:rPr>
          <w:rFonts w:ascii="Arial" w:hAnsi="Arial" w:cs="Arial"/>
          <w:sz w:val="24"/>
          <w:szCs w:val="24"/>
        </w:rPr>
        <w:t xml:space="preserve">the </w:t>
      </w:r>
      <w:r w:rsidRPr="00522DE5">
        <w:rPr>
          <w:rFonts w:ascii="Arial" w:hAnsi="Arial" w:cs="Arial"/>
          <w:sz w:val="24"/>
          <w:szCs w:val="24"/>
        </w:rPr>
        <w:t>asymmetry index</w:t>
      </w:r>
      <w:r w:rsidR="000478BA" w:rsidRPr="00522DE5">
        <w:rPr>
          <w:rFonts w:ascii="Arial" w:hAnsi="Arial" w:cs="Arial"/>
          <w:sz w:val="24"/>
          <w:szCs w:val="24"/>
        </w:rPr>
        <w:t xml:space="preserve"> developed by </w:t>
      </w:r>
      <w:proofErr w:type="spellStart"/>
      <w:r w:rsidRPr="00522DE5">
        <w:rPr>
          <w:rFonts w:ascii="Arial" w:hAnsi="Arial" w:cs="Arial"/>
          <w:sz w:val="24"/>
          <w:szCs w:val="24"/>
        </w:rPr>
        <w:t>Cubo</w:t>
      </w:r>
      <w:proofErr w:type="spellEnd"/>
      <w:r w:rsidRPr="00522DE5">
        <w:rPr>
          <w:rFonts w:ascii="Arial" w:hAnsi="Arial" w:cs="Arial"/>
          <w:sz w:val="24"/>
          <w:szCs w:val="24"/>
        </w:rPr>
        <w:t xml:space="preserve"> et al.</w:t>
      </w:r>
      <w:r w:rsidR="000478BA" w:rsidRPr="00522DE5">
        <w:rPr>
          <w:rFonts w:ascii="Arial" w:hAnsi="Arial" w:cs="Arial"/>
          <w:sz w:val="24"/>
          <w:szCs w:val="24"/>
        </w:rPr>
        <w:t xml:space="preserve"> (2010).</w:t>
      </w:r>
      <w:r w:rsidRPr="00522DE5">
        <w:rPr>
          <w:rFonts w:ascii="Arial" w:hAnsi="Arial" w:cs="Arial"/>
          <w:sz w:val="24"/>
          <w:szCs w:val="24"/>
          <w:lang w:eastAsia="de-DE"/>
        </w:rPr>
        <w:fldChar w:fldCharType="begin"/>
      </w:r>
      <w:r w:rsidRPr="00522DE5">
        <w:rPr>
          <w:rFonts w:ascii="Arial" w:hAnsi="Arial" w:cs="Arial"/>
          <w:sz w:val="24"/>
          <w:szCs w:val="24"/>
          <w:lang w:eastAsia="de-DE"/>
        </w:rPr>
        <w:instrText xml:space="preserve"> ADDIN EN.CITE &lt;EndNote&gt;&lt;Cite&gt;&lt;Author&gt;Cubo&lt;/Author&gt;&lt;Year&gt;2010&lt;/Year&gt;&lt;RecNum&gt;831&lt;/RecNum&gt;&lt;DisplayText&gt;&lt;style face="superscript"&gt;16&lt;/style&gt;&lt;/DisplayText&gt;&lt;record&gt;&lt;rec-number&gt;831&lt;/rec-number&gt;&lt;foreign-keys&gt;&lt;key app="EN" db-id="e25r9xx0jaedx8e592vpf9t7fwxvdp5apxza" timestamp="1689327613"&gt;831&lt;/key&gt;&lt;/foreign-keys&gt;&lt;ref-type name="Journal Article"&gt;17&lt;/ref-type&gt;&lt;contributors&gt;&lt;authors&gt;&lt;author&gt;Cubo, E.&lt;/author&gt;&lt;author&gt;Martin, P. M.&lt;/author&gt;&lt;author&gt;Martin-Gonzalez, J. A.&lt;/author&gt;&lt;author&gt;Rodriguez-Blazquez, C.&lt;/author&gt;&lt;author&gt;Kulisevsky, J.&lt;/author&gt;&lt;author&gt;Elep Group Members&lt;/author&gt;&lt;/authors&gt;&lt;/contributors&gt;&lt;auth-address&gt;Neurology Department, Hospital General Yague, Burgos, Spain. esthercubo@gmail.com&lt;/auth-address&gt;&lt;titles&gt;&lt;title&gt;Motor laterality asymmetry and nonmotor symptoms in Parkinson&amp;apos;s disease&lt;/title&gt;&lt;secondary-title&gt;Mov Disord&lt;/secondary-title&gt;&lt;/titles&gt;&lt;periodical&gt;&lt;full-title&gt;Mov Disord&lt;/full-title&gt;&lt;abbr-1&gt;Movement disorders : official journal of the Movement Disorder Society&lt;/abbr-1&gt;&lt;/periodical&gt;&lt;pages&gt;70-5&lt;/pages&gt;&lt;volume&gt;25&lt;/volume&gt;&lt;number&gt;1&lt;/number&gt;&lt;edition&gt;2009/12/17&lt;/edition&gt;&lt;keywords&gt;&lt;keyword&gt;Aged&lt;/keyword&gt;&lt;keyword&gt;Autonomic Nervous System Diseases/*etiology&lt;/keyword&gt;&lt;keyword&gt;Cognition Disorders/*etiology&lt;/keyword&gt;&lt;keyword&gt;Female&lt;/keyword&gt;&lt;keyword&gt;Functional Laterality/*physiology&lt;/keyword&gt;&lt;keyword&gt;Humans&lt;/keyword&gt;&lt;keyword&gt;Longitudinal Studies&lt;/keyword&gt;&lt;keyword&gt;Male&lt;/keyword&gt;&lt;keyword&gt;Middle Aged&lt;/keyword&gt;&lt;keyword&gt;Neuropsychological Tests&lt;/keyword&gt;&lt;keyword&gt;Parkinson Disease/*complications&lt;/keyword&gt;&lt;keyword&gt;Severity of Illness Index&lt;/keyword&gt;&lt;/keywords&gt;&lt;dates&gt;&lt;year&gt;2010&lt;/year&gt;&lt;pub-dates&gt;&lt;date&gt;Jan 15&lt;/date&gt;&lt;/pub-dates&gt;&lt;/dates&gt;&lt;isbn&gt;1531-8257 (Electronic)&amp;#xD;0885-3185 (Linking)&lt;/isbn&gt;&lt;accession-num&gt;20014110&lt;/accession-num&gt;&lt;urls&gt;&lt;related-urls&gt;&lt;url&gt;https://www.ncbi.nlm.nih.gov/pubmed/20014110&lt;/url&gt;&lt;/related-urls&gt;&lt;/urls&gt;&lt;electronic-resource-num&gt;10.1002/mds.22896&lt;/electronic-resource-num&gt;&lt;remote-database-provider&gt;NLM&lt;/remote-database-provider&gt;&lt;language&gt;eng&lt;/language&gt;&lt;/record&gt;&lt;/Cite&gt;&lt;/EndNote&gt;</w:instrText>
      </w:r>
      <w:r w:rsidRPr="00522DE5">
        <w:rPr>
          <w:rFonts w:ascii="Arial" w:hAnsi="Arial" w:cs="Arial"/>
          <w:sz w:val="24"/>
          <w:szCs w:val="24"/>
          <w:lang w:eastAsia="de-DE"/>
        </w:rPr>
        <w:fldChar w:fldCharType="separate"/>
      </w:r>
      <w:r w:rsidRPr="00522DE5">
        <w:rPr>
          <w:rFonts w:ascii="Arial" w:hAnsi="Arial" w:cs="Arial"/>
          <w:noProof/>
          <w:sz w:val="24"/>
          <w:szCs w:val="24"/>
          <w:vertAlign w:val="superscript"/>
          <w:lang w:eastAsia="de-DE"/>
        </w:rPr>
        <w:t>16</w:t>
      </w:r>
      <w:r w:rsidRPr="00522DE5">
        <w:rPr>
          <w:rFonts w:ascii="Arial" w:hAnsi="Arial" w:cs="Arial"/>
          <w:sz w:val="24"/>
          <w:szCs w:val="24"/>
          <w:lang w:eastAsia="de-DE"/>
        </w:rPr>
        <w:fldChar w:fldCharType="end"/>
      </w:r>
      <w:r w:rsidRPr="00522DE5">
        <w:rPr>
          <w:rFonts w:ascii="Arial" w:hAnsi="Arial" w:cs="Arial"/>
          <w:sz w:val="24"/>
          <w:szCs w:val="24"/>
        </w:rPr>
        <w:t xml:space="preserve"> The asymmetry index was calculated by dividing the total score of SCOPA-M items for the </w:t>
      </w:r>
      <w:r w:rsidR="00411991" w:rsidRPr="00522DE5">
        <w:rPr>
          <w:rFonts w:ascii="Arial" w:hAnsi="Arial" w:cs="Arial"/>
          <w:sz w:val="24"/>
          <w:szCs w:val="24"/>
        </w:rPr>
        <w:t>dominant</w:t>
      </w:r>
      <w:r w:rsidRPr="00522DE5">
        <w:rPr>
          <w:rFonts w:ascii="Arial" w:hAnsi="Arial" w:cs="Arial"/>
          <w:sz w:val="24"/>
          <w:szCs w:val="24"/>
        </w:rPr>
        <w:t xml:space="preserve"> </w:t>
      </w:r>
      <w:proofErr w:type="spellStart"/>
      <w:r w:rsidRPr="00522DE5">
        <w:rPr>
          <w:rFonts w:ascii="Arial" w:hAnsi="Arial" w:cs="Arial"/>
          <w:sz w:val="24"/>
          <w:szCs w:val="24"/>
        </w:rPr>
        <w:t>hemibody</w:t>
      </w:r>
      <w:proofErr w:type="spellEnd"/>
      <w:r w:rsidRPr="00522DE5">
        <w:rPr>
          <w:rFonts w:ascii="Arial" w:hAnsi="Arial" w:cs="Arial"/>
          <w:sz w:val="24"/>
          <w:szCs w:val="24"/>
        </w:rPr>
        <w:t xml:space="preserve"> by the corresponding score of the </w:t>
      </w:r>
      <w:r w:rsidR="00411991" w:rsidRPr="00522DE5">
        <w:rPr>
          <w:rFonts w:ascii="Arial" w:hAnsi="Arial" w:cs="Arial"/>
          <w:sz w:val="24"/>
          <w:szCs w:val="24"/>
        </w:rPr>
        <w:t>non-dominant</w:t>
      </w:r>
      <w:r w:rsidRPr="00522DE5">
        <w:rPr>
          <w:rFonts w:ascii="Arial" w:hAnsi="Arial" w:cs="Arial"/>
          <w:sz w:val="24"/>
          <w:szCs w:val="24"/>
        </w:rPr>
        <w:t xml:space="preserve"> </w:t>
      </w:r>
      <w:proofErr w:type="spellStart"/>
      <w:r w:rsidRPr="00522DE5">
        <w:rPr>
          <w:rFonts w:ascii="Arial" w:hAnsi="Arial" w:cs="Arial"/>
          <w:sz w:val="24"/>
          <w:szCs w:val="24"/>
        </w:rPr>
        <w:t>hemibody</w:t>
      </w:r>
      <w:proofErr w:type="spellEnd"/>
      <w:r w:rsidRPr="00522DE5">
        <w:rPr>
          <w:rFonts w:ascii="Arial" w:hAnsi="Arial" w:cs="Arial"/>
          <w:sz w:val="24"/>
          <w:szCs w:val="24"/>
        </w:rPr>
        <w:t xml:space="preserve">. Specifically, we used the following SCOPA-M motor items: (1) rest tremor, (2) postural tremor, (3) rapid alternating movements of the hands, and (4) rigidity. Patients with an exact asymmetry index of </w:t>
      </w:r>
      <w:r w:rsidRPr="00522DE5">
        <w:rPr>
          <w:rStyle w:val="Fett"/>
          <w:rFonts w:ascii="Arial" w:hAnsi="Arial" w:cs="Arial"/>
          <w:b w:val="0"/>
          <w:bCs w:val="0"/>
          <w:sz w:val="24"/>
          <w:szCs w:val="24"/>
        </w:rPr>
        <w:t>1</w:t>
      </w:r>
      <w:r w:rsidRPr="00522DE5">
        <w:rPr>
          <w:rFonts w:ascii="Arial" w:hAnsi="Arial" w:cs="Arial"/>
          <w:sz w:val="24"/>
          <w:szCs w:val="24"/>
        </w:rPr>
        <w:t xml:space="preserve"> were classified as having </w:t>
      </w:r>
      <w:r w:rsidRPr="00522DE5">
        <w:rPr>
          <w:rStyle w:val="Fett"/>
          <w:rFonts w:ascii="Arial" w:hAnsi="Arial" w:cs="Arial"/>
          <w:b w:val="0"/>
          <w:bCs w:val="0"/>
          <w:sz w:val="24"/>
          <w:szCs w:val="24"/>
        </w:rPr>
        <w:t>symmetric PD</w:t>
      </w:r>
      <w:r w:rsidRPr="00522DE5">
        <w:rPr>
          <w:rFonts w:ascii="Arial" w:hAnsi="Arial" w:cs="Arial"/>
          <w:sz w:val="24"/>
          <w:szCs w:val="24"/>
        </w:rPr>
        <w:t xml:space="preserve">, while all others (asymmetry index </w:t>
      </w:r>
      <w:r w:rsidRPr="00522DE5">
        <w:rPr>
          <w:rFonts w:ascii="Arial" w:hAnsi="Arial" w:cs="Arial" w:hint="eastAsia"/>
          <w:sz w:val="24"/>
          <w:szCs w:val="24"/>
        </w:rPr>
        <w:t>≠</w:t>
      </w:r>
      <w:r w:rsidRPr="00522DE5">
        <w:rPr>
          <w:rFonts w:ascii="Arial" w:hAnsi="Arial" w:cs="Arial"/>
          <w:sz w:val="24"/>
          <w:szCs w:val="24"/>
        </w:rPr>
        <w:t xml:space="preserve"> 1) were classified as </w:t>
      </w:r>
      <w:r w:rsidRPr="00522DE5">
        <w:rPr>
          <w:rStyle w:val="Fett"/>
          <w:rFonts w:ascii="Arial" w:hAnsi="Arial" w:cs="Arial"/>
          <w:b w:val="0"/>
          <w:bCs w:val="0"/>
          <w:sz w:val="24"/>
          <w:szCs w:val="24"/>
        </w:rPr>
        <w:t>asymmetric PD</w:t>
      </w:r>
      <w:r w:rsidRPr="00522DE5">
        <w:rPr>
          <w:rFonts w:ascii="Arial" w:hAnsi="Arial" w:cs="Arial"/>
          <w:sz w:val="24"/>
          <w:szCs w:val="24"/>
        </w:rPr>
        <w:t xml:space="preserve">. </w:t>
      </w:r>
      <w:proofErr w:type="spellStart"/>
      <w:r w:rsidRPr="00522DE5">
        <w:rPr>
          <w:rFonts w:ascii="Arial" w:hAnsi="Arial" w:cs="Arial"/>
          <w:sz w:val="24"/>
          <w:szCs w:val="24"/>
        </w:rPr>
        <w:t>Cubo</w:t>
      </w:r>
      <w:proofErr w:type="spellEnd"/>
      <w:r w:rsidRPr="00522DE5">
        <w:rPr>
          <w:rFonts w:ascii="Arial" w:hAnsi="Arial" w:cs="Arial"/>
          <w:sz w:val="24"/>
          <w:szCs w:val="24"/>
        </w:rPr>
        <w:t xml:space="preserve"> et al.</w:t>
      </w:r>
      <w:r w:rsidR="000478BA" w:rsidRPr="00522DE5">
        <w:rPr>
          <w:rFonts w:ascii="Arial" w:hAnsi="Arial" w:cs="Arial"/>
          <w:sz w:val="24"/>
          <w:szCs w:val="24"/>
        </w:rPr>
        <w:t xml:space="preserve"> </w:t>
      </w:r>
      <w:r w:rsidRPr="00522DE5">
        <w:rPr>
          <w:rFonts w:ascii="Arial" w:hAnsi="Arial" w:cs="Arial"/>
          <w:sz w:val="24"/>
          <w:szCs w:val="24"/>
        </w:rPr>
        <w:t>focused on gradations of asymmetry</w:t>
      </w:r>
      <w:r w:rsidR="000478BA" w:rsidRPr="00522DE5">
        <w:rPr>
          <w:rFonts w:ascii="Arial" w:hAnsi="Arial" w:cs="Arial"/>
          <w:sz w:val="24"/>
          <w:szCs w:val="24"/>
        </w:rPr>
        <w:t xml:space="preserve"> and excluded symmetric patients, whereas included these patients</w:t>
      </w:r>
      <w:r w:rsidRPr="00522DE5">
        <w:rPr>
          <w:rFonts w:ascii="Arial" w:hAnsi="Arial" w:cs="Arial"/>
          <w:sz w:val="24"/>
          <w:szCs w:val="24"/>
        </w:rPr>
        <w:t>. Additionally, we subdivided the asymmetric group into mild/moderate and severe asymmetry categories in a post hoc analysis to explore whether the degree of asymmetry influenced clinical outcomes.</w:t>
      </w:r>
    </w:p>
    <w:p w14:paraId="03981012" w14:textId="77777777" w:rsidR="00E07A78" w:rsidRPr="00522DE5" w:rsidRDefault="00E07A78" w:rsidP="00E33C6D">
      <w:pPr>
        <w:pStyle w:val="StandardWeb"/>
        <w:spacing w:line="480" w:lineRule="auto"/>
        <w:ind w:right="901"/>
        <w:jc w:val="both"/>
        <w:rPr>
          <w:rFonts w:ascii="Arial" w:hAnsi="Arial" w:cs="Arial"/>
          <w:sz w:val="24"/>
          <w:szCs w:val="24"/>
          <w:lang w:val="en-US"/>
        </w:rPr>
      </w:pPr>
    </w:p>
    <w:p w14:paraId="66801E07" w14:textId="77777777" w:rsidR="00E33C6D" w:rsidRPr="00522DE5" w:rsidRDefault="00E33C6D" w:rsidP="00E33C6D">
      <w:pPr>
        <w:pStyle w:val="berschrift2"/>
      </w:pPr>
      <w:r w:rsidRPr="00522DE5">
        <w:t xml:space="preserve">Clinical assessment and outcome parameters </w:t>
      </w:r>
    </w:p>
    <w:p w14:paraId="5C0CE302" w14:textId="607CBAB6" w:rsidR="00E33C6D" w:rsidRPr="00522DE5" w:rsidRDefault="00E33C6D" w:rsidP="00E33C6D">
      <w:pPr>
        <w:ind w:right="901"/>
      </w:pPr>
      <w:r w:rsidRPr="00522DE5">
        <w:t>The following clinical assessments were conducted preoperatively in the MedON and at 6-month follow-up in the MedON and stimulation on state (</w:t>
      </w:r>
      <w:proofErr w:type="spellStart"/>
      <w:r w:rsidRPr="00522DE5">
        <w:t>MedON</w:t>
      </w:r>
      <w:proofErr w:type="spellEnd"/>
      <w:r w:rsidRPr="00522DE5">
        <w:t>/</w:t>
      </w:r>
      <w:proofErr w:type="spellStart"/>
      <w:r w:rsidRPr="00522DE5">
        <w:t>StimON</w:t>
      </w:r>
      <w:proofErr w:type="spellEnd"/>
      <w:r w:rsidRPr="00522DE5">
        <w:t>). The MedON was defined as at least 30 minutes after intake of dopaminergic medication</w:t>
      </w:r>
      <w:r w:rsidR="00634102" w:rsidRPr="00522DE5">
        <w:t>,</w:t>
      </w:r>
      <w:r w:rsidRPr="00522DE5">
        <w:t xml:space="preserve"> and after movement disorder neurologists and patients noted the best clinical improvement.</w:t>
      </w:r>
      <w:r w:rsidRPr="00522DE5">
        <w:fldChar w:fldCharType="begin">
          <w:fldData xml:space="preserve">PEVuZE5vdGU+PENpdGU+PEF1dGhvcj5OZXR0ZXJzaGVpbTwvQXV0aG9yPjxZZWFyPjIwMTk8L1ll
YXI+PFJlY051bT4xMDQzPC9SZWNOdW0+PERpc3BsYXlUZXh0PjxzdHlsZSBmYWNlPSJzdXBlcnNj
cmlwdCI+MTc8L3N0eWxlPjwvRGlzcGxheVRleHQ+PHJlY29yZD48cmVjLW51bWJlcj4xMDQzPC9y
ZWMtbnVtYmVyPjxmb3JlaWduLWtleXM+PGtleSBhcHA9IkVOIiBkYi1pZD0iMjBhdGRzZWZwd2R3
ZXZlNWFhM3hlMnRpdndwdGV6MGRkMjlhIiB0aW1lc3RhbXA9IjE1MzE1NTMxMzUiPjEwNDM8L2tl
eT48L2ZvcmVpZ24ta2V5cz48cmVmLXR5cGUgbmFtZT0iSm91cm5hbCBBcnRpY2xlIj4xNzwvcmVm
LXR5cGU+PGNvbnRyaWJ1dG9ycz48YXV0aG9ycz48YXV0aG9yPk5ldHRlcnNoZWltLCBGLiBTLjwv
YXV0aG9yPjxhdXRob3I+TG9laHJlciwgUC4gQS48L2F1dGhvcj48YXV0aG9yPldlYmVyLCBJLjwv
YXV0aG9yPjxhdXRob3I+SnVuZywgRi48L2F1dGhvcj48YXV0aG9yPkRlbWJlaywgVC4gQS48L2F1
dGhvcj48YXV0aG9yPlBlbHplciwgRS4gQS48L2F1dGhvcj48YXV0aG9yPkRhZnNhcmksIEguIFMu
PC9hdXRob3I+PGF1dGhvcj5IdWJlciwgQy4gQS48L2F1dGhvcj48YXV0aG9yPlRpdHRnZW1leWVy
LCBNLjwvYXV0aG9yPjxhdXRob3I+VGltbWVybWFubiwgTC48L2F1dGhvcj48L2F1dGhvcnM+PC9j
b250cmlidXRvcnM+PGF1dGgtYWRkcmVzcz5EZXBhcnRtZW50IG9mIE5ldXJvbG9neSwgVW5pdmVy
c2l0eSBIb3NwaXRhbCBDb2xvZ25lLCBDb2xvZ25lLCBHZXJtYW55LiYjeEQ7RGVwYXJ0bWVudCBv
ZiBOZXVyb2xvZ3ksIFVuaXZlcnNpdHkgSG9zcGl0YWwgQ29sb2duZSwgQ29sb2duZSwgR2VybWFu
eTsgRGVwYXJ0bWVudCBvZiBOZXVyb2xvZ3ksIFVuaXZlcnNpdHkgSG9zcGl0YWwgR2llc3NlbiBh
bmQgTWFyYnVyZywgTWFyYnVyZywgR2VybWFueS4gRWxlY3Ryb25pYyBhZGRyZXNzOiBwaGlsaXBw
LmxvZWhyZXJAdWstZ20uZGUuJiN4RDtEZXBhcnRtZW50IG9mIE5ldXJvbG9neSwgVW5pdmVyc2l0
eSBIb3NwaXRhbCBHaWVzc2VuIGFuZCBNYXJidXJnLCBNYXJidXJnLCBHZXJtYW55LiYjeEQ7RGVw
YXJ0bWVudCBvZiBOZXVyb2xvZ3ksIFVuaXZlcnNpdHkgSG9zcGl0YWwgQ29sb2duZSwgQ29sb2du
ZSwgR2VybWFueTsgTWF4IFBsYW5jayBJbnN0aXR1dGUgZm9yIE1ldGFib2xpc20gUmVzZWFyY2gs
IENvbG9nbmUsIEdlcm1hbnkuJiN4RDtEZXBhcnRtZW50IG9mIE5ldXJvbG9neSwgVW5pdmVyc2l0
eSBIb3NwaXRhbCBDb2xvZ25lLCBDb2xvZ25lLCBHZXJtYW55OyBOYXRpb25hbCBQYXJraW5zb24g
Rm91bmRhdGlvbiBJbnRlcm5hdGlvbmFsIENlbnRyZSBvZiBFeGNlbGxlbmNlLCBLaW5nJmFwb3M7
cyBDb2xsZWdlIEhvc3BpdGFsLCBMb25kb24sIFVuaXRlZCBLaW5nZG9tLiYjeEQ7RGVwYXJ0bWVu
dCBvZiBQc3ljaGlhdHJ5IChVUEspLCBVbml2ZXJzaXR5IG9mIEJhc2VsLCBCYXNlbCwgU3dpdHpl
cmxhbmQuJiN4RDtNYXggUGxhbmNrIEluc3RpdHV0ZSBmb3IgTWV0YWJvbGlzbSBSZXNlYXJjaCwg
Q29sb2duZSwgR2VybWFueS4mI3hEO0RlcGFydG1lbnQgb2YgTmV1cm9sb2d5LCBVbml2ZXJzaXR5
IEhvc3BpdGFsIEdpZXNzZW4gYW5kIE1hcmJ1cmcsIE1hcmJ1cmcsIEdlcm1hbnkuIEVsZWN0cm9u
aWMgYWRkcmVzczogbGFycy50aW1tZXJtYW5uQHVrLWdtLmRlLjwvYXV0aC1hZGRyZXNzPjx0aXRs
ZXM+PHRpdGxlPkRvcGFtaW5lIHN1YnN0aXR1dGlvbiBhbHRlcnMgZWZmZWN0aXZlIGNvbm5lY3Rp
dml0eSBvZiBjb3J0aWNhbCBwcmVmcm9udGFsLCBwcmVtb3RvciwgYW5kIG1vdG9yIHJlZ2lvbnMg
ZHVyaW5nIGNvbXBsZXggYmltYW51YWwgZmluZ2VyIG1vdmVtZW50cyBpbiBQYXJraW5zb24mYXBv
cztzIGRpc2Vhc2U8L3RpdGxlPjxzZWNvbmRhcnktdGl0bGU+TmV1cm9pbWFnZTwvc2Vjb25kYXJ5
LXRpdGxlPjwvdGl0bGVzPjxwZXJpb2RpY2FsPjxmdWxsLXRpdGxlPk5ldXJvaW1hZ2U8L2Z1bGwt
dGl0bGU+PC9wZXJpb2RpY2FsPjxwYWdlcz4xMTgtMTMyPC9wYWdlcz48dm9sdW1lPjE5MDwvdm9s
dW1lPjxrZXl3b3Jkcz48a2V5d29yZD5BZHVsdDwva2V5d29yZD48a2V5d29yZD5CcmFpbiBXYXZl
cy8qZHJ1ZyBlZmZlY3RzL3BoeXNpb2xvZ3k8L2tleXdvcmQ+PGtleXdvcmQ+RG9wYW1pbmUgQWdl
bnRzLypwaGFybWFjb2xvZ3k8L2tleXdvcmQ+PGtleXdvcmQ+RWxlY3Ryb2VuY2VwaGFsb2dyYXBo
eSBQaGFzZSBTeW5jaHJvbml6YXRpb24vKmRydWcgZWZmZWN0cy9waHlzaW9sb2d5PC9rZXl3b3Jk
PjxrZXl3b3JkPkZlbWFsZTwva2V5d29yZD48a2V5d29yZD5GaW5nZXJzL3BoeXNpb2xvZ3k8L2tl
eXdvcmQ+PGtleXdvcmQ+SHVtYW5zPC9rZXl3b3JkPjxrZXl3b3JkPkxldm9kb3BhLypwaGFybWFj
b2xvZ3k8L2tleXdvcmQ+PGtleXdvcmQ+TWFsZTwva2V5d29yZD48a2V5d29yZD5NaWRkbGUgQWdl
ZDwva2V5d29yZD48a2V5d29yZD5Nb2RlbHMsIE5ldXJvbG9naWNhbDwva2V5d29yZD48a2V5d29y
ZD5Nb3RvciBBY3Rpdml0eS8qZHJ1ZyBlZmZlY3RzL3BoeXNpb2xvZ3k8L2tleXdvcmQ+PGtleXdv
cmQ+TW90b3IgQ29ydGV4LypkcnVnIGVmZmVjdHMvKnBoeXNpb3BhdGhvbG9neTwva2V5d29yZD48
a2V5d29yZD5QYXJraW5zb24gRGlzZWFzZS8qZHJ1ZyB0aGVyYXB5LypwaHlzaW9wYXRob2xvZ3k8
L2tleXdvcmQ+PGtleXdvcmQ+UHJlZnJvbnRhbCBDb3J0ZXgvKmRydWcgZWZmZWN0cy8qcGh5c2lv
cGF0aG9sb2d5PC9rZXl3b3JkPjxrZXl3b3JkPlBzeWNob21vdG9yIFBlcmZvcm1hbmNlLypkcnVn
IGVmZmVjdHMvcGh5c2lvbG9neTwva2V5d29yZD48a2V5d29yZD5EeW5hbWljIGNhdXNhbCBtb2Rl
bGluZyAoRENNKTwva2V5d29yZD48a2V5d29yZD5FZmZlY3RpdmUgY29ubmVjdGl2aXR5PC9rZXl3
b3JkPjxrZXl3b3JkPkVsZWN0cm9lbmNlcGhhbG9ncmFwaHkgKEVFRyk8L2tleXdvcmQ+PGtleXdv
cmQ+TW90b3Igc3lzdGVtPC9rZXl3b3JkPjxrZXl3b3JkPlBhcmtpbnNvbiZhcG9zO3MgZGlzZWFz
ZTwva2V5d29yZD48L2tleXdvcmRzPjxkYXRlcz48eWVhcj4yMDE5PC95ZWFyPjxwdWItZGF0ZXM+
PGRhdGU+QXByIDE1PC9kYXRlPjwvcHViLWRhdGVzPjwvZGF0ZXM+PGlzYm4+MTA5NS05NTcyIChF
bGVjdHJvbmljKSYjeEQ7MTA1My04MTE5IChMaW5raW5nKTwvaXNibj48YWNjZXNzaW9uLW51bT4y
OTY5ODczMjwvYWNjZXNzaW9uLW51bT48dXJscz48cmVsYXRlZC11cmxzPjx1cmw+aHR0cHM6Ly93
d3cubmNiaS5ubG0ubmloLmdvdi9wdWJtZWQvMjk2OTg3MzI8L3VybD48L3JlbGF0ZWQtdXJscz48
L3VybHM+PGVsZWN0cm9uaWMtcmVzb3VyY2UtbnVtPjEwLjEwMTYvai5uZXVyb2ltYWdlLjIwMTgu
MDQuMDMwPC9lbGVjdHJvbmljLXJlc291cmNlLW51bT48L3JlY29yZD48L0NpdGU+PC9FbmROb3Rl
PgB=
</w:fldData>
        </w:fldChar>
      </w:r>
      <w:r w:rsidR="00544C03" w:rsidRPr="00522DE5">
        <w:instrText xml:space="preserve"> ADDIN EN.CITE </w:instrText>
      </w:r>
      <w:r w:rsidR="00544C03" w:rsidRPr="00522DE5">
        <w:fldChar w:fldCharType="begin">
          <w:fldData xml:space="preserve">PEVuZE5vdGU+PENpdGU+PEF1dGhvcj5OZXR0ZXJzaGVpbTwvQXV0aG9yPjxZZWFyPjIwMTk8L1ll
YXI+PFJlY051bT4xMDQzPC9SZWNOdW0+PERpc3BsYXlUZXh0PjxzdHlsZSBmYWNlPSJzdXBlcnNj
cmlwdCI+MTc8L3N0eWxlPjwvRGlzcGxheVRleHQ+PHJlY29yZD48cmVjLW51bWJlcj4xMDQzPC9y
ZWMtbnVtYmVyPjxmb3JlaWduLWtleXM+PGtleSBhcHA9IkVOIiBkYi1pZD0iMjBhdGRzZWZwd2R3
ZXZlNWFhM3hlMnRpdndwdGV6MGRkMjlhIiB0aW1lc3RhbXA9IjE1MzE1NTMxMzUiPjEwNDM8L2tl
eT48L2ZvcmVpZ24ta2V5cz48cmVmLXR5cGUgbmFtZT0iSm91cm5hbCBBcnRpY2xlIj4xNzwvcmVm
LXR5cGU+PGNvbnRyaWJ1dG9ycz48YXV0aG9ycz48YXV0aG9yPk5ldHRlcnNoZWltLCBGLiBTLjwv
YXV0aG9yPjxhdXRob3I+TG9laHJlciwgUC4gQS48L2F1dGhvcj48YXV0aG9yPldlYmVyLCBJLjwv
YXV0aG9yPjxhdXRob3I+SnVuZywgRi48L2F1dGhvcj48YXV0aG9yPkRlbWJlaywgVC4gQS48L2F1
dGhvcj48YXV0aG9yPlBlbHplciwgRS4gQS48L2F1dGhvcj48YXV0aG9yPkRhZnNhcmksIEguIFMu
PC9hdXRob3I+PGF1dGhvcj5IdWJlciwgQy4gQS48L2F1dGhvcj48YXV0aG9yPlRpdHRnZW1leWVy
LCBNLjwvYXV0aG9yPjxhdXRob3I+VGltbWVybWFubiwgTC48L2F1dGhvcj48L2F1dGhvcnM+PC9j
b250cmlidXRvcnM+PGF1dGgtYWRkcmVzcz5EZXBhcnRtZW50IG9mIE5ldXJvbG9neSwgVW5pdmVy
c2l0eSBIb3NwaXRhbCBDb2xvZ25lLCBDb2xvZ25lLCBHZXJtYW55LiYjeEQ7RGVwYXJ0bWVudCBv
ZiBOZXVyb2xvZ3ksIFVuaXZlcnNpdHkgSG9zcGl0YWwgQ29sb2duZSwgQ29sb2duZSwgR2VybWFu
eTsgRGVwYXJ0bWVudCBvZiBOZXVyb2xvZ3ksIFVuaXZlcnNpdHkgSG9zcGl0YWwgR2llc3NlbiBh
bmQgTWFyYnVyZywgTWFyYnVyZywgR2VybWFueS4gRWxlY3Ryb25pYyBhZGRyZXNzOiBwaGlsaXBw
LmxvZWhyZXJAdWstZ20uZGUuJiN4RDtEZXBhcnRtZW50IG9mIE5ldXJvbG9neSwgVW5pdmVyc2l0
eSBIb3NwaXRhbCBHaWVzc2VuIGFuZCBNYXJidXJnLCBNYXJidXJnLCBHZXJtYW55LiYjeEQ7RGVw
YXJ0bWVudCBvZiBOZXVyb2xvZ3ksIFVuaXZlcnNpdHkgSG9zcGl0YWwgQ29sb2duZSwgQ29sb2du
ZSwgR2VybWFueTsgTWF4IFBsYW5jayBJbnN0aXR1dGUgZm9yIE1ldGFib2xpc20gUmVzZWFyY2gs
IENvbG9nbmUsIEdlcm1hbnkuJiN4RDtEZXBhcnRtZW50IG9mIE5ldXJvbG9neSwgVW5pdmVyc2l0
eSBIb3NwaXRhbCBDb2xvZ25lLCBDb2xvZ25lLCBHZXJtYW55OyBOYXRpb25hbCBQYXJraW5zb24g
Rm91bmRhdGlvbiBJbnRlcm5hdGlvbmFsIENlbnRyZSBvZiBFeGNlbGxlbmNlLCBLaW5nJmFwb3M7
cyBDb2xsZWdlIEhvc3BpdGFsLCBMb25kb24sIFVuaXRlZCBLaW5nZG9tLiYjeEQ7RGVwYXJ0bWVu
dCBvZiBQc3ljaGlhdHJ5IChVUEspLCBVbml2ZXJzaXR5IG9mIEJhc2VsLCBCYXNlbCwgU3dpdHpl
cmxhbmQuJiN4RDtNYXggUGxhbmNrIEluc3RpdHV0ZSBmb3IgTWV0YWJvbGlzbSBSZXNlYXJjaCwg
Q29sb2duZSwgR2VybWFueS4mI3hEO0RlcGFydG1lbnQgb2YgTmV1cm9sb2d5LCBVbml2ZXJzaXR5
IEhvc3BpdGFsIEdpZXNzZW4gYW5kIE1hcmJ1cmcsIE1hcmJ1cmcsIEdlcm1hbnkuIEVsZWN0cm9u
aWMgYWRkcmVzczogbGFycy50aW1tZXJtYW5uQHVrLWdtLmRlLjwvYXV0aC1hZGRyZXNzPjx0aXRs
ZXM+PHRpdGxlPkRvcGFtaW5lIHN1YnN0aXR1dGlvbiBhbHRlcnMgZWZmZWN0aXZlIGNvbm5lY3Rp
dml0eSBvZiBjb3J0aWNhbCBwcmVmcm9udGFsLCBwcmVtb3RvciwgYW5kIG1vdG9yIHJlZ2lvbnMg
ZHVyaW5nIGNvbXBsZXggYmltYW51YWwgZmluZ2VyIG1vdmVtZW50cyBpbiBQYXJraW5zb24mYXBv
cztzIGRpc2Vhc2U8L3RpdGxlPjxzZWNvbmRhcnktdGl0bGU+TmV1cm9pbWFnZTwvc2Vjb25kYXJ5
LXRpdGxlPjwvdGl0bGVzPjxwZXJpb2RpY2FsPjxmdWxsLXRpdGxlPk5ldXJvaW1hZ2U8L2Z1bGwt
dGl0bGU+PC9wZXJpb2RpY2FsPjxwYWdlcz4xMTgtMTMyPC9wYWdlcz48dm9sdW1lPjE5MDwvdm9s
dW1lPjxrZXl3b3Jkcz48a2V5d29yZD5BZHVsdDwva2V5d29yZD48a2V5d29yZD5CcmFpbiBXYXZl
cy8qZHJ1ZyBlZmZlY3RzL3BoeXNpb2xvZ3k8L2tleXdvcmQ+PGtleXdvcmQ+RG9wYW1pbmUgQWdl
bnRzLypwaGFybWFjb2xvZ3k8L2tleXdvcmQ+PGtleXdvcmQ+RWxlY3Ryb2VuY2VwaGFsb2dyYXBo
eSBQaGFzZSBTeW5jaHJvbml6YXRpb24vKmRydWcgZWZmZWN0cy9waHlzaW9sb2d5PC9rZXl3b3Jk
PjxrZXl3b3JkPkZlbWFsZTwva2V5d29yZD48a2V5d29yZD5GaW5nZXJzL3BoeXNpb2xvZ3k8L2tl
eXdvcmQ+PGtleXdvcmQ+SHVtYW5zPC9rZXl3b3JkPjxrZXl3b3JkPkxldm9kb3BhLypwaGFybWFj
b2xvZ3k8L2tleXdvcmQ+PGtleXdvcmQ+TWFsZTwva2V5d29yZD48a2V5d29yZD5NaWRkbGUgQWdl
ZDwva2V5d29yZD48a2V5d29yZD5Nb2RlbHMsIE5ldXJvbG9naWNhbDwva2V5d29yZD48a2V5d29y
ZD5Nb3RvciBBY3Rpdml0eS8qZHJ1ZyBlZmZlY3RzL3BoeXNpb2xvZ3k8L2tleXdvcmQ+PGtleXdv
cmQ+TW90b3IgQ29ydGV4LypkcnVnIGVmZmVjdHMvKnBoeXNpb3BhdGhvbG9neTwva2V5d29yZD48
a2V5d29yZD5QYXJraW5zb24gRGlzZWFzZS8qZHJ1ZyB0aGVyYXB5LypwaHlzaW9wYXRob2xvZ3k8
L2tleXdvcmQ+PGtleXdvcmQ+UHJlZnJvbnRhbCBDb3J0ZXgvKmRydWcgZWZmZWN0cy8qcGh5c2lv
cGF0aG9sb2d5PC9rZXl3b3JkPjxrZXl3b3JkPlBzeWNob21vdG9yIFBlcmZvcm1hbmNlLypkcnVn
IGVmZmVjdHMvcGh5c2lvbG9neTwva2V5d29yZD48a2V5d29yZD5EeW5hbWljIGNhdXNhbCBtb2Rl
bGluZyAoRENNKTwva2V5d29yZD48a2V5d29yZD5FZmZlY3RpdmUgY29ubmVjdGl2aXR5PC9rZXl3
b3JkPjxrZXl3b3JkPkVsZWN0cm9lbmNlcGhhbG9ncmFwaHkgKEVFRyk8L2tleXdvcmQ+PGtleXdv
cmQ+TW90b3Igc3lzdGVtPC9rZXl3b3JkPjxrZXl3b3JkPlBhcmtpbnNvbiZhcG9zO3MgZGlzZWFz
ZTwva2V5d29yZD48L2tleXdvcmRzPjxkYXRlcz48eWVhcj4yMDE5PC95ZWFyPjxwdWItZGF0ZXM+
PGRhdGU+QXByIDE1PC9kYXRlPjwvcHViLWRhdGVzPjwvZGF0ZXM+PGlzYm4+MTA5NS05NTcyIChF
bGVjdHJvbmljKSYjeEQ7MTA1My04MTE5IChMaW5raW5nKTwvaXNibj48YWNjZXNzaW9uLW51bT4y
OTY5ODczMjwvYWNjZXNzaW9uLW51bT48dXJscz48cmVsYXRlZC11cmxzPjx1cmw+aHR0cHM6Ly93
d3cubmNiaS5ubG0ubmloLmdvdi9wdWJtZWQvMjk2OTg3MzI8L3VybD48L3JlbGF0ZWQtdXJscz48
L3VybHM+PGVsZWN0cm9uaWMtcmVzb3VyY2UtbnVtPjEwLjEwMTYvai5uZXVyb2ltYWdlLjIwMTgu
MDQuMDMwPC9lbGVjdHJvbmljLXJlc291cmNlLW51bT48L3JlY29yZD48L0NpdGU+PC9FbmROb3Rl
PgB=
</w:fldData>
        </w:fldChar>
      </w:r>
      <w:r w:rsidR="00544C03" w:rsidRPr="00522DE5">
        <w:instrText xml:space="preserve"> ADDIN EN.CITE.DATA </w:instrText>
      </w:r>
      <w:r w:rsidR="00544C03" w:rsidRPr="00522DE5">
        <w:fldChar w:fldCharType="end"/>
      </w:r>
      <w:r w:rsidRPr="00522DE5">
        <w:fldChar w:fldCharType="separate"/>
      </w:r>
      <w:r w:rsidR="00152B89" w:rsidRPr="00522DE5">
        <w:rPr>
          <w:noProof/>
          <w:vertAlign w:val="superscript"/>
        </w:rPr>
        <w:t>17</w:t>
      </w:r>
      <w:r w:rsidRPr="00522DE5">
        <w:fldChar w:fldCharType="end"/>
      </w:r>
      <w:r w:rsidRPr="00522DE5">
        <w:t xml:space="preserve"> DBS settings with the largest therapeutic window were selected based on the highest threshold for side effects and the lowest threshold for improvement of tremor, rigidity, and bradykinesia.</w:t>
      </w:r>
      <w:r w:rsidRPr="00522DE5">
        <w:fldChar w:fldCharType="begin">
          <w:fldData xml:space="preserve">PEVuZE5vdGU+PENpdGU+PEF1dGhvcj5LbnVkc2VuPC9BdXRob3I+PFllYXI+MjAxOTwvWWVhcj48
UmVjTnVtPjc4ODwvUmVjTnVtPjxEaXNwbGF5VGV4dD48c3R5bGUgZmFjZT0ic3VwZXJzY3JpcHQi
PjE4PC9zdHlsZT48L0Rpc3BsYXlUZXh0PjxyZWNvcmQ+PHJlYy1udW1iZXI+Nzg4PC9yZWMtbnVt
YmVyPjxmb3JlaWduLWtleXM+PGtleSBhcHA9IkVOIiBkYi1pZD0iZTI1cjl4eDBqYWVkeDhlNTky
dnBmOXQ3Znd4dmRwNWFweHphIiB0aW1lc3RhbXA9IjE2NjM2ODIxODYiPjc4ODwva2V5PjwvZm9y
ZWlnbi1rZXlzPjxyZWYtdHlwZSBuYW1lPSJKb3VybmFsIEFydGljbGUiPjE3PC9yZWYtdHlwZT48
Y29udHJpYnV0b3JzPjxhdXRob3JzPjxhdXRob3I+S251ZHNlbiwgSy48L2F1dGhvcj48YXV0aG9y
PktyYWNrLCBQLjwvYXV0aG9yPjxhdXRob3I+VG9uZGVyLCBMLjwvYXV0aG9yPjxhdXRob3I+SG91
ZXRvLCBKLiBMLjwvYXV0aG9yPjxhdXRob3I+UmF1LCBKLjwvYXV0aG9yPjxhdXRob3I+U2NoYWRl
LUJyaXR0aW5nZXIsIEMuPC9hdXRob3I+PGF1dGhvcj5IYXJ0bWFubiwgQS48L2F1dGhvcj48YXV0
aG9yPkhhbGJpZywgVC4gRC48L2F1dGhvcj48YXV0aG9yPlBhc2NoZW4sIFMuPC9hdXRob3I+PGF1
dGhvcj5CYXJiZSwgTS4gVC48L2F1dGhvcj48YXV0aG9yPkt1aG4sIEEuPC9hdXRob3I+PGF1dGhv
cj5GcmFpeCwgVi48L2F1dGhvcj48YXV0aG9yPkJyZWZlbC1Db3VyYm9uLCBDLjwvYXV0aG9yPjxh
dXRob3I+VmVzcGVyLCBKLjwvYXV0aG9yPjxhdXRob3I+TWFsdGV0ZSwgRC48L2F1dGhvcj48YXV0
aG9yPlNpeGVsLURvcmluZywgRi48L2F1dGhvcj48YXV0aG9yPldlaXNzLCBELjwvYXV0aG9yPjxh
dXRob3I+V2l0amFzLCBULjwvYXV0aG9yPjxhdXRob3I+VGhvYm9pcywgUy48L2F1dGhvcj48YXV0
aG9yPkFnaWQsIFkuPC9hdXRob3I+PGF1dGhvcj5TY2huaXR6bGVyLCBBLjwvYXV0aG9yPjxhdXRo
b3I+U2NodWVwYmFjaCwgVy4gTS4gTS48L2F1dGhvcj48YXV0aG9yPlRpbW1lcm1hbm4sIEwuPC9h
dXRob3I+PGF1dGhvcj5EYW1pZXIsIFAuPC9hdXRob3I+PGF1dGhvcj5WaWRhaWxoZXQsIE0uPC9h
dXRob3I+PGF1dGhvcj5EZXVzY2hsLCBHLjwvYXV0aG9yPjxhdXRob3I+RWFybHlzdGltIHN0dWR5
IGdyb3VwPC9hdXRob3I+PC9hdXRob3JzPjwvY29udHJpYnV0b3JzPjxhdXRoLWFkZHJlc3M+RGVw
YXJ0bWVudCBvZiBOZXVyb2xvZ3ksIENocmlzdGlhbi1BbGJyZWNodHMtVW5pdmVyc2l0eSwgS2ll
bCwgR2VybWFueS4mI3hEO0RlcGFydG1lbnQgb2YgTmV1cm9sb2d5LCBEaXZpc2lvbiBvZiBNb3Zl
bWVudCBEaXNvcmRlcnMsIEluc2Vsc3BpdGFsLCBVbml2ZXJzaXR5IEhvc3BpdGFsIEJlcm4sIFN3
aXR6ZXJsYW5kLiYjeEQ7TWVkdHJvbmljLCBNaW5uZWFwb2xpcywgTU4sIFVTQS4mI3hEO1NlcnZp
Y2UgZGUgTmV1cm9sb2dpZSwgQ0lDIElOU0VSTS0xNDAyIElOU0VSTSwgQ2VudHJlIEV4cGVydCBS
ZWdpb25hbCBwb3VyIGxhIG1hbGFkaWUgZGUgUGFya2luc29uLCBQb2l0aWVycywgRnJhbmNlLiYj
eEQ7VGhlIENvb3JkaW5hdGluZyBDZW50ZXIgZm9yIENsaW5pY2FsIFRyaWFscywgUGhpbGlwcHMg
VW5pdmVyc2l0eSwgTWFyYnVyZywgR2VybWFueS4mI3hEO0Fzc2lzdGFuY2UgUHVibGlxdWUgSG9w
aXRhdXggZGUgUGFyaXMsIEluc3RpdHV0IE5hdGlvbmFsIGRlIFNhbnRlIGV0IGVuIFJlY2hlcmNo
ZSBNZWRpY2FsZSwgSW5zdGl0dXQgZHUgQ2VydmVhdSBldCBkZSBsYSBNb2VsbGUgRXBpbmllcmUs
IENlbnRyZSBkJmFwb3M7SW52ZXN0aWdhdGlvbiBDbGluaXF1ZSAxNDIyLCBEZXBhcnRlbWVudCBk
ZSBOZXVyb2xvZ2llLCBIb3BpdGFsIFBpdGllLVNhbHBldHJpZXJlLCBGLTc1MDEzLCBQYXJpcywg
RnJhbmNlLiYjeEQ7QXNzaXN0YW5jZSBQdWJsaXF1ZSBIb3BpdGF1eCBkZSBQYXJpcywgSW5zdGl0
dXQgTmF0aW9uYWwgZGUgU2FudGUgZXQgZW4gUmVjaGVyY2hlIE1lZGljYWxlLCBJbnN0aXR1dCBk
dSBDZXJ2ZWF1IGV0IGRlIGxhIE1vZWxsZSBFcGluaWVyZSwgQ2VudHJlIGQmYXBvcztJbnZlc3Rp
Z2F0aW9uIENsaW5pcXVlIDE0MjIsIERlcGFydGVtZW50IGRlIE5ldXJvbG9naWUsIEhvcGl0YWwg
UGl0aWUtU2FscGV0cmllcmUsIEYtNzUwMTMsIFBhcmlzLCBGcmFuY2U7IENoYXJpdGUgLSBVbml2
ZXJzaXRhdHNtZWRpemluIEJlcmxpbiwgQ2FtcHVzIE1pdHRlLCBOZXVyb0N1cmUgQ2xpbmljYWwg
UmVzZWFyY2ggQ2VudGVyLCBHZXJtYW55LiYjeEQ7VW5pdmVyc2l0eSBIb3NwaXRhbCBDb2xvZ25l
LCBEZXB0LiBvZiBOZXVyb2xvZ3ksIENvbG9nbmUsIEdlcm1hbnkuJiN4RDtDaGFyaXRlIC0gVW5p
dmVyc2l0YXRzbWVkaXppbiBCZXJsaW4sIENhbXB1cyBNaXR0ZSwgTmV1cm9DdXJlIENsaW5pY2Fs
IFJlc2VhcmNoIENlbnRlciwgR2VybWFueS4mI3hEO0dyZW5vYmxlIEluc3RpdHV0IGRlcyBOZXVy
b3NjaWVuY2VzIEdJTjsgSU5TRVJNIFUxMjE2OyBVbml2ZXJzaXRlIEdyZW5vYmxlIEFscGVzOyBG
LUdyZW5vYmxlLCBGcmFuY2U7IENlbnRyZSBIb3NwaXRhbG8tVW5pdmVyc2l0YWlyZSwgR3Jlbm9i
bGUsIEhvcGl0YWwgTWljaGFsbG9uLiBTZXJ2aWNlIGRlIE5ldXJvbG9naWUsIEZyYW5jZS4mI3hE
O0RlcGFydG1lbnQgb2YgTmV1cm9sb2d5LCBVbml2ZXJzaXR5IEhvc3BpdGFsIG9mIFRvdWxvdXNl
LCBGcmFuY2U7IERlcGFydG1lbnQgb2YgTmV1cm9sb2d5LCBEZXBhcnRtZW50IG9mIENsaW5pY2Fs
IFBoYXJtYWNvbG9neSwgVW5pdmVyc2l0eSBIb3NwaXRhbCBvZiBUb3Vsb3VzZSwgYW5kIFRvTklD
LCBUb3Vsb3VzZSBOZXVyb2ltYWdpbmcgQ2VudGVyLCBVbml2ZXJzaXR5IG9mIFRvdWxvdXNlLCBJ
bnNlcm0sIFVQUywgRnJhbmNlLiYjeEQ7RGVwYXJ0bWVudCBvZiBOZXVyb3N1cmdlcnksIFVuaXZl
cnNpdGF0c2tsaW5pa3VtIER1c3NlbGRvcmYsIEdlcm1hbnkuJiN4RDtEZXBhcnRtZW50IG9mIE5l
dXJvbG9neSwgUm91ZW4gVW5pdmVyc2l0eSBIb3NwaXRhbCBhbmQgVW5pdmVyc2l0eSBvZiBSb3Vl
bjsgYW5kIElOU0VSTSBVMTIzOSwgTGFib3JhdG9yeSBvZiBOZXVyb25hbCBhbmQgTmV1cm9lbmRv
Y3JpbmUgRGlmZmVyZW50aWF0aW9uIGFuZCBDb21tdW5pY2F0aW9uLCBNb250LVNhaW50LUFpZ25h
biwgRnJhbmNlLiYjeEQ7UGFyYWNlbHN1cy1FbGVuYS1LbGluaWsgS2Fzc2VsLCBHZXJtYW55LiYj
eEQ7RGVwYXJ0bWVudCBmb3IgTmV1cm9kZWdlbmVyYXRpdmUgRGlzZWFzZXMgYW5kIEhlcnRpZSBJ
bnN0aXR1dGUgZm9yIENsaW5pY2FsIEJyYWluIFJlc2VhcmNoLiBVbml2ZXJzaXR5IG9mIFR1Ymlu
Z2VuLCBUdWJpbmdlbiwgR2VybWFueS4mI3hEO0RlcGFydG1lbnQgb2YgTmV1cm9sb2d5LCBUaW1v
bmUgVW5pdmVyc2l0eSBIb3NwaXRhbCwgVU1SIDcyODksIENOUlMsIE1hcnNlaWxsZSwgRnJhbmNl
LiYjeEQ7VW5pdiBMeW9uLCBJbnN0aXR1dCBkZXMgU2NpZW5jZXMgQ29nbml0aXZlcyBNYXJjIEpl
YW5uZXJvZCwgQ05SUywgVU1SIDUyMjksIEJST04sIEZyYW5jZSBhbmQgSG9zcGljZXMgQ2l2aWxz
IGRlIEx5b24sIEhvcGl0YWwgTmV1cm9sb2dpcXVlIFBpZXJyZSBXZXJ0aGVpbWVyLCBTZXJ2aWNl
IGRlIE5ldXJvbG9naWUgQywgQ2VudHJlIEV4cGVydCBQYXJraW5zb24sIEJST04sIEZyYW5jZS4m
I3hEO0luc3RpdHV0ZSBvZiBDbGluaWNhbCBOZXVyb3NjaWVuY2UgYW5kIE1lZGljYWwgUHN5Y2hv
bG9neSwgSGVpbnJpY2gtSGVpbmUgVW5pdmVyc2l0eSwgRHVlc3NlbGRvcmYsIEdlcm1hbnkuJiN4
RDtBc3Npc3RhbmNlIFB1YmxpcXVlIEhvcGl0YXV4IGRlIFBhcmlzLCBJbnN0aXR1dCBOYXRpb25h
bCBkZSBTYW50ZSBldCBlbiBSZWNoZXJjaGUgTWVkaWNhbGUsIEluc3RpdHV0IGR1IENlcnZlYXUg
ZXQgZGUgbGEgTW9lbGxlIEVwaW5pZXJlLCBDZW50cmUgZCZhcG9zO0ludmVzdGlnYXRpb24gQ2xp
bmlxdWUgMTQyMiwgRGVwYXJ0ZW1lbnQgZGUgTmV1cm9sb2dpZSwgSG9waXRhbCBQaXRpZS1TYWxw
ZXRyaWVyZSwgRi03NTAxMywgUGFyaXMsIEZyYW5jZTsgSW5zdGl0dXRlIG9mIE5ldXJvbG9neSwg
S29ub2xmaW5nZW4sIFN3aXR6ZXJsYW5kOyBEZXBhcnRtZW50IG9mIE5ldXJvbG9neSwgVW5pdmVy
c2l0eSBIb3NwaXRhbCBCZXJuIGFuZCBVbml2ZXJzaXR5IG9mIEJlcm4sIFN3aXR6ZXJsYW5kLiYj
eEQ7VW5pdmVyc2l0YXRza2xpbmlrdW0gR2llc3NlbiB1bmQgTWFyYnVyZywgTWFyYnVyZyBDYW1w
dXMsIEdlcm1hbnkuJiN4RDtDSFUgTmFudGVzLCBIb3BpdGFsIExhZW5uZWMsIFNlcnZpY2UgZGUg
TmV1cm9sb2dpZSwgTmFudGVzLCBGcmFuY2UuJiN4RDtEZXBhcnRtZW50IG9mIE5ldXJvbG9neSwg
Q2hyaXN0aWFuLUFsYnJlY2h0cy1Vbml2ZXJzaXR5LCBLaWVsLCBHZXJtYW55LiBFbGVjdHJvbmlj
IGFkZHJlc3M6IGcuZGV1c2NobEBuZXVyb2xvZ2llLnVuaS1raWVsLmRlLjwvYXV0aC1hZGRyZXNz
Pjx0aXRsZXM+PHRpdGxlPlByb2dyYW1taW5nIHBhcmFtZXRlcnMgb2Ygc3VidGhhbGFtaWMgZGVl
cCBicmFpbiBzdGltdWxhdG9ycyBpbiBQYXJraW5zb24mYXBvcztzIGRpc2Vhc2UgZnJvbSBhIGNv
bnRyb2xsZWQgdHJpYWw8L3RpdGxlPjxzZWNvbmRhcnktdGl0bGU+UGFya2luc29uaXNtIFJlbGF0
IERpc29yZDwvc2Vjb25kYXJ5LXRpdGxlPjwvdGl0bGVzPjxwZXJpb2RpY2FsPjxmdWxsLXRpdGxl
PlBhcmtpbnNvbmlzbSBSZWxhdCBEaXNvcmQ8L2Z1bGwtdGl0bGU+PGFiYnItMT5QYXJraW5zb25p
c20gJmFtcDsgcmVsYXRlZCBkaXNvcmRlcnM8L2FiYnItMT48L3BlcmlvZGljYWw+PHBhZ2VzPjIx
Ny0yMjM8L3BhZ2VzPjx2b2x1bWU+NjU8L3ZvbHVtZT48ZWRpdGlvbj4yMDE5LzA3LzAyPC9lZGl0
aW9uPjxrZXl3b3Jkcz48a2V5d29yZD5BZ2VkPC9rZXl3b3JkPjxrZXl3b3JkPkRlZXAgQnJhaW4g
U3RpbXVsYXRpb24vKm1ldGhvZHMvc3RhbmRhcmRzPC9rZXl3b3JkPjxrZXl3b3JkPkZlbWFsZTwv
a2V5d29yZD48a2V5d29yZD5Gb2xsb3ctVXAgU3R1ZGllczwva2V5d29yZD48a2V5d29yZD5IdW1h
bnM8L2tleXdvcmQ+PGtleXdvcmQ+TWFsZTwva2V5d29yZD48a2V5d29yZD5NaWRkbGUgQWdlZDwv
a2V5d29yZD48a2V5d29yZD4qT3V0Y29tZSBhbmQgUHJvY2VzcyBBc3Nlc3NtZW50LCBIZWFsdGgg
Q2FyZTwva2V5d29yZD48a2V5d29yZD5QYXJraW5zb24gRGlzZWFzZS8qdGhlcmFweTwva2V5d29y
ZD48a2V5d29yZD4qU3VidGhhbGFtaWMgTnVjbGV1cy9zdXJnZXJ5PC9rZXl3b3JkPjwva2V5d29y
ZHM+PGRhdGVzPjx5ZWFyPjIwMTk8L3llYXI+PHB1Yi1kYXRlcz48ZGF0ZT5BdWc8L2RhdGU+PC9w
dWItZGF0ZXM+PC9kYXRlcz48aXNibj4xODczLTUxMjYgKEVsZWN0cm9uaWMpJiN4RDsxMzUzLTgw
MjAgKExpbmtpbmcpPC9pc2JuPjxhY2Nlc3Npb24tbnVtPjMxMjU3MDk2PC9hY2Nlc3Npb24tbnVt
Pjx1cmxzPjxyZWxhdGVkLXVybHM+PHVybD5odHRwczovL3d3dy5uY2JpLm5sbS5uaWguZ292L3B1
Ym1lZC8zMTI1NzA5NjwvdXJsPjwvcmVsYXRlZC11cmxzPjwvdXJscz48ZWxlY3Ryb25pYy1yZXNv
dXJjZS1udW0+MTAuMTAxNi9qLnBhcmtyZWxkaXMuMjAxOS4wNS4wMjM8L2VsZWN0cm9uaWMtcmVz
b3VyY2UtbnVtPjwvcmVjb3JkPjwvQ2l0ZT48L0VuZE5vdGU+
</w:fldData>
        </w:fldChar>
      </w:r>
      <w:r w:rsidR="00152B89" w:rsidRPr="00522DE5">
        <w:instrText xml:space="preserve"> ADDIN EN.CITE </w:instrText>
      </w:r>
      <w:r w:rsidR="00152B89" w:rsidRPr="00522DE5">
        <w:fldChar w:fldCharType="begin">
          <w:fldData xml:space="preserve">PEVuZE5vdGU+PENpdGU+PEF1dGhvcj5LbnVkc2VuPC9BdXRob3I+PFllYXI+MjAxOTwvWWVhcj48
UmVjTnVtPjc4ODwvUmVjTnVtPjxEaXNwbGF5VGV4dD48c3R5bGUgZmFjZT0ic3VwZXJzY3JpcHQi
PjE4PC9zdHlsZT48L0Rpc3BsYXlUZXh0PjxyZWNvcmQ+PHJlYy1udW1iZXI+Nzg4PC9yZWMtbnVt
YmVyPjxmb3JlaWduLWtleXM+PGtleSBhcHA9IkVOIiBkYi1pZD0iZTI1cjl4eDBqYWVkeDhlNTky
dnBmOXQ3Znd4dmRwNWFweHphIiB0aW1lc3RhbXA9IjE2NjM2ODIxODYiPjc4ODwva2V5PjwvZm9y
ZWlnbi1rZXlzPjxyZWYtdHlwZSBuYW1lPSJKb3VybmFsIEFydGljbGUiPjE3PC9yZWYtdHlwZT48
Y29udHJpYnV0b3JzPjxhdXRob3JzPjxhdXRob3I+S251ZHNlbiwgSy48L2F1dGhvcj48YXV0aG9y
PktyYWNrLCBQLjwvYXV0aG9yPjxhdXRob3I+VG9uZGVyLCBMLjwvYXV0aG9yPjxhdXRob3I+SG91
ZXRvLCBKLiBMLjwvYXV0aG9yPjxhdXRob3I+UmF1LCBKLjwvYXV0aG9yPjxhdXRob3I+U2NoYWRl
LUJyaXR0aW5nZXIsIEMuPC9hdXRob3I+PGF1dGhvcj5IYXJ0bWFubiwgQS48L2F1dGhvcj48YXV0
aG9yPkhhbGJpZywgVC4gRC48L2F1dGhvcj48YXV0aG9yPlBhc2NoZW4sIFMuPC9hdXRob3I+PGF1
dGhvcj5CYXJiZSwgTS4gVC48L2F1dGhvcj48YXV0aG9yPkt1aG4sIEEuPC9hdXRob3I+PGF1dGhv
cj5GcmFpeCwgVi48L2F1dGhvcj48YXV0aG9yPkJyZWZlbC1Db3VyYm9uLCBDLjwvYXV0aG9yPjxh
dXRob3I+VmVzcGVyLCBKLjwvYXV0aG9yPjxhdXRob3I+TWFsdGV0ZSwgRC48L2F1dGhvcj48YXV0
aG9yPlNpeGVsLURvcmluZywgRi48L2F1dGhvcj48YXV0aG9yPldlaXNzLCBELjwvYXV0aG9yPjxh
dXRob3I+V2l0amFzLCBULjwvYXV0aG9yPjxhdXRob3I+VGhvYm9pcywgUy48L2F1dGhvcj48YXV0
aG9yPkFnaWQsIFkuPC9hdXRob3I+PGF1dGhvcj5TY2huaXR6bGVyLCBBLjwvYXV0aG9yPjxhdXRo
b3I+U2NodWVwYmFjaCwgVy4gTS4gTS48L2F1dGhvcj48YXV0aG9yPlRpbW1lcm1hbm4sIEwuPC9h
dXRob3I+PGF1dGhvcj5EYW1pZXIsIFAuPC9hdXRob3I+PGF1dGhvcj5WaWRhaWxoZXQsIE0uPC9h
dXRob3I+PGF1dGhvcj5EZXVzY2hsLCBHLjwvYXV0aG9yPjxhdXRob3I+RWFybHlzdGltIHN0dWR5
IGdyb3VwPC9hdXRob3I+PC9hdXRob3JzPjwvY29udHJpYnV0b3JzPjxhdXRoLWFkZHJlc3M+RGVw
YXJ0bWVudCBvZiBOZXVyb2xvZ3ksIENocmlzdGlhbi1BbGJyZWNodHMtVW5pdmVyc2l0eSwgS2ll
bCwgR2VybWFueS4mI3hEO0RlcGFydG1lbnQgb2YgTmV1cm9sb2d5LCBEaXZpc2lvbiBvZiBNb3Zl
bWVudCBEaXNvcmRlcnMsIEluc2Vsc3BpdGFsLCBVbml2ZXJzaXR5IEhvc3BpdGFsIEJlcm4sIFN3
aXR6ZXJsYW5kLiYjeEQ7TWVkdHJvbmljLCBNaW5uZWFwb2xpcywgTU4sIFVTQS4mI3hEO1NlcnZp
Y2UgZGUgTmV1cm9sb2dpZSwgQ0lDIElOU0VSTS0xNDAyIElOU0VSTSwgQ2VudHJlIEV4cGVydCBS
ZWdpb25hbCBwb3VyIGxhIG1hbGFkaWUgZGUgUGFya2luc29uLCBQb2l0aWVycywgRnJhbmNlLiYj
eEQ7VGhlIENvb3JkaW5hdGluZyBDZW50ZXIgZm9yIENsaW5pY2FsIFRyaWFscywgUGhpbGlwcHMg
VW5pdmVyc2l0eSwgTWFyYnVyZywgR2VybWFueS4mI3hEO0Fzc2lzdGFuY2UgUHVibGlxdWUgSG9w
aXRhdXggZGUgUGFyaXMsIEluc3RpdHV0IE5hdGlvbmFsIGRlIFNhbnRlIGV0IGVuIFJlY2hlcmNo
ZSBNZWRpY2FsZSwgSW5zdGl0dXQgZHUgQ2VydmVhdSBldCBkZSBsYSBNb2VsbGUgRXBpbmllcmUs
IENlbnRyZSBkJmFwb3M7SW52ZXN0aWdhdGlvbiBDbGluaXF1ZSAxNDIyLCBEZXBhcnRlbWVudCBk
ZSBOZXVyb2xvZ2llLCBIb3BpdGFsIFBpdGllLVNhbHBldHJpZXJlLCBGLTc1MDEzLCBQYXJpcywg
RnJhbmNlLiYjeEQ7QXNzaXN0YW5jZSBQdWJsaXF1ZSBIb3BpdGF1eCBkZSBQYXJpcywgSW5zdGl0
dXQgTmF0aW9uYWwgZGUgU2FudGUgZXQgZW4gUmVjaGVyY2hlIE1lZGljYWxlLCBJbnN0aXR1dCBk
dSBDZXJ2ZWF1IGV0IGRlIGxhIE1vZWxsZSBFcGluaWVyZSwgQ2VudHJlIGQmYXBvcztJbnZlc3Rp
Z2F0aW9uIENsaW5pcXVlIDE0MjIsIERlcGFydGVtZW50IGRlIE5ldXJvbG9naWUsIEhvcGl0YWwg
UGl0aWUtU2FscGV0cmllcmUsIEYtNzUwMTMsIFBhcmlzLCBGcmFuY2U7IENoYXJpdGUgLSBVbml2
ZXJzaXRhdHNtZWRpemluIEJlcmxpbiwgQ2FtcHVzIE1pdHRlLCBOZXVyb0N1cmUgQ2xpbmljYWwg
UmVzZWFyY2ggQ2VudGVyLCBHZXJtYW55LiYjeEQ7VW5pdmVyc2l0eSBIb3NwaXRhbCBDb2xvZ25l
LCBEZXB0LiBvZiBOZXVyb2xvZ3ksIENvbG9nbmUsIEdlcm1hbnkuJiN4RDtDaGFyaXRlIC0gVW5p
dmVyc2l0YXRzbWVkaXppbiBCZXJsaW4sIENhbXB1cyBNaXR0ZSwgTmV1cm9DdXJlIENsaW5pY2Fs
IFJlc2VhcmNoIENlbnRlciwgR2VybWFueS4mI3hEO0dyZW5vYmxlIEluc3RpdHV0IGRlcyBOZXVy
b3NjaWVuY2VzIEdJTjsgSU5TRVJNIFUxMjE2OyBVbml2ZXJzaXRlIEdyZW5vYmxlIEFscGVzOyBG
LUdyZW5vYmxlLCBGcmFuY2U7IENlbnRyZSBIb3NwaXRhbG8tVW5pdmVyc2l0YWlyZSwgR3Jlbm9i
bGUsIEhvcGl0YWwgTWljaGFsbG9uLiBTZXJ2aWNlIGRlIE5ldXJvbG9naWUsIEZyYW5jZS4mI3hE
O0RlcGFydG1lbnQgb2YgTmV1cm9sb2d5LCBVbml2ZXJzaXR5IEhvc3BpdGFsIG9mIFRvdWxvdXNl
LCBGcmFuY2U7IERlcGFydG1lbnQgb2YgTmV1cm9sb2d5LCBEZXBhcnRtZW50IG9mIENsaW5pY2Fs
IFBoYXJtYWNvbG9neSwgVW5pdmVyc2l0eSBIb3NwaXRhbCBvZiBUb3Vsb3VzZSwgYW5kIFRvTklD
LCBUb3Vsb3VzZSBOZXVyb2ltYWdpbmcgQ2VudGVyLCBVbml2ZXJzaXR5IG9mIFRvdWxvdXNlLCBJ
bnNlcm0sIFVQUywgRnJhbmNlLiYjeEQ7RGVwYXJ0bWVudCBvZiBOZXVyb3N1cmdlcnksIFVuaXZl
cnNpdGF0c2tsaW5pa3VtIER1c3NlbGRvcmYsIEdlcm1hbnkuJiN4RDtEZXBhcnRtZW50IG9mIE5l
dXJvbG9neSwgUm91ZW4gVW5pdmVyc2l0eSBIb3NwaXRhbCBhbmQgVW5pdmVyc2l0eSBvZiBSb3Vl
bjsgYW5kIElOU0VSTSBVMTIzOSwgTGFib3JhdG9yeSBvZiBOZXVyb25hbCBhbmQgTmV1cm9lbmRv
Y3JpbmUgRGlmZmVyZW50aWF0aW9uIGFuZCBDb21tdW5pY2F0aW9uLCBNb250LVNhaW50LUFpZ25h
biwgRnJhbmNlLiYjeEQ7UGFyYWNlbHN1cy1FbGVuYS1LbGluaWsgS2Fzc2VsLCBHZXJtYW55LiYj
eEQ7RGVwYXJ0bWVudCBmb3IgTmV1cm9kZWdlbmVyYXRpdmUgRGlzZWFzZXMgYW5kIEhlcnRpZSBJ
bnN0aXR1dGUgZm9yIENsaW5pY2FsIEJyYWluIFJlc2VhcmNoLiBVbml2ZXJzaXR5IG9mIFR1Ymlu
Z2VuLCBUdWJpbmdlbiwgR2VybWFueS4mI3hEO0RlcGFydG1lbnQgb2YgTmV1cm9sb2d5LCBUaW1v
bmUgVW5pdmVyc2l0eSBIb3NwaXRhbCwgVU1SIDcyODksIENOUlMsIE1hcnNlaWxsZSwgRnJhbmNl
LiYjeEQ7VW5pdiBMeW9uLCBJbnN0aXR1dCBkZXMgU2NpZW5jZXMgQ29nbml0aXZlcyBNYXJjIEpl
YW5uZXJvZCwgQ05SUywgVU1SIDUyMjksIEJST04sIEZyYW5jZSBhbmQgSG9zcGljZXMgQ2l2aWxz
IGRlIEx5b24sIEhvcGl0YWwgTmV1cm9sb2dpcXVlIFBpZXJyZSBXZXJ0aGVpbWVyLCBTZXJ2aWNl
IGRlIE5ldXJvbG9naWUgQywgQ2VudHJlIEV4cGVydCBQYXJraW5zb24sIEJST04sIEZyYW5jZS4m
I3hEO0luc3RpdHV0ZSBvZiBDbGluaWNhbCBOZXVyb3NjaWVuY2UgYW5kIE1lZGljYWwgUHN5Y2hv
bG9neSwgSGVpbnJpY2gtSGVpbmUgVW5pdmVyc2l0eSwgRHVlc3NlbGRvcmYsIEdlcm1hbnkuJiN4
RDtBc3Npc3RhbmNlIFB1YmxpcXVlIEhvcGl0YXV4IGRlIFBhcmlzLCBJbnN0aXR1dCBOYXRpb25h
bCBkZSBTYW50ZSBldCBlbiBSZWNoZXJjaGUgTWVkaWNhbGUsIEluc3RpdHV0IGR1IENlcnZlYXUg
ZXQgZGUgbGEgTW9lbGxlIEVwaW5pZXJlLCBDZW50cmUgZCZhcG9zO0ludmVzdGlnYXRpb24gQ2xp
bmlxdWUgMTQyMiwgRGVwYXJ0ZW1lbnQgZGUgTmV1cm9sb2dpZSwgSG9waXRhbCBQaXRpZS1TYWxw
ZXRyaWVyZSwgRi03NTAxMywgUGFyaXMsIEZyYW5jZTsgSW5zdGl0dXRlIG9mIE5ldXJvbG9neSwg
S29ub2xmaW5nZW4sIFN3aXR6ZXJsYW5kOyBEZXBhcnRtZW50IG9mIE5ldXJvbG9neSwgVW5pdmVy
c2l0eSBIb3NwaXRhbCBCZXJuIGFuZCBVbml2ZXJzaXR5IG9mIEJlcm4sIFN3aXR6ZXJsYW5kLiYj
eEQ7VW5pdmVyc2l0YXRza2xpbmlrdW0gR2llc3NlbiB1bmQgTWFyYnVyZywgTWFyYnVyZyBDYW1w
dXMsIEdlcm1hbnkuJiN4RDtDSFUgTmFudGVzLCBIb3BpdGFsIExhZW5uZWMsIFNlcnZpY2UgZGUg
TmV1cm9sb2dpZSwgTmFudGVzLCBGcmFuY2UuJiN4RDtEZXBhcnRtZW50IG9mIE5ldXJvbG9neSwg
Q2hyaXN0aWFuLUFsYnJlY2h0cy1Vbml2ZXJzaXR5LCBLaWVsLCBHZXJtYW55LiBFbGVjdHJvbmlj
IGFkZHJlc3M6IGcuZGV1c2NobEBuZXVyb2xvZ2llLnVuaS1raWVsLmRlLjwvYXV0aC1hZGRyZXNz
Pjx0aXRsZXM+PHRpdGxlPlByb2dyYW1taW5nIHBhcmFtZXRlcnMgb2Ygc3VidGhhbGFtaWMgZGVl
cCBicmFpbiBzdGltdWxhdG9ycyBpbiBQYXJraW5zb24mYXBvcztzIGRpc2Vhc2UgZnJvbSBhIGNv
bnRyb2xsZWQgdHJpYWw8L3RpdGxlPjxzZWNvbmRhcnktdGl0bGU+UGFya2luc29uaXNtIFJlbGF0
IERpc29yZDwvc2Vjb25kYXJ5LXRpdGxlPjwvdGl0bGVzPjxwZXJpb2RpY2FsPjxmdWxsLXRpdGxl
PlBhcmtpbnNvbmlzbSBSZWxhdCBEaXNvcmQ8L2Z1bGwtdGl0bGU+PGFiYnItMT5QYXJraW5zb25p
c20gJmFtcDsgcmVsYXRlZCBkaXNvcmRlcnM8L2FiYnItMT48L3BlcmlvZGljYWw+PHBhZ2VzPjIx
Ny0yMjM8L3BhZ2VzPjx2b2x1bWU+NjU8L3ZvbHVtZT48ZWRpdGlvbj4yMDE5LzA3LzAyPC9lZGl0
aW9uPjxrZXl3b3Jkcz48a2V5d29yZD5BZ2VkPC9rZXl3b3JkPjxrZXl3b3JkPkRlZXAgQnJhaW4g
U3RpbXVsYXRpb24vKm1ldGhvZHMvc3RhbmRhcmRzPC9rZXl3b3JkPjxrZXl3b3JkPkZlbWFsZTwv
a2V5d29yZD48a2V5d29yZD5Gb2xsb3ctVXAgU3R1ZGllczwva2V5d29yZD48a2V5d29yZD5IdW1h
bnM8L2tleXdvcmQ+PGtleXdvcmQ+TWFsZTwva2V5d29yZD48a2V5d29yZD5NaWRkbGUgQWdlZDwv
a2V5d29yZD48a2V5d29yZD4qT3V0Y29tZSBhbmQgUHJvY2VzcyBBc3Nlc3NtZW50LCBIZWFsdGgg
Q2FyZTwva2V5d29yZD48a2V5d29yZD5QYXJraW5zb24gRGlzZWFzZS8qdGhlcmFweTwva2V5d29y
ZD48a2V5d29yZD4qU3VidGhhbGFtaWMgTnVjbGV1cy9zdXJnZXJ5PC9rZXl3b3JkPjwva2V5d29y
ZHM+PGRhdGVzPjx5ZWFyPjIwMTk8L3llYXI+PHB1Yi1kYXRlcz48ZGF0ZT5BdWc8L2RhdGU+PC9w
dWItZGF0ZXM+PC9kYXRlcz48aXNibj4xODczLTUxMjYgKEVsZWN0cm9uaWMpJiN4RDsxMzUzLTgw
MjAgKExpbmtpbmcpPC9pc2JuPjxhY2Nlc3Npb24tbnVtPjMxMjU3MDk2PC9hY2Nlc3Npb24tbnVt
Pjx1cmxzPjxyZWxhdGVkLXVybHM+PHVybD5odHRwczovL3d3dy5uY2JpLm5sbS5uaWguZ292L3B1
Ym1lZC8zMTI1NzA5NjwvdXJsPjwvcmVsYXRlZC11cmxzPjwvdXJscz48ZWxlY3Ryb25pYy1yZXNv
dXJjZS1udW0+MTAuMTAxNi9qLnBhcmtyZWxkaXMuMjAxOS4wNS4wMjM8L2VsZWN0cm9uaWMtcmVz
b3VyY2UtbnVtPjwvcmVjb3JkPjwvQ2l0ZT48L0VuZE5vdGU+
</w:fldData>
        </w:fldChar>
      </w:r>
      <w:r w:rsidR="00152B89" w:rsidRPr="00522DE5">
        <w:instrText xml:space="preserve"> ADDIN EN.CITE.DATA </w:instrText>
      </w:r>
      <w:r w:rsidR="00152B89" w:rsidRPr="00522DE5">
        <w:fldChar w:fldCharType="end"/>
      </w:r>
      <w:r w:rsidRPr="00522DE5">
        <w:fldChar w:fldCharType="separate"/>
      </w:r>
      <w:r w:rsidR="00152B89" w:rsidRPr="00522DE5">
        <w:rPr>
          <w:noProof/>
          <w:vertAlign w:val="superscript"/>
        </w:rPr>
        <w:t>18</w:t>
      </w:r>
      <w:r w:rsidRPr="00522DE5">
        <w:fldChar w:fldCharType="end"/>
      </w:r>
    </w:p>
    <w:p w14:paraId="756DB637" w14:textId="77777777" w:rsidR="00E33C6D" w:rsidRPr="00522DE5" w:rsidRDefault="00E33C6D" w:rsidP="00E33C6D">
      <w:pPr>
        <w:ind w:right="901"/>
      </w:pPr>
    </w:p>
    <w:p w14:paraId="0CF44ACE" w14:textId="77777777" w:rsidR="00E33C6D" w:rsidRPr="00522DE5" w:rsidRDefault="00E33C6D" w:rsidP="00E33C6D">
      <w:pPr>
        <w:ind w:right="901"/>
      </w:pPr>
      <w:r w:rsidRPr="00522DE5">
        <w:t>Primary outcome parameter:</w:t>
      </w:r>
    </w:p>
    <w:p w14:paraId="488F25D6" w14:textId="7883339F" w:rsidR="002106C0" w:rsidRPr="00522DE5" w:rsidRDefault="00E33C6D" w:rsidP="002106C0">
      <w:pPr>
        <w:pStyle w:val="Listenabsatz"/>
        <w:numPr>
          <w:ilvl w:val="0"/>
          <w:numId w:val="8"/>
        </w:numPr>
        <w:ind w:right="901"/>
      </w:pPr>
      <w:r w:rsidRPr="00522DE5">
        <w:rPr>
          <w:color w:val="000000"/>
        </w:rPr>
        <w:t>The primary outcome was the Scales for Outcomes in Parkinson's Disease-Motor scale (SCOPA-M) ADL score, which is recommended by the MDS for ADL assessments,</w:t>
      </w:r>
      <w:r w:rsidRPr="00522DE5">
        <w:rPr>
          <w:color w:val="000000"/>
        </w:rPr>
        <w:fldChar w:fldCharType="begin">
          <w:fldData xml:space="preserve">PEVuZE5vdGU+PENpdGU+PEF1dGhvcj5TaHVsbWFuPC9BdXRob3I+PFllYXI+MjAxNjwvWWVhcj48
UmVjTnVtPjEwODg8L1JlY051bT48RGlzcGxheVRleHQ+PHN0eWxlIGZhY2U9InN1cGVyc2NyaXB0
Ij4xOTwvc3R5bGU+PC9EaXNwbGF5VGV4dD48cmVjb3JkPjxyZWMtbnVtYmVyPjEwODg8L3JlYy1u
dW1iZXI+PGZvcmVpZ24ta2V5cz48a2V5IGFwcD0iRU4iIGRiLWlkPSJlMjVyOXh4MGphZWR4OGU1
OTJ2cGY5dDdmd3h2ZHA1YXB4emEiIHRpbWVzdGFtcD0iMTczOTMwNTk0MyIgZ3VpZD0iYzExMzM5
ODctZGZkMy00YmRmLThkNDctM2ZlMTdhMWY0ZWFhIj4xMDg4PC9rZXk+PC9mb3JlaWduLWtleXM+
PHJlZi10eXBlIG5hbWU9IkpvdXJuYWwgQXJ0aWNsZSI+MTc8L3JlZi10eXBlPjxjb250cmlidXRv
cnM+PGF1dGhvcnM+PGF1dGhvcj5TaHVsbWFuLCBMLiBNLjwvYXV0aG9yPjxhdXRob3I+QXJtc3Ry
b25nLCBNLjwvYXV0aG9yPjxhdXRob3I+RWxsaXMsIFQuPC9hdXRob3I+PGF1dGhvcj5HcnViZXIt
QmFsZGluaSwgQS48L2F1dGhvcj48YXV0aG9yPkhvcmFrLCBGLjwvYXV0aG9yPjxhdXRob3I+Tmll
dXdib2VyLCBBLjwvYXV0aG9yPjxhdXRob3I+UGFyYXNob3MsIFMuPC9hdXRob3I+PGF1dGhvcj5Q
b3N0LCBCLjwvYXV0aG9yPjxhdXRob3I+Um9nZXJzLCBNLjwvYXV0aG9yPjxhdXRob3I+U2lkZXJv
d2YsIEEuPC9hdXRob3I+PGF1dGhvcj5Hb2V0eiwgQy4gRy48L2F1dGhvcj48YXV0aG9yPlNjaHJh
ZywgQS48L2F1dGhvcj48YXV0aG9yPlN0ZWJiaW5zLCBHLiBULjwvYXV0aG9yPjxhdXRob3I+TWFy
dGluZXotTWFydGluLCBQLjwvYXV0aG9yPjwvYXV0aG9ycz48L2NvbnRyaWJ1dG9ycz48YXV0aC1h
ZGRyZXNzPkRlcGFydG1lbnQgb2YgTmV1cm9sb2d5LCBVbml2ZXJzaXR5IG9mIE1hcnlsYW5kIFNj
aG9vbCBvZiBNZWRpY2luZSwgQmFsdGltb3JlLCBNYXJ5bGFuZCwgVVNBLiBsc2h1bG1hbkBzb20u
dW1hcnlsYW5kLmVkdS4mI3hEO0RlcGFydG1lbnQgb2YgTmV1cm9sb2d5LCBVbml2ZXJzaXR5IG9m
IE1hcnlsYW5kIFNjaG9vbCBvZiBNZWRpY2luZSwgQmFsdGltb3JlLCBNYXJ5bGFuZCwgVVNBLiYj
eEQ7RGVwYXJ0bWVudCBvZiBQaHlzaWNhbCBUaGVyYXB5ICZhbXA7IEF0aGxldGljIFRyYWluaW5n
LCBCb3N0b24gVW5pdmVyc2l0eSwgQm9zdG9uLCBNYXNzYWNodXNldHRzLCBVU0EuJiN4RDtEZXBh
cnRtZW50IG9mIEVwaWRlbWlvbG9neSBhbmQgUHVibGljIEhlYWx0aCwgVW5pdmVyc2l0eSBvZiBN
YXJ5bGFuZCBTY2hvb2wgb2YgTWVkaWNpbmUsIEJhbHRpbW9yZSwgTWFyeWxhbmQsIFVTQS4mI3hE
O0RlcGFydG1lbnQgb2YgTmV1cm9sb2d5LCBPcmVnb24gSGVhbHRoIGFuZCBTY2llbmNlIFVuaXZl
cnNpdHkgYW5kIFBvcnRsYW5kIFZBIE1lZGljYWwgU3lzdGVtLCBQb3J0bGFuZCwgT3JlZ29uLCBV
U0EuJiN4RDtEZXBhcnRtZW50IG9mIFJlaGFiaWxpdGF0aW9uIFNjaWVuY2UsIEtVIExldXZlbi1V
bml2ZXJzaXR5IG9mIExldXZlbiwgSGV2ZXJsZWUsIEJlbGdpdW0uJiN4RDtTdHJ1dGhlcnMgUGFy
a2luc29uJmFwb3M7cyBDZW50ZXIsIEdvbGRlbiBWYWxsZXksIE1pbm5lc290YSwgVVNBLiYjeEQ7
RGVwYXJ0bWVudCBvZiBOZXVyb2xvZ3ksIFJhZGJvdWQgVW5pdmVyc2l0eSBNZWRpY2FsIENlbnRl
ciwgTmlqbWVnZW4sIFRoZSBOZXRoZXJsYW5kcy4mI3hEO0RlcGFydG1lbnQgb2YgUGh5c2ljYWwg
VGhlcmFweSAmYW1wOyBSZWhhYmlsaXRhdGlvbiwgVW5pdmVyc2l0eSBvZiBNYXJ5bGFuZCBTY2hv
b2wgb2YgTWVkaWNpbmUsIEJhbHRpbW9yZSwgTWFyeWxhbmQsIFVTQS4mI3hEO0F2aWQgUmFkaW9w
aGFybWFjZXV0aWNhbHMsIFBoaWxhZGVscGhpYSwgUEEsIFVTQS4mI3hEO0RlcGFydG1lbnQgb2Yg
TmV1cm9sb2d5LCBSdXNoIFVuaXZlcnNpdHkgTWVkaWNhbCBDZW50ZXIsIENoaWNhZ28sIFVTQS4m
I3hEO1VDTCBJbnN0aXR1dGUgb2YgTmV1cm9sb2d5LCBVbml2ZXJzaXR5IENvbGxlZ2UgTG9uZG9u
LCBVSy4mI3hEO05hdGlvbmFsIENlbnRlciBvZiBFcGlkZW1pb2xvZ3kgYW5kIENJQkVSTkVELCBD
YXJsb3MgSUlJIEluc3RpdHV0ZSBvZiBIZWFsdGgsIE1hZHJpZCwgU3BhaW4uPC9hdXRoLWFkZHJl
c3M+PHRpdGxlcz48dGl0bGU+RGlzYWJpbGl0eSBSYXRpbmcgU2NhbGVzIGluIFBhcmtpbnNvbiZh
cG9zO3MgRGlzZWFzZTogQ3JpdGlxdWUgYW5kIFJlY29tbWVuZGF0aW9uczwvdGl0bGU+PHNlY29u
ZGFyeS10aXRsZT5Nb3YgRGlzb3JkPC9zZWNvbmRhcnktdGl0bGU+PC90aXRsZXM+PHBlcmlvZGlj
YWw+PGZ1bGwtdGl0bGU+TW92IERpc29yZDwvZnVsbC10aXRsZT48YWJici0xPk1vdmVtZW50IGRp
c29yZGVycyA6IG9mZmljaWFsIGpvdXJuYWwgb2YgdGhlIE1vdmVtZW50IERpc29yZGVyIFNvY2ll
dHk8L2FiYnItMT48L3BlcmlvZGljYWw+PHBhZ2VzPjE0NTUtMTQ2NTwvcGFnZXM+PHZvbHVtZT4z
MTwvdm9sdW1lPjxudW1iZXI+MTA8L251bWJlcj48a2V5d29yZHM+PGtleXdvcmQ+KkFjdGl2aXRp
ZXMgb2YgRGFpbHkgTGl2aW5nPC9rZXl3b3JkPjxrZXl3b3JkPkh1bWFuczwva2V5d29yZD48a2V5
d29yZD5QYXJraW5zb24gRGlzZWFzZS9kaWFnbm9zaXMvKnBoeXNpb3BhdGhvbG9neTwva2V5d29y
ZD48a2V5d29yZD4qU2V2ZXJpdHkgb2YgSWxsbmVzcyBJbmRleDwva2V5d29yZD48a2V5d29yZD5Q
YXJraW5zb24mYXBvcztzIGRpc2Vhc2U8L2tleXdvcmQ+PGtleXdvcmQ+ZGlzYWJpbGl0eTwva2V5
d29yZD48a2V5d29yZD5yYXRpbmcgc2NhbGVzPC9rZXl3b3JkPjwva2V5d29yZHM+PGRhdGVzPjx5
ZWFyPjIwMTY8L3llYXI+PHB1Yi1kYXRlcz48ZGF0ZT5PY3Q8L2RhdGU+PC9wdWItZGF0ZXM+PC9k
YXRlcz48aXNibj4xNTMxLTgyNTcgKEVsZWN0cm9uaWMpJiN4RDswODg1LTMxODUgKExpbmtpbmcp
PC9pc2JuPjxhY2Nlc3Npb24tbnVtPjI3MTkzMzU4PC9hY2Nlc3Npb24tbnVtPjx1cmxzPjxyZWxh
dGVkLXVybHM+PHVybD5odHRwczovL3d3dy5uY2JpLm5sbS5uaWguZ292L3B1Ym1lZC8yNzE5MzM1
ODwvdXJsPjwvcmVsYXRlZC11cmxzPjwvdXJscz48ZWxlY3Ryb25pYy1yZXNvdXJjZS1udW0+MTAu
MTAwMi9tZHMuMjY2NDk8L2VsZWN0cm9uaWMtcmVzb3VyY2UtbnVtPjxyZW1vdGUtZGF0YWJhc2Ut
bmFtZT5NZWRsaW5lPC9yZW1vdGUtZGF0YWJhc2UtbmFtZT48cmVtb3RlLWRhdGFiYXNlLXByb3Zp
ZGVyPk5MTTwvcmVtb3RlLWRhdGFiYXNlLXByb3ZpZGVyPjxsYW5ndWFnZT5lbmc8L2xhbmd1YWdl
PjwvcmVjb3JkPjwvQ2l0ZT48L0VuZE5vdGU+
</w:fldData>
        </w:fldChar>
      </w:r>
      <w:r w:rsidR="00411991" w:rsidRPr="00522DE5">
        <w:rPr>
          <w:color w:val="000000"/>
        </w:rPr>
        <w:instrText xml:space="preserve"> ADDIN EN.CITE </w:instrText>
      </w:r>
      <w:r w:rsidR="00411991" w:rsidRPr="00522DE5">
        <w:rPr>
          <w:color w:val="000000"/>
        </w:rPr>
        <w:fldChar w:fldCharType="begin">
          <w:fldData xml:space="preserve">PEVuZE5vdGU+PENpdGU+PEF1dGhvcj5TaHVsbWFuPC9BdXRob3I+PFllYXI+MjAxNjwvWWVhcj48
UmVjTnVtPjEwODg8L1JlY051bT48RGlzcGxheVRleHQ+PHN0eWxlIGZhY2U9InN1cGVyc2NyaXB0
Ij4xOTwvc3R5bGU+PC9EaXNwbGF5VGV4dD48cmVjb3JkPjxyZWMtbnVtYmVyPjEwODg8L3JlYy1u
dW1iZXI+PGZvcmVpZ24ta2V5cz48a2V5IGFwcD0iRU4iIGRiLWlkPSJlMjVyOXh4MGphZWR4OGU1
OTJ2cGY5dDdmd3h2ZHA1YXB4emEiIHRpbWVzdGFtcD0iMTczOTMwNTk0MyIgZ3VpZD0iYzExMzM5
ODctZGZkMy00YmRmLThkNDctM2ZlMTdhMWY0ZWFhIj4xMDg4PC9rZXk+PC9mb3JlaWduLWtleXM+
PHJlZi10eXBlIG5hbWU9IkpvdXJuYWwgQXJ0aWNsZSI+MTc8L3JlZi10eXBlPjxjb250cmlidXRv
cnM+PGF1dGhvcnM+PGF1dGhvcj5TaHVsbWFuLCBMLiBNLjwvYXV0aG9yPjxhdXRob3I+QXJtc3Ry
b25nLCBNLjwvYXV0aG9yPjxhdXRob3I+RWxsaXMsIFQuPC9hdXRob3I+PGF1dGhvcj5HcnViZXIt
QmFsZGluaSwgQS48L2F1dGhvcj48YXV0aG9yPkhvcmFrLCBGLjwvYXV0aG9yPjxhdXRob3I+Tmll
dXdib2VyLCBBLjwvYXV0aG9yPjxhdXRob3I+UGFyYXNob3MsIFMuPC9hdXRob3I+PGF1dGhvcj5Q
b3N0LCBCLjwvYXV0aG9yPjxhdXRob3I+Um9nZXJzLCBNLjwvYXV0aG9yPjxhdXRob3I+U2lkZXJv
d2YsIEEuPC9hdXRob3I+PGF1dGhvcj5Hb2V0eiwgQy4gRy48L2F1dGhvcj48YXV0aG9yPlNjaHJh
ZywgQS48L2F1dGhvcj48YXV0aG9yPlN0ZWJiaW5zLCBHLiBULjwvYXV0aG9yPjxhdXRob3I+TWFy
dGluZXotTWFydGluLCBQLjwvYXV0aG9yPjwvYXV0aG9ycz48L2NvbnRyaWJ1dG9ycz48YXV0aC1h
ZGRyZXNzPkRlcGFydG1lbnQgb2YgTmV1cm9sb2d5LCBVbml2ZXJzaXR5IG9mIE1hcnlsYW5kIFNj
aG9vbCBvZiBNZWRpY2luZSwgQmFsdGltb3JlLCBNYXJ5bGFuZCwgVVNBLiBsc2h1bG1hbkBzb20u
dW1hcnlsYW5kLmVkdS4mI3hEO0RlcGFydG1lbnQgb2YgTmV1cm9sb2d5LCBVbml2ZXJzaXR5IG9m
IE1hcnlsYW5kIFNjaG9vbCBvZiBNZWRpY2luZSwgQmFsdGltb3JlLCBNYXJ5bGFuZCwgVVNBLiYj
eEQ7RGVwYXJ0bWVudCBvZiBQaHlzaWNhbCBUaGVyYXB5ICZhbXA7IEF0aGxldGljIFRyYWluaW5n
LCBCb3N0b24gVW5pdmVyc2l0eSwgQm9zdG9uLCBNYXNzYWNodXNldHRzLCBVU0EuJiN4RDtEZXBh
cnRtZW50IG9mIEVwaWRlbWlvbG9neSBhbmQgUHVibGljIEhlYWx0aCwgVW5pdmVyc2l0eSBvZiBN
YXJ5bGFuZCBTY2hvb2wgb2YgTWVkaWNpbmUsIEJhbHRpbW9yZSwgTWFyeWxhbmQsIFVTQS4mI3hE
O0RlcGFydG1lbnQgb2YgTmV1cm9sb2d5LCBPcmVnb24gSGVhbHRoIGFuZCBTY2llbmNlIFVuaXZl
cnNpdHkgYW5kIFBvcnRsYW5kIFZBIE1lZGljYWwgU3lzdGVtLCBQb3J0bGFuZCwgT3JlZ29uLCBV
U0EuJiN4RDtEZXBhcnRtZW50IG9mIFJlaGFiaWxpdGF0aW9uIFNjaWVuY2UsIEtVIExldXZlbi1V
bml2ZXJzaXR5IG9mIExldXZlbiwgSGV2ZXJsZWUsIEJlbGdpdW0uJiN4RDtTdHJ1dGhlcnMgUGFy
a2luc29uJmFwb3M7cyBDZW50ZXIsIEdvbGRlbiBWYWxsZXksIE1pbm5lc290YSwgVVNBLiYjeEQ7
RGVwYXJ0bWVudCBvZiBOZXVyb2xvZ3ksIFJhZGJvdWQgVW5pdmVyc2l0eSBNZWRpY2FsIENlbnRl
ciwgTmlqbWVnZW4sIFRoZSBOZXRoZXJsYW5kcy4mI3hEO0RlcGFydG1lbnQgb2YgUGh5c2ljYWwg
VGhlcmFweSAmYW1wOyBSZWhhYmlsaXRhdGlvbiwgVW5pdmVyc2l0eSBvZiBNYXJ5bGFuZCBTY2hv
b2wgb2YgTWVkaWNpbmUsIEJhbHRpbW9yZSwgTWFyeWxhbmQsIFVTQS4mI3hEO0F2aWQgUmFkaW9w
aGFybWFjZXV0aWNhbHMsIFBoaWxhZGVscGhpYSwgUEEsIFVTQS4mI3hEO0RlcGFydG1lbnQgb2Yg
TmV1cm9sb2d5LCBSdXNoIFVuaXZlcnNpdHkgTWVkaWNhbCBDZW50ZXIsIENoaWNhZ28sIFVTQS4m
I3hEO1VDTCBJbnN0aXR1dGUgb2YgTmV1cm9sb2d5LCBVbml2ZXJzaXR5IENvbGxlZ2UgTG9uZG9u
LCBVSy4mI3hEO05hdGlvbmFsIENlbnRlciBvZiBFcGlkZW1pb2xvZ3kgYW5kIENJQkVSTkVELCBD
YXJsb3MgSUlJIEluc3RpdHV0ZSBvZiBIZWFsdGgsIE1hZHJpZCwgU3BhaW4uPC9hdXRoLWFkZHJl
c3M+PHRpdGxlcz48dGl0bGU+RGlzYWJpbGl0eSBSYXRpbmcgU2NhbGVzIGluIFBhcmtpbnNvbiZh
cG9zO3MgRGlzZWFzZTogQ3JpdGlxdWUgYW5kIFJlY29tbWVuZGF0aW9uczwvdGl0bGU+PHNlY29u
ZGFyeS10aXRsZT5Nb3YgRGlzb3JkPC9zZWNvbmRhcnktdGl0bGU+PC90aXRsZXM+PHBlcmlvZGlj
YWw+PGZ1bGwtdGl0bGU+TW92IERpc29yZDwvZnVsbC10aXRsZT48YWJici0xPk1vdmVtZW50IGRp
c29yZGVycyA6IG9mZmljaWFsIGpvdXJuYWwgb2YgdGhlIE1vdmVtZW50IERpc29yZGVyIFNvY2ll
dHk8L2FiYnItMT48L3BlcmlvZGljYWw+PHBhZ2VzPjE0NTUtMTQ2NTwvcGFnZXM+PHZvbHVtZT4z
MTwvdm9sdW1lPjxudW1iZXI+MTA8L251bWJlcj48a2V5d29yZHM+PGtleXdvcmQ+KkFjdGl2aXRp
ZXMgb2YgRGFpbHkgTGl2aW5nPC9rZXl3b3JkPjxrZXl3b3JkPkh1bWFuczwva2V5d29yZD48a2V5
d29yZD5QYXJraW5zb24gRGlzZWFzZS9kaWFnbm9zaXMvKnBoeXNpb3BhdGhvbG9neTwva2V5d29y
ZD48a2V5d29yZD4qU2V2ZXJpdHkgb2YgSWxsbmVzcyBJbmRleDwva2V5d29yZD48a2V5d29yZD5Q
YXJraW5zb24mYXBvcztzIGRpc2Vhc2U8L2tleXdvcmQ+PGtleXdvcmQ+ZGlzYWJpbGl0eTwva2V5
d29yZD48a2V5d29yZD5yYXRpbmcgc2NhbGVzPC9rZXl3b3JkPjwva2V5d29yZHM+PGRhdGVzPjx5
ZWFyPjIwMTY8L3llYXI+PHB1Yi1kYXRlcz48ZGF0ZT5PY3Q8L2RhdGU+PC9wdWItZGF0ZXM+PC9k
YXRlcz48aXNibj4xNTMxLTgyNTcgKEVsZWN0cm9uaWMpJiN4RDswODg1LTMxODUgKExpbmtpbmcp
PC9pc2JuPjxhY2Nlc3Npb24tbnVtPjI3MTkzMzU4PC9hY2Nlc3Npb24tbnVtPjx1cmxzPjxyZWxh
dGVkLXVybHM+PHVybD5odHRwczovL3d3dy5uY2JpLm5sbS5uaWguZ292L3B1Ym1lZC8yNzE5MzM1
ODwvdXJsPjwvcmVsYXRlZC11cmxzPjwvdXJscz48ZWxlY3Ryb25pYy1yZXNvdXJjZS1udW0+MTAu
MTAwMi9tZHMuMjY2NDk8L2VsZWN0cm9uaWMtcmVzb3VyY2UtbnVtPjxyZW1vdGUtZGF0YWJhc2Ut
bmFtZT5NZWRsaW5lPC9yZW1vdGUtZGF0YWJhc2UtbmFtZT48cmVtb3RlLWRhdGFiYXNlLXByb3Zp
ZGVyPk5MTTwvcmVtb3RlLWRhdGFiYXNlLXByb3ZpZGVyPjxsYW5ndWFnZT5lbmc8L2xhbmd1YWdl
PjwvcmVjb3JkPjwvQ2l0ZT48L0VuZE5vdGU+
</w:fldData>
        </w:fldChar>
      </w:r>
      <w:r w:rsidR="00411991" w:rsidRPr="00522DE5">
        <w:rPr>
          <w:color w:val="000000"/>
        </w:rPr>
        <w:instrText xml:space="preserve"> ADDIN EN.CITE.DATA </w:instrText>
      </w:r>
      <w:r w:rsidR="00411991" w:rsidRPr="00522DE5">
        <w:rPr>
          <w:color w:val="000000"/>
        </w:rPr>
      </w:r>
      <w:r w:rsidR="00411991" w:rsidRPr="00522DE5">
        <w:rPr>
          <w:color w:val="000000"/>
        </w:rPr>
        <w:fldChar w:fldCharType="end"/>
      </w:r>
      <w:r w:rsidRPr="00522DE5">
        <w:rPr>
          <w:color w:val="000000"/>
        </w:rPr>
      </w:r>
      <w:r w:rsidRPr="00522DE5">
        <w:rPr>
          <w:color w:val="000000"/>
        </w:rPr>
        <w:fldChar w:fldCharType="separate"/>
      </w:r>
      <w:r w:rsidR="00152B89" w:rsidRPr="00522DE5">
        <w:rPr>
          <w:noProof/>
          <w:color w:val="000000"/>
          <w:vertAlign w:val="superscript"/>
        </w:rPr>
        <w:t>19</w:t>
      </w:r>
      <w:r w:rsidRPr="00522DE5">
        <w:rPr>
          <w:color w:val="000000"/>
        </w:rPr>
        <w:fldChar w:fldCharType="end"/>
      </w:r>
      <w:r w:rsidRPr="00522DE5">
        <w:rPr>
          <w:color w:val="000000"/>
        </w:rPr>
        <w:t xml:space="preserve"> </w:t>
      </w:r>
      <w:r w:rsidR="00590F35" w:rsidRPr="00522DE5">
        <w:rPr>
          <w:color w:val="000000"/>
        </w:rPr>
        <w:t>has been commonly used in STN-DBS studies,</w:t>
      </w:r>
      <w:r w:rsidR="00152B89" w:rsidRPr="00522DE5">
        <w:rPr>
          <w:color w:val="000000"/>
        </w:rPr>
        <w:fldChar w:fldCharType="begin">
          <w:fldData xml:space="preserve">PEVuZE5vdGU+PENpdGU+PEF1dGhvcj5EYWZzYXJpPC9BdXRob3I+PFllYXI+MjAyMDwvWWVhcj48
UmVjTnVtPjEzNDY8L1JlY051bT48RGlzcGxheVRleHQ+PHN0eWxlIGZhY2U9InN1cGVyc2NyaXB0
Ij4yMC0yMjwvc3R5bGU+PC9EaXNwbGF5VGV4dD48cmVjb3JkPjxyZWMtbnVtYmVyPjEzNDY8L3Jl
Yy1udW1iZXI+PGZvcmVpZ24ta2V5cz48a2V5IGFwcD0iRU4iIGRiLWlkPSIyMGF0ZHNlZnB3ZHdl
dmU1YWEzeGUydGl2d3B0ZXowZGQyOWEiIHRpbWVzdGFtcD0iMTYyMTcxMjk3OCI+MTM0Njwva2V5
PjwvZm9yZWlnbi1rZXlzPjxyZWYtdHlwZSBuYW1lPSJKb3VybmFsIEFydGljbGUiPjE3PC9yZWYt
dHlwZT48Y29udHJpYnV0b3JzPjxhdXRob3JzPjxhdXRob3I+RGFmc2FyaSwgSC4gUy48L2F1dGhv
cj48YXV0aG9yPlJheS1DaGF1ZGh1cmksIEsuPC9hdXRob3I+PGF1dGhvcj5Bc2hrYW4sIEsuPC9h
dXRob3I+PGF1dGhvcj5TYWNoc2UsIEwuPC9hdXRob3I+PGF1dGhvcj5NYWhsc3RlZHQsIFAuPC9h
dXRob3I+PGF1dGhvcj5TaWx2ZXJkYWxlLCBNLjwvYXV0aG9yPjxhdXRob3I+Uml6b3MsIEEuPC9h
dXRob3I+PGF1dGhvcj5TdHJhY2ssIE0uPC9hdXRob3I+PGF1dGhvcj5Kb3N0LCBTLiBULjwvYXV0
aG9yPjxhdXRob3I+UmVrZXIsIFAuPC9hdXRob3I+PGF1dGhvcj5TYW11ZWwsIE0uPC9hdXRob3I+
PGF1dGhvcj5WaXNzZXItVmFuZGV3YWxsZSwgVi48L2F1dGhvcj48YXV0aG9yPkV2YW5zLCBKLjwv
YXV0aG9yPjxhdXRob3I+QW50b25pbmksIEEuPC9hdXRob3I+PGF1dGhvcj5NYXJ0aW5lei1NYXJ0
aW4sIFAuPC9hdXRob3I+PGF1dGhvcj5UaW1tZXJtYW5uLCBMLjwvYXV0aG9yPjxhdXRob3I+RXVy
b3BhciwgdGhlIElwbWRzIE5vbiBNb3RvciBQLiBELiBTdHVkeSBHcm91cDwvYXV0aG9yPjwvYXV0
aG9ycz48L2NvbnRyaWJ1dG9ycz48YXV0aC1hZGRyZXNzPkRlcGFydG1lbnQgb2YgTmV1cm9sb2d5
LCBVbml2ZXJzaXR5IEhvc3BpdGFsIENvbG9nbmUsIEtlcnBlbmVyc3RyLiA2MiwgNTA5MzcsIENv
bG9nbmUsIEdlcm1hbnkuIGhhaWRhci5kYWZzYXJpQHVrLWtvZWxuLmRlLiYjeEQ7TmF0aW9uYWwg
UGFya2luc29uIEZvdW5kYXRpb24gSW50ZXJuYXRpb25hbCBDZW50cmUgb2YgRXhjZWxsZW5jZSwg
S2luZyZhcG9zO3MgQ29sbGVnZSBIb3NwaXRhbCwgTG9uZG9uLCBVSy4gaGFpZGFyLmRhZnNhcmlA
dWsta29lbG4uZGUuJiN4RDtOYXRpb25hbCBQYXJraW5zb24gRm91bmRhdGlvbiBJbnRlcm5hdGlv
bmFsIENlbnRyZSBvZiBFeGNlbGxlbmNlLCBLaW5nJmFwb3M7cyBDb2xsZWdlIEhvc3BpdGFsLCBM
b25kb24sIFVLLiYjeEQ7SW5zdGl0dXRlIG9mIFBzeWNoaWF0cnksIFBzeWNob2xvZ3kgYW5kIE5l
dXJvc2NpZW5jZSwgS2luZyZhcG9zO3MgQ29sbGVnZSBMb25kb24sIExvbmRvbiwgVUsuJiN4RDtE
ZXBhcnRtZW50IG9mIE5ldXJvbG9neSwgVW5pdmVyc2l0eSBIb3NwaXRhbCBDb2xvZ25lLCBLZXJw
ZW5lcnN0ci4gNjIsIDUwOTM3LCBDb2xvZ25lLCBHZXJtYW55LiYjeEQ7RGVwYXJ0bWVudCBvZiBO
ZXVyb2xvZ3kgYW5kIE5ldXJvc3VyZ2VyeSwgU2FsZm9yZCBSb3lhbCBOSFMgRm91bmRhdGlvbiBU
cnVzdCwgTWFuY2hlc3RlciBBY2FkZW1pYyBIZWFsdGggU2NpZW5jZSBDZW50cmUsIFVuaXZlcnNp
dHkgb2YgTWFuY2hlc3RlciwgR3JlYXRlciBNYW5jaGVzdGVyLCBVSy4mI3hEO0RlcGFydG1lbnQg
b2YgU3RlcmVvdGF4eSBhbmQgRnVuY3Rpb25hbCBOZXVyb3N1cmdlcnksIFVuaXZlcnNpdHkgSG9z
cGl0YWwgQ29sb2duZSwgQ29sb2duZSwgR2VybWFueS4mI3hEO1BhcmtpbnNvbiBhbmQgTW92ZW1l
bnQgRGlzb3JkZXJzIFVuaXQsIElSQ0NTIEhvc3BpdGFsIFNhbiBDYW1pbGxvLCBWZW5pY2UsIEl0
YWx5LiYjeEQ7RGVwYXJ0bWVudCBvZiBOZXVyb3NjaWVuY2VzIChETlMpLCBQYWRvdmEgVW5pdmVy
c2l0eSwgUGFkb3ZhLCBJdGFseS4mI3hEO05hdGlvbmFsIENlbnRlciBvZiBFcGlkZW1pb2xvZ3kg
YW5kIENJQkVSTkVELCBDYXJsb3MgSUlJIEluc3RpdHV0ZSBvZiBIZWFsdGgsIE1hZHJpZCwgU3Bh
aW4uJiN4RDtEZXBhcnRtZW50IG9mIE5ldXJvbG9neSwgVW5pdmVyc2l0eSBIb3NwaXRhbCBHaWVz
c2VuIGFuZCBNYXJidXJnLCBDYW1wdXMgTWFyYnVyZywgTWFyYnVyZywgR2VybWFueS48L2F1dGgt
YWRkcmVzcz48dGl0bGVzPjx0aXRsZT5CZW5lZmljaWFsIGVmZmVjdCBvZiAyNC1tb250aCBiaWxh
dGVyYWwgc3VidGhhbGFtaWMgc3RpbXVsYXRpb24gb24gcXVhbGl0eSBvZiBzbGVlcCBpbiBQYXJr
aW5zb24mYXBvcztzIGRpc2Vhc2U8L3RpdGxlPjxzZWNvbmRhcnktdGl0bGU+SiBOZXVyb2w8L3Nl
Y29uZGFyeS10aXRsZT48L3RpdGxlcz48cGVyaW9kaWNhbD48ZnVsbC10aXRsZT5KIE5ldXJvbDwv
ZnVsbC10aXRsZT48L3BlcmlvZGljYWw+PHBhZ2VzPjE4MzAtMTg0MTwvcGFnZXM+PHZvbHVtZT4y
Njc8L3ZvbHVtZT48bnVtYmVyPjY8L251bWJlcj48a2V5d29yZHM+PGtleXdvcmQ+QWdlZDwva2V5
d29yZD48a2V5d29yZD4qRGVlcCBCcmFpbiBTdGltdWxhdGlvbjwva2V5d29yZD48a2V5d29yZD5G
ZW1hbGU8L2tleXdvcmQ+PGtleXdvcmQ+Rm9sbG93LVVwIFN0dWRpZXM8L2tleXdvcmQ+PGtleXdv
cmQ+SHVtYW5zPC9rZXl3b3JkPjxrZXl3b3JkPk1hbGU8L2tleXdvcmQ+PGtleXdvcmQ+TWlkZGxl
IEFnZWQ8L2tleXdvcmQ+PGtleXdvcmQ+Kk91dGNvbWUgQXNzZXNzbWVudCwgSGVhbHRoIENhcmU8
L2tleXdvcmQ+PGtleXdvcmQ+UGFya2luc29uIERpc2Vhc2UvY29tcGxpY2F0aW9ucy8qdGhlcmFw
eTwva2V5d29yZD48a2V5d29yZD5Qcm9zcGVjdGl2ZSBTdHVkaWVzPC9rZXl3b3JkPjxrZXl3b3Jk
PlF1YWxpdHkgb2YgTGlmZTwva2V5d29yZD48a2V5d29yZD5TbGVlcCBXYWtlIERpc29yZGVycy9l
dGlvbG9neS8qdGhlcmFweTwva2V5d29yZD48a2V5d29yZD4qU3VidGhhbGFtaWMgTnVjbGV1czwv
a2V5d29yZD48a2V5d29yZD5EZWVwIGJyYWluIHN0aW11bGF0aW9uPC9rZXl3b3JkPjxrZXl3b3Jk
Pk5vbi1tb3RvciBzeW1wdG9tczwva2V5d29yZD48a2V5d29yZD5QYXJraW5zb24mYXBvcztzIGRp
c2Vhc2Ugc2xlZXAgc2NhbGU8L2tleXdvcmQ+PGtleXdvcmQ+U3VidGhhbGFtaWMgbnVjbGV1czwv
a2V5d29yZD48L2tleXdvcmRzPjxkYXRlcz48eWVhcj4yMDIwPC95ZWFyPjxwdWItZGF0ZXM+PGRh
dGU+SnVuPC9kYXRlPjwvcHViLWRhdGVzPjwvZGF0ZXM+PGlzYm4+MTQzMi0xNDU5IChFbGVjdHJv
bmljKSYjeEQ7MDM0MC01MzU0IChMaW5raW5nKTwvaXNibj48YWNjZXNzaW9uLW51bT4zMjE1MjY4
OTwvYWNjZXNzaW9uLW51bT48dXJscz48cmVsYXRlZC11cmxzPjx1cmw+aHR0cHM6Ly93d3cubmNi
aS5ubG0ubmloLmdvdi9wdWJtZWQvMzIxNTI2ODk8L3VybD48L3JlbGF0ZWQtdXJscz48L3VybHM+
PGN1c3RvbTI+UE1DNzI5MzY3OTwvY3VzdG9tMj48ZWxlY3Ryb25pYy1yZXNvdXJjZS1udW0+MTAu
MTAwNy9zMDA0MTUtMDIwLTA5NzQzLTE8L2VsZWN0cm9uaWMtcmVzb3VyY2UtbnVtPjwvcmVjb3Jk
PjwvQ2l0ZT48Q2l0ZT48QXV0aG9yPkxhemNhbm8tT2NhbXBvPC9BdXRob3I+PFllYXI+MjAyNDwv
WWVhcj48UmVjTnVtPjExMDM8L1JlY051bT48cmVjb3JkPjxyZWMtbnVtYmVyPjExMDM8L3JlYy1u
dW1iZXI+PGZvcmVpZ24ta2V5cz48a2V5IGFwcD0iRU4iIGRiLWlkPSJlMjVyOXh4MGphZWR4OGU1
OTJ2cGY5dDdmd3h2ZHA1YXB4emEiIHRpbWVzdGFtcD0iMTc0MjkwMzkzMSIgZ3VpZD0iMGNhOWNh
NTYtMTJiZC00MTU3LWEwN2ItNDZlNjA5NThlNjkxIj4xMTAzPC9rZXk+PC9mb3JlaWduLWtleXM+
PHJlZi10eXBlIG5hbWU9IkpvdXJuYWwgQXJ0aWNsZSI+MTc8L3JlZi10eXBlPjxjb250cmlidXRv
cnM+PGF1dGhvcnM+PGF1dGhvcj5MYXpjYW5vLU9jYW1wbywgQy48L2F1dGhvcj48YXV0aG9yPnZh
biBXYW1lbGVuLCBELjwvYXV0aG9yPjxhdXRob3I+U2FtdWVsLCBNLjwvYXV0aG9yPjxhdXRob3I+
U2lsdmVyZGFsZSwgTS48L2F1dGhvcj48YXV0aG9yPlJpem9zLCBBLjwvYXV0aG9yPjxhdXRob3I+
U2F1ZXJiaWVyLCBBLjwvYXV0aG9yPjxhdXRob3I+S29jaCwgSi48L2F1dGhvcj48YXV0aG9yPlBv
ZGxld3NrYSwgQS48L2F1dGhvcj48YXV0aG9yPkxldGEsIFYuPC9hdXRob3I+PGF1dGhvcj5EYWZz
YXJpLCBILiBTLjwvYXV0aG9yPjxhdXRob3I+VGltbWVybWFubiwgTC48L2F1dGhvcj48YXV0aG9y
PkFzaGthbiwgSy48L2F1dGhvcj48YXV0aG9yPlJheSBDaGF1ZGh1cmksIEsuPC9hdXRob3I+PC9h
dXRob3JzPjwvY29udHJpYnV0b3JzPjxhdXRoLWFkZHJlc3M+S2luZyZhcG9zO3MgQ29sbGVnZSBM
b25kb24sIERlcGFydG1lbnQgb2YgTmV1cm9zY2llbmNlcywgSW5zdGl0dXRlIG9mIFBzeWNoaWF0
cnksIFBzeWNob2xvZ3kgJmFtcDsgTmV1cm9zY2llbmNlLCBMb25kb24sIFVLLiYjeEQ7UGFya2lu
c29uJmFwb3M7cyBGb3VuZGF0aW9uIENlbnRyZSBvZiBFeGNlbGxlbmNlLCBLaW5nJmFwb3M7cyBD
b2xsZWdlIEhvc3BpdGFsLCBMb25kb24sIFVLLiYjeEQ7RGVwYXJ0bWVudCBvZiBOZXVyb2xvZ3ks
IEtpbmcmYXBvcztzIENvbGxlZ2UgSG9zcGl0YWwsIExvbmRvbiwgVUsuJiN4RDtTYWxmb3JkIFJv
eWFsIE5IUyBGb3VuZGF0aW9uIFRydXN0LCBEZXBhcnRtZW50IG9mIE5ldXJvbG9neSwgU2FsZm9y
ZCwgVUsuJiN4RDtEZXBhcnRtZW50IG9mIE5ldXJvbG9neSwgVW5pdmVyc2l0eSBIb3NwaXRhbCBD
b2xvZ25lLCBDb2xvZ25lLCBHZXJtYW55LiYjeEQ7RGVwYXJ0bWVudCBvZiBOZXVyb3N1cmdlcnks
IEtpbmcmYXBvcztzIENvbGxlZ2UgSG9zcGl0YWwsIExvbmRvbiwgVUsuPC9hdXRoLWFkZHJlc3M+
PHRpdGxlcz48dGl0bGU+RXZhbHVhdGlvbiBvZiB0aGUgZWZmZWN0IG9mIGJpbGF0ZXJhbCBzdWJ0
aGFsYW1pYyBudWNsZXVzIGRlZXAgYnJhaW4gc3RpbXVsYXRpb24gb24gZmF0aWd1ZSBpbiBQYXJr
aW5zb24mYXBvcztzIERpc2Vhc2UgYXMgbWVhc3VyZWQgYnkgdGhlIG5vbi1tb3RvciBzeW1wdG9t
cyBzY2FsZTwvdGl0bGU+PHNlY29uZGFyeS10aXRsZT5CciBKIE5ldXJvc3VyZzwvc2Vjb25kYXJ5
LXRpdGxlPjwvdGl0bGVzPjxwZXJpb2RpY2FsPjxmdWxsLXRpdGxlPkJyIEogTmV1cm9zdXJnPC9m
dWxsLXRpdGxlPjwvcGVyaW9kaWNhbD48cGFnZXM+NzEyLTcxNTwvcGFnZXM+PHZvbHVtZT4zODwv
dm9sdW1lPjxudW1iZXI+MzwvbnVtYmVyPjxlZGl0aW9uPjIwMjEwODA2PC9lZGl0aW9uPjxrZXl3
b3Jkcz48a2V5d29yZD5IdW1hbnM8L2tleXdvcmQ+PGtleXdvcmQ+KlBhcmtpbnNvbiBEaXNlYXNl
L2NvbXBsaWNhdGlvbnMvdGhlcmFweTwva2V5d29yZD48a2V5d29yZD4qRGVlcCBCcmFpbiBTdGlt
dWxhdGlvbi9tZXRob2RzPC9rZXl3b3JkPjxrZXl3b3JkPipTdWJ0aGFsYW1pYyBOdWNsZXVzPC9r
ZXl3b3JkPjxrZXl3b3JkPk1hbGU8L2tleXdvcmQ+PGtleXdvcmQ+RmVtYWxlPC9rZXl3b3JkPjxr
ZXl3b3JkPk1pZGRsZSBBZ2VkPC9rZXl3b3JkPjxrZXl3b3JkPipGYXRpZ3VlL2V0aW9sb2d5L3Ro
ZXJhcHk8L2tleXdvcmQ+PGtleXdvcmQ+Q3Jvc3MtU2VjdGlvbmFsIFN0dWRpZXM8L2tleXdvcmQ+
PGtleXdvcmQ+QWdlZDwva2V5d29yZD48a2V5d29yZD5UcmVhdG1lbnQgT3V0Y29tZTwva2V5d29y
ZD48a2V5d29yZD5TZXZlcml0eSBvZiBJbGxuZXNzIEluZGV4PC9rZXl3b3JkPjxrZXl3b3JkPkFj
dGl2aXRpZXMgb2YgRGFpbHkgTGl2aW5nPC9rZXl3b3JkPjxrZXl3b3JkPkxldm9kb3BhL3RoZXJh
cGV1dGljIHVzZTwva2V5d29yZD48a2V5d29yZD5Gb2xsb3ctVXAgU3R1ZGllczwva2V5d29yZD48
a2V5d29yZD5BZHVsdDwva2V5d29yZD48a2V5d29yZD5QYXJraW5zb24mYXBvcztzIGRpc2Vhc2U8
L2tleXdvcmQ+PGtleXdvcmQ+ZGVlcCBicmFpbiBzdGltdWxhdGlvbjwva2V5d29yZD48a2V5d29y
ZD5mYXRpZ3VlPC9rZXl3b3JkPjxrZXl3b3JkPm5vbi1tb3RvciBzeW1wdG9tczwva2V5d29yZD48
L2tleXdvcmRzPjxkYXRlcz48eWVhcj4yMDI0PC95ZWFyPjxwdWItZGF0ZXM+PGRhdGU+SnVuPC9k
YXRlPjwvcHViLWRhdGVzPjwvZGF0ZXM+PGlzYm4+MTM2MC0wNDZYIChFbGVjdHJvbmljKSYjeEQ7
MDI2OC04Njk3IChMaW5raW5nKTwvaXNibj48YWNjZXNzaW9uLW51bT4zNDM1Nzg0MDwvYWNjZXNz
aW9uLW51bT48dXJscz48cmVsYXRlZC11cmxzPjx1cmw+aHR0cHM6Ly93d3cubmNiaS5ubG0ubmlo
Lmdvdi9wdWJtZWQvMzQzNTc4NDA8L3VybD48L3JlbGF0ZWQtdXJscz48L3VybHM+PGVsZWN0cm9u
aWMtcmVzb3VyY2UtbnVtPjEwLjEwODAvMDI2ODg2OTcuMjAyMS4xOTYxNjgxPC9lbGVjdHJvbmlj
LXJlc291cmNlLW51bT48cmVtb3RlLWRhdGFiYXNlLW5hbWU+TWVkbGluZTwvcmVtb3RlLWRhdGFi
YXNlLW5hbWU+PHJlbW90ZS1kYXRhYmFzZS1wcm92aWRlcj5OTE08L3JlbW90ZS1kYXRhYmFzZS1w
cm92aWRlcj48bGFuZ3VhZ2U+ZW5nPC9sYW5ndWFnZT48L3JlY29yZD48L0NpdGU+PENpdGU+PEF1
dGhvcj5Mb2VocmVyPC9BdXRob3I+PFllYXI+MjAyNDwvWWVhcj48UmVjTnVtPjExMDQ8L1JlY051
bT48cmVjb3JkPjxyZWMtbnVtYmVyPjExMDQ8L3JlYy1udW1iZXI+PGZvcmVpZ24ta2V5cz48a2V5
IGFwcD0iRU4iIGRiLWlkPSJlMjVyOXh4MGphZWR4OGU1OTJ2cGY5dDdmd3h2ZHA1YXB4emEiIHRp
bWVzdGFtcD0iMTc0MjkwMzk3MiIgZ3VpZD0iYzU5N2Q2MGYtYjQyOC00NjU4LTg4ZDctY2QxY2Mz
M2MxNzkxIj4xMTA0PC9rZXk+PC9mb3JlaWduLWtleXM+PHJlZi10eXBlIG5hbWU9IkpvdXJuYWwg
QXJ0aWNsZSI+MTc8L3JlZi10eXBlPjxjb250cmlidXRvcnM+PGF1dGhvcnM+PGF1dGhvcj5Mb2Vo
cmVyLCBQaGlsaXBwIEEuPC9hdXRob3I+PGF1dGhvcj5Cb3BwLCBNaXJpYW0gSC4gQS48L2F1dGhv
cj48YXV0aG9yPkRhZnNhcmksIEhhaWRhciBTLjwvYXV0aG9yPjxhdXRob3I+U2VsdGVucmVpY2gs
IFNpZWdsaW5kZTwvYXV0aG9yPjxhdXRob3I+S25ha2UsIFN1c2FubmU8L2F1dGhvcj48YXV0aG9y
Pk5pbXNreSwgQ2hyaXN0b3BoZXI8L2F1dGhvcj48YXV0aG9yPlRpbW1lcm1hbm4sIExhcnM8L2F1
dGhvcj48YXV0aG9yPlBlZHJvc2EsIERhdmlkIEouPC9hdXRob3I+PGF1dGhvcj5CZWxrZSwgTWFy
Y3VzPC9hdXRob3I+PC9hdXRob3JzPjwvY29udHJpYnV0b3JzPjx0aXRsZXM+PHRpdGxlPk1pY3Jv
c3RydWN0dXJlIHByZWRpY3RzIG5vbi1tb3RvciBvdXRjb21lcyBmb2xsb3dpbmcgZGVlcCBicmFp
biBzdGltdWxhdGlvbiBpbiBQYXJraW5zb27igJlzIGRpc2Vhc2U8L3RpdGxlPjxzZWNvbmRhcnkt
dGl0bGU+bnBqIFBhcmtpbnNvbiZhcG9zO3MgRGlzZWFzZTwvc2Vjb25kYXJ5LXRpdGxlPjwvdGl0
bGVzPjxwZXJpb2RpY2FsPjxmdWxsLXRpdGxlPk5QSiBQYXJraW5zb25zIERpczwvZnVsbC10aXRs
ZT48YWJici0xPk5QSiBQYXJraW5zb24mYXBvcztzIGRpc2Vhc2U8L2FiYnItMT48L3BlcmlvZGlj
YWw+PHBhZ2VzPjEwNDwvcGFnZXM+PHZvbHVtZT4xMDwvdm9sdW1lPjxudW1iZXI+MTwvbnVtYmVy
PjxkYXRlcz48eWVhcj4yMDI0PC95ZWFyPjxwdWItZGF0ZXM+PGRhdGU+MjAyNC8wNS8xODwvZGF0
ZT48L3B1Yi1kYXRlcz48L2RhdGVzPjxpc2JuPjIzNzMtODA1NzwvaXNibj48dXJscz48cmVsYXRl
ZC11cmxzPjx1cmw+aHR0cHM6Ly9kb2kub3JnLzEwLjEwMzgvczQxNTMxLTAyNC0wMDcxNy15PC91
cmw+PC9yZWxhdGVkLXVybHM+PC91cmxzPjxlbGVjdHJvbmljLXJlc291cmNlLW51bT4xMC4xMDM4
L3M0MTUzMS0wMjQtMDA3MTcteTwvZWxlY3Ryb25pYy1yZXNvdXJjZS1udW0+PC9yZWNvcmQ+PC9D
aXRlPjwvRW5kTm90ZT4A
</w:fldData>
        </w:fldChar>
      </w:r>
      <w:r w:rsidR="00544C03" w:rsidRPr="00522DE5">
        <w:rPr>
          <w:color w:val="000000"/>
        </w:rPr>
        <w:instrText xml:space="preserve"> ADDIN EN.CITE </w:instrText>
      </w:r>
      <w:r w:rsidR="00544C03" w:rsidRPr="00522DE5">
        <w:rPr>
          <w:color w:val="000000"/>
        </w:rPr>
        <w:fldChar w:fldCharType="begin">
          <w:fldData xml:space="preserve">PEVuZE5vdGU+PENpdGU+PEF1dGhvcj5EYWZzYXJpPC9BdXRob3I+PFllYXI+MjAyMDwvWWVhcj48
UmVjTnVtPjEzNDY8L1JlY051bT48RGlzcGxheVRleHQ+PHN0eWxlIGZhY2U9InN1cGVyc2NyaXB0
Ij4yMC0yMjwvc3R5bGU+PC9EaXNwbGF5VGV4dD48cmVjb3JkPjxyZWMtbnVtYmVyPjEzNDY8L3Jl
Yy1udW1iZXI+PGZvcmVpZ24ta2V5cz48a2V5IGFwcD0iRU4iIGRiLWlkPSIyMGF0ZHNlZnB3ZHdl
dmU1YWEzeGUydGl2d3B0ZXowZGQyOWEiIHRpbWVzdGFtcD0iMTYyMTcxMjk3OCI+MTM0Njwva2V5
PjwvZm9yZWlnbi1rZXlzPjxyZWYtdHlwZSBuYW1lPSJKb3VybmFsIEFydGljbGUiPjE3PC9yZWYt
dHlwZT48Y29udHJpYnV0b3JzPjxhdXRob3JzPjxhdXRob3I+RGFmc2FyaSwgSC4gUy48L2F1dGhv
cj48YXV0aG9yPlJheS1DaGF1ZGh1cmksIEsuPC9hdXRob3I+PGF1dGhvcj5Bc2hrYW4sIEsuPC9h
dXRob3I+PGF1dGhvcj5TYWNoc2UsIEwuPC9hdXRob3I+PGF1dGhvcj5NYWhsc3RlZHQsIFAuPC9h
dXRob3I+PGF1dGhvcj5TaWx2ZXJkYWxlLCBNLjwvYXV0aG9yPjxhdXRob3I+Uml6b3MsIEEuPC9h
dXRob3I+PGF1dGhvcj5TdHJhY2ssIE0uPC9hdXRob3I+PGF1dGhvcj5Kb3N0LCBTLiBULjwvYXV0
aG9yPjxhdXRob3I+UmVrZXIsIFAuPC9hdXRob3I+PGF1dGhvcj5TYW11ZWwsIE0uPC9hdXRob3I+
PGF1dGhvcj5WaXNzZXItVmFuZGV3YWxsZSwgVi48L2F1dGhvcj48YXV0aG9yPkV2YW5zLCBKLjwv
YXV0aG9yPjxhdXRob3I+QW50b25pbmksIEEuPC9hdXRob3I+PGF1dGhvcj5NYXJ0aW5lei1NYXJ0
aW4sIFAuPC9hdXRob3I+PGF1dGhvcj5UaW1tZXJtYW5uLCBMLjwvYXV0aG9yPjxhdXRob3I+RXVy
b3BhciwgdGhlIElwbWRzIE5vbiBNb3RvciBQLiBELiBTdHVkeSBHcm91cDwvYXV0aG9yPjwvYXV0
aG9ycz48L2NvbnRyaWJ1dG9ycz48YXV0aC1hZGRyZXNzPkRlcGFydG1lbnQgb2YgTmV1cm9sb2d5
LCBVbml2ZXJzaXR5IEhvc3BpdGFsIENvbG9nbmUsIEtlcnBlbmVyc3RyLiA2MiwgNTA5MzcsIENv
bG9nbmUsIEdlcm1hbnkuIGhhaWRhci5kYWZzYXJpQHVrLWtvZWxuLmRlLiYjeEQ7TmF0aW9uYWwg
UGFya2luc29uIEZvdW5kYXRpb24gSW50ZXJuYXRpb25hbCBDZW50cmUgb2YgRXhjZWxsZW5jZSwg
S2luZyZhcG9zO3MgQ29sbGVnZSBIb3NwaXRhbCwgTG9uZG9uLCBVSy4gaGFpZGFyLmRhZnNhcmlA
dWsta29lbG4uZGUuJiN4RDtOYXRpb25hbCBQYXJraW5zb24gRm91bmRhdGlvbiBJbnRlcm5hdGlv
bmFsIENlbnRyZSBvZiBFeGNlbGxlbmNlLCBLaW5nJmFwb3M7cyBDb2xsZWdlIEhvc3BpdGFsLCBM
b25kb24sIFVLLiYjeEQ7SW5zdGl0dXRlIG9mIFBzeWNoaWF0cnksIFBzeWNob2xvZ3kgYW5kIE5l
dXJvc2NpZW5jZSwgS2luZyZhcG9zO3MgQ29sbGVnZSBMb25kb24sIExvbmRvbiwgVUsuJiN4RDtE
ZXBhcnRtZW50IG9mIE5ldXJvbG9neSwgVW5pdmVyc2l0eSBIb3NwaXRhbCBDb2xvZ25lLCBLZXJw
ZW5lcnN0ci4gNjIsIDUwOTM3LCBDb2xvZ25lLCBHZXJtYW55LiYjeEQ7RGVwYXJ0bWVudCBvZiBO
ZXVyb2xvZ3kgYW5kIE5ldXJvc3VyZ2VyeSwgU2FsZm9yZCBSb3lhbCBOSFMgRm91bmRhdGlvbiBU
cnVzdCwgTWFuY2hlc3RlciBBY2FkZW1pYyBIZWFsdGggU2NpZW5jZSBDZW50cmUsIFVuaXZlcnNp
dHkgb2YgTWFuY2hlc3RlciwgR3JlYXRlciBNYW5jaGVzdGVyLCBVSy4mI3hEO0RlcGFydG1lbnQg
b2YgU3RlcmVvdGF4eSBhbmQgRnVuY3Rpb25hbCBOZXVyb3N1cmdlcnksIFVuaXZlcnNpdHkgSG9z
cGl0YWwgQ29sb2duZSwgQ29sb2duZSwgR2VybWFueS4mI3hEO1BhcmtpbnNvbiBhbmQgTW92ZW1l
bnQgRGlzb3JkZXJzIFVuaXQsIElSQ0NTIEhvc3BpdGFsIFNhbiBDYW1pbGxvLCBWZW5pY2UsIEl0
YWx5LiYjeEQ7RGVwYXJ0bWVudCBvZiBOZXVyb3NjaWVuY2VzIChETlMpLCBQYWRvdmEgVW5pdmVy
c2l0eSwgUGFkb3ZhLCBJdGFseS4mI3hEO05hdGlvbmFsIENlbnRlciBvZiBFcGlkZW1pb2xvZ3kg
YW5kIENJQkVSTkVELCBDYXJsb3MgSUlJIEluc3RpdHV0ZSBvZiBIZWFsdGgsIE1hZHJpZCwgU3Bh
aW4uJiN4RDtEZXBhcnRtZW50IG9mIE5ldXJvbG9neSwgVW5pdmVyc2l0eSBIb3NwaXRhbCBHaWVz
c2VuIGFuZCBNYXJidXJnLCBDYW1wdXMgTWFyYnVyZywgTWFyYnVyZywgR2VybWFueS48L2F1dGgt
YWRkcmVzcz48dGl0bGVzPjx0aXRsZT5CZW5lZmljaWFsIGVmZmVjdCBvZiAyNC1tb250aCBiaWxh
dGVyYWwgc3VidGhhbGFtaWMgc3RpbXVsYXRpb24gb24gcXVhbGl0eSBvZiBzbGVlcCBpbiBQYXJr
aW5zb24mYXBvcztzIGRpc2Vhc2U8L3RpdGxlPjxzZWNvbmRhcnktdGl0bGU+SiBOZXVyb2w8L3Nl
Y29uZGFyeS10aXRsZT48L3RpdGxlcz48cGVyaW9kaWNhbD48ZnVsbC10aXRsZT5KIE5ldXJvbDwv
ZnVsbC10aXRsZT48L3BlcmlvZGljYWw+PHBhZ2VzPjE4MzAtMTg0MTwvcGFnZXM+PHZvbHVtZT4y
Njc8L3ZvbHVtZT48bnVtYmVyPjY8L251bWJlcj48a2V5d29yZHM+PGtleXdvcmQ+QWdlZDwva2V5
d29yZD48a2V5d29yZD4qRGVlcCBCcmFpbiBTdGltdWxhdGlvbjwva2V5d29yZD48a2V5d29yZD5G
ZW1hbGU8L2tleXdvcmQ+PGtleXdvcmQ+Rm9sbG93LVVwIFN0dWRpZXM8L2tleXdvcmQ+PGtleXdv
cmQ+SHVtYW5zPC9rZXl3b3JkPjxrZXl3b3JkPk1hbGU8L2tleXdvcmQ+PGtleXdvcmQ+TWlkZGxl
IEFnZWQ8L2tleXdvcmQ+PGtleXdvcmQ+Kk91dGNvbWUgQXNzZXNzbWVudCwgSGVhbHRoIENhcmU8
L2tleXdvcmQ+PGtleXdvcmQ+UGFya2luc29uIERpc2Vhc2UvY29tcGxpY2F0aW9ucy8qdGhlcmFw
eTwva2V5d29yZD48a2V5d29yZD5Qcm9zcGVjdGl2ZSBTdHVkaWVzPC9rZXl3b3JkPjxrZXl3b3Jk
PlF1YWxpdHkgb2YgTGlmZTwva2V5d29yZD48a2V5d29yZD5TbGVlcCBXYWtlIERpc29yZGVycy9l
dGlvbG9neS8qdGhlcmFweTwva2V5d29yZD48a2V5d29yZD4qU3VidGhhbGFtaWMgTnVjbGV1czwv
a2V5d29yZD48a2V5d29yZD5EZWVwIGJyYWluIHN0aW11bGF0aW9uPC9rZXl3b3JkPjxrZXl3b3Jk
Pk5vbi1tb3RvciBzeW1wdG9tczwva2V5d29yZD48a2V5d29yZD5QYXJraW5zb24mYXBvcztzIGRp
c2Vhc2Ugc2xlZXAgc2NhbGU8L2tleXdvcmQ+PGtleXdvcmQ+U3VidGhhbGFtaWMgbnVjbGV1czwv
a2V5d29yZD48L2tleXdvcmRzPjxkYXRlcz48eWVhcj4yMDIwPC95ZWFyPjxwdWItZGF0ZXM+PGRh
dGU+SnVuPC9kYXRlPjwvcHViLWRhdGVzPjwvZGF0ZXM+PGlzYm4+MTQzMi0xNDU5IChFbGVjdHJv
bmljKSYjeEQ7MDM0MC01MzU0IChMaW5raW5nKTwvaXNibj48YWNjZXNzaW9uLW51bT4zMjE1MjY4
OTwvYWNjZXNzaW9uLW51bT48dXJscz48cmVsYXRlZC11cmxzPjx1cmw+aHR0cHM6Ly93d3cubmNi
aS5ubG0ubmloLmdvdi9wdWJtZWQvMzIxNTI2ODk8L3VybD48L3JlbGF0ZWQtdXJscz48L3VybHM+
PGN1c3RvbTI+UE1DNzI5MzY3OTwvY3VzdG9tMj48ZWxlY3Ryb25pYy1yZXNvdXJjZS1udW0+MTAu
MTAwNy9zMDA0MTUtMDIwLTA5NzQzLTE8L2VsZWN0cm9uaWMtcmVzb3VyY2UtbnVtPjwvcmVjb3Jk
PjwvQ2l0ZT48Q2l0ZT48QXV0aG9yPkxhemNhbm8tT2NhbXBvPC9BdXRob3I+PFllYXI+MjAyNDwv
WWVhcj48UmVjTnVtPjExMDM8L1JlY051bT48cmVjb3JkPjxyZWMtbnVtYmVyPjExMDM8L3JlYy1u
dW1iZXI+PGZvcmVpZ24ta2V5cz48a2V5IGFwcD0iRU4iIGRiLWlkPSJlMjVyOXh4MGphZWR4OGU1
OTJ2cGY5dDdmd3h2ZHA1YXB4emEiIHRpbWVzdGFtcD0iMTc0MjkwMzkzMSIgZ3VpZD0iMGNhOWNh
NTYtMTJiZC00MTU3LWEwN2ItNDZlNjA5NThlNjkxIj4xMTAzPC9rZXk+PC9mb3JlaWduLWtleXM+
PHJlZi10eXBlIG5hbWU9IkpvdXJuYWwgQXJ0aWNsZSI+MTc8L3JlZi10eXBlPjxjb250cmlidXRv
cnM+PGF1dGhvcnM+PGF1dGhvcj5MYXpjYW5vLU9jYW1wbywgQy48L2F1dGhvcj48YXV0aG9yPnZh
biBXYW1lbGVuLCBELjwvYXV0aG9yPjxhdXRob3I+U2FtdWVsLCBNLjwvYXV0aG9yPjxhdXRob3I+
U2lsdmVyZGFsZSwgTS48L2F1dGhvcj48YXV0aG9yPlJpem9zLCBBLjwvYXV0aG9yPjxhdXRob3I+
U2F1ZXJiaWVyLCBBLjwvYXV0aG9yPjxhdXRob3I+S29jaCwgSi48L2F1dGhvcj48YXV0aG9yPlBv
ZGxld3NrYSwgQS48L2F1dGhvcj48YXV0aG9yPkxldGEsIFYuPC9hdXRob3I+PGF1dGhvcj5EYWZz
YXJpLCBILiBTLjwvYXV0aG9yPjxhdXRob3I+VGltbWVybWFubiwgTC48L2F1dGhvcj48YXV0aG9y
PkFzaGthbiwgSy48L2F1dGhvcj48YXV0aG9yPlJheSBDaGF1ZGh1cmksIEsuPC9hdXRob3I+PC9h
dXRob3JzPjwvY29udHJpYnV0b3JzPjxhdXRoLWFkZHJlc3M+S2luZyZhcG9zO3MgQ29sbGVnZSBM
b25kb24sIERlcGFydG1lbnQgb2YgTmV1cm9zY2llbmNlcywgSW5zdGl0dXRlIG9mIFBzeWNoaWF0
cnksIFBzeWNob2xvZ3kgJmFtcDsgTmV1cm9zY2llbmNlLCBMb25kb24sIFVLLiYjeEQ7UGFya2lu
c29uJmFwb3M7cyBGb3VuZGF0aW9uIENlbnRyZSBvZiBFeGNlbGxlbmNlLCBLaW5nJmFwb3M7cyBD
b2xsZWdlIEhvc3BpdGFsLCBMb25kb24sIFVLLiYjeEQ7RGVwYXJ0bWVudCBvZiBOZXVyb2xvZ3ks
IEtpbmcmYXBvcztzIENvbGxlZ2UgSG9zcGl0YWwsIExvbmRvbiwgVUsuJiN4RDtTYWxmb3JkIFJv
eWFsIE5IUyBGb3VuZGF0aW9uIFRydXN0LCBEZXBhcnRtZW50IG9mIE5ldXJvbG9neSwgU2FsZm9y
ZCwgVUsuJiN4RDtEZXBhcnRtZW50IG9mIE5ldXJvbG9neSwgVW5pdmVyc2l0eSBIb3NwaXRhbCBD
b2xvZ25lLCBDb2xvZ25lLCBHZXJtYW55LiYjeEQ7RGVwYXJ0bWVudCBvZiBOZXVyb3N1cmdlcnks
IEtpbmcmYXBvcztzIENvbGxlZ2UgSG9zcGl0YWwsIExvbmRvbiwgVUsuPC9hdXRoLWFkZHJlc3M+
PHRpdGxlcz48dGl0bGU+RXZhbHVhdGlvbiBvZiB0aGUgZWZmZWN0IG9mIGJpbGF0ZXJhbCBzdWJ0
aGFsYW1pYyBudWNsZXVzIGRlZXAgYnJhaW4gc3RpbXVsYXRpb24gb24gZmF0aWd1ZSBpbiBQYXJr
aW5zb24mYXBvcztzIERpc2Vhc2UgYXMgbWVhc3VyZWQgYnkgdGhlIG5vbi1tb3RvciBzeW1wdG9t
cyBzY2FsZTwvdGl0bGU+PHNlY29uZGFyeS10aXRsZT5CciBKIE5ldXJvc3VyZzwvc2Vjb25kYXJ5
LXRpdGxlPjwvdGl0bGVzPjxwZXJpb2RpY2FsPjxmdWxsLXRpdGxlPkJyIEogTmV1cm9zdXJnPC9m
dWxsLXRpdGxlPjwvcGVyaW9kaWNhbD48cGFnZXM+NzEyLTcxNTwvcGFnZXM+PHZvbHVtZT4zODwv
dm9sdW1lPjxudW1iZXI+MzwvbnVtYmVyPjxlZGl0aW9uPjIwMjEwODA2PC9lZGl0aW9uPjxrZXl3
b3Jkcz48a2V5d29yZD5IdW1hbnM8L2tleXdvcmQ+PGtleXdvcmQ+KlBhcmtpbnNvbiBEaXNlYXNl
L2NvbXBsaWNhdGlvbnMvdGhlcmFweTwva2V5d29yZD48a2V5d29yZD4qRGVlcCBCcmFpbiBTdGlt
dWxhdGlvbi9tZXRob2RzPC9rZXl3b3JkPjxrZXl3b3JkPipTdWJ0aGFsYW1pYyBOdWNsZXVzPC9r
ZXl3b3JkPjxrZXl3b3JkPk1hbGU8L2tleXdvcmQ+PGtleXdvcmQ+RmVtYWxlPC9rZXl3b3JkPjxr
ZXl3b3JkPk1pZGRsZSBBZ2VkPC9rZXl3b3JkPjxrZXl3b3JkPipGYXRpZ3VlL2V0aW9sb2d5L3Ro
ZXJhcHk8L2tleXdvcmQ+PGtleXdvcmQ+Q3Jvc3MtU2VjdGlvbmFsIFN0dWRpZXM8L2tleXdvcmQ+
PGtleXdvcmQ+QWdlZDwva2V5d29yZD48a2V5d29yZD5UcmVhdG1lbnQgT3V0Y29tZTwva2V5d29y
ZD48a2V5d29yZD5TZXZlcml0eSBvZiBJbGxuZXNzIEluZGV4PC9rZXl3b3JkPjxrZXl3b3JkPkFj
dGl2aXRpZXMgb2YgRGFpbHkgTGl2aW5nPC9rZXl3b3JkPjxrZXl3b3JkPkxldm9kb3BhL3RoZXJh
cGV1dGljIHVzZTwva2V5d29yZD48a2V5d29yZD5Gb2xsb3ctVXAgU3R1ZGllczwva2V5d29yZD48
a2V5d29yZD5BZHVsdDwva2V5d29yZD48a2V5d29yZD5QYXJraW5zb24mYXBvcztzIGRpc2Vhc2U8
L2tleXdvcmQ+PGtleXdvcmQ+ZGVlcCBicmFpbiBzdGltdWxhdGlvbjwva2V5d29yZD48a2V5d29y
ZD5mYXRpZ3VlPC9rZXl3b3JkPjxrZXl3b3JkPm5vbi1tb3RvciBzeW1wdG9tczwva2V5d29yZD48
L2tleXdvcmRzPjxkYXRlcz48eWVhcj4yMDI0PC95ZWFyPjxwdWItZGF0ZXM+PGRhdGU+SnVuPC9k
YXRlPjwvcHViLWRhdGVzPjwvZGF0ZXM+PGlzYm4+MTM2MC0wNDZYIChFbGVjdHJvbmljKSYjeEQ7
MDI2OC04Njk3IChMaW5raW5nKTwvaXNibj48YWNjZXNzaW9uLW51bT4zNDM1Nzg0MDwvYWNjZXNz
aW9uLW51bT48dXJscz48cmVsYXRlZC11cmxzPjx1cmw+aHR0cHM6Ly93d3cubmNiaS5ubG0ubmlo
Lmdvdi9wdWJtZWQvMzQzNTc4NDA8L3VybD48L3JlbGF0ZWQtdXJscz48L3VybHM+PGVsZWN0cm9u
aWMtcmVzb3VyY2UtbnVtPjEwLjEwODAvMDI2ODg2OTcuMjAyMS4xOTYxNjgxPC9lbGVjdHJvbmlj
LXJlc291cmNlLW51bT48cmVtb3RlLWRhdGFiYXNlLW5hbWU+TWVkbGluZTwvcmVtb3RlLWRhdGFi
YXNlLW5hbWU+PHJlbW90ZS1kYXRhYmFzZS1wcm92aWRlcj5OTE08L3JlbW90ZS1kYXRhYmFzZS1w
cm92aWRlcj48bGFuZ3VhZ2U+ZW5nPC9sYW5ndWFnZT48L3JlY29yZD48L0NpdGU+PENpdGU+PEF1
dGhvcj5Mb2VocmVyPC9BdXRob3I+PFllYXI+MjAyNDwvWWVhcj48UmVjTnVtPjExMDQ8L1JlY051
bT48cmVjb3JkPjxyZWMtbnVtYmVyPjExMDQ8L3JlYy1udW1iZXI+PGZvcmVpZ24ta2V5cz48a2V5
IGFwcD0iRU4iIGRiLWlkPSJlMjVyOXh4MGphZWR4OGU1OTJ2cGY5dDdmd3h2ZHA1YXB4emEiIHRp
bWVzdGFtcD0iMTc0MjkwMzk3MiIgZ3VpZD0iYzU5N2Q2MGYtYjQyOC00NjU4LTg4ZDctY2QxY2Mz
M2MxNzkxIj4xMTA0PC9rZXk+PC9mb3JlaWduLWtleXM+PHJlZi10eXBlIG5hbWU9IkpvdXJuYWwg
QXJ0aWNsZSI+MTc8L3JlZi10eXBlPjxjb250cmlidXRvcnM+PGF1dGhvcnM+PGF1dGhvcj5Mb2Vo
cmVyLCBQaGlsaXBwIEEuPC9hdXRob3I+PGF1dGhvcj5Cb3BwLCBNaXJpYW0gSC4gQS48L2F1dGhv
cj48YXV0aG9yPkRhZnNhcmksIEhhaWRhciBTLjwvYXV0aG9yPjxhdXRob3I+U2VsdGVucmVpY2gs
IFNpZWdsaW5kZTwvYXV0aG9yPjxhdXRob3I+S25ha2UsIFN1c2FubmU8L2F1dGhvcj48YXV0aG9y
Pk5pbXNreSwgQ2hyaXN0b3BoZXI8L2F1dGhvcj48YXV0aG9yPlRpbW1lcm1hbm4sIExhcnM8L2F1
dGhvcj48YXV0aG9yPlBlZHJvc2EsIERhdmlkIEouPC9hdXRob3I+PGF1dGhvcj5CZWxrZSwgTWFy
Y3VzPC9hdXRob3I+PC9hdXRob3JzPjwvY29udHJpYnV0b3JzPjx0aXRsZXM+PHRpdGxlPk1pY3Jv
c3RydWN0dXJlIHByZWRpY3RzIG5vbi1tb3RvciBvdXRjb21lcyBmb2xsb3dpbmcgZGVlcCBicmFp
biBzdGltdWxhdGlvbiBpbiBQYXJraW5zb27igJlzIGRpc2Vhc2U8L3RpdGxlPjxzZWNvbmRhcnkt
dGl0bGU+bnBqIFBhcmtpbnNvbiZhcG9zO3MgRGlzZWFzZTwvc2Vjb25kYXJ5LXRpdGxlPjwvdGl0
bGVzPjxwZXJpb2RpY2FsPjxmdWxsLXRpdGxlPk5QSiBQYXJraW5zb25zIERpczwvZnVsbC10aXRs
ZT48YWJici0xPk5QSiBQYXJraW5zb24mYXBvcztzIGRpc2Vhc2U8L2FiYnItMT48L3BlcmlvZGlj
YWw+PHBhZ2VzPjEwNDwvcGFnZXM+PHZvbHVtZT4xMDwvdm9sdW1lPjxudW1iZXI+MTwvbnVtYmVy
PjxkYXRlcz48eWVhcj4yMDI0PC95ZWFyPjxwdWItZGF0ZXM+PGRhdGU+MjAyNC8wNS8xODwvZGF0
ZT48L3B1Yi1kYXRlcz48L2RhdGVzPjxpc2JuPjIzNzMtODA1NzwvaXNibj48dXJscz48cmVsYXRl
ZC11cmxzPjx1cmw+aHR0cHM6Ly9kb2kub3JnLzEwLjEwMzgvczQxNTMxLTAyNC0wMDcxNy15PC91
cmw+PC9yZWxhdGVkLXVybHM+PC91cmxzPjxlbGVjdHJvbmljLXJlc291cmNlLW51bT4xMC4xMDM4
L3M0MTUzMS0wMjQtMDA3MTcteTwvZWxlY3Ryb25pYy1yZXNvdXJjZS1udW0+PC9yZWNvcmQ+PC9D
aXRlPjwvRW5kTm90ZT4A
</w:fldData>
        </w:fldChar>
      </w:r>
      <w:r w:rsidR="00544C03" w:rsidRPr="00522DE5">
        <w:rPr>
          <w:color w:val="000000"/>
        </w:rPr>
        <w:instrText xml:space="preserve"> ADDIN EN.CITE.DATA </w:instrText>
      </w:r>
      <w:r w:rsidR="00544C03" w:rsidRPr="00522DE5">
        <w:rPr>
          <w:color w:val="000000"/>
        </w:rPr>
      </w:r>
      <w:r w:rsidR="00544C03" w:rsidRPr="00522DE5">
        <w:rPr>
          <w:color w:val="000000"/>
        </w:rPr>
        <w:fldChar w:fldCharType="end"/>
      </w:r>
      <w:r w:rsidR="00152B89" w:rsidRPr="00522DE5">
        <w:rPr>
          <w:color w:val="000000"/>
        </w:rPr>
      </w:r>
      <w:r w:rsidR="00152B89" w:rsidRPr="00522DE5">
        <w:rPr>
          <w:color w:val="000000"/>
        </w:rPr>
        <w:fldChar w:fldCharType="separate"/>
      </w:r>
      <w:r w:rsidR="00152B89" w:rsidRPr="00522DE5">
        <w:rPr>
          <w:noProof/>
          <w:color w:val="000000"/>
          <w:vertAlign w:val="superscript"/>
        </w:rPr>
        <w:t>20-22</w:t>
      </w:r>
      <w:r w:rsidR="00152B89" w:rsidRPr="00522DE5">
        <w:rPr>
          <w:color w:val="000000"/>
        </w:rPr>
        <w:fldChar w:fldCharType="end"/>
      </w:r>
      <w:r w:rsidR="00590F35" w:rsidRPr="00522DE5">
        <w:rPr>
          <w:color w:val="000000"/>
        </w:rPr>
        <w:t xml:space="preserve"> </w:t>
      </w:r>
      <w:r w:rsidRPr="00522DE5">
        <w:rPr>
          <w:color w:val="000000"/>
        </w:rPr>
        <w:t xml:space="preserve">and ranges from 0 (no impairment) 21 (maximum impairment). In patients from the Toronto centre, SCOPA-M ADL items were extracted from the Unified Parkinson's Disease Rating Scale (UPDRS)-ADL scale (see Supplementary Material) to ensure comparability with the other centres. </w:t>
      </w:r>
      <w:r w:rsidR="00590F35" w:rsidRPr="00522DE5">
        <w:rPr>
          <w:color w:val="000000"/>
        </w:rPr>
        <w:t>The UPDRS-II is also commonly used in STN-DBS studies and b</w:t>
      </w:r>
      <w:r w:rsidRPr="00522DE5">
        <w:rPr>
          <w:color w:val="000000"/>
        </w:rPr>
        <w:t>oth scales are highly correlated (r=0.88).</w:t>
      </w:r>
      <w:r w:rsidRPr="00522DE5">
        <w:rPr>
          <w:color w:val="000000"/>
        </w:rPr>
        <w:fldChar w:fldCharType="begin">
          <w:fldData xml:space="preserve">PEVuZE5vdGU+PENpdGU+PEF1dGhvcj5WZXJiYWFuPC9BdXRob3I+PFllYXI+MjAxMTwvWWVhcj48
UmVjTnVtPjc4MTwvUmVjTnVtPjxEaXNwbGF5VGV4dD48c3R5bGUgZmFjZT0ic3VwZXJzY3JpcHQi
PjIzLTI1PC9zdHlsZT48L0Rpc3BsYXlUZXh0PjxyZWNvcmQ+PHJlYy1udW1iZXI+NzgxPC9yZWMt
bnVtYmVyPjxmb3JlaWduLWtleXM+PGtleSBhcHA9IkVOIiBkYi1pZD0iMjBhdGRzZWZwd2R3ZXZl
NWFhM3hlMnRpdndwdGV6MGRkMjlhIiB0aW1lc3RhbXA9IjE0OTI2ODgwMjYiPjc4MTwva2V5Pjwv
Zm9yZWlnbi1rZXlzPjxyZWYtdHlwZSBuYW1lPSJKb3VybmFsIEFydGljbGUiPjE3PC9yZWYtdHlw
ZT48Y29udHJpYnV0b3JzPjxhdXRob3JzPjxhdXRob3I+VmVyYmFhbiwgRC48L2F1dGhvcj48YXV0
aG9yPnZhbiBSb29kZW4sIFMuIE0uPC9hdXRob3I+PGF1dGhvcj5CZW5pdCwgQy4gUC48L2F1dGhv
cj48YXV0aG9yPnZhbiBad2V0LCBFLiBXLjwvYXV0aG9yPjxhdXRob3I+TWFyaW51cywgSi48L2F1
dGhvcj48YXV0aG9yPnZhbiBIaWx0ZW4sIEouIEouPC9hdXRob3I+PC9hdXRob3JzPjwvY29udHJp
YnV0b3JzPjxhdXRoLWFkZHJlc3M+RGVwYXJ0bWVudCBvZiBOZXVyb2xvZ3ksIExlaWRlbiBVbml2
ZXJzaXR5IE1lZGljYWwgQ2VudGVyLCBMZWlkZW4sIFRoZSBOZXRoZXJsYW5kcy4gRC5WZXJiYWFu
QGx1bWMubmw8L2F1dGgtYWRkcmVzcz48dGl0bGVzPjx0aXRsZT5TUEVTL1NDT1BBIGFuZCBNRFMt
VVBEUlM6IGZvcm11bGFzIGZvciBjb252ZXJ0aW5nIHNjb3JlcyBvZiB0d28gbW90b3Igc2NhbGVz
IGluIFBhcmtpbnNvbiZhcG9zO3MgZGlzZWFzZTwvdGl0bGU+PHNlY29uZGFyeS10aXRsZT5QYXJr
aW5zb25pc20gUmVsYXQgRGlzb3JkPC9zZWNvbmRhcnktdGl0bGU+PC90aXRsZXM+PHBlcmlvZGlj
YWw+PGZ1bGwtdGl0bGU+UGFya2luc29uaXNtIFJlbGF0IERpc29yZDwvZnVsbC10aXRsZT48L3Bl
cmlvZGljYWw+PHBhZ2VzPjYzMi00PC9wYWdlcz48dm9sdW1lPjE3PC92b2x1bWU+PG51bWJlcj44
PC9udW1iZXI+PGtleXdvcmRzPjxrZXl3b3JkPkFnZWQ8L2tleXdvcmQ+PGtleXdvcmQ+RGlzYWJp
bGl0eSBFdmFsdWF0aW9uPC9rZXl3b3JkPjxrZXl3b3JkPkZlbWFsZTwva2V5d29yZD48a2V5d29y
ZD5IdW1hbnM8L2tleXdvcmQ+PGtleXdvcmQ+TWFsZTwva2V5d29yZD48a2V5d29yZD5NaWRkbGUg
QWdlZDwva2V5d29yZD48a2V5d29yZD5Nb3RvciBTa2lsbHMvKnBoeXNpb2xvZ3k8L2tleXdvcmQ+
PGtleXdvcmQ+TW92ZW1lbnQgRGlzb3JkZXJzL2RpYWdub3Npcy9waHlzaW9wYXRob2xvZ3k8L2tl
eXdvcmQ+PGtleXdvcmQ+UGFya2luc29uIERpc2Vhc2UvKmRpYWdub3Npcy8qcGh5c2lvcGF0aG9s
b2d5PC9rZXl3b3JkPjxrZXl3b3JkPipTZXZlcml0eSBvZiBJbGxuZXNzIEluZGV4PC9rZXl3b3Jk
PjxrZXl3b3JkPldlaWdodHMgYW5kIE1lYXN1cmVzLypzdGFuZGFyZHM8L2tleXdvcmQ+PC9rZXl3
b3Jkcz48ZGF0ZXM+PHllYXI+MjAxMTwveWVhcj48cHViLWRhdGVzPjxkYXRlPlNlcDwvZGF0ZT48
L3B1Yi1kYXRlcz48L2RhdGVzPjxpc2JuPjE4NzMtNTEyNiAoRWxlY3Ryb25pYykmI3hEOzEzNTMt
ODAyMCAoTGlua2luZyk8L2lzYm4+PGFjY2Vzc2lvbi1udW0+MjE2OTY5OTM8L2FjY2Vzc2lvbi1u
dW0+PHVybHM+PHJlbGF0ZWQtdXJscz48dXJsPmh0dHBzOi8vd3d3Lm5jYmkubmxtLm5paC5nb3Yv
cHVibWVkLzIxNjk2OTkzPC91cmw+PC9yZWxhdGVkLXVybHM+PC91cmxzPjxlbGVjdHJvbmljLXJl
c291cmNlLW51bT4xMC4xMDE2L2oucGFya3JlbGRpcy4yMDExLjA1LjAyMjwvZWxlY3Ryb25pYy1y
ZXNvdXJjZS1udW0+PC9yZWNvcmQ+PC9DaXRlPjxDaXRlPjxBdXRob3I+U2F1ZXJiaWVyPC9BdXRo
b3I+PFllYXI+MjAyMTwvWWVhcj48UmVjTnVtPjEzOTQ8L1JlY051bT48cmVjb3JkPjxyZWMtbnVt
YmVyPjEzOTQ8L3JlYy1udW1iZXI+PGZvcmVpZ24ta2V5cz48a2V5IGFwcD0iRU4iIGRiLWlkPSIy
MGF0ZHNlZnB3ZHdldmU1YWEzeGUydGl2d3B0ZXowZGQyOWEiIHRpbWVzdGFtcD0iMTY0MjE1OTA2
MCI+MTM5NDwva2V5PjwvZm9yZWlnbi1rZXlzPjxyZWYtdHlwZSBuYW1lPSJKb3VybmFsIEFydGlj
bGUiPjE3PC9yZWYtdHlwZT48Y29udHJpYnV0b3JzPjxhdXRob3JzPjxhdXRob3I+U2F1ZXJiaWVy
LCBBLjwvYXV0aG9yPjxhdXRob3I+TG9laHJlciwgUC48L2F1dGhvcj48YXV0aG9yPkpvc3QsIFMu
IFQuPC9hdXRob3I+PGF1dGhvcj5IZWlsLCBTLjwvYXV0aG9yPjxhdXRob3I+UGV0cnktU2NobWVs
emVyLCBKLiBOLjwvYXV0aG9yPjxhdXRob3I+SGVyYmVyZywgSi48L2F1dGhvcj48YXV0aG9yPkJh
Y2hvbiwgUC48L2F1dGhvcj48YXV0aG9yPkFsb3VpLCBTLjwvYXV0aG9yPjxhdXRob3I+R3Jvbm9z
dGF5LCBBLjwvYXV0aG9yPjxhdXRob3I+S2xpbmdlbGhvZWZlciwgTC48L2F1dGhvcj48YXV0aG9y
PkJhbGRlcm1hbm4sIEouIEMuPC9hdXRob3I+PGF1dGhvcj5IdXlzLCBELjwvYXV0aG9yPjxhdXRo
b3I+Tmltc2t5LCBDLjwvYXV0aG9yPjxhdXRob3I+QmFyYmUsIE0uIFQuPC9hdXRob3I+PGF1dGhv
cj5GaW5rLCBHLiBSLjwvYXV0aG9yPjxhdXRob3I+TWFydGluZXotTWFydGluLCBQLjwvYXV0aG9y
PjxhdXRob3I+UmF5IENoYXVkaHVyaSwgSy48L2F1dGhvcj48YXV0aG9yPlZpc3Nlci1WYW5kZXdh
bGxlLCBWLjwvYXV0aG9yPjxhdXRob3I+VGltbWVybWFubiwgTC48L2F1dGhvcj48YXV0aG9yPldl
aW50cmF1YiwgRC48L2F1dGhvcj48YXV0aG9yPkRhZnNhcmksIEguIFMuPC9hdXRob3I+PGF1dGhv
cj5FdXJvcGFyLDwvYXV0aG9yPjxhdXRob3I+dGhlIEludGVybmF0aW9uYWwsIFBhcmtpbnNvbjwv
YXV0aG9yPjxhdXRob3I+TW92ZW1lbnQgRGlzb3JkZXJzIFNvY2lldHkgTm9uLU1vdG9yIFBhcmtp
bnNvbiZhcG9zO3MgRGlzZWFzZSBTdHVkeSwgR3JvdXA8L2F1dGhvcj48L2F1dGhvcnM+PC9jb250
cmlidXRvcnM+PGF1dGgtYWRkcmVzcz5JbnN0aXR1dGUgb2YgUHN5Y2hpYXRyeSwgUHN5Y2hvbG9n
eSBhbmQgTmV1cm9zY2llbmNlLCBLaW5nJmFwb3M7cyBDb2xsZWdlIExvbmRvbiwgTG9uZG9uLCBV
SyBhbm5hLjIuc2F1ZXJiaWVyQGtjbC5hYy51ayBoYWlkYXIuZGFmc2FyaUB1ay1rb2Vsbi5kZS4m
I3hEO0RlcGFydG1lbnQgb2YgTmV1cm9sb2d5LCBVbml2ZXJzaXR5IG9mIENvbG9nbmUsIEZhY3Vs
dHkgb2YgTWVkaWNpbmUgYW5kIFVuaXZlcnNpdHkgSG9zcGl0YWwgQ29sb2duZSwgQ29sb2duZSwg
R2VybWFueS4mI3hEO0RlcGFydG1lbnQgb2YgTmV1cm9sb2d5LCBVbml2ZXJzaXR5IG9mIE1hcmJ1
cmcgYW5kIFVuaXZlcnNpdHkgSG9zcGl0YWwgR2llc3NlbiBhbmQgTWFyYnVyZywgQ2FtcHVzIE1h
cmJ1cmcsIE1hcmJ1cmcsIEdlcm1hbnkuJiN4RDtEZXB0YXJ0bWVudCBvZiBOZXVyb2xvZ3ksIFVu
aXZlcnNpdHkgb2YgRHJlc2RlbiBhbmQgVW5pdmVyc2l0eSBIb3NwaXRhbCBEcmVzZGVuLCBEcmVz
ZGVuLCBHZXJtYW55LiYjeEQ7RGVwYXJ0bWVudCBvZiBQc3ljaGlhdHJ5LCBVbml2ZXJzaXR5IG9m
IENvbG9nbmUsIEZhY3VsdHkgb2YgTWVkaWNpbmUgYW5kIFVuaXZlcnNpdHkgSG9zcGl0YWwgQ29s
b2duZSwgQ29sb2duZSwgR2VybWFueS4mI3hEO0RlcGFydG1lbnQgb2YgTmV1cm9zdXJnZXJ5LCBV
bml2ZXJzaXR5IG9mIE1hcmJ1cmcgYW5kIFVuaXZlcnNpdHkgSG9zcGl0YWwgR2llc3NlbiBhbmQg
TWFyYnVyZywgQ2FtcHVzIE1hcmJ1cmcsIE1hcmJ1cmcsIEdlcm1hbnkuJiN4RDtDb2duaXRpdmUg
TmV1cm9zY2llbmNlLCBJbnN0aXR1dGUgb2YgTmV1cm9zY2llbmNlIGFuZCBNZWRpY2luZSAoSU5N
LTMpLCBSZXNlYXJjaCBDZW50ZXIgSnVsaWNoLCBKdWxpY2gsIEdlcm1hbnkuJiN4RDtDZW50ZXIg
Zm9yIE5ldHdvcmtlZCBCaW9tZWRpY2FsIFJlc2VhcmNoIGluIE5ldXJvZGVnZW5lcmF0aXZlIERp
c2Vhc2VzIChDSUJFUk5FRCksIENhcmxvcyBJSUkgSW5zdGl0dXRlIG9mIEhlYWx0aCwgTWFkcmlk
LCBTcGFpbi4mI3hEO0luc3RpdHV0ZSBvZiBQc3ljaGlhdHJ5LCBQc3ljaG9sb2d5IGFuZCBOZXVy
b3NjaWVuY2UsIEtpbmcmYXBvcztzIENvbGxlZ2UgTG9uZG9uLCBMb25kb24sIFVLLiYjeEQ7UGFy
a2luc29uJmFwb3M7cyBDZW50cmUgb2YgRXhjZWxsZW5jZSwgRGVwYXJ0bWVudCBvZiBOZXVyb2xv
Z3ksIEtpbmcmYXBvcztzIENvbGxlZ2UgSG9zcGl0YWwgTkhTIEZvdW5kYXRpb24gVHJ1c3QsIExv
bmRvbiwgVUsuJiN4RDtOSUhSIE1lbnRhbCBIZWFsdGggQmlvbWVkaWNhbCBSZXNlYXJjaCBDZW50
cmUgYW5kIERlbWVudGlhIEJpb21lZGljYWwgUmVzZWFyY2ggVW5pdCwgU291dGggTG9uZG9uIGFu
ZCBNYXVkc2xleSBOSFMgRm91bmRhdGlvbiBUcnVzdCBhbmQgS2luZyZhcG9zO3MgQ29sbGVnZSBM
b25kb24sIExvbmRvbiwgVUsuJiN4RDtEZXBhcnRtZW50IG9mIFN0ZXJlb3RheHkgYW5kIEZ1bmN0
aW9uYWwgTmV1cm9zdXJnZXJ5LCBVbml2ZXJzaXR5IG9mIENvbG9nbmUgYW5kIFVuaXZlcnNpdHkg
SG9zcGl0YWwgQ29sb2duZSwgQ29sb2duZSwgR2VybWFueS4mI3hEO0RlcGFydG1lbnRzIG9mIFBz
eWNoaWF0cnkgYW5kIE5ldXJvbG9neSwgUGVyZWxtYW4gU2Nob29sIG9mIE1lZGljaW5lIGF0IHRo
ZSBVbml2ZXJzaXR5IG9mIFBlbm5zeWx2YW5pYSwgUGhpbGFkZWxwaGlhLCBQZW5uc3lsdmFuaWEs
IFVTQS4mI3hEO0RlcGFydG1lbnQgb2YgTmV1cm9sb2d5LCBVbml2ZXJzaXR5IG9mIENvbG9nbmUs
IEZhY3VsdHkgb2YgTWVkaWNpbmUgYW5kIFVuaXZlcnNpdHkgSG9zcGl0YWwgQ29sb2duZSwgQ29s
b2duZSwgR2VybWFueSBhbm5hLjIuc2F1ZXJiaWVyQGtjbC5hYy51ayBoYWlkYXIuZGFmc2FyaUB1
ay1rb2Vsbi5kZS48L2F1dGgtYWRkcmVzcz48dGl0bGVzPjx0aXRsZT5QcmVkaWN0b3JzIG9mIHNo
b3J0LXRlcm0gaW1wdWxzaXZlIGFuZCBjb21wdWxzaXZlIGJlaGF2aW91ciBhZnRlciBzdWJ0aGFs
YW1pYyBzdGltdWxhdGlvbiBpbiBQYXJraW5zb24gZGlzZWFzZTwvdGl0bGU+PHNlY29uZGFyeS10
aXRsZT5KIE5ldXJvbCBOZXVyb3N1cmcgUHN5Y2hpYXRyeTwvc2Vjb25kYXJ5LXRpdGxlPjxhbHQt
dGl0bGU+Sm91cm5hbCBvZiBuZXVyb2xvZ3ksIG5ldXJvc3VyZ2VyeSwgYW5kIHBzeWNoaWF0cnk8
L2FsdC10aXRsZT48L3RpdGxlcz48cGVyaW9kaWNhbD48ZnVsbC10aXRsZT5KIE5ldXJvbCBOZXVy
b3N1cmcgUHN5Y2hpYXRyeTwvZnVsbC10aXRsZT48L3BlcmlvZGljYWw+PGFsdC1wZXJpb2RpY2Fs
PjxmdWxsLXRpdGxlPkpvdXJuYWwgb2YgTmV1cm9sb2d5LCBOZXVyb3N1cmdlcnksIGFuZCBQc3lj
aGlhdHJ5PC9mdWxsLXRpdGxlPjwvYWx0LXBlcmlvZGljYWw+PHBhZ2VzPjEzMTMtMTMxODwvcGFn
ZXM+PHZvbHVtZT45Mjwvdm9sdW1lPjxudW1iZXI+MTI8L251bWJlcj48ZWRpdGlvbj4yMDIxLzA5
LzEzPC9lZGl0aW9uPjxrZXl3b3Jkcz48a2V5d29yZD5BZ2VkPC9rZXl3b3JkPjxrZXl3b3JkPkNv
bXB1bHNpdmUgQmVoYXZpb3IvcGh5c2lvcGF0aG9sb2d5Lypwc3ljaG9sb2d5PC9rZXl3b3JkPjxr
ZXl3b3JkPipEZWVwIEJyYWluIFN0aW11bGF0aW9uPC9rZXl3b3JkPjxrZXl3b3JkPkZlbWFsZTwv
a2V5d29yZD48a2V5d29yZD5IdW1hbnM8L2tleXdvcmQ+PGtleXdvcmQ+SW1wdWxzaXZlIEJlaGF2
aW9yLypwaHlzaW9sb2d5PC9rZXl3b3JkPjxrZXl3b3JkPk1hbGU8L2tleXdvcmQ+PGtleXdvcmQ+
TWlkZGxlIEFnZWQ8L2tleXdvcmQ+PGtleXdvcmQ+UGFya2luc29uIERpc2Vhc2UvcGh5c2lvcGF0
aG9sb2d5L3BzeWNob2xvZ3kvKnRoZXJhcHk8L2tleXdvcmQ+PGtleXdvcmQ+UHJvc3BlY3RpdmUg
U3R1ZGllczwva2V5d29yZD48a2V5d29yZD5RdWFsaXR5IG9mIExpZmU8L2tleXdvcmQ+PGtleXdv
cmQ+U3VidGhhbGFtaWMgTnVjbGV1cy8qcGh5c2lvcGF0aG9sb2d5PC9rZXl3b3JkPjwva2V5d29y
ZHM+PGRhdGVzPjx5ZWFyPjIwMjE8L3llYXI+PHB1Yi1kYXRlcz48ZGF0ZT5EZWM8L2RhdGU+PC9w
dWItZGF0ZXM+PC9kYXRlcz48aXNibj4xNDY4LTMzMFggKEVsZWN0cm9uaWMpJiN4RDswMDIyLTMw
NTAgKExpbmtpbmcpPC9pc2JuPjxhY2Nlc3Npb24tbnVtPjM0NTEwMDAwPC9hY2Nlc3Npb24tbnVt
Pjx1cmxzPjxyZWxhdGVkLXVybHM+PHVybD5odHRwczovL3d3dy5uY2JpLm5sbS5uaWguZ292L3B1
Ym1lZC8zNDUxMDAwMDwvdXJsPjwvcmVsYXRlZC11cmxzPjwvdXJscz48Y3VzdG9tMj5QTUM4NjA2
NDY5IG9mIHRoZSBVbml2ZXJzaXR5IG9mIENvbG9nbmUgYW5kIGhhcyByZWNlaXZlZCBmdW5kaW5n
IGZyb20gdGhlIFByb2YuIEtsYXVzIFRoaWVtYW5uIEZvdW5kYXRpb24uIFBMIHdhcyBmdW5kZWQg
YnkgdGhlIFNVQ0NFU1MtUHJvZ3JhbW1lIG9mIHRoZSBVbml2ZXJzaXR5IG9mIE1hcmJ1cmcsIHRo
ZSBQYXJraW5zb24mYXBvcztzIEZvdW5kYXRpb24gYW5kIHRoZSBTdGlmdHVuZyB6dXIgRm9yZGVy
dW5nIGp1bmdlciBOZXVyb3dpc3NlbnNjaGFmdGxlci4gU1RKIHdhcyBmdW5kZWQgYnkgdGhlIFBy
b2YuIEtsYXVzIFRoaWVtYW5uIEZvdW5kYXRpb24uIEpOUC1TIGhhcyByZWNlaXZlZCB0cmF2ZWwg
Z3JhbnRzIGZyb20gQm9zdG9uIFNjaWVudGlmaWMuIExLIHJlcG9ydHMgYWNhZGVtaWMgZ3JhbnRz
IGZyb20gRVUgSG9yaXpvbiAyMDIwIGFuZCBmcm9tIHRoZSBleGNlbGxlbmNlIHN0cmF0ZWd5IG9m
IHRoZSBUZWNobmljYWwgVW5pdmVyc2l0eSBEcmVzZGVuLCBHZXJtYW55OyBoYWJpbGl0YXRpb24g
ZnVuZGluZyBmb3Igd29tZW4gZnJvbSB0aGUgTWVkaWNhbCBGYWN1bHR5IG9mIHRoZSBUZWNobmlj
YWwgVW5pdmVyc2l0eSBEcmVzZGVuLCBHZXJtYW55LiBNVEIgcmVjZWl2ZWQgc3BlYWtlciZhcG9z
O3MgaG9ub3JhcmlhIGZyb20gTWVkdHJvbmljLCBCb3N0b24gU2NpZW50aWZpYywgQWJib3R0IChm
b3JtZXJseSBTdC4gSnVkZSksIEdFIE1lZGljYWwsIFVDQiwgQXBvdGhla2VydmVyYmFuZCBLb2xu
IGUuVi4gYW5kIEJpYWwgYXMgd2VsbCBhcyByZXNlYXJjaCBmdW5kaW5nIGZyb20gdGhlIEZlbGdl
bmhhdWVyLVN0aWZ0dW5nLCBGb3JzY2h1bmdzcG9vbCBLbGluaXNjaGUgU3R1ZGllbiAoVW5pdmVy
c2l0eSBvZiBDb2xvZ25lKSwgSG9yaXpvbiAyMDIwIChHb25kb2xhKSwgTWVkdHJvbmljIChPRElT
KSwgYW5kIEJvc3RvbiBTY2llbnRpZmljIGFuZCBhZHZpc29yeSBob25vcmFyaWEgZm9yIHRoZSBJ
UVdJRy4gR1JGIHNlcnZlcyBhcyBhbiBlZGl0b3JpYWwgYm9hcmQgbWVtYmVyIG9mIENvcnRleCwg
TmV1cm9sb2dpY2FsIFJlc2VhcmNoIGFuZCBQcmFjdGljZSwgTmV1cm9JbWFnZTogQ2xpbmljYWws
IFplaXRzY2hyaWZ0IGZ1ciBOZXVyb3BzeWNob2xvZ2llLCBhbmQgREdOZXVyb2xvZ2llOyByZWNl
aXZlcyByb3lhbHRpZXMgZnJvbSB0aGUgcHVibGljYXRpb24gb2YgdGhlIGJvb2tzIEZ1bmt0aW9u
ZWxsZSBNUlQgaW4gUHN5Y2hpYXRyaWUgdW5kIE5ldXJvbG9naWUsIE5ldXJvbG9naXNjaGUgRGlm
ZmVyZW50aWFsZGlhZ25vc2UgYW5kIFNPUCBOZXVyb2xvZ2llOyByZWNlaXZlZCBob25vcmFyaWEg
Zm9yIHNwZWFraW5nIGVuZ2FnZW1lbnRzIGZyb20gQmF5ZXIsIERlc2l0aW4sIEVyZ28gREtWLCBG
b3J1bSBmdXIgbWVkaXppbmlzY2hlIEZvcnRiaWxkdW5nIEZvbUYsIEdTSywgTWVkaWNhIEFjYWRl
bXkgTWVzc2UgRHVzc2VsZG9yZiwgTWVkaWNicmFpbiBIZWFsdGhjYXJlLCBOb3ZhcnRpcywgUGZp
emVyIGFuZCBTcG9ydGFyenRlYnVuZCBOUlcuIFBNLU0gaGFzIHJlY2VpdmVkIGhvbm9yYXJpYSBm
cm9tIEVkaXRvcmlhbCBWaWd1ZXJhIGFuZCBUYWtlZGEgUGhhcm1hY2V1dGljYWxzIGZvciBsZWN0
dXJpbmcgaW4gY291cnNlczsgZnJvbSBCcml0YW5uaWEgZm9yIHdyaXRpbmcgYW4gYXJ0aWNsZSBp
biB0aGVpciBQYXJraW5zb24mYXBvcztzIERpc2Vhc2UgTWVkaWNhbCBKb3VybmFsLUtpbmV0aWM7
IGFuZCBmcm9tIHRoZSBJbnRlcm5hdGlvbmFsIFBhcmtpbnNvbiBhbmQgTW92ZW1lbnQgRGlzb3Jk
ZXIgU29jaWV0eSAoTURTKSBmb3IgbWFuYWdlbWVudCBvZiB0aGUgUHJvZ3JhbW1lIG9uIFJhdGlu
ZyBTY2FsZXMuIEdyYW50cyBmcm9tIHRoZSBNRFMgZm9yIGRldmVsb3BtZW50IGFuZCB2YWxpZGF0
aW9uIG9mIHRoZSBNRFMtTk1TLiBLUkMgaGFzIHJlY2VpdmVkIGZ1bmRpbmcgZnJvbSBQYXJraW5z
b24mYXBvcztzIFVLIChmdW5kaW5nIElEIFBhcmtpbnNvbiZhcG9zO3MgVUsgSy0xNDA2KSwgTklI
UiwgVUNCIGFuZCB0aGUgRXVyb3BlYW4gVW5pb247IGhlIHJlY2VpdmVkIGhvbm9yYXJpYSBmcm9t
IFVDQiwgQWJib3R0LCBCcml0YW5uaWEsIFVTIFdvcmxkbWVkcywgYW5kIE90c3VrYSBQaGFybWFj
ZXV0aWNhbHM7IGFuZCBhY3RlZCBhcyBhIGNvbnN1bHRhbnQgZm9yIEFiYlZpZSwgVUNCIGFuZCBC
cml0YW5uaWEuIFZWLVYgaXMgYSBtZW1iZXIgb2YgdGhlIGFkdmlzb3J5IGJvYXJkcyBhbmQgcmVw
b3J0cyBjb25zdWx0YW5jaWVzIGZvciBCb3N0b24gU2NpZW50aWZpYy4gTFQgcmVwb3J0cyBncmFu
dHMsIHBlcnNvbmFsIGZlZXMgYW5kIG5vbi1maW5hbmNpYWwgc3VwcG9ydCBmcm9tIFNBUElFTlMg
U3RlZXJpbmcgQnJhaW4gU3RpbXVsYXRpb24sIE1lZHRyb25pYywgQm9zdG9uIFNjaWVudGlmaWMg
YW5kIFN0LiBKdWRlIE1lZGljYWwuIERXIHJlcG9ydHMgbm8gZmluYW5jaWFsIGRpc2Nsb3N1cmVz
LiBIU0Qgd2FzIGZ1bmRlZCBieSB0aGUgRVUgSm9pbnQgUHJvZ3JhbW1lIC0gTmV1cm9kZWdlbmVy
YXRpdmUgRGlzZWFzZSBSZXNlYXJjaCAoSlBORCksIHRoZSBQcm9mLiBLbGF1cyBUaGllbWFubiBG
b3VuZGF0aW9uLCBhbmQgdGhlIEZlbGdlbmhhdWVyIEZvdW5kYXRpb24gYW5kIGhhcyByZWNlaXZl
ZCBob25vcmFyaWEgYnkgQm9zdG9uIFNjaWVudGlmaWMsIE1lZHRyb25pYyBhbmQgU3RhZGFwaGFy
bS48L2N1c3RvbTI+PGVsZWN0cm9uaWMtcmVzb3VyY2UtbnVtPjEwLjExMzYvam5ucC0yMDIxLTMy
NjEzMTwvZWxlY3Ryb25pYy1yZXNvdXJjZS1udW0+PHJlbW90ZS1kYXRhYmFzZS1wcm92aWRlcj5O
TE08L3JlbW90ZS1kYXRhYmFzZS1wcm92aWRlcj48bGFuZ3VhZ2U+ZW5nPC9sYW5ndWFnZT48L3Jl
Y29yZD48L0NpdGU+PENpdGU+PEF1dGhvcj5TYXVlcmJpZXI8L0F1dGhvcj48WWVhcj4yMDI0PC9Z
ZWFyPjxSZWNOdW0+MTEwNTwvUmVjTnVtPjxyZWNvcmQ+PHJlYy1udW1iZXI+MTEwNTwvcmVjLW51
bWJlcj48Zm9yZWlnbi1rZXlzPjxrZXkgYXBwPSJFTiIgZGItaWQ9ImUyNXI5eHgwamFlZHg4ZTU5
MnZwZjl0N2Z3eHZkcDVhcHh6YSIgdGltZXN0YW1wPSIxNzQyOTA0MDg2IiBndWlkPSIwMmUwODZh
YS1jMzFhLTQxNTYtOTg4Yi04ZDlmMGNkMDFjYTEiPjExMDU8L2tleT48L2ZvcmVpZ24ta2V5cz48
cmVmLXR5cGUgbmFtZT0iSm91cm5hbCBBcnRpY2xlIj4xNzwvcmVmLXR5cGU+PGNvbnRyaWJ1dG9y
cz48YXV0aG9ycz48YXV0aG9yPlNhdWVyYmllciwgQW5uYTwvYXV0aG9yPjxhdXRob3I+QmFjaG9u
LCBQaWE8L2F1dGhvcj48YXV0aG9yPkFtYnJvc2lvLCBMZWlyZTwvYXV0aG9yPjxhdXRob3I+TG9l
aHJlciwgUGhpbGlwcCBBLjwvYXV0aG9yPjxhdXRob3I+Uml6b3MsIEFsZXhhbmRyYTwvYXV0aG9y
PjxhdXRob3I+Sm9zdCwgU3RlZmFuaWUgVC48L2F1dGhvcj48YXV0aG9yPkdyb25vc3RheSwgQWxl
eGFuZHJhPC9hdXRob3I+PGF1dGhvcj5GaW5rLCBHZXJlb24gUi48L2F1dGhvcj48YXV0aG9yPkFz
aGthbiwgS2V5b3VtYXJzPC9hdXRob3I+PGF1dGhvcj5OaW1za3ksIENocmlzdG9waGVyPC9hdXRo
b3I+PGF1dGhvcj5WaXNzZXItVmFuZGV3YWxsZSwgVmVlcmxlPC9hdXRob3I+PGF1dGhvcj5DaGF1
ZGh1cmksIEsuIFJheTwvYXV0aG9yPjxhdXRob3I+VGltbWVybWFubiwgTGFyczwvYXV0aG9yPjxh
dXRob3I+TWFydGluZXotTWFydGluLCBQYWJsbzwvYXV0aG9yPjxhdXRob3I+RGFmc2FyaSwgSGFp
ZGFyIFMuPC9hdXRob3I+PC9hdXRob3JzPjwvY29udHJpYnV0b3JzPjx0aXRsZXM+PHRpdGxlPlN1
YnRoYWxhbWljIFN0aW11bGF0aW9uIEltcHJvdmVzIFNob3J0LVRlcm0gU2F0aXNmYWN0aW9uIHdp
dGggTGlmZSBhbmQgVHJlYXRtZW50IGluIFBhcmtpbnNvbuKAmXMgRGlzZWFzZTwvdGl0bGU+PHNl
Y29uZGFyeS10aXRsZT5Kb3VybmFsIG9mIFBlcnNvbmFsaXplZCBNZWRpY2luZTwvc2Vjb25kYXJ5
LXRpdGxlPjwvdGl0bGVzPjxwZXJpb2RpY2FsPjxmdWxsLXRpdGxlPkpvdXJuYWwgb2YgUGVyc29u
YWxpemVkIE1lZGljaW5lPC9mdWxsLXRpdGxlPjwvcGVyaW9kaWNhbD48cGFnZXM+MTAyMzwvcGFn
ZXM+PHZvbHVtZT4xNDwvdm9sdW1lPjxudW1iZXI+MTA8L251bWJlcj48ZGF0ZXM+PHllYXI+MjAy
NDwveWVhcj48L2RhdGVzPjxpc2JuPjIwNzUtNDQyNjwvaXNibj48YWNjZXNzaW9uLW51bT5kb2k6
MTAuMzM5MC9qcG0xNDEwMTAyMzwvYWNjZXNzaW9uLW51bT48dXJscz48cmVsYXRlZC11cmxzPjx1
cmw+aHR0cHM6Ly93d3cubWRwaS5jb20vMjA3NS00NDI2LzE0LzEwLzEwMjM8L3VybD48L3JlbGF0
ZWQtdXJscz48L3VybHM+PC9yZWNvcmQ+PC9DaXRlPjwvRW5kTm90ZT4A
</w:fldData>
        </w:fldChar>
      </w:r>
      <w:r w:rsidR="00544C03" w:rsidRPr="00522DE5">
        <w:rPr>
          <w:color w:val="000000"/>
        </w:rPr>
        <w:instrText xml:space="preserve"> ADDIN EN.CITE </w:instrText>
      </w:r>
      <w:r w:rsidR="00544C03" w:rsidRPr="00522DE5">
        <w:rPr>
          <w:color w:val="000000"/>
        </w:rPr>
        <w:fldChar w:fldCharType="begin">
          <w:fldData xml:space="preserve">PEVuZE5vdGU+PENpdGU+PEF1dGhvcj5WZXJiYWFuPC9BdXRob3I+PFllYXI+MjAxMTwvWWVhcj48
UmVjTnVtPjc4MTwvUmVjTnVtPjxEaXNwbGF5VGV4dD48c3R5bGUgZmFjZT0ic3VwZXJzY3JpcHQi
PjIzLTI1PC9zdHlsZT48L0Rpc3BsYXlUZXh0PjxyZWNvcmQ+PHJlYy1udW1iZXI+NzgxPC9yZWMt
bnVtYmVyPjxmb3JlaWduLWtleXM+PGtleSBhcHA9IkVOIiBkYi1pZD0iMjBhdGRzZWZwd2R3ZXZl
NWFhM3hlMnRpdndwdGV6MGRkMjlhIiB0aW1lc3RhbXA9IjE0OTI2ODgwMjYiPjc4MTwva2V5Pjwv
Zm9yZWlnbi1rZXlzPjxyZWYtdHlwZSBuYW1lPSJKb3VybmFsIEFydGljbGUiPjE3PC9yZWYtdHlw
ZT48Y29udHJpYnV0b3JzPjxhdXRob3JzPjxhdXRob3I+VmVyYmFhbiwgRC48L2F1dGhvcj48YXV0
aG9yPnZhbiBSb29kZW4sIFMuIE0uPC9hdXRob3I+PGF1dGhvcj5CZW5pdCwgQy4gUC48L2F1dGhv
cj48YXV0aG9yPnZhbiBad2V0LCBFLiBXLjwvYXV0aG9yPjxhdXRob3I+TWFyaW51cywgSi48L2F1
dGhvcj48YXV0aG9yPnZhbiBIaWx0ZW4sIEouIEouPC9hdXRob3I+PC9hdXRob3JzPjwvY29udHJp
YnV0b3JzPjxhdXRoLWFkZHJlc3M+RGVwYXJ0bWVudCBvZiBOZXVyb2xvZ3ksIExlaWRlbiBVbml2
ZXJzaXR5IE1lZGljYWwgQ2VudGVyLCBMZWlkZW4sIFRoZSBOZXRoZXJsYW5kcy4gRC5WZXJiYWFu
QGx1bWMubmw8L2F1dGgtYWRkcmVzcz48dGl0bGVzPjx0aXRsZT5TUEVTL1NDT1BBIGFuZCBNRFMt
VVBEUlM6IGZvcm11bGFzIGZvciBjb252ZXJ0aW5nIHNjb3JlcyBvZiB0d28gbW90b3Igc2NhbGVz
IGluIFBhcmtpbnNvbiZhcG9zO3MgZGlzZWFzZTwvdGl0bGU+PHNlY29uZGFyeS10aXRsZT5QYXJr
aW5zb25pc20gUmVsYXQgRGlzb3JkPC9zZWNvbmRhcnktdGl0bGU+PC90aXRsZXM+PHBlcmlvZGlj
YWw+PGZ1bGwtdGl0bGU+UGFya2luc29uaXNtIFJlbGF0IERpc29yZDwvZnVsbC10aXRsZT48L3Bl
cmlvZGljYWw+PHBhZ2VzPjYzMi00PC9wYWdlcz48dm9sdW1lPjE3PC92b2x1bWU+PG51bWJlcj44
PC9udW1iZXI+PGtleXdvcmRzPjxrZXl3b3JkPkFnZWQ8L2tleXdvcmQ+PGtleXdvcmQ+RGlzYWJp
bGl0eSBFdmFsdWF0aW9uPC9rZXl3b3JkPjxrZXl3b3JkPkZlbWFsZTwva2V5d29yZD48a2V5d29y
ZD5IdW1hbnM8L2tleXdvcmQ+PGtleXdvcmQ+TWFsZTwva2V5d29yZD48a2V5d29yZD5NaWRkbGUg
QWdlZDwva2V5d29yZD48a2V5d29yZD5Nb3RvciBTa2lsbHMvKnBoeXNpb2xvZ3k8L2tleXdvcmQ+
PGtleXdvcmQ+TW92ZW1lbnQgRGlzb3JkZXJzL2RpYWdub3Npcy9waHlzaW9wYXRob2xvZ3k8L2tl
eXdvcmQ+PGtleXdvcmQ+UGFya2luc29uIERpc2Vhc2UvKmRpYWdub3Npcy8qcGh5c2lvcGF0aG9s
b2d5PC9rZXl3b3JkPjxrZXl3b3JkPipTZXZlcml0eSBvZiBJbGxuZXNzIEluZGV4PC9rZXl3b3Jk
PjxrZXl3b3JkPldlaWdodHMgYW5kIE1lYXN1cmVzLypzdGFuZGFyZHM8L2tleXdvcmQ+PC9rZXl3
b3Jkcz48ZGF0ZXM+PHllYXI+MjAxMTwveWVhcj48cHViLWRhdGVzPjxkYXRlPlNlcDwvZGF0ZT48
L3B1Yi1kYXRlcz48L2RhdGVzPjxpc2JuPjE4NzMtNTEyNiAoRWxlY3Ryb25pYykmI3hEOzEzNTMt
ODAyMCAoTGlua2luZyk8L2lzYm4+PGFjY2Vzc2lvbi1udW0+MjE2OTY5OTM8L2FjY2Vzc2lvbi1u
dW0+PHVybHM+PHJlbGF0ZWQtdXJscz48dXJsPmh0dHBzOi8vd3d3Lm5jYmkubmxtLm5paC5nb3Yv
cHVibWVkLzIxNjk2OTkzPC91cmw+PC9yZWxhdGVkLXVybHM+PC91cmxzPjxlbGVjdHJvbmljLXJl
c291cmNlLW51bT4xMC4xMDE2L2oucGFya3JlbGRpcy4yMDExLjA1LjAyMjwvZWxlY3Ryb25pYy1y
ZXNvdXJjZS1udW0+PC9yZWNvcmQ+PC9DaXRlPjxDaXRlPjxBdXRob3I+U2F1ZXJiaWVyPC9BdXRo
b3I+PFllYXI+MjAyMTwvWWVhcj48UmVjTnVtPjEzOTQ8L1JlY051bT48cmVjb3JkPjxyZWMtbnVt
YmVyPjEzOTQ8L3JlYy1udW1iZXI+PGZvcmVpZ24ta2V5cz48a2V5IGFwcD0iRU4iIGRiLWlkPSIy
MGF0ZHNlZnB3ZHdldmU1YWEzeGUydGl2d3B0ZXowZGQyOWEiIHRpbWVzdGFtcD0iMTY0MjE1OTA2
MCI+MTM5NDwva2V5PjwvZm9yZWlnbi1rZXlzPjxyZWYtdHlwZSBuYW1lPSJKb3VybmFsIEFydGlj
bGUiPjE3PC9yZWYtdHlwZT48Y29udHJpYnV0b3JzPjxhdXRob3JzPjxhdXRob3I+U2F1ZXJiaWVy
LCBBLjwvYXV0aG9yPjxhdXRob3I+TG9laHJlciwgUC48L2F1dGhvcj48YXV0aG9yPkpvc3QsIFMu
IFQuPC9hdXRob3I+PGF1dGhvcj5IZWlsLCBTLjwvYXV0aG9yPjxhdXRob3I+UGV0cnktU2NobWVs
emVyLCBKLiBOLjwvYXV0aG9yPjxhdXRob3I+SGVyYmVyZywgSi48L2F1dGhvcj48YXV0aG9yPkJh
Y2hvbiwgUC48L2F1dGhvcj48YXV0aG9yPkFsb3VpLCBTLjwvYXV0aG9yPjxhdXRob3I+R3Jvbm9z
dGF5LCBBLjwvYXV0aG9yPjxhdXRob3I+S2xpbmdlbGhvZWZlciwgTC48L2F1dGhvcj48YXV0aG9y
PkJhbGRlcm1hbm4sIEouIEMuPC9hdXRob3I+PGF1dGhvcj5IdXlzLCBELjwvYXV0aG9yPjxhdXRo
b3I+Tmltc2t5LCBDLjwvYXV0aG9yPjxhdXRob3I+QmFyYmUsIE0uIFQuPC9hdXRob3I+PGF1dGhv
cj5GaW5rLCBHLiBSLjwvYXV0aG9yPjxhdXRob3I+TWFydGluZXotTWFydGluLCBQLjwvYXV0aG9y
PjxhdXRob3I+UmF5IENoYXVkaHVyaSwgSy48L2F1dGhvcj48YXV0aG9yPlZpc3Nlci1WYW5kZXdh
bGxlLCBWLjwvYXV0aG9yPjxhdXRob3I+VGltbWVybWFubiwgTC48L2F1dGhvcj48YXV0aG9yPldl
aW50cmF1YiwgRC48L2F1dGhvcj48YXV0aG9yPkRhZnNhcmksIEguIFMuPC9hdXRob3I+PGF1dGhv
cj5FdXJvcGFyLDwvYXV0aG9yPjxhdXRob3I+dGhlIEludGVybmF0aW9uYWwsIFBhcmtpbnNvbjwv
YXV0aG9yPjxhdXRob3I+TW92ZW1lbnQgRGlzb3JkZXJzIFNvY2lldHkgTm9uLU1vdG9yIFBhcmtp
bnNvbiZhcG9zO3MgRGlzZWFzZSBTdHVkeSwgR3JvdXA8L2F1dGhvcj48L2F1dGhvcnM+PC9jb250
cmlidXRvcnM+PGF1dGgtYWRkcmVzcz5JbnN0aXR1dGUgb2YgUHN5Y2hpYXRyeSwgUHN5Y2hvbG9n
eSBhbmQgTmV1cm9zY2llbmNlLCBLaW5nJmFwb3M7cyBDb2xsZWdlIExvbmRvbiwgTG9uZG9uLCBV
SyBhbm5hLjIuc2F1ZXJiaWVyQGtjbC5hYy51ayBoYWlkYXIuZGFmc2FyaUB1ay1rb2Vsbi5kZS4m
I3hEO0RlcGFydG1lbnQgb2YgTmV1cm9sb2d5LCBVbml2ZXJzaXR5IG9mIENvbG9nbmUsIEZhY3Vs
dHkgb2YgTWVkaWNpbmUgYW5kIFVuaXZlcnNpdHkgSG9zcGl0YWwgQ29sb2duZSwgQ29sb2duZSwg
R2VybWFueS4mI3hEO0RlcGFydG1lbnQgb2YgTmV1cm9sb2d5LCBVbml2ZXJzaXR5IG9mIE1hcmJ1
cmcgYW5kIFVuaXZlcnNpdHkgSG9zcGl0YWwgR2llc3NlbiBhbmQgTWFyYnVyZywgQ2FtcHVzIE1h
cmJ1cmcsIE1hcmJ1cmcsIEdlcm1hbnkuJiN4RDtEZXB0YXJ0bWVudCBvZiBOZXVyb2xvZ3ksIFVu
aXZlcnNpdHkgb2YgRHJlc2RlbiBhbmQgVW5pdmVyc2l0eSBIb3NwaXRhbCBEcmVzZGVuLCBEcmVz
ZGVuLCBHZXJtYW55LiYjeEQ7RGVwYXJ0bWVudCBvZiBQc3ljaGlhdHJ5LCBVbml2ZXJzaXR5IG9m
IENvbG9nbmUsIEZhY3VsdHkgb2YgTWVkaWNpbmUgYW5kIFVuaXZlcnNpdHkgSG9zcGl0YWwgQ29s
b2duZSwgQ29sb2duZSwgR2VybWFueS4mI3hEO0RlcGFydG1lbnQgb2YgTmV1cm9zdXJnZXJ5LCBV
bml2ZXJzaXR5IG9mIE1hcmJ1cmcgYW5kIFVuaXZlcnNpdHkgSG9zcGl0YWwgR2llc3NlbiBhbmQg
TWFyYnVyZywgQ2FtcHVzIE1hcmJ1cmcsIE1hcmJ1cmcsIEdlcm1hbnkuJiN4RDtDb2duaXRpdmUg
TmV1cm9zY2llbmNlLCBJbnN0aXR1dGUgb2YgTmV1cm9zY2llbmNlIGFuZCBNZWRpY2luZSAoSU5N
LTMpLCBSZXNlYXJjaCBDZW50ZXIgSnVsaWNoLCBKdWxpY2gsIEdlcm1hbnkuJiN4RDtDZW50ZXIg
Zm9yIE5ldHdvcmtlZCBCaW9tZWRpY2FsIFJlc2VhcmNoIGluIE5ldXJvZGVnZW5lcmF0aXZlIERp
c2Vhc2VzIChDSUJFUk5FRCksIENhcmxvcyBJSUkgSW5zdGl0dXRlIG9mIEhlYWx0aCwgTWFkcmlk
LCBTcGFpbi4mI3hEO0luc3RpdHV0ZSBvZiBQc3ljaGlhdHJ5LCBQc3ljaG9sb2d5IGFuZCBOZXVy
b3NjaWVuY2UsIEtpbmcmYXBvcztzIENvbGxlZ2UgTG9uZG9uLCBMb25kb24sIFVLLiYjeEQ7UGFy
a2luc29uJmFwb3M7cyBDZW50cmUgb2YgRXhjZWxsZW5jZSwgRGVwYXJ0bWVudCBvZiBOZXVyb2xv
Z3ksIEtpbmcmYXBvcztzIENvbGxlZ2UgSG9zcGl0YWwgTkhTIEZvdW5kYXRpb24gVHJ1c3QsIExv
bmRvbiwgVUsuJiN4RDtOSUhSIE1lbnRhbCBIZWFsdGggQmlvbWVkaWNhbCBSZXNlYXJjaCBDZW50
cmUgYW5kIERlbWVudGlhIEJpb21lZGljYWwgUmVzZWFyY2ggVW5pdCwgU291dGggTG9uZG9uIGFu
ZCBNYXVkc2xleSBOSFMgRm91bmRhdGlvbiBUcnVzdCBhbmQgS2luZyZhcG9zO3MgQ29sbGVnZSBM
b25kb24sIExvbmRvbiwgVUsuJiN4RDtEZXBhcnRtZW50IG9mIFN0ZXJlb3RheHkgYW5kIEZ1bmN0
aW9uYWwgTmV1cm9zdXJnZXJ5LCBVbml2ZXJzaXR5IG9mIENvbG9nbmUgYW5kIFVuaXZlcnNpdHkg
SG9zcGl0YWwgQ29sb2duZSwgQ29sb2duZSwgR2VybWFueS4mI3hEO0RlcGFydG1lbnRzIG9mIFBz
eWNoaWF0cnkgYW5kIE5ldXJvbG9neSwgUGVyZWxtYW4gU2Nob29sIG9mIE1lZGljaW5lIGF0IHRo
ZSBVbml2ZXJzaXR5IG9mIFBlbm5zeWx2YW5pYSwgUGhpbGFkZWxwaGlhLCBQZW5uc3lsdmFuaWEs
IFVTQS4mI3hEO0RlcGFydG1lbnQgb2YgTmV1cm9sb2d5LCBVbml2ZXJzaXR5IG9mIENvbG9nbmUs
IEZhY3VsdHkgb2YgTWVkaWNpbmUgYW5kIFVuaXZlcnNpdHkgSG9zcGl0YWwgQ29sb2duZSwgQ29s
b2duZSwgR2VybWFueSBhbm5hLjIuc2F1ZXJiaWVyQGtjbC5hYy51ayBoYWlkYXIuZGFmc2FyaUB1
ay1rb2Vsbi5kZS48L2F1dGgtYWRkcmVzcz48dGl0bGVzPjx0aXRsZT5QcmVkaWN0b3JzIG9mIHNo
b3J0LXRlcm0gaW1wdWxzaXZlIGFuZCBjb21wdWxzaXZlIGJlaGF2aW91ciBhZnRlciBzdWJ0aGFs
YW1pYyBzdGltdWxhdGlvbiBpbiBQYXJraW5zb24gZGlzZWFzZTwvdGl0bGU+PHNlY29uZGFyeS10
aXRsZT5KIE5ldXJvbCBOZXVyb3N1cmcgUHN5Y2hpYXRyeTwvc2Vjb25kYXJ5LXRpdGxlPjxhbHQt
dGl0bGU+Sm91cm5hbCBvZiBuZXVyb2xvZ3ksIG5ldXJvc3VyZ2VyeSwgYW5kIHBzeWNoaWF0cnk8
L2FsdC10aXRsZT48L3RpdGxlcz48cGVyaW9kaWNhbD48ZnVsbC10aXRsZT5KIE5ldXJvbCBOZXVy
b3N1cmcgUHN5Y2hpYXRyeTwvZnVsbC10aXRsZT48L3BlcmlvZGljYWw+PGFsdC1wZXJpb2RpY2Fs
PjxmdWxsLXRpdGxlPkpvdXJuYWwgb2YgTmV1cm9sb2d5LCBOZXVyb3N1cmdlcnksIGFuZCBQc3lj
aGlhdHJ5PC9mdWxsLXRpdGxlPjwvYWx0LXBlcmlvZGljYWw+PHBhZ2VzPjEzMTMtMTMxODwvcGFn
ZXM+PHZvbHVtZT45Mjwvdm9sdW1lPjxudW1iZXI+MTI8L251bWJlcj48ZWRpdGlvbj4yMDIxLzA5
LzEzPC9lZGl0aW9uPjxrZXl3b3Jkcz48a2V5d29yZD5BZ2VkPC9rZXl3b3JkPjxrZXl3b3JkPkNv
bXB1bHNpdmUgQmVoYXZpb3IvcGh5c2lvcGF0aG9sb2d5Lypwc3ljaG9sb2d5PC9rZXl3b3JkPjxr
ZXl3b3JkPipEZWVwIEJyYWluIFN0aW11bGF0aW9uPC9rZXl3b3JkPjxrZXl3b3JkPkZlbWFsZTwv
a2V5d29yZD48a2V5d29yZD5IdW1hbnM8L2tleXdvcmQ+PGtleXdvcmQ+SW1wdWxzaXZlIEJlaGF2
aW9yLypwaHlzaW9sb2d5PC9rZXl3b3JkPjxrZXl3b3JkPk1hbGU8L2tleXdvcmQ+PGtleXdvcmQ+
TWlkZGxlIEFnZWQ8L2tleXdvcmQ+PGtleXdvcmQ+UGFya2luc29uIERpc2Vhc2UvcGh5c2lvcGF0
aG9sb2d5L3BzeWNob2xvZ3kvKnRoZXJhcHk8L2tleXdvcmQ+PGtleXdvcmQ+UHJvc3BlY3RpdmUg
U3R1ZGllczwva2V5d29yZD48a2V5d29yZD5RdWFsaXR5IG9mIExpZmU8L2tleXdvcmQ+PGtleXdv
cmQ+U3VidGhhbGFtaWMgTnVjbGV1cy8qcGh5c2lvcGF0aG9sb2d5PC9rZXl3b3JkPjwva2V5d29y
ZHM+PGRhdGVzPjx5ZWFyPjIwMjE8L3llYXI+PHB1Yi1kYXRlcz48ZGF0ZT5EZWM8L2RhdGU+PC9w
dWItZGF0ZXM+PC9kYXRlcz48aXNibj4xNDY4LTMzMFggKEVsZWN0cm9uaWMpJiN4RDswMDIyLTMw
NTAgKExpbmtpbmcpPC9pc2JuPjxhY2Nlc3Npb24tbnVtPjM0NTEwMDAwPC9hY2Nlc3Npb24tbnVt
Pjx1cmxzPjxyZWxhdGVkLXVybHM+PHVybD5odHRwczovL3d3dy5uY2JpLm5sbS5uaWguZ292L3B1
Ym1lZC8zNDUxMDAwMDwvdXJsPjwvcmVsYXRlZC11cmxzPjwvdXJscz48Y3VzdG9tMj5QTUM4NjA2
NDY5IG9mIHRoZSBVbml2ZXJzaXR5IG9mIENvbG9nbmUgYW5kIGhhcyByZWNlaXZlZCBmdW5kaW5n
IGZyb20gdGhlIFByb2YuIEtsYXVzIFRoaWVtYW5uIEZvdW5kYXRpb24uIFBMIHdhcyBmdW5kZWQg
YnkgdGhlIFNVQ0NFU1MtUHJvZ3JhbW1lIG9mIHRoZSBVbml2ZXJzaXR5IG9mIE1hcmJ1cmcsIHRo
ZSBQYXJraW5zb24mYXBvcztzIEZvdW5kYXRpb24gYW5kIHRoZSBTdGlmdHVuZyB6dXIgRm9yZGVy
dW5nIGp1bmdlciBOZXVyb3dpc3NlbnNjaGFmdGxlci4gU1RKIHdhcyBmdW5kZWQgYnkgdGhlIFBy
b2YuIEtsYXVzIFRoaWVtYW5uIEZvdW5kYXRpb24uIEpOUC1TIGhhcyByZWNlaXZlZCB0cmF2ZWwg
Z3JhbnRzIGZyb20gQm9zdG9uIFNjaWVudGlmaWMuIExLIHJlcG9ydHMgYWNhZGVtaWMgZ3JhbnRz
IGZyb20gRVUgSG9yaXpvbiAyMDIwIGFuZCBmcm9tIHRoZSBleGNlbGxlbmNlIHN0cmF0ZWd5IG9m
IHRoZSBUZWNobmljYWwgVW5pdmVyc2l0eSBEcmVzZGVuLCBHZXJtYW55OyBoYWJpbGl0YXRpb24g
ZnVuZGluZyBmb3Igd29tZW4gZnJvbSB0aGUgTWVkaWNhbCBGYWN1bHR5IG9mIHRoZSBUZWNobmlj
YWwgVW5pdmVyc2l0eSBEcmVzZGVuLCBHZXJtYW55LiBNVEIgcmVjZWl2ZWQgc3BlYWtlciZhcG9z
O3MgaG9ub3JhcmlhIGZyb20gTWVkdHJvbmljLCBCb3N0b24gU2NpZW50aWZpYywgQWJib3R0IChm
b3JtZXJseSBTdC4gSnVkZSksIEdFIE1lZGljYWwsIFVDQiwgQXBvdGhla2VydmVyYmFuZCBLb2xu
IGUuVi4gYW5kIEJpYWwgYXMgd2VsbCBhcyByZXNlYXJjaCBmdW5kaW5nIGZyb20gdGhlIEZlbGdl
bmhhdWVyLVN0aWZ0dW5nLCBGb3JzY2h1bmdzcG9vbCBLbGluaXNjaGUgU3R1ZGllbiAoVW5pdmVy
c2l0eSBvZiBDb2xvZ25lKSwgSG9yaXpvbiAyMDIwIChHb25kb2xhKSwgTWVkdHJvbmljIChPRElT
KSwgYW5kIEJvc3RvbiBTY2llbnRpZmljIGFuZCBhZHZpc29yeSBob25vcmFyaWEgZm9yIHRoZSBJ
UVdJRy4gR1JGIHNlcnZlcyBhcyBhbiBlZGl0b3JpYWwgYm9hcmQgbWVtYmVyIG9mIENvcnRleCwg
TmV1cm9sb2dpY2FsIFJlc2VhcmNoIGFuZCBQcmFjdGljZSwgTmV1cm9JbWFnZTogQ2xpbmljYWws
IFplaXRzY2hyaWZ0IGZ1ciBOZXVyb3BzeWNob2xvZ2llLCBhbmQgREdOZXVyb2xvZ2llOyByZWNl
aXZlcyByb3lhbHRpZXMgZnJvbSB0aGUgcHVibGljYXRpb24gb2YgdGhlIGJvb2tzIEZ1bmt0aW9u
ZWxsZSBNUlQgaW4gUHN5Y2hpYXRyaWUgdW5kIE5ldXJvbG9naWUsIE5ldXJvbG9naXNjaGUgRGlm
ZmVyZW50aWFsZGlhZ25vc2UgYW5kIFNPUCBOZXVyb2xvZ2llOyByZWNlaXZlZCBob25vcmFyaWEg
Zm9yIHNwZWFraW5nIGVuZ2FnZW1lbnRzIGZyb20gQmF5ZXIsIERlc2l0aW4sIEVyZ28gREtWLCBG
b3J1bSBmdXIgbWVkaXppbmlzY2hlIEZvcnRiaWxkdW5nIEZvbUYsIEdTSywgTWVkaWNhIEFjYWRl
bXkgTWVzc2UgRHVzc2VsZG9yZiwgTWVkaWNicmFpbiBIZWFsdGhjYXJlLCBOb3ZhcnRpcywgUGZp
emVyIGFuZCBTcG9ydGFyenRlYnVuZCBOUlcuIFBNLU0gaGFzIHJlY2VpdmVkIGhvbm9yYXJpYSBm
cm9tIEVkaXRvcmlhbCBWaWd1ZXJhIGFuZCBUYWtlZGEgUGhhcm1hY2V1dGljYWxzIGZvciBsZWN0
dXJpbmcgaW4gY291cnNlczsgZnJvbSBCcml0YW5uaWEgZm9yIHdyaXRpbmcgYW4gYXJ0aWNsZSBp
biB0aGVpciBQYXJraW5zb24mYXBvcztzIERpc2Vhc2UgTWVkaWNhbCBKb3VybmFsLUtpbmV0aWM7
IGFuZCBmcm9tIHRoZSBJbnRlcm5hdGlvbmFsIFBhcmtpbnNvbiBhbmQgTW92ZW1lbnQgRGlzb3Jk
ZXIgU29jaWV0eSAoTURTKSBmb3IgbWFuYWdlbWVudCBvZiB0aGUgUHJvZ3JhbW1lIG9uIFJhdGlu
ZyBTY2FsZXMuIEdyYW50cyBmcm9tIHRoZSBNRFMgZm9yIGRldmVsb3BtZW50IGFuZCB2YWxpZGF0
aW9uIG9mIHRoZSBNRFMtTk1TLiBLUkMgaGFzIHJlY2VpdmVkIGZ1bmRpbmcgZnJvbSBQYXJraW5z
b24mYXBvcztzIFVLIChmdW5kaW5nIElEIFBhcmtpbnNvbiZhcG9zO3MgVUsgSy0xNDA2KSwgTklI
UiwgVUNCIGFuZCB0aGUgRXVyb3BlYW4gVW5pb247IGhlIHJlY2VpdmVkIGhvbm9yYXJpYSBmcm9t
IFVDQiwgQWJib3R0LCBCcml0YW5uaWEsIFVTIFdvcmxkbWVkcywgYW5kIE90c3VrYSBQaGFybWFj
ZXV0aWNhbHM7IGFuZCBhY3RlZCBhcyBhIGNvbnN1bHRhbnQgZm9yIEFiYlZpZSwgVUNCIGFuZCBC
cml0YW5uaWEuIFZWLVYgaXMgYSBtZW1iZXIgb2YgdGhlIGFkdmlzb3J5IGJvYXJkcyBhbmQgcmVw
b3J0cyBjb25zdWx0YW5jaWVzIGZvciBCb3N0b24gU2NpZW50aWZpYy4gTFQgcmVwb3J0cyBncmFu
dHMsIHBlcnNvbmFsIGZlZXMgYW5kIG5vbi1maW5hbmNpYWwgc3VwcG9ydCBmcm9tIFNBUElFTlMg
U3RlZXJpbmcgQnJhaW4gU3RpbXVsYXRpb24sIE1lZHRyb25pYywgQm9zdG9uIFNjaWVudGlmaWMg
YW5kIFN0LiBKdWRlIE1lZGljYWwuIERXIHJlcG9ydHMgbm8gZmluYW5jaWFsIGRpc2Nsb3N1cmVz
LiBIU0Qgd2FzIGZ1bmRlZCBieSB0aGUgRVUgSm9pbnQgUHJvZ3JhbW1lIC0gTmV1cm9kZWdlbmVy
YXRpdmUgRGlzZWFzZSBSZXNlYXJjaCAoSlBORCksIHRoZSBQcm9mLiBLbGF1cyBUaGllbWFubiBG
b3VuZGF0aW9uLCBhbmQgdGhlIEZlbGdlbmhhdWVyIEZvdW5kYXRpb24gYW5kIGhhcyByZWNlaXZl
ZCBob25vcmFyaWEgYnkgQm9zdG9uIFNjaWVudGlmaWMsIE1lZHRyb25pYyBhbmQgU3RhZGFwaGFy
bS48L2N1c3RvbTI+PGVsZWN0cm9uaWMtcmVzb3VyY2UtbnVtPjEwLjExMzYvam5ucC0yMDIxLTMy
NjEzMTwvZWxlY3Ryb25pYy1yZXNvdXJjZS1udW0+PHJlbW90ZS1kYXRhYmFzZS1wcm92aWRlcj5O
TE08L3JlbW90ZS1kYXRhYmFzZS1wcm92aWRlcj48bGFuZ3VhZ2U+ZW5nPC9sYW5ndWFnZT48L3Jl
Y29yZD48L0NpdGU+PENpdGU+PEF1dGhvcj5TYXVlcmJpZXI8L0F1dGhvcj48WWVhcj4yMDI0PC9Z
ZWFyPjxSZWNOdW0+MTEwNTwvUmVjTnVtPjxyZWNvcmQ+PHJlYy1udW1iZXI+MTEwNTwvcmVjLW51
bWJlcj48Zm9yZWlnbi1rZXlzPjxrZXkgYXBwPSJFTiIgZGItaWQ9ImUyNXI5eHgwamFlZHg4ZTU5
MnZwZjl0N2Z3eHZkcDVhcHh6YSIgdGltZXN0YW1wPSIxNzQyOTA0MDg2IiBndWlkPSIwMmUwODZh
YS1jMzFhLTQxNTYtOTg4Yi04ZDlmMGNkMDFjYTEiPjExMDU8L2tleT48L2ZvcmVpZ24ta2V5cz48
cmVmLXR5cGUgbmFtZT0iSm91cm5hbCBBcnRpY2xlIj4xNzwvcmVmLXR5cGU+PGNvbnRyaWJ1dG9y
cz48YXV0aG9ycz48YXV0aG9yPlNhdWVyYmllciwgQW5uYTwvYXV0aG9yPjxhdXRob3I+QmFjaG9u
LCBQaWE8L2F1dGhvcj48YXV0aG9yPkFtYnJvc2lvLCBMZWlyZTwvYXV0aG9yPjxhdXRob3I+TG9l
aHJlciwgUGhpbGlwcCBBLjwvYXV0aG9yPjxhdXRob3I+Uml6b3MsIEFsZXhhbmRyYTwvYXV0aG9y
PjxhdXRob3I+Sm9zdCwgU3RlZmFuaWUgVC48L2F1dGhvcj48YXV0aG9yPkdyb25vc3RheSwgQWxl
eGFuZHJhPC9hdXRob3I+PGF1dGhvcj5GaW5rLCBHZXJlb24gUi48L2F1dGhvcj48YXV0aG9yPkFz
aGthbiwgS2V5b3VtYXJzPC9hdXRob3I+PGF1dGhvcj5OaW1za3ksIENocmlzdG9waGVyPC9hdXRo
b3I+PGF1dGhvcj5WaXNzZXItVmFuZGV3YWxsZSwgVmVlcmxlPC9hdXRob3I+PGF1dGhvcj5DaGF1
ZGh1cmksIEsuIFJheTwvYXV0aG9yPjxhdXRob3I+VGltbWVybWFubiwgTGFyczwvYXV0aG9yPjxh
dXRob3I+TWFydGluZXotTWFydGluLCBQYWJsbzwvYXV0aG9yPjxhdXRob3I+RGFmc2FyaSwgSGFp
ZGFyIFMuPC9hdXRob3I+PC9hdXRob3JzPjwvY29udHJpYnV0b3JzPjx0aXRsZXM+PHRpdGxlPlN1
YnRoYWxhbWljIFN0aW11bGF0aW9uIEltcHJvdmVzIFNob3J0LVRlcm0gU2F0aXNmYWN0aW9uIHdp
dGggTGlmZSBhbmQgVHJlYXRtZW50IGluIFBhcmtpbnNvbuKAmXMgRGlzZWFzZTwvdGl0bGU+PHNl
Y29uZGFyeS10aXRsZT5Kb3VybmFsIG9mIFBlcnNvbmFsaXplZCBNZWRpY2luZTwvc2Vjb25kYXJ5
LXRpdGxlPjwvdGl0bGVzPjxwZXJpb2RpY2FsPjxmdWxsLXRpdGxlPkpvdXJuYWwgb2YgUGVyc29u
YWxpemVkIE1lZGljaW5lPC9mdWxsLXRpdGxlPjwvcGVyaW9kaWNhbD48cGFnZXM+MTAyMzwvcGFn
ZXM+PHZvbHVtZT4xNDwvdm9sdW1lPjxudW1iZXI+MTA8L251bWJlcj48ZGF0ZXM+PHllYXI+MjAy
NDwveWVhcj48L2RhdGVzPjxpc2JuPjIwNzUtNDQyNjwvaXNibj48YWNjZXNzaW9uLW51bT5kb2k6
MTAuMzM5MC9qcG0xNDEwMTAyMzwvYWNjZXNzaW9uLW51bT48dXJscz48cmVsYXRlZC11cmxzPjx1
cmw+aHR0cHM6Ly93d3cubWRwaS5jb20vMjA3NS00NDI2LzE0LzEwLzEwMjM8L3VybD48L3JlbGF0
ZWQtdXJscz48L3VybHM+PC9yZWNvcmQ+PC9DaXRlPjwvRW5kTm90ZT4A
</w:fldData>
        </w:fldChar>
      </w:r>
      <w:r w:rsidR="00544C03" w:rsidRPr="00522DE5">
        <w:rPr>
          <w:color w:val="000000"/>
        </w:rPr>
        <w:instrText xml:space="preserve"> ADDIN EN.CITE.DATA </w:instrText>
      </w:r>
      <w:r w:rsidR="00544C03" w:rsidRPr="00522DE5">
        <w:rPr>
          <w:color w:val="000000"/>
        </w:rPr>
      </w:r>
      <w:r w:rsidR="00544C03" w:rsidRPr="00522DE5">
        <w:rPr>
          <w:color w:val="000000"/>
        </w:rPr>
        <w:fldChar w:fldCharType="end"/>
      </w:r>
      <w:r w:rsidRPr="00522DE5">
        <w:rPr>
          <w:color w:val="000000"/>
        </w:rPr>
      </w:r>
      <w:r w:rsidRPr="00522DE5">
        <w:rPr>
          <w:color w:val="000000"/>
        </w:rPr>
        <w:fldChar w:fldCharType="separate"/>
      </w:r>
      <w:r w:rsidR="00152B89" w:rsidRPr="00522DE5">
        <w:rPr>
          <w:noProof/>
          <w:color w:val="000000"/>
          <w:vertAlign w:val="superscript"/>
        </w:rPr>
        <w:t>23-25</w:t>
      </w:r>
      <w:r w:rsidRPr="00522DE5">
        <w:rPr>
          <w:color w:val="000000"/>
        </w:rPr>
        <w:fldChar w:fldCharType="end"/>
      </w:r>
      <w:r w:rsidR="00590F35" w:rsidRPr="00522DE5">
        <w:rPr>
          <w:color w:val="000000"/>
        </w:rPr>
        <w:t xml:space="preserve"> </w:t>
      </w:r>
    </w:p>
    <w:p w14:paraId="5C60503F" w14:textId="77777777" w:rsidR="002106C0" w:rsidRPr="00522DE5" w:rsidRDefault="002106C0" w:rsidP="009F15B2">
      <w:pPr>
        <w:ind w:right="901"/>
      </w:pPr>
    </w:p>
    <w:p w14:paraId="1ED27B5F" w14:textId="1E08B492" w:rsidR="00E33C6D" w:rsidRPr="00522DE5" w:rsidRDefault="00E33C6D">
      <w:pPr>
        <w:ind w:right="901"/>
      </w:pPr>
      <w:r w:rsidRPr="00522DE5">
        <w:t>Secondary outcome parameters:</w:t>
      </w:r>
    </w:p>
    <w:p w14:paraId="46CEDB3E" w14:textId="0D4D1BEF" w:rsidR="002106C0" w:rsidRPr="00522DE5" w:rsidRDefault="00E33C6D" w:rsidP="002106C0">
      <w:pPr>
        <w:pStyle w:val="StandardWeb"/>
        <w:numPr>
          <w:ilvl w:val="0"/>
          <w:numId w:val="1"/>
        </w:numPr>
        <w:spacing w:line="480" w:lineRule="auto"/>
        <w:ind w:right="901"/>
        <w:jc w:val="both"/>
        <w:rPr>
          <w:rFonts w:ascii="Arial" w:eastAsia="Times New Roman" w:hAnsi="Arial" w:cs="Arial"/>
          <w:sz w:val="24"/>
          <w:szCs w:val="24"/>
          <w:lang w:val="en-US" w:eastAsia="de-DE"/>
        </w:rPr>
      </w:pPr>
      <w:r w:rsidRPr="00522DE5">
        <w:rPr>
          <w:rFonts w:ascii="Arial" w:hAnsi="Arial" w:cs="Arial"/>
          <w:color w:val="000000"/>
          <w:sz w:val="24"/>
          <w:szCs w:val="24"/>
        </w:rPr>
        <w:t>Motor impairments and complications were assessed using the SCOPA-M motor examination scale.</w:t>
      </w:r>
      <w:r w:rsidRPr="00522DE5">
        <w:rPr>
          <w:rFonts w:ascii="Arial" w:hAnsi="Arial" w:cs="Arial"/>
          <w:color w:val="000000"/>
          <w:sz w:val="24"/>
          <w:szCs w:val="24"/>
        </w:rPr>
        <w:fldChar w:fldCharType="begin">
          <w:fldData xml:space="preserve">PEVuZE5vdGU+PENpdGU+PEF1dGhvcj5NYXJ0aW5lei1NYXJ0aW48L0F1dGhvcj48WWVhcj4yMDA1
PC9ZZWFyPjxSZWNOdW0+NDYyPC9SZWNOdW0+PERpc3BsYXlUZXh0PjxzdHlsZSBmYWNlPSJzdXBl
cnNjcmlwdCI+MjY8L3N0eWxlPjwvRGlzcGxheVRleHQ+PHJlY29yZD48cmVjLW51bWJlcj40NjI8
L3JlYy1udW1iZXI+PGZvcmVpZ24ta2V5cz48a2V5IGFwcD0iRU4iIGRiLWlkPSIyMGF0ZHNlZnB3
ZHdldmU1YWEzeGUydGl2d3B0ZXowZGQyOWEiIHRpbWVzdGFtcD0iMTQxMDI5MTcxNSI+NDYyPC9r
ZXk+PC9mb3JlaWduLWtleXM+PHJlZi10eXBlIG5hbWU9IkpvdXJuYWwgQXJ0aWNsZSI+MTc8L3Jl
Zi10eXBlPjxjb250cmlidXRvcnM+PGF1dGhvcnM+PGF1dGhvcj5NYXJ0aW5lei1NYXJ0aW4sIFAu
PC9hdXRob3I+PGF1dGhvcj5CZW5pdG8tTGVvbiwgSi48L2F1dGhvcj48YXV0aG9yPkJ1cmd1ZXJh
LCBKLiBBLjwvYXV0aG9yPjxhdXRob3I+Q2FzdHJvLCBBLjwvYXV0aG9yPjxhdXRob3I+TGluYXph
c29ybywgRy48L2F1dGhvcj48YXV0aG9yPk1hcnRpbmV6LUNhc3RyaWxsbywgSi4gQy48L2F1dGhv
cj48YXV0aG9yPlZhbGxkZW9yaW9sYSwgRi48L2F1dGhvcj48YXV0aG9yPlZhenF1ZXosIEEuPC9h
dXRob3I+PGF1dGhvcj5WaXZhbmNvcywgRi48L2F1dGhvcj48YXV0aG9yPmRlbCBWYWwsIEouPC9h
dXRob3I+PGF1dGhvcj52YW4gQmxlcmNvbSwgTi48L2F1dGhvcj48YXV0aG9yPkZyYWRlcywgQi48
L2F1dGhvcj48L2F1dGhvcnM+PC9jb250cmlidXRvcnM+PGF1dGgtYWRkcmVzcz5OYXRpb25hbCBD
ZW50ZXIgZm9yIEVwaWRlbWlvbG9neSwgQ2FybG9zIElJSSBJbnN0aXR1dGUgb2YgUHVibGljIEhl
YWx0aCwgQy4gU2luZXNpbyBEZWxnYWRvLCA2LCAyODAyOSBNYWRyaWQsIFNwYWluLiBwbWFydGlu
ZXpAaXNjaWlpLmVzPC9hdXRoLWFkZHJlc3M+PHRpdGxlcz48dGl0bGU+VGhlIFNDT1BBLU1vdG9y
IFNjYWxlIGZvciBhc3Nlc3NtZW50IG9mIFBhcmtpbnNvbiZhcG9zO3MgZGlzZWFzZSBpcyBhIGNv
bnNpc3RlbnQgYW5kIHZhbGlkIG1lYXN1cmU8L3RpdGxlPjxzZWNvbmRhcnktdGl0bGU+SiBDbGlu
IEVwaWRlbWlvbDwvc2Vjb25kYXJ5LXRpdGxlPjxhbHQtdGl0bGU+Sm91cm5hbCBvZiBjbGluaWNh
bCBlcGlkZW1pb2xvZ3k8L2FsdC10aXRsZT48L3RpdGxlcz48cGVyaW9kaWNhbD48ZnVsbC10aXRs
ZT5KIENsaW4gRXBpZGVtaW9sPC9mdWxsLXRpdGxlPjxhYmJyLTE+Sm91cm5hbCBvZiBjbGluaWNh
bCBlcGlkZW1pb2xvZ3k8L2FiYnItMT48L3BlcmlvZGljYWw+PGFsdC1wZXJpb2RpY2FsPjxmdWxs
LXRpdGxlPkogQ2xpbiBFcGlkZW1pb2w8L2Z1bGwtdGl0bGU+PGFiYnItMT5Kb3VybmFsIG9mIGNs
aW5pY2FsIGVwaWRlbWlvbG9neTwvYWJici0xPjwvYWx0LXBlcmlvZGljYWw+PHBhZ2VzPjY3NC05
PC9wYWdlcz48dm9sdW1lPjU4PC92b2x1bWU+PG51bWJlcj43PC9udW1iZXI+PGVkaXRpb24+MjAw
NS8wNi8wOTwvZWRpdGlvbj48a2V5d29yZHM+PGtleXdvcmQ+QWdlZDwva2V5d29yZD48a2V5d29y
ZD5Dcm9zcy1TZWN0aW9uYWwgU3R1ZGllczwva2V5d29yZD48a2V5d29yZD5EaXNhYmlsaXR5IEV2
YWx1YXRpb248L2tleXdvcmQ+PGtleXdvcmQ+RmVtYWxlPC9rZXl3b3JkPjxrZXl3b3JkPkh1bWFu
czwva2V5d29yZD48a2V5d29yZD5NYWxlPC9rZXl3b3JkPjxrZXl3b3JkPk1vdG9yIEFjdGl2aXR5
LypwaHlzaW9sb2d5PC9rZXl3b3JkPjxrZXl3b3JkPlBhcmtpbnNvbiBEaXNlYXNlL2NvbXBsaWNh
dGlvbnMvKnBoeXNpb3BhdGhvbG9neTwva2V5d29yZD48a2V5d29yZD5SZXByb2R1Y2liaWxpdHkg
b2YgUmVzdWx0czwva2V5d29yZD48a2V5d29yZD5TZXZlcml0eSBvZiBJbGxuZXNzIEluZGV4PC9r
ZXl3b3JkPjwva2V5d29yZHM+PGRhdGVzPjx5ZWFyPjIwMDU8L3llYXI+PHB1Yi1kYXRlcz48ZGF0
ZT5KdWw8L2RhdGU+PC9wdWItZGF0ZXM+PC9kYXRlcz48aXNibj4wODk1LTQzNTYgKFByaW50KSYj
eEQ7MDg5NS00MzU2IChMaW5raW5nKTwvaXNibj48YWNjZXNzaW9uLW51bT4xNTkzOTIxODwvYWNj
ZXNzaW9uLW51bT48dXJscz48cmVsYXRlZC11cmxzPjx1cmw+aHR0cHM6Ly93d3cubmNiaS5ubG0u
bmloLmdvdi9wdWJtZWQvMTU5MzkyMTg8L3VybD48L3JlbGF0ZWQtdXJscz48L3VybHM+PGVsZWN0
cm9uaWMtcmVzb3VyY2UtbnVtPjEwLjEwMTYvai5qY2xpbmVwaS4yMDA0LjA5LjAxNDwvZWxlY3Ry
b25pYy1yZXNvdXJjZS1udW0+PGxhbmd1YWdlPmVuZzwvbGFuZ3VhZ2U+PC9yZWNvcmQ+PC9DaXRl
PjwvRW5kTm90ZT4A
</w:fldData>
        </w:fldChar>
      </w:r>
      <w:r w:rsidR="00113ED3" w:rsidRPr="00522DE5">
        <w:rPr>
          <w:rFonts w:ascii="Arial" w:hAnsi="Arial" w:cs="Arial"/>
          <w:color w:val="000000"/>
          <w:sz w:val="24"/>
          <w:szCs w:val="24"/>
        </w:rPr>
        <w:instrText xml:space="preserve"> ADDIN EN.CITE </w:instrText>
      </w:r>
      <w:r w:rsidR="00113ED3" w:rsidRPr="00522DE5">
        <w:rPr>
          <w:rFonts w:ascii="Arial" w:hAnsi="Arial" w:cs="Arial"/>
          <w:color w:val="000000"/>
          <w:sz w:val="24"/>
          <w:szCs w:val="24"/>
        </w:rPr>
        <w:fldChar w:fldCharType="begin">
          <w:fldData xml:space="preserve">PEVuZE5vdGU+PENpdGU+PEF1dGhvcj5NYXJ0aW5lei1NYXJ0aW48L0F1dGhvcj48WWVhcj4yMDA1
PC9ZZWFyPjxSZWNOdW0+NDYyPC9SZWNOdW0+PERpc3BsYXlUZXh0PjxzdHlsZSBmYWNlPSJzdXBl
cnNjcmlwdCI+MjY8L3N0eWxlPjwvRGlzcGxheVRleHQ+PHJlY29yZD48cmVjLW51bWJlcj40NjI8
L3JlYy1udW1iZXI+PGZvcmVpZ24ta2V5cz48a2V5IGFwcD0iRU4iIGRiLWlkPSIyMGF0ZHNlZnB3
ZHdldmU1YWEzeGUydGl2d3B0ZXowZGQyOWEiIHRpbWVzdGFtcD0iMTQxMDI5MTcxNSI+NDYyPC9r
ZXk+PC9mb3JlaWduLWtleXM+PHJlZi10eXBlIG5hbWU9IkpvdXJuYWwgQXJ0aWNsZSI+MTc8L3Jl
Zi10eXBlPjxjb250cmlidXRvcnM+PGF1dGhvcnM+PGF1dGhvcj5NYXJ0aW5lei1NYXJ0aW4sIFAu
PC9hdXRob3I+PGF1dGhvcj5CZW5pdG8tTGVvbiwgSi48L2F1dGhvcj48YXV0aG9yPkJ1cmd1ZXJh
LCBKLiBBLjwvYXV0aG9yPjxhdXRob3I+Q2FzdHJvLCBBLjwvYXV0aG9yPjxhdXRob3I+TGluYXph
c29ybywgRy48L2F1dGhvcj48YXV0aG9yPk1hcnRpbmV6LUNhc3RyaWxsbywgSi4gQy48L2F1dGhv
cj48YXV0aG9yPlZhbGxkZW9yaW9sYSwgRi48L2F1dGhvcj48YXV0aG9yPlZhenF1ZXosIEEuPC9h
dXRob3I+PGF1dGhvcj5WaXZhbmNvcywgRi48L2F1dGhvcj48YXV0aG9yPmRlbCBWYWwsIEouPC9h
dXRob3I+PGF1dGhvcj52YW4gQmxlcmNvbSwgTi48L2F1dGhvcj48YXV0aG9yPkZyYWRlcywgQi48
L2F1dGhvcj48L2F1dGhvcnM+PC9jb250cmlidXRvcnM+PGF1dGgtYWRkcmVzcz5OYXRpb25hbCBD
ZW50ZXIgZm9yIEVwaWRlbWlvbG9neSwgQ2FybG9zIElJSSBJbnN0aXR1dGUgb2YgUHVibGljIEhl
YWx0aCwgQy4gU2luZXNpbyBEZWxnYWRvLCA2LCAyODAyOSBNYWRyaWQsIFNwYWluLiBwbWFydGlu
ZXpAaXNjaWlpLmVzPC9hdXRoLWFkZHJlc3M+PHRpdGxlcz48dGl0bGU+VGhlIFNDT1BBLU1vdG9y
IFNjYWxlIGZvciBhc3Nlc3NtZW50IG9mIFBhcmtpbnNvbiZhcG9zO3MgZGlzZWFzZSBpcyBhIGNv
bnNpc3RlbnQgYW5kIHZhbGlkIG1lYXN1cmU8L3RpdGxlPjxzZWNvbmRhcnktdGl0bGU+SiBDbGlu
IEVwaWRlbWlvbDwvc2Vjb25kYXJ5LXRpdGxlPjxhbHQtdGl0bGU+Sm91cm5hbCBvZiBjbGluaWNh
bCBlcGlkZW1pb2xvZ3k8L2FsdC10aXRsZT48L3RpdGxlcz48cGVyaW9kaWNhbD48ZnVsbC10aXRs
ZT5KIENsaW4gRXBpZGVtaW9sPC9mdWxsLXRpdGxlPjxhYmJyLTE+Sm91cm5hbCBvZiBjbGluaWNh
bCBlcGlkZW1pb2xvZ3k8L2FiYnItMT48L3BlcmlvZGljYWw+PGFsdC1wZXJpb2RpY2FsPjxmdWxs
LXRpdGxlPkogQ2xpbiBFcGlkZW1pb2w8L2Z1bGwtdGl0bGU+PGFiYnItMT5Kb3VybmFsIG9mIGNs
aW5pY2FsIGVwaWRlbWlvbG9neTwvYWJici0xPjwvYWx0LXBlcmlvZGljYWw+PHBhZ2VzPjY3NC05
PC9wYWdlcz48dm9sdW1lPjU4PC92b2x1bWU+PG51bWJlcj43PC9udW1iZXI+PGVkaXRpb24+MjAw
NS8wNi8wOTwvZWRpdGlvbj48a2V5d29yZHM+PGtleXdvcmQ+QWdlZDwva2V5d29yZD48a2V5d29y
ZD5Dcm9zcy1TZWN0aW9uYWwgU3R1ZGllczwva2V5d29yZD48a2V5d29yZD5EaXNhYmlsaXR5IEV2
YWx1YXRpb248L2tleXdvcmQ+PGtleXdvcmQ+RmVtYWxlPC9rZXl3b3JkPjxrZXl3b3JkPkh1bWFu
czwva2V5d29yZD48a2V5d29yZD5NYWxlPC9rZXl3b3JkPjxrZXl3b3JkPk1vdG9yIEFjdGl2aXR5
LypwaHlzaW9sb2d5PC9rZXl3b3JkPjxrZXl3b3JkPlBhcmtpbnNvbiBEaXNlYXNlL2NvbXBsaWNh
dGlvbnMvKnBoeXNpb3BhdGhvbG9neTwva2V5d29yZD48a2V5d29yZD5SZXByb2R1Y2liaWxpdHkg
b2YgUmVzdWx0czwva2V5d29yZD48a2V5d29yZD5TZXZlcml0eSBvZiBJbGxuZXNzIEluZGV4PC9r
ZXl3b3JkPjwva2V5d29yZHM+PGRhdGVzPjx5ZWFyPjIwMDU8L3llYXI+PHB1Yi1kYXRlcz48ZGF0
ZT5KdWw8L2RhdGU+PC9wdWItZGF0ZXM+PC9kYXRlcz48aXNibj4wODk1LTQzNTYgKFByaW50KSYj
eEQ7MDg5NS00MzU2IChMaW5raW5nKTwvaXNibj48YWNjZXNzaW9uLW51bT4xNTkzOTIxODwvYWNj
ZXNzaW9uLW51bT48dXJscz48cmVsYXRlZC11cmxzPjx1cmw+aHR0cHM6Ly93d3cubmNiaS5ubG0u
bmloLmdvdi9wdWJtZWQvMTU5MzkyMTg8L3VybD48L3JlbGF0ZWQtdXJscz48L3VybHM+PGVsZWN0
cm9uaWMtcmVzb3VyY2UtbnVtPjEwLjEwMTYvai5qY2xpbmVwaS4yMDA0LjA5LjAxNDwvZWxlY3Ry
b25pYy1yZXNvdXJjZS1udW0+PGxhbmd1YWdlPmVuZzwvbGFuZ3VhZ2U+PC9yZWNvcmQ+PC9DaXRl
PjwvRW5kTm90ZT4A
</w:fldData>
        </w:fldChar>
      </w:r>
      <w:r w:rsidR="00113ED3" w:rsidRPr="00522DE5">
        <w:rPr>
          <w:rFonts w:ascii="Arial" w:hAnsi="Arial" w:cs="Arial"/>
          <w:color w:val="000000"/>
          <w:sz w:val="24"/>
          <w:szCs w:val="24"/>
        </w:rPr>
        <w:instrText xml:space="preserve"> ADDIN EN.CITE.DATA </w:instrText>
      </w:r>
      <w:r w:rsidR="00113ED3" w:rsidRPr="00522DE5">
        <w:rPr>
          <w:rFonts w:ascii="Arial" w:hAnsi="Arial" w:cs="Arial"/>
          <w:color w:val="000000"/>
          <w:sz w:val="24"/>
          <w:szCs w:val="24"/>
        </w:rPr>
      </w:r>
      <w:r w:rsidR="00113ED3" w:rsidRPr="00522DE5">
        <w:rPr>
          <w:rFonts w:ascii="Arial" w:hAnsi="Arial" w:cs="Arial"/>
          <w:color w:val="000000"/>
          <w:sz w:val="24"/>
          <w:szCs w:val="24"/>
        </w:rPr>
        <w:fldChar w:fldCharType="end"/>
      </w:r>
      <w:r w:rsidRPr="00522DE5">
        <w:rPr>
          <w:rFonts w:ascii="Arial" w:hAnsi="Arial" w:cs="Arial"/>
          <w:color w:val="000000"/>
          <w:sz w:val="24"/>
          <w:szCs w:val="24"/>
        </w:rPr>
      </w:r>
      <w:r w:rsidRPr="00522DE5">
        <w:rPr>
          <w:rFonts w:ascii="Arial" w:hAnsi="Arial" w:cs="Arial"/>
          <w:color w:val="000000"/>
          <w:sz w:val="24"/>
          <w:szCs w:val="24"/>
        </w:rPr>
        <w:fldChar w:fldCharType="separate"/>
      </w:r>
      <w:r w:rsidR="00DF7134" w:rsidRPr="00522DE5">
        <w:rPr>
          <w:rFonts w:ascii="Arial" w:hAnsi="Arial" w:cs="Arial"/>
          <w:noProof/>
          <w:color w:val="000000"/>
          <w:sz w:val="24"/>
          <w:szCs w:val="24"/>
          <w:vertAlign w:val="superscript"/>
        </w:rPr>
        <w:t>26</w:t>
      </w:r>
      <w:r w:rsidRPr="00522DE5">
        <w:rPr>
          <w:rFonts w:ascii="Arial" w:hAnsi="Arial" w:cs="Arial"/>
          <w:color w:val="000000"/>
          <w:sz w:val="24"/>
          <w:szCs w:val="24"/>
        </w:rPr>
        <w:fldChar w:fldCharType="end"/>
      </w:r>
      <w:r w:rsidRPr="00522DE5">
        <w:rPr>
          <w:rFonts w:ascii="Arial" w:hAnsi="Arial" w:cs="Arial"/>
          <w:color w:val="000000"/>
          <w:sz w:val="24"/>
          <w:szCs w:val="24"/>
        </w:rPr>
        <w:t xml:space="preserve"> The SCOPA-M is a well-established and validated short version of the UPDRS.</w:t>
      </w:r>
      <w:r w:rsidRPr="00522DE5">
        <w:rPr>
          <w:rFonts w:ascii="Arial" w:hAnsi="Arial" w:cs="Arial"/>
          <w:color w:val="000000"/>
          <w:sz w:val="24"/>
          <w:szCs w:val="24"/>
        </w:rPr>
        <w:fldChar w:fldCharType="begin"/>
      </w:r>
      <w:r w:rsidR="00544C03" w:rsidRPr="00522DE5">
        <w:rPr>
          <w:rFonts w:ascii="Arial" w:hAnsi="Arial" w:cs="Arial"/>
          <w:color w:val="000000"/>
          <w:sz w:val="24"/>
          <w:szCs w:val="24"/>
        </w:rPr>
        <w:instrText xml:space="preserve"> ADDIN EN.CITE &lt;EndNote&gt;&lt;Cite&gt;&lt;Author&gt;Verbaan&lt;/Author&gt;&lt;Year&gt;2011&lt;/Year&gt;&lt;RecNum&gt;781&lt;/RecNum&gt;&lt;DisplayText&gt;&lt;style face="superscript"&gt;23&lt;/style&gt;&lt;/DisplayText&gt;&lt;record&gt;&lt;rec-number&gt;781&lt;/rec-number&gt;&lt;foreign-keys&gt;&lt;key app="EN" db-id="20atdsefpwdweve5aa3xe2tivwptez0dd29a" timestamp="1492688026"&gt;781&lt;/key&gt;&lt;/foreign-keys&gt;&lt;ref-type name="Journal Article"&gt;17&lt;/ref-type&gt;&lt;contributors&gt;&lt;authors&gt;&lt;author&gt;Verbaan, D.&lt;/author&gt;&lt;author&gt;van Rooden, S. M.&lt;/author&gt;&lt;author&gt;Benit, C. P.&lt;/author&gt;&lt;author&gt;van Zwet, E. W.&lt;/author&gt;&lt;author&gt;Marinus, J.&lt;/author&gt;&lt;author&gt;van Hilten, J. J.&lt;/author&gt;&lt;/authors&gt;&lt;/contributors&gt;&lt;auth-address&gt;Department of Neurology, Leiden University Medical Center, Leiden, The Netherlands. D.Verbaan@lumc.nl&lt;/auth-address&gt;&lt;titles&gt;&lt;title&gt;SPES/SCOPA and MDS-UPDRS: formulas for converting scores of two motor scales in Parkinson&amp;apos;s disease&lt;/title&gt;&lt;secondary-title&gt;Parkinsonism Relat Disord&lt;/secondary-title&gt;&lt;/titles&gt;&lt;periodical&gt;&lt;full-title&gt;Parkinsonism Relat Disord&lt;/full-title&gt;&lt;/periodical&gt;&lt;pages&gt;632-4&lt;/pages&gt;&lt;volume&gt;17&lt;/volume&gt;&lt;number&gt;8&lt;/number&gt;&lt;keywords&gt;&lt;keyword&gt;Aged&lt;/keyword&gt;&lt;keyword&gt;Disability Evaluation&lt;/keyword&gt;&lt;keyword&gt;Female&lt;/keyword&gt;&lt;keyword&gt;Humans&lt;/keyword&gt;&lt;keyword&gt;Male&lt;/keyword&gt;&lt;keyword&gt;Middle Aged&lt;/keyword&gt;&lt;keyword&gt;Motor Skills/*physiology&lt;/keyword&gt;&lt;keyword&gt;Movement Disorders/diagnosis/physiopathology&lt;/keyword&gt;&lt;keyword&gt;Parkinson Disease/*diagnosis/*physiopathology&lt;/keyword&gt;&lt;keyword&gt;*Severity of Illness Index&lt;/keyword&gt;&lt;keyword&gt;Weights and Measures/*standards&lt;/keyword&gt;&lt;/keywords&gt;&lt;dates&gt;&lt;year&gt;2011&lt;/year&gt;&lt;pub-dates&gt;&lt;date&gt;Sep&lt;/date&gt;&lt;/pub-dates&gt;&lt;/dates&gt;&lt;isbn&gt;1873-5126 (Electronic)&amp;#xD;1353-8020 (Linking)&lt;/isbn&gt;&lt;accession-num&gt;21696993&lt;/accession-num&gt;&lt;urls&gt;&lt;related-urls&gt;&lt;url&gt;https://www.ncbi.nlm.nih.gov/pubmed/21696993&lt;/url&gt;&lt;/related-urls&gt;&lt;/urls&gt;&lt;electronic-resource-num&gt;10.1016/j.parkreldis.2011.05.022&lt;/electronic-resource-num&gt;&lt;/record&gt;&lt;/Cite&gt;&lt;/EndNote&gt;</w:instrText>
      </w:r>
      <w:r w:rsidRPr="00522DE5">
        <w:rPr>
          <w:rFonts w:ascii="Arial" w:hAnsi="Arial" w:cs="Arial"/>
          <w:color w:val="000000"/>
          <w:sz w:val="24"/>
          <w:szCs w:val="24"/>
        </w:rPr>
        <w:fldChar w:fldCharType="separate"/>
      </w:r>
      <w:r w:rsidR="00152B89" w:rsidRPr="00522DE5">
        <w:rPr>
          <w:rFonts w:ascii="Arial" w:hAnsi="Arial" w:cs="Arial"/>
          <w:noProof/>
          <w:color w:val="000000"/>
          <w:sz w:val="24"/>
          <w:szCs w:val="24"/>
          <w:vertAlign w:val="superscript"/>
        </w:rPr>
        <w:t>23</w:t>
      </w:r>
      <w:r w:rsidRPr="00522DE5">
        <w:rPr>
          <w:rFonts w:ascii="Arial" w:hAnsi="Arial" w:cs="Arial"/>
          <w:color w:val="000000"/>
          <w:sz w:val="24"/>
          <w:szCs w:val="24"/>
        </w:rPr>
        <w:fldChar w:fldCharType="end"/>
      </w:r>
      <w:r w:rsidRPr="00522DE5">
        <w:rPr>
          <w:rFonts w:ascii="Arial" w:hAnsi="Arial" w:cs="Arial"/>
          <w:color w:val="000000"/>
          <w:sz w:val="24"/>
          <w:szCs w:val="24"/>
        </w:rPr>
        <w:t xml:space="preserve"> The </w:t>
      </w:r>
      <w:r w:rsidR="00634102" w:rsidRPr="00522DE5">
        <w:rPr>
          <w:rFonts w:ascii="Arial" w:hAnsi="Arial" w:cs="Arial"/>
          <w:color w:val="000000"/>
          <w:sz w:val="24"/>
          <w:szCs w:val="24"/>
        </w:rPr>
        <w:br/>
      </w:r>
      <w:r w:rsidRPr="00522DE5">
        <w:rPr>
          <w:rFonts w:ascii="Arial" w:hAnsi="Arial" w:cs="Arial"/>
          <w:color w:val="000000"/>
          <w:sz w:val="24"/>
          <w:szCs w:val="24"/>
        </w:rPr>
        <w:t xml:space="preserve">SCOPA-M was chosen </w:t>
      </w:r>
      <w:r w:rsidR="00634102" w:rsidRPr="00522DE5">
        <w:rPr>
          <w:rFonts w:ascii="Arial" w:hAnsi="Arial" w:cs="Arial"/>
          <w:color w:val="000000"/>
          <w:sz w:val="24"/>
          <w:szCs w:val="24"/>
        </w:rPr>
        <w:t xml:space="preserve">because </w:t>
      </w:r>
      <w:r w:rsidRPr="00522DE5">
        <w:rPr>
          <w:rFonts w:ascii="Arial" w:hAnsi="Arial" w:cs="Arial"/>
          <w:color w:val="000000"/>
          <w:sz w:val="24"/>
          <w:szCs w:val="24"/>
        </w:rPr>
        <w:t xml:space="preserve">its assessment time </w:t>
      </w:r>
      <w:r w:rsidR="00634102" w:rsidRPr="00522DE5">
        <w:rPr>
          <w:rFonts w:ascii="Arial" w:hAnsi="Arial" w:cs="Arial"/>
          <w:color w:val="000000"/>
          <w:sz w:val="24"/>
          <w:szCs w:val="24"/>
        </w:rPr>
        <w:t xml:space="preserve">is </w:t>
      </w:r>
      <w:r w:rsidRPr="00522DE5">
        <w:rPr>
          <w:rFonts w:ascii="Arial" w:hAnsi="Arial" w:cs="Arial"/>
          <w:color w:val="000000"/>
          <w:sz w:val="24"/>
          <w:szCs w:val="24"/>
        </w:rPr>
        <w:t>approximately four times shorter than the MDS-UPDRS.</w:t>
      </w:r>
      <w:r w:rsidRPr="00522DE5">
        <w:rPr>
          <w:color w:val="000000"/>
        </w:rPr>
        <w:t xml:space="preserve"> </w:t>
      </w:r>
      <w:r w:rsidRPr="00522DE5">
        <w:rPr>
          <w:rFonts w:ascii="Arial" w:hAnsi="Arial" w:cs="Arial"/>
          <w:color w:val="000000"/>
          <w:sz w:val="24"/>
          <w:szCs w:val="24"/>
        </w:rPr>
        <w:t>Based on previously reported conversion methods,</w:t>
      </w:r>
      <w:r w:rsidR="00DF7134" w:rsidRPr="00522DE5">
        <w:rPr>
          <w:rFonts w:ascii="Arial" w:hAnsi="Arial" w:cs="Arial"/>
          <w:sz w:val="24"/>
          <w:szCs w:val="24"/>
        </w:rPr>
        <w:fldChar w:fldCharType="begin">
          <w:fldData xml:space="preserve">PEVuZE5vdGU+PENpdGU+PEF1dGhvcj5WZXJiYWFuPC9BdXRob3I+PFllYXI+MjAxMTwvWWVhcj48
UmVjTnVtPjc4MTwvUmVjTnVtPjxEaXNwbGF5VGV4dD48c3R5bGUgZmFjZT0ic3VwZXJzY3JpcHQi
PjIzIDI3PC9zdHlsZT48L0Rpc3BsYXlUZXh0PjxyZWNvcmQ+PHJlYy1udW1iZXI+NzgxPC9yZWMt
bnVtYmVyPjxmb3JlaWduLWtleXM+PGtleSBhcHA9IkVOIiBkYi1pZD0iMjBhdGRzZWZwd2R3ZXZl
NWFhM3hlMnRpdndwdGV6MGRkMjlhIiB0aW1lc3RhbXA9IjE0OTI2ODgwMjYiPjc4MTwva2V5Pjwv
Zm9yZWlnbi1rZXlzPjxyZWYtdHlwZSBuYW1lPSJKb3VybmFsIEFydGljbGUiPjE3PC9yZWYtdHlw
ZT48Y29udHJpYnV0b3JzPjxhdXRob3JzPjxhdXRob3I+VmVyYmFhbiwgRC48L2F1dGhvcj48YXV0
aG9yPnZhbiBSb29kZW4sIFMuIE0uPC9hdXRob3I+PGF1dGhvcj5CZW5pdCwgQy4gUC48L2F1dGhv
cj48YXV0aG9yPnZhbiBad2V0LCBFLiBXLjwvYXV0aG9yPjxhdXRob3I+TWFyaW51cywgSi48L2F1
dGhvcj48YXV0aG9yPnZhbiBIaWx0ZW4sIEouIEouPC9hdXRob3I+PC9hdXRob3JzPjwvY29udHJp
YnV0b3JzPjxhdXRoLWFkZHJlc3M+RGVwYXJ0bWVudCBvZiBOZXVyb2xvZ3ksIExlaWRlbiBVbml2
ZXJzaXR5IE1lZGljYWwgQ2VudGVyLCBMZWlkZW4sIFRoZSBOZXRoZXJsYW5kcy4gRC5WZXJiYWFu
QGx1bWMubmw8L2F1dGgtYWRkcmVzcz48dGl0bGVzPjx0aXRsZT5TUEVTL1NDT1BBIGFuZCBNRFMt
VVBEUlM6IGZvcm11bGFzIGZvciBjb252ZXJ0aW5nIHNjb3JlcyBvZiB0d28gbW90b3Igc2NhbGVz
IGluIFBhcmtpbnNvbiZhcG9zO3MgZGlzZWFzZTwvdGl0bGU+PHNlY29uZGFyeS10aXRsZT5QYXJr
aW5zb25pc20gUmVsYXQgRGlzb3JkPC9zZWNvbmRhcnktdGl0bGU+PC90aXRsZXM+PHBlcmlvZGlj
YWw+PGZ1bGwtdGl0bGU+UGFya2luc29uaXNtIFJlbGF0IERpc29yZDwvZnVsbC10aXRsZT48L3Bl
cmlvZGljYWw+PHBhZ2VzPjYzMi00PC9wYWdlcz48dm9sdW1lPjE3PC92b2x1bWU+PG51bWJlcj44
PC9udW1iZXI+PGtleXdvcmRzPjxrZXl3b3JkPkFnZWQ8L2tleXdvcmQ+PGtleXdvcmQ+RGlzYWJp
bGl0eSBFdmFsdWF0aW9uPC9rZXl3b3JkPjxrZXl3b3JkPkZlbWFsZTwva2V5d29yZD48a2V5d29y
ZD5IdW1hbnM8L2tleXdvcmQ+PGtleXdvcmQ+TWFsZTwva2V5d29yZD48a2V5d29yZD5NaWRkbGUg
QWdlZDwva2V5d29yZD48a2V5d29yZD5Nb3RvciBTa2lsbHMvKnBoeXNpb2xvZ3k8L2tleXdvcmQ+
PGtleXdvcmQ+TW92ZW1lbnQgRGlzb3JkZXJzL2RpYWdub3Npcy9waHlzaW9wYXRob2xvZ3k8L2tl
eXdvcmQ+PGtleXdvcmQ+UGFya2luc29uIERpc2Vhc2UvKmRpYWdub3Npcy8qcGh5c2lvcGF0aG9s
b2d5PC9rZXl3b3JkPjxrZXl3b3JkPipTZXZlcml0eSBvZiBJbGxuZXNzIEluZGV4PC9rZXl3b3Jk
PjxrZXl3b3JkPldlaWdodHMgYW5kIE1lYXN1cmVzLypzdGFuZGFyZHM8L2tleXdvcmQ+PC9rZXl3
b3Jkcz48ZGF0ZXM+PHllYXI+MjAxMTwveWVhcj48cHViLWRhdGVzPjxkYXRlPlNlcDwvZGF0ZT48
L3B1Yi1kYXRlcz48L2RhdGVzPjxpc2JuPjE4NzMtNTEyNiAoRWxlY3Ryb25pYykmI3hEOzEzNTMt
ODAyMCAoTGlua2luZyk8L2lzYm4+PGFjY2Vzc2lvbi1udW0+MjE2OTY5OTM8L2FjY2Vzc2lvbi1u
dW0+PHVybHM+PHJlbGF0ZWQtdXJscz48dXJsPmh0dHBzOi8vd3d3Lm5jYmkubmxtLm5paC5nb3Yv
cHVibWVkLzIxNjk2OTkzPC91cmw+PC9yZWxhdGVkLXVybHM+PC91cmxzPjxlbGVjdHJvbmljLXJl
c291cmNlLW51bT4xMC4xMDE2L2oucGFya3JlbGRpcy4yMDExLjA1LjAyMjwvZWxlY3Ryb25pYy1y
ZXNvdXJjZS1udW0+PC9yZWNvcmQ+PC9DaXRlPjxDaXRlPjxBdXRob3I+SGVudHo8L0F1dGhvcj48
WWVhcj4yMDE1PC9ZZWFyPjxSZWNOdW0+NzI4PC9SZWNOdW0+PHJlY29yZD48cmVjLW51bWJlcj43
Mjg8L3JlYy1udW1iZXI+PGZvcmVpZ24ta2V5cz48a2V5IGFwcD0iRU4iIGRiLWlkPSIyMGF0ZHNl
ZnB3ZHdldmU1YWEzeGUydGl2d3B0ZXowZGQyOWEiIHRpbWVzdGFtcD0iMTQ5MjY4ODAyNiI+NzI4
PC9rZXk+PC9mb3JlaWduLWtleXM+PHJlZi10eXBlIG5hbWU9IkpvdXJuYWwgQXJ0aWNsZSI+MTc8
L3JlZi10eXBlPjxjb250cmlidXRvcnM+PGF1dGhvcnM+PGF1dGhvcj5IZW50eiwgSi4gRy48L2F1
dGhvcj48YXV0aG9yPk1laHRhLCBTLiBILjwvYXV0aG9yPjxhdXRob3I+U2hpbGwsIEguIEEuPC9h
dXRob3I+PGF1dGhvcj5Ecml2ZXItRHVuY2tsZXksIEUuPC9hdXRob3I+PGF1dGhvcj5CZWFjaCwg
VC4gRy48L2F1dGhvcj48YXV0aG9yPkFkbGVyLCBDLiBILjwvYXV0aG9yPjwvYXV0aG9ycz48L2Nv
bnRyaWJ1dG9ycz48YXV0aC1hZGRyZXNzPkRlcGFydG1lbnQgb2YgSGVhbHRoIFNjaWVuY2VzIFJl
c2VhcmNoLCBNYXlvIENsaW5pYywgU2NvdHRzZGFsZSwgQXJpem9uYSwgVVNBLiYjeEQ7UGFya2lu
c29uJmFwb3M7cyBEaXNlYXNlIGFuZCBNb3ZlbWVudCBEaXNvcmRlcnMgQ2VudGVyLCBNYXlvIENs
aW5pYywgU2NvdHRzZGFsZSwgQXJpem9uYSwgVVNBLiYjeEQ7VW5pdmVyc2l0eSBvZiBBcml6b25h
IENvbGxlZ2Ugb2YgTWVkaWNpbmUsIEFyaXpvbmEsIFVTQS4mI3hEO0NpdmluIExhYm9yYXRvcnkg
b2YgTmV1cm9wYXRob2xvZ3ksIEJhbm5lciBTdW4gSGVhbHRoIFJlc2VhcmNoIEluc3RpdHV0ZSwg
U3VuIENpdHksIEFyaXpvbmEsIFVTQS48L2F1dGgtYWRkcmVzcz48dGl0bGVzPjx0aXRsZT5TaW1w
bGlmaWVkIGNvbnZlcnNpb24gbWV0aG9kIGZvciB1bmlmaWVkIFBhcmtpbnNvbiZhcG9zO3MgZGlz
ZWFzZSByYXRpbmcgc2NhbGUgbW90b3IgZXhhbWluYXRpb25zPC90aXRsZT48c2Vjb25kYXJ5LXRp
dGxlPk1vdiBEaXNvcmQ8L3NlY29uZGFyeS10aXRsZT48L3RpdGxlcz48cGVyaW9kaWNhbD48ZnVs
bC10aXRsZT5Nb3YgRGlzb3JkPC9mdWxsLXRpdGxlPjwvcGVyaW9kaWNhbD48cGFnZXM+MTk2Ny03
MDwvcGFnZXM+PHZvbHVtZT4zMDwvdm9sdW1lPjxudW1iZXI+MTQ8L251bWJlcj48a2V5d29yZHM+
PGtleXdvcmQ+QWR1bHQ8L2tleXdvcmQ+PGtleXdvcmQ+QWdlZDwva2V5d29yZD48a2V5d29yZD5B
Z2VkLCA4MCBhbmQgb3Zlcjwva2V5d29yZD48a2V5d29yZD5EaXNhYmlsaXR5IEV2YWx1YXRpb248
L2tleXdvcmQ+PGtleXdvcmQ+RmVtYWxlPC9rZXl3b3JkPjxrZXl3b3JkPkh1bWFuczwva2V5d29y
ZD48a2V5d29yZD5NYWxlPC9rZXl3b3JkPjxrZXl3b3JkPk1pZGRsZSBBZ2VkPC9rZXl3b3JkPjxr
ZXl3b3JkPk1vdG9yIEFjdGl2aXR5LypwaHlzaW9sb2d5PC9rZXl3b3JkPjxrZXl3b3JkPk5ldXJv
bG9naWMgRXhhbWluYXRpb24vKm1ldGhvZHM8L2tleXdvcmQ+PGtleXdvcmQ+UGFya2luc29uIERp
c2Vhc2UvKmRpYWdub3Npcy9waHlzaW9wYXRob2xvZ3k8L2tleXdvcmQ+PGtleXdvcmQ+U2V2ZXJp
dHkgb2YgSWxsbmVzcyBJbmRleDwva2V5d29yZD48a2V5d29yZD5NZHM8L2tleXdvcmQ+PGtleXdv
cmQ+UGFya2luc29uJmFwb3M7czwva2V5d29yZD48a2V5d29yZD5VcGRyczwva2V5d29yZD48a2V5
d29yZD5tb3Rvcjwva2V5d29yZD48a2V5d29yZD5zY29yZTwva2V5d29yZD48L2tleXdvcmRzPjxk
YXRlcz48eWVhcj4yMDE1PC95ZWFyPjxwdWItZGF0ZXM+PGRhdGU+RGVjPC9kYXRlPjwvcHViLWRh
dGVzPjwvZGF0ZXM+PGlzYm4+MTUzMS04MjU3IChFbGVjdHJvbmljKSYjeEQ7MDg4NS0zMTg1IChM
aW5raW5nKTwvaXNibj48YWNjZXNzaW9uLW51bT4yNjc3OTYwODwvYWNjZXNzaW9uLW51bT48dXJs
cz48cmVsYXRlZC11cmxzPjx1cmw+aHR0cHM6Ly93d3cubmNiaS5ubG0ubmloLmdvdi9wdWJtZWQv
MjY3Nzk2MDg8L3VybD48L3JlbGF0ZWQtdXJscz48L3VybHM+PGN1c3RvbTI+UE1DNDcxNzkxNTwv
Y3VzdG9tMj48ZWxlY3Ryb25pYy1yZXNvdXJjZS1udW0+MTAuMTAwMi9tZHMuMjY0MzU8L2VsZWN0
cm9uaWMtcmVzb3VyY2UtbnVtPjwvcmVjb3JkPjwvQ2l0ZT48L0VuZE5vdGU+
</w:fldData>
        </w:fldChar>
      </w:r>
      <w:r w:rsidR="00544C03" w:rsidRPr="00522DE5">
        <w:instrText xml:space="preserve"> ADDIN EN.CITE </w:instrText>
      </w:r>
      <w:r w:rsidR="00544C03" w:rsidRPr="00522DE5">
        <w:rPr>
          <w:rFonts w:ascii="Arial" w:hAnsi="Arial" w:cs="Arial"/>
          <w:sz w:val="24"/>
          <w:szCs w:val="24"/>
        </w:rPr>
        <w:fldChar w:fldCharType="begin">
          <w:fldData xml:space="preserve">PEVuZE5vdGU+PENpdGU+PEF1dGhvcj5WZXJiYWFuPC9BdXRob3I+PFllYXI+MjAxMTwvWWVhcj48
UmVjTnVtPjc4MTwvUmVjTnVtPjxEaXNwbGF5VGV4dD48c3R5bGUgZmFjZT0ic3VwZXJzY3JpcHQi
PjIzIDI3PC9zdHlsZT48L0Rpc3BsYXlUZXh0PjxyZWNvcmQ+PHJlYy1udW1iZXI+NzgxPC9yZWMt
bnVtYmVyPjxmb3JlaWduLWtleXM+PGtleSBhcHA9IkVOIiBkYi1pZD0iMjBhdGRzZWZwd2R3ZXZl
NWFhM3hlMnRpdndwdGV6MGRkMjlhIiB0aW1lc3RhbXA9IjE0OTI2ODgwMjYiPjc4MTwva2V5Pjwv
Zm9yZWlnbi1rZXlzPjxyZWYtdHlwZSBuYW1lPSJKb3VybmFsIEFydGljbGUiPjE3PC9yZWYtdHlw
ZT48Y29udHJpYnV0b3JzPjxhdXRob3JzPjxhdXRob3I+VmVyYmFhbiwgRC48L2F1dGhvcj48YXV0
aG9yPnZhbiBSb29kZW4sIFMuIE0uPC9hdXRob3I+PGF1dGhvcj5CZW5pdCwgQy4gUC48L2F1dGhv
cj48YXV0aG9yPnZhbiBad2V0LCBFLiBXLjwvYXV0aG9yPjxhdXRob3I+TWFyaW51cywgSi48L2F1
dGhvcj48YXV0aG9yPnZhbiBIaWx0ZW4sIEouIEouPC9hdXRob3I+PC9hdXRob3JzPjwvY29udHJp
YnV0b3JzPjxhdXRoLWFkZHJlc3M+RGVwYXJ0bWVudCBvZiBOZXVyb2xvZ3ksIExlaWRlbiBVbml2
ZXJzaXR5IE1lZGljYWwgQ2VudGVyLCBMZWlkZW4sIFRoZSBOZXRoZXJsYW5kcy4gRC5WZXJiYWFu
QGx1bWMubmw8L2F1dGgtYWRkcmVzcz48dGl0bGVzPjx0aXRsZT5TUEVTL1NDT1BBIGFuZCBNRFMt
VVBEUlM6IGZvcm11bGFzIGZvciBjb252ZXJ0aW5nIHNjb3JlcyBvZiB0d28gbW90b3Igc2NhbGVz
IGluIFBhcmtpbnNvbiZhcG9zO3MgZGlzZWFzZTwvdGl0bGU+PHNlY29uZGFyeS10aXRsZT5QYXJr
aW5zb25pc20gUmVsYXQgRGlzb3JkPC9zZWNvbmRhcnktdGl0bGU+PC90aXRsZXM+PHBlcmlvZGlj
YWw+PGZ1bGwtdGl0bGU+UGFya2luc29uaXNtIFJlbGF0IERpc29yZDwvZnVsbC10aXRsZT48L3Bl
cmlvZGljYWw+PHBhZ2VzPjYzMi00PC9wYWdlcz48dm9sdW1lPjE3PC92b2x1bWU+PG51bWJlcj44
PC9udW1iZXI+PGtleXdvcmRzPjxrZXl3b3JkPkFnZWQ8L2tleXdvcmQ+PGtleXdvcmQ+RGlzYWJp
bGl0eSBFdmFsdWF0aW9uPC9rZXl3b3JkPjxrZXl3b3JkPkZlbWFsZTwva2V5d29yZD48a2V5d29y
ZD5IdW1hbnM8L2tleXdvcmQ+PGtleXdvcmQ+TWFsZTwva2V5d29yZD48a2V5d29yZD5NaWRkbGUg
QWdlZDwva2V5d29yZD48a2V5d29yZD5Nb3RvciBTa2lsbHMvKnBoeXNpb2xvZ3k8L2tleXdvcmQ+
PGtleXdvcmQ+TW92ZW1lbnQgRGlzb3JkZXJzL2RpYWdub3Npcy9waHlzaW9wYXRob2xvZ3k8L2tl
eXdvcmQ+PGtleXdvcmQ+UGFya2luc29uIERpc2Vhc2UvKmRpYWdub3Npcy8qcGh5c2lvcGF0aG9s
b2d5PC9rZXl3b3JkPjxrZXl3b3JkPipTZXZlcml0eSBvZiBJbGxuZXNzIEluZGV4PC9rZXl3b3Jk
PjxrZXl3b3JkPldlaWdodHMgYW5kIE1lYXN1cmVzLypzdGFuZGFyZHM8L2tleXdvcmQ+PC9rZXl3
b3Jkcz48ZGF0ZXM+PHllYXI+MjAxMTwveWVhcj48cHViLWRhdGVzPjxkYXRlPlNlcDwvZGF0ZT48
L3B1Yi1kYXRlcz48L2RhdGVzPjxpc2JuPjE4NzMtNTEyNiAoRWxlY3Ryb25pYykmI3hEOzEzNTMt
ODAyMCAoTGlua2luZyk8L2lzYm4+PGFjY2Vzc2lvbi1udW0+MjE2OTY5OTM8L2FjY2Vzc2lvbi1u
dW0+PHVybHM+PHJlbGF0ZWQtdXJscz48dXJsPmh0dHBzOi8vd3d3Lm5jYmkubmxtLm5paC5nb3Yv
cHVibWVkLzIxNjk2OTkzPC91cmw+PC9yZWxhdGVkLXVybHM+PC91cmxzPjxlbGVjdHJvbmljLXJl
c291cmNlLW51bT4xMC4xMDE2L2oucGFya3JlbGRpcy4yMDExLjA1LjAyMjwvZWxlY3Ryb25pYy1y
ZXNvdXJjZS1udW0+PC9yZWNvcmQ+PC9DaXRlPjxDaXRlPjxBdXRob3I+SGVudHo8L0F1dGhvcj48
WWVhcj4yMDE1PC9ZZWFyPjxSZWNOdW0+NzI4PC9SZWNOdW0+PHJlY29yZD48cmVjLW51bWJlcj43
Mjg8L3JlYy1udW1iZXI+PGZvcmVpZ24ta2V5cz48a2V5IGFwcD0iRU4iIGRiLWlkPSIyMGF0ZHNl
ZnB3ZHdldmU1YWEzeGUydGl2d3B0ZXowZGQyOWEiIHRpbWVzdGFtcD0iMTQ5MjY4ODAyNiI+NzI4
PC9rZXk+PC9mb3JlaWduLWtleXM+PHJlZi10eXBlIG5hbWU9IkpvdXJuYWwgQXJ0aWNsZSI+MTc8
L3JlZi10eXBlPjxjb250cmlidXRvcnM+PGF1dGhvcnM+PGF1dGhvcj5IZW50eiwgSi4gRy48L2F1
dGhvcj48YXV0aG9yPk1laHRhLCBTLiBILjwvYXV0aG9yPjxhdXRob3I+U2hpbGwsIEguIEEuPC9h
dXRob3I+PGF1dGhvcj5Ecml2ZXItRHVuY2tsZXksIEUuPC9hdXRob3I+PGF1dGhvcj5CZWFjaCwg
VC4gRy48L2F1dGhvcj48YXV0aG9yPkFkbGVyLCBDLiBILjwvYXV0aG9yPjwvYXV0aG9ycz48L2Nv
bnRyaWJ1dG9ycz48YXV0aC1hZGRyZXNzPkRlcGFydG1lbnQgb2YgSGVhbHRoIFNjaWVuY2VzIFJl
c2VhcmNoLCBNYXlvIENsaW5pYywgU2NvdHRzZGFsZSwgQXJpem9uYSwgVVNBLiYjeEQ7UGFya2lu
c29uJmFwb3M7cyBEaXNlYXNlIGFuZCBNb3ZlbWVudCBEaXNvcmRlcnMgQ2VudGVyLCBNYXlvIENs
aW5pYywgU2NvdHRzZGFsZSwgQXJpem9uYSwgVVNBLiYjeEQ7VW5pdmVyc2l0eSBvZiBBcml6b25h
IENvbGxlZ2Ugb2YgTWVkaWNpbmUsIEFyaXpvbmEsIFVTQS4mI3hEO0NpdmluIExhYm9yYXRvcnkg
b2YgTmV1cm9wYXRob2xvZ3ksIEJhbm5lciBTdW4gSGVhbHRoIFJlc2VhcmNoIEluc3RpdHV0ZSwg
U3VuIENpdHksIEFyaXpvbmEsIFVTQS48L2F1dGgtYWRkcmVzcz48dGl0bGVzPjx0aXRsZT5TaW1w
bGlmaWVkIGNvbnZlcnNpb24gbWV0aG9kIGZvciB1bmlmaWVkIFBhcmtpbnNvbiZhcG9zO3MgZGlz
ZWFzZSByYXRpbmcgc2NhbGUgbW90b3IgZXhhbWluYXRpb25zPC90aXRsZT48c2Vjb25kYXJ5LXRp
dGxlPk1vdiBEaXNvcmQ8L3NlY29uZGFyeS10aXRsZT48L3RpdGxlcz48cGVyaW9kaWNhbD48ZnVs
bC10aXRsZT5Nb3YgRGlzb3JkPC9mdWxsLXRpdGxlPjwvcGVyaW9kaWNhbD48cGFnZXM+MTk2Ny03
MDwvcGFnZXM+PHZvbHVtZT4zMDwvdm9sdW1lPjxudW1iZXI+MTQ8L251bWJlcj48a2V5d29yZHM+
PGtleXdvcmQ+QWR1bHQ8L2tleXdvcmQ+PGtleXdvcmQ+QWdlZDwva2V5d29yZD48a2V5d29yZD5B
Z2VkLCA4MCBhbmQgb3Zlcjwva2V5d29yZD48a2V5d29yZD5EaXNhYmlsaXR5IEV2YWx1YXRpb248
L2tleXdvcmQ+PGtleXdvcmQ+RmVtYWxlPC9rZXl3b3JkPjxrZXl3b3JkPkh1bWFuczwva2V5d29y
ZD48a2V5d29yZD5NYWxlPC9rZXl3b3JkPjxrZXl3b3JkPk1pZGRsZSBBZ2VkPC9rZXl3b3JkPjxr
ZXl3b3JkPk1vdG9yIEFjdGl2aXR5LypwaHlzaW9sb2d5PC9rZXl3b3JkPjxrZXl3b3JkPk5ldXJv
bG9naWMgRXhhbWluYXRpb24vKm1ldGhvZHM8L2tleXdvcmQ+PGtleXdvcmQ+UGFya2luc29uIERp
c2Vhc2UvKmRpYWdub3Npcy9waHlzaW9wYXRob2xvZ3k8L2tleXdvcmQ+PGtleXdvcmQ+U2V2ZXJp
dHkgb2YgSWxsbmVzcyBJbmRleDwva2V5d29yZD48a2V5d29yZD5NZHM8L2tleXdvcmQ+PGtleXdv
cmQ+UGFya2luc29uJmFwb3M7czwva2V5d29yZD48a2V5d29yZD5VcGRyczwva2V5d29yZD48a2V5
d29yZD5tb3Rvcjwva2V5d29yZD48a2V5d29yZD5zY29yZTwva2V5d29yZD48L2tleXdvcmRzPjxk
YXRlcz48eWVhcj4yMDE1PC95ZWFyPjxwdWItZGF0ZXM+PGRhdGU+RGVjPC9kYXRlPjwvcHViLWRh
dGVzPjwvZGF0ZXM+PGlzYm4+MTUzMS04MjU3IChFbGVjdHJvbmljKSYjeEQ7MDg4NS0zMTg1IChM
aW5raW5nKTwvaXNibj48YWNjZXNzaW9uLW51bT4yNjc3OTYwODwvYWNjZXNzaW9uLW51bT48dXJs
cz48cmVsYXRlZC11cmxzPjx1cmw+aHR0cHM6Ly93d3cubmNiaS5ubG0ubmloLmdvdi9wdWJtZWQv
MjY3Nzk2MDg8L3VybD48L3JlbGF0ZWQtdXJscz48L3VybHM+PGN1c3RvbTI+UE1DNDcxNzkxNTwv
Y3VzdG9tMj48ZWxlY3Ryb25pYy1yZXNvdXJjZS1udW0+MTAuMTAwMi9tZHMuMjY0MzU8L2VsZWN0
cm9uaWMtcmVzb3VyY2UtbnVtPjwvcmVjb3JkPjwvQ2l0ZT48L0VuZE5vdGU+
</w:fldData>
        </w:fldChar>
      </w:r>
      <w:r w:rsidR="00544C03" w:rsidRPr="00522DE5">
        <w:instrText xml:space="preserve"> ADDIN EN.CITE.DATA </w:instrText>
      </w:r>
      <w:r w:rsidR="00544C03" w:rsidRPr="00522DE5">
        <w:rPr>
          <w:rFonts w:ascii="Arial" w:hAnsi="Arial" w:cs="Arial"/>
          <w:sz w:val="24"/>
          <w:szCs w:val="24"/>
        </w:rPr>
      </w:r>
      <w:r w:rsidR="00544C03" w:rsidRPr="00522DE5">
        <w:rPr>
          <w:rFonts w:ascii="Arial" w:hAnsi="Arial" w:cs="Arial"/>
          <w:sz w:val="24"/>
          <w:szCs w:val="24"/>
        </w:rPr>
        <w:fldChar w:fldCharType="end"/>
      </w:r>
      <w:r w:rsidR="00DF7134" w:rsidRPr="00522DE5">
        <w:rPr>
          <w:rFonts w:ascii="Arial" w:hAnsi="Arial" w:cs="Arial"/>
          <w:sz w:val="24"/>
          <w:szCs w:val="24"/>
        </w:rPr>
      </w:r>
      <w:r w:rsidR="00DF7134" w:rsidRPr="00522DE5">
        <w:rPr>
          <w:rFonts w:ascii="Arial" w:hAnsi="Arial" w:cs="Arial"/>
          <w:sz w:val="24"/>
          <w:szCs w:val="24"/>
        </w:rPr>
        <w:fldChar w:fldCharType="separate"/>
      </w:r>
      <w:r w:rsidR="00DF7134" w:rsidRPr="00522DE5">
        <w:rPr>
          <w:rFonts w:ascii="Arial" w:hAnsi="Arial" w:cs="Arial"/>
          <w:noProof/>
          <w:sz w:val="24"/>
          <w:szCs w:val="24"/>
          <w:vertAlign w:val="superscript"/>
        </w:rPr>
        <w:t>23 27</w:t>
      </w:r>
      <w:r w:rsidR="00DF7134" w:rsidRPr="00522DE5">
        <w:rPr>
          <w:rFonts w:ascii="Arial" w:hAnsi="Arial" w:cs="Arial"/>
          <w:sz w:val="24"/>
          <w:szCs w:val="24"/>
        </w:rPr>
        <w:fldChar w:fldCharType="end"/>
      </w:r>
      <w:r w:rsidRPr="00522DE5">
        <w:rPr>
          <w:rFonts w:ascii="Arial" w:hAnsi="Arial" w:cs="Arial"/>
          <w:color w:val="000000"/>
          <w:sz w:val="24"/>
          <w:szCs w:val="24"/>
        </w:rPr>
        <w:t xml:space="preserve"> the SCOPA-M motor examination results are reported as UPDRS-motor examination scores to enable comparisons with other studies</w:t>
      </w:r>
      <w:r w:rsidR="00DF7134" w:rsidRPr="00522DE5">
        <w:rPr>
          <w:color w:val="000000"/>
        </w:rPr>
        <w:t>.</w:t>
      </w:r>
      <w:r w:rsidR="00DF7134" w:rsidRPr="00522DE5">
        <w:rPr>
          <w:rFonts w:ascii="Arial" w:hAnsi="Arial" w:cs="Arial"/>
          <w:color w:val="000000"/>
          <w:sz w:val="24"/>
          <w:szCs w:val="24"/>
        </w:rPr>
        <w:t xml:space="preserve"> </w:t>
      </w:r>
      <w:r w:rsidR="002106C0" w:rsidRPr="00522DE5">
        <w:rPr>
          <w:rFonts w:ascii="Arial" w:hAnsi="Arial" w:cs="Arial"/>
          <w:color w:val="000000"/>
          <w:sz w:val="24"/>
          <w:szCs w:val="24"/>
        </w:rPr>
        <w:t>As published previously by our group,</w:t>
      </w:r>
      <w:r w:rsidR="002106C0" w:rsidRPr="00522DE5">
        <w:rPr>
          <w:color w:val="000000"/>
        </w:rPr>
        <w:fldChar w:fldCharType="begin">
          <w:fldData xml:space="preserve">PEVuZE5vdGU+PENpdGU+PEF1dGhvcj5Kb3N0PC9BdXRob3I+PFllYXI+MjAyMDwvWWVhcj48UmVj
TnVtPjEzOTU8L1JlY051bT48RGlzcGxheVRleHQ+PHN0eWxlIGZhY2U9InN1cGVyc2NyaXB0Ij4y
OCAyOTwvc3R5bGU+PC9EaXNwbGF5VGV4dD48cmVjb3JkPjxyZWMtbnVtYmVyPjEzOTU8L3JlYy1u
dW1iZXI+PGZvcmVpZ24ta2V5cz48a2V5IGFwcD0iRU4iIGRiLWlkPSIyMGF0ZHNlZnB3ZHdldmU1
YWEzeGUydGl2d3B0ZXowZGQyOWEiIHRpbWVzdGFtcD0iMTY0MjE1OTI5NSI+MTM5NTwva2V5Pjwv
Zm9yZWlnbi1rZXlzPjxyZWYtdHlwZSBuYW1lPSJKb3VybmFsIEFydGljbGUiPjE3PC9yZWYtdHlw
ZT48Y29udHJpYnV0b3JzPjxhdXRob3JzPjxhdXRob3I+Sm9zdCwgUy4gVC48L2F1dGhvcj48YXV0
aG9yPlNhdWVyYmllciwgQS48L2F1dGhvcj48YXV0aG9yPlZpc3Nlci1WYW5kZXdhbGxlLCBWLjwv
YXV0aG9yPjxhdXRob3I+QXNoa2FuLCBLLjwvYXV0aG9yPjxhdXRob3I+U2lsdmVyZGFsZSwgTS48
L2F1dGhvcj48YXV0aG9yPkV2YW5zLCBKLjwvYXV0aG9yPjxhdXRob3I+TG9laHJlciwgUC4gQS48
L2F1dGhvcj48YXV0aG9yPlJpem9zLCBBLjwvYXV0aG9yPjxhdXRob3I+UGV0cnktU2NobWVsemVy
LCBKLiBOLjwvYXV0aG9yPjxhdXRob3I+UmVrZXIsIFAuPC9hdXRob3I+PGF1dGhvcj5GaW5rLCBH
LiBSLjwvYXV0aG9yPjxhdXRob3I+RnJhbmtsaW4sIEouPC9hdXRob3I+PGF1dGhvcj5TYW11ZWws
IE0uPC9hdXRob3I+PGF1dGhvcj5TY2huaXR6bGVyLCBBLjwvYXV0aG9yPjxhdXRob3I+QmFyYmUs
IE0uIFQuPC9hdXRob3I+PGF1dGhvcj5BbnRvbmluaSwgQS48L2F1dGhvcj48YXV0aG9yPk1hcnRp
bmV6LU1hcnRpbiwgUC48L2F1dGhvcj48YXV0aG9yPlRpbW1lcm1hbm4sIEwuPC9hdXRob3I+PGF1
dGhvcj5SYXktQ2hhdWRodXJpLCBLLjwvYXV0aG9yPjxhdXRob3I+RGFmc2FyaSwgSC4gUy48L2F1
dGhvcj48YXV0aG9yPkV1cm9wYXIsPC9hdXRob3I+PGF1dGhvcj50aGUgSW50ZXJuYXRpb25hbCwg
UGFya2luc29uPC9hdXRob3I+PGF1dGhvcj5Nb3ZlbWVudCBEaXNvcmRlcnMgU29jaWV0eSBOb24t
TW90b3IgUGFya2luc29uJmFwb3M7cyBEaXNlYXNlIFN0dWR5LCBHcm91cDwvYXV0aG9yPjwvYXV0
aG9ycz48L2NvbnRyaWJ1dG9ycz48YXV0aC1hZGRyZXNzPkRlcGFydG1lbnQgb2YgTmV1cm9sb2d5
LCBVbml2ZXJzaXR5IEhvc3BpdGFsIENvbG9nbmUsIENvbG9nbmUsIEdlcm1hbnkuJiN4RDtQYXJr
aW5zb24gRm91bmRhdGlvbiBJbnRlcm5hdGlvbmFsIENlbnRyZSBvZiBFeGNlbGxlbmNlLCBLaW5n
JmFwb3M7cyBDb2xsZWdlIEhvc3BpdGFsLCBMb25kb24sIFVLLiYjeEQ7RGVwYXJ0bWVudCBvZiBT
dGVyZW90YXh5IGFuZCBGdW5jdGlvbmFsIE5ldXJvc3VyZ2VyeSwgVW5pdmVyc2l0eSBIb3NwaXRh
bCBDb2xvZ25lLCBDb2xvZ25lLCBHZXJtYW55LiYjeEQ7RGVwYXJ0bWVudCBvZiBOZXVyb2xvZ3kg
YW5kIE5ldXJvc3VyZ2VyeSwgU2FsZm9yZCBSb3lhbCBOSFMgRm91bmRhdGlvbiBUcnVzdCwgTWFu
Y2hlc3RlciBBY2FkZW1pYyBIZWFsdGggU2NpZW5jZSBDZW50cmUsIEdyZWF0ZXIgTWFuY2hlc3Rl
ciwgVUsuJiN4RDtEZXBhcnRtZW50IG9mIE5ldXJvbG9neSwgVW5pdmVyc2l0eSBIb3NwaXRhbCBv
ZiBHaWVzc2VuIGFuZCBNYXJidXJnLCBDYW1wdXMgTWFyYnVyZywgTWFyYnVyZywgSGVzc2VuLCBH
ZXJtYW55LiYjeEQ7SW5zdGl0dXRlIG9mIE1lZGljYWwgU3RhdGlzdGljcyBhbmQgQ29tcHV0YXRp
b25hbCBCaW9sb2d5IChJTVNCKSwgVW5pdmVyc2l0eSBvZiBDb2xvZ25lLCBLb2xuLCBOb3Jkcmhl
aW4tV2VzdGZhbGVuLCBHZXJtYW55LiYjeEQ7RGVwYXJ0bWVudCBvZiBOZXVyb2xvZ3ksIENlbnRl
ciBmb3IgTW92ZW1lbnQgRGlzb3JkZXJzIGFuZCBOZXVyb21vZHVsYXRpb24sIEhlaW5yaWNoLUhl
aW5lLVVuaXZlcnNpdHkgRHVlc3NlbGRvcmYsIER1ZXNzZWxkb3JmLCBHZXJtYW55LiYjeEQ7UGFy
a2luc29uIGFuZCBNb3ZlbWVudCBEaXNvcmRlcnMgVW5pdCwgSVJDQ1MgSG9zcGl0YWwgU2FuIENh
bWlsbG8sIFZlbmljZSwgSXRhbHkuJiN4RDtVbml2ZXJzaXR5IG9mIFBhZHVhLCBQYWRvdmEsIFZl
bmV0bywgSXRhbHkuJiN4RDtDZW50ZXIgZm9yIE5ldHdvcmtlZCBCaW9tZWRpY2FsIFJlc2VhcmNo
IG9uIE5ldXJvZGVnZW5lcmF0aXZlIERpc2Vhc2VzLCBNYWRyaWQsIFNwYWluLiYjeEQ7SW5zdGl0
dXRlIG9mIFBzeWNoaWF0cnksIFBzeWNob2xvZ3kgYW5kIE5ldXJvc2NpZW5jZSwgS2luZyZhcG9z
O3MgQ29sbGVnZSBMb25kb24sIExvbmRvbiwgVUsuJiN4RDtEZXBhcnRtZW50IG9mIE5ldXJvbG9n
eSwgVW5pdmVyc2l0eSBIb3NwaXRhbCBDb2xvZ25lLCBDb2xvZ25lLCBHZXJtYW55IGhhaWRhci5z
YWxpbWktZGFmc2FyaUB1ay1rb2Vsbi5kZS48L2F1dGgtYWRkcmVzcz48dGl0bGVzPjx0aXRsZT5B
IHByb3NwZWN0aXZlLCBjb250cm9sbGVkIHN0dWR5IG9mIG5vbi1tb3RvciBlZmZlY3RzIG9mIHN1
YnRoYWxhbWljIHN0aW11bGF0aW9uIGluIFBhcmtpbnNvbiZhcG9zO3MgZGlzZWFzZTogcmVzdWx0
cyBhdCB0aGUgMzYtbW9udGggZm9sbG93LXVwPC90aXRsZT48c2Vjb25kYXJ5LXRpdGxlPkogTmV1
cm9sIE5ldXJvc3VyZyBQc3ljaGlhdHJ5PC9zZWNvbmRhcnktdGl0bGU+PGFsdC10aXRsZT5Kb3Vy
bmFsIG9mIG5ldXJvbG9neSwgbmV1cm9zdXJnZXJ5LCBhbmQgcHN5Y2hpYXRyeTwvYWx0LXRpdGxl
PjwvdGl0bGVzPjxwZXJpb2RpY2FsPjxmdWxsLXRpdGxlPkogTmV1cm9sIE5ldXJvc3VyZyBQc3lj
aGlhdHJ5PC9mdWxsLXRpdGxlPjwvcGVyaW9kaWNhbD48YWx0LXBlcmlvZGljYWw+PGZ1bGwtdGl0
bGU+Sm91cm5hbCBvZiBOZXVyb2xvZ3ksIE5ldXJvc3VyZ2VyeSwgYW5kIFBzeWNoaWF0cnk8L2Z1
bGwtdGl0bGU+PC9hbHQtcGVyaW9kaWNhbD48cGFnZXM+Njg3LTY5NDwvcGFnZXM+PHZvbHVtZT45
MTwvdm9sdW1lPjxudW1iZXI+NzwvbnVtYmVyPjxlZGl0aW9uPjIwMjAvMDUvMDc8L2VkaXRpb24+
PGtleXdvcmRzPjxrZXl3b3JkPkFjdGl2aXRpZXMgb2YgRGFpbHkgTGl2aW5nPC9rZXl3b3JkPjxr
ZXl3b3JkPkFnZWQ8L2tleXdvcmQ+PGtleXdvcmQ+QW50aXBhcmtpbnNvbiBBZ2VudHMvdGhlcmFw
ZXV0aWMgdXNlPC9rZXl3b3JkPjxrZXl3b3JkPkNvbWJpbmVkIE1vZGFsaXR5IFRoZXJhcHk8L2tl
eXdvcmQ+PGtleXdvcmQ+RGVlcCBCcmFpbiBTdGltdWxhdGlvbi8qbWV0aG9kczwva2V5d29yZD48
a2V5d29yZD5GYXRpZ3VlLypwaHlzaW9wYXRob2xvZ3k8L2tleXdvcmQ+PGtleXdvcmQ+RmVtYWxl
PC9rZXl3b3JkPjxrZXl3b3JkPkZvbGxvdy1VcCBTdHVkaWVzPC9rZXl3b3JkPjxrZXl3b3JkPkh1
bWFuczwva2V5d29yZD48a2V5d29yZD5MZXZvZG9wYS90aGVyYXBldXRpYyB1c2U8L2tleXdvcmQ+
PGtleXdvcmQ+TWFsZTwva2V5d29yZD48a2V5d29yZD5NaWRkbGUgQWdlZDwva2V5d29yZD48a2V5
d29yZD5QYXJraW5zb24gRGlzZWFzZS9kcnVnIHRoZXJhcHkvcGh5c2lvcGF0aG9sb2d5Lyp0aGVy
YXB5PC9rZXl3b3JkPjxrZXl3b3JkPlByb3NwZWN0aXZlIFN0dWRpZXM8L2tleXdvcmQ+PGtleXdv
cmQ+U2xlZXAvKnBoeXNpb2xvZ3k8L2tleXdvcmQ+PGtleXdvcmQ+U3VidGhhbGFtaWMgTnVjbGV1
cy8qcGh5c2lvcGF0aG9sb2d5PC9rZXl3b3JkPjxrZXl3b3JkPlRyZWF0bWVudCBPdXRjb21lPC9r
ZXl3b3JkPjxrZXl3b3JkPkV4Y2hhbmdlIFNlcnZpY2UuIEFTYSByZXBvcnRzIG5vIGZpbmFuY2lh
bCBkaXNjbG9zdXJlcy4gVlYtViBpcyBhIG1lbWJlciBvZiB0aGU8L2tleXdvcmQ+PGtleXdvcmQ+
YWR2aXNvcnkgYm9hcmRzIGFuZCByZXBvcnRzIGNvbnN1bHRhbmNpZXMgZm9yIE1lZHRyb25pYywg
Qm9zdG9uIFNjaWVudGlmaWMgYW5kPC9rZXl3b3JkPjxrZXl3b3JkPlN0LiBKdWRlIE1lZGljYWwu
IFNoZSByZWNlaXZlZCBhIGdyYW50IGZyb20gU0FQSUVOUyBTdGVlcmluZyBCcmFpbiBTdGltdWxh
dGlvbi48L2tleXdvcmQ+PGtleXdvcmQ+S0EgaGFzIHJlY2VpdmVkIGhvbm9yYXJpYSBmb3IgZWR1
Y2F0aW9uYWwgbWVldGluZ3MsIHRyYXZlbCBhbmQgY29uc3VsdGFuY3kgZnJvbTwva2V5d29yZD48
a2V5d29yZD5NZWR0cm9uaWMsIFN0LiBKdWRlIE1lZGljYWwgYW5kIEJvc3RvbiBTY2llbnRpZmlj
LiBNU2kgaGFzIHJlY2VpdmVkIGhvbm9yYXJpYTwva2V5d29yZD48a2V5d29yZD5mcm9tIEJpYWws
IEJyaXRhbm5pYSBhbmQgTWVkdHJvbmljLiBKRSByZXBvcnRzIG5vIGZpbmFuY2lhbCBkaXNjbG9z
dXJlcy4gUEFMIHdhczwva2V5d29yZD48a2V5d29yZD5mdW5kZWQgYnkgdGhlIEtvbnJhZC1BZGVu
YXVlci1Gb3VuZGF0aW9uIGFuZCB0aGUgS29lbG4tRm9ydHVuZSBQcm9ncmFtLiBIZTwva2V5d29y
ZD48a2V5d29yZD5yZXBvcnRzIHRyYXZlbCBncmFudHMgZnJvbSBBYmJWaWUuIEFSIGhhcyByZWNl
aXZlZCBob25vcmFyaXVtIGZyb20gVUNCIGFuZCB3YXM8L2tleXdvcmQ+PGtleXdvcmQ+c3VwcG9y
dGVkIGJ5IGEgZ3JhbnQgZnJvbSBNZWR0cm9uaWMuIEpOUC1TIGhhcyByZWNlaXZlZCB0cmF2ZWwg
Z3JhbnRzIGZyb20gQm9zdG9uPC9rZXl3b3JkPjxrZXl3b3JkPlNjaWVudGlmaWMuIFBSIGhhcyBy
ZWNlaXZlZCBhIHRyYXZlbCBncmFudCBmcm9tIEFiYlZpZS4gR1JGIHJlcG9ydHMgbm8gZmluYW5j
aWFsPC9rZXl3b3JkPjxrZXl3b3JkPmRpc2Nsb3N1cmVzLiBKRiByZXBvcnRzIG5vIGZpbmFuY2lh
bCBkaXNjbG9zdXJlcy4gTVNhIGhhcyByZWNlaXZlZCBob25vcmFyaWEgZm9yPC9rZXl3b3JkPjxr
ZXl3b3JkPmVkdWNhdGlvbmFsIG1lZXRpbmdzL3RyYXZlbC9hY2NvbW1vZGF0aW9uIGZyb20gTWVk
dHJvbmljLCBTdC4gSnVkZSBNZWRpY2FsIGFuZDwva2V5d29yZD48a2V5d29yZD5VQ0IsIGdyYW50
cyBmcm9tIFBhcmtpbnNvbiZhcG9zO3MgVUsgYW5kIElwc2VuLCBhbmQgaGFzIGFjdGVkIGFzIGEg
Y29uc3VsdGFudCBmb3I8L2tleXdvcmQ+PGtleXdvcmQ+TWVkdHJvbmljIGFuZCBTdC4gSnVkZSBN
ZWRpY2FsLiBBU2MgcmVwb3J0cyBwZXJzb25hbCBjb25zdWx0YW5jeSBhbmQgbGVjdHVyZSBmZWVz
PC9rZXl3b3JkPjxrZXl3b3JkPmZyb20gTWVkdHJvbmljIEluYywgQWJib3R0IGFuZCBCb3N0b24g
U2NpZW50aWZpYywgbGVjdHVyZSBmZWVzIGZyb20gVUNCLCBUZXZhPC9rZXl3b3JkPjxrZXl3b3Jk
PlBoYXJtYSwgQmlhbCBhbmQgWmFtYm9uLCBhbmQgdGhyb3VnaCBoaXMgaW5zdGl0dXRpb24gZnVu
ZGluZyBmb3IgaGlzIHJlc2VhcmNoPC9rZXl3b3JkPjxrZXl3b3JkPmZyb20gdGhlIEdlcm1hbiBS
ZXNlYXJjaCBDb3VuY2lsLCB0aGUgR2VybWFuIEZlZGVyYWwgTWluaXN0cnkgb2YgRWR1Y2F0aW9u
IGFuZDwva2V5d29yZD48a2V5d29yZD5IZWFsdGguIE1UQiByZXBvcnRzIGdyYW50cyBmcm9tIEJv
c3RvbiBTY2llbnRpZmljIGFuZCBNZWR0cm9uaWMuIEFBIHJlcG9ydHM8L2tleXdvcmQ+PGtleXdv
cmQ+cGVyc29uYWwgY29uc3VsdGFuY3kgZmVlcyBmcm9tIFphbWJvbiwgQWJiVmllLCBCb2Vocmlu
Z2VyIEluZ2VsaGVpbSwgR0UsPC9rZXl3b3JkPjxrZXl3b3JkPk5ldXJvZGVybSwgQmlvZ2VuLCBC
aWFsLCBFVkVSIE5ldXJvIFBoYXJtYSwgVGhlcmV2YW5jZSwgVmVjdHVyYSBncmFudHMgZnJvbTwv
a2V5d29yZD48a2V5d29yZD5DaGllc2kgUGhhcm1hY2V1dGljYWxzLCBMdW5kYmVjaywgSG9yaXpv
biAyMDIwIC0gUERfUGFsIEdyYW50IDgyNTc4NSwgTWluaXN0cnkgb2Y8L2tleXdvcmQ+PGtleXdv
cmQ+RWR1Y2F0aW9uIFVuaXZlcnNpdHkgYW5kIFJlc2VhcmNoIChNSVVSKSBHcmFudCBBUlMwMV8w
MTA4MSwgb3ducyBQYXRlbnQ8L2tleXdvcmQ+PGtleXdvcmQ+V08yMDE1MTEwMjYxLUExLCBvd25z
IHNoYXJlcyBmcm9tIFBEIE5ldXJvdGVjaG5vbG9neSBMaW1pdGVkLiBQTS1NIGhhcyByZWNlaXZl
ZDwva2V5d29yZD48a2V5d29yZD5ob25vcmFyaWEgZnJvbSBFZGl0b3JpYWwgVmlndWVyYSBhbmQg
TW92ZW1lbnQgRGlzb3JkZXIgU29jaWV0eSBmb3IgbGVjdHVyaW5nIGluPC9rZXl3b3JkPjxrZXl3
b3JkPmNvdXJzZXM8L2tleXdvcmQ+PGtleXdvcmQ+ZnJvbSBBYmJWaWUgZm9yIHNwZWFraW5nIGlu
IGV4cGVydHMmYXBvczsgbWVldGluZ3MgYW5kIGZyb20gQWJiVmllIGFuZCBaYW1ib248L2tleXdv
cmQ+PGtleXdvcmQ+Zm9yIHBhcnRpY2lwYXRpbmcgaW4gdGhlIGFkdmlzb3J5IGJvYXJkIG9mIGVw
aWRlbWlvbG9naWNhbCBzdHVkaWVzLiBMaWNlbnNlIGZlZTwva2V5d29yZD48a2V5d29yZD5wYXlt
ZW50cyBmb3IgdGhlIEtpbmcmYXBvcztzIFBhcmtpbnNvbiZhcG9zO3MgRGlzZWFzZSBQYWluIFNj
YWxlLCBhbmQgZ3JhbnRzIGZyb20gdGhlPC9rZXl3b3JkPjxrZXl3b3JkPkludGVybmF0aW9uYWwg
UGFya2luc29uIGFuZCBNb3ZlbWVudCBEaXNvcmRlciBTb2NpZXR5IGZvciBkZXZlbG9wbWVudCBh
bmQ8L2tleXdvcmQ+PGtleXdvcmQ+dmFsaWRhdGlvbiBvZiB0aGUgTURTLU5vbi1tb3RvciBTeW1w
dG9tIFNjYWxlLiBMVCByZXBvcnRzIGdyYW50cywgcGVyc29uYWwgZmVlczwva2V5d29yZD48a2V5
d29yZD5hbmQgbm9uLWZpbmFuY2lhbCBzdXBwb3J0IGZyb20gU0FQSUVOUyBTdGVlcmluZyBCcmFp
biBTdGltdWxhdGlvbiwgTWVkdHJvbmljLDwva2V5d29yZD48a2V5d29yZD5Cb3N0b24gU2NpZW50
aWZpYyBhbmQgU3QuIEp1ZGUgTWVkaWNhbC4gS1ItQyBoYXMgcmVjZWl2ZWQgZnVuZGluZyBmcm9t
PC9rZXl3b3JkPjxrZXl3b3JkPlBhcmtpbnNvbiZhcG9zO3MgVUssIE5hdGlvbmFsIEluc3RpdHV0
ZSBvZiBIZWFsdGggUmVzZWFyY2gsIFVDQiBhbmQgdGhlIEV1cm9wZWFuPC9rZXl3b3JkPjxrZXl3
b3JkPlVuaW9uPC9rZXl3b3JkPjxrZXl3b3JkPmhlIHJlY2VpdmVkIGhvbm9yYXJpYSBmcm9tIFVD
QiwgQWJib3R0LCBCcml0YW5uaWEsIFVTIFdvcmxkbWVkcyBhbmQgT3RzdWthPC9rZXl3b3JkPjxr
ZXl3b3JkPlBoYXJtYWNldXRpY2FscywgYW5kIGFjdGVkIGFzIGEgY29uc3VsdGFudCBmb3IgQWJi
VmllLCBVQ0IgYW5kIEJyaXRhbm5pYS4gSFNEPC9rZXl3b3JkPjxrZXl3b3JkPndvcmsgd2FzIGZ1
bmRlZCBieSB0aGUgUHJvZi4gS2xhdXMgVGhpZW1hbm4gRm91bmRhdGlvbiBhbmQgdGhlIEZlbGdl
bmhhdWVyPC9rZXl3b3JkPjxrZXl3b3JkPkZvdW5kYXRpb24gYW5kIGhhcyByZWNlaXZlZCBob25v
cmFyaWEgYnkgQm9zdG9uIFNjaWVudGlmaWMgYW5kIE1lZHRyb25pYy48L2tleXdvcmQ+PC9rZXl3
b3Jkcz48ZGF0ZXM+PHllYXI+MjAyMDwveWVhcj48cHViLWRhdGVzPjxkYXRlPkp1bDwvZGF0ZT48
L3B1Yi1kYXRlcz48L2RhdGVzPjxpc2JuPjE0NjgtMzMwWCAoRWxlY3Ryb25pYykmI3hEOzAwMjIt
MzA1MCAoTGlua2luZyk8L2lzYm4+PGFjY2Vzc2lvbi1udW0+MzIzNzE1MzQ8L2FjY2Vzc2lvbi1u
dW0+PHVybHM+PHJlbGF0ZWQtdXJscz48dXJsPmh0dHBzOi8vd3d3Lm5jYmkubmxtLm5paC5nb3Yv
cHVibWVkLzMyMzcxNTM0PC91cmw+PC9yZWxhdGVkLXVybHM+PC91cmxzPjxlbGVjdHJvbmljLXJl
c291cmNlLW51bT4xMC4xMTM2L2pubnAtMjAxOS0zMjI2MTQ8L2VsZWN0cm9uaWMtcmVzb3VyY2Ut
bnVtPjxyZW1vdGUtZGF0YWJhc2UtcHJvdmlkZXI+TkxNPC9yZW1vdGUtZGF0YWJhc2UtcHJvdmlk
ZXI+PGxhbmd1YWdlPmVuZzwvbGFuZ3VhZ2U+PC9yZWNvcmQ+PC9DaXRlPjxDaXRlPjxBdXRob3I+
Sm9zdDwvQXV0aG9yPjxZZWFyPjIwMjI8L1llYXI+PFJlY051bT4xNTU5PC9SZWNOdW0+PHJlY29y
ZD48cmVjLW51bWJlcj4xNTU5PC9yZWMtbnVtYmVyPjxmb3JlaWduLWtleXM+PGtleSBhcHA9IkVO
IiBkYi1pZD0iMjBhdGRzZWZwd2R3ZXZlNWFhM3hlMnRpdndwdGV6MGRkMjlhIiB0aW1lc3RhbXA9
IjE2ODY5MDkzMDciPjE1NTk8L2tleT48L2ZvcmVpZ24ta2V5cz48cmVmLXR5cGUgbmFtZT0iSm91
cm5hbCBBcnRpY2xlIj4xNzwvcmVmLXR5cGU+PGNvbnRyaWJ1dG9ycz48YXV0aG9ycz48YXV0aG9y
Pkpvc3QsIFMuIFQuPC9hdXRob3I+PGF1dGhvcj5TdHJvYmVsLCBMLjwvYXV0aG9yPjxhdXRob3I+
Uml6b3MsIEEuPC9hdXRob3I+PGF1dGhvcj5Mb2VocmVyLCBQLiBBLjwvYXV0aG9yPjxhdXRob3I+
QXNoa2FuLCBLLjwvYXV0aG9yPjxhdXRob3I+RXZhbnMsIEouPC9hdXRob3I+PGF1dGhvcj5Sb3Nl
bmtyYW56LCBGLjwvYXV0aG9yPjxhdXRob3I+QmFyYmUsIE0uIFQuPC9hdXRob3I+PGF1dGhvcj5G
aW5rLCBHLiBSLjwvYXV0aG9yPjxhdXRob3I+RnJhbmtsaW4sIEouPC9hdXRob3I+PGF1dGhvcj5T
YXVlcmJpZXIsIEEuPC9hdXRob3I+PGF1dGhvcj5OaW1za3ksIEMuPC9hdXRob3I+PGF1dGhvcj5T
YXR0YXJpLCBBLjwvYXV0aG9yPjxhdXRob3I+UmF5IENoYXVkaHVyaSwgSy48L2F1dGhvcj48YXV0
aG9yPkFudG9uaW5pLCBBLjwvYXV0aG9yPjxhdXRob3I+VGltbWVybWFubiwgTC48L2F1dGhvcj48
YXV0aG9yPk1hcnRpbmV6LU1hcnRpbiwgUC48L2F1dGhvcj48YXV0aG9yPlNpbHZlcmRhbGUsIE0u
PC9hdXRob3I+PGF1dGhvcj5LYWxiZSwgRS48L2F1dGhvcj48YXV0aG9yPlZpc3Nlci1WYW5kZXdh
bGxlLCBWLjwvYXV0aG9yPjxhdXRob3I+RGFmc2FyaSwgSC4gUy48L2F1dGhvcj48YXV0aG9yPkV1
cm9wYXIsPC9hdXRob3I+PGF1dGhvcj50aGUgSW50ZXJuYXRpb25hbCwgUGFya2luc29uPC9hdXRo
b3I+PGF1dGhvcj5Nb3ZlbWVudCBEaXNvcmRlcnMgU29jaWV0eSBOb24tTW90b3IgUGFya2luc29u
JmFwb3M7cyBEaXNlYXNlIFN0dWR5LCBHcm91cDwvYXV0aG9yPjwvYXV0aG9ycz48L2NvbnRyaWJ1
dG9ycz48YXV0aC1hZGRyZXNzPkRlcGFydG1lbnQgb2YgTmV1cm9sb2d5LCBVbml2ZXJzaXR5IG9m
IENvbG9nbmUsIEZhY3VsdHkgb2YgTWVkaWNpbmUgYW5kIFVuaXZlcnNpdHkgSG9zcGl0YWwgQ29s
b2duZSwgQ29sb2duZSwgR2VybWFueS4gc3RlZmFuaWUuam9zdEB1ay1rb2Vsbi5kZS4mI3hEO0Rl
cGFydG1lbnQgb2YgTmV1cm9sb2d5LCBVbml2ZXJzaXR5IG9mIENvbG9nbmUsIEZhY3VsdHkgb2Yg
TWVkaWNpbmUgYW5kIFVuaXZlcnNpdHkgSG9zcGl0YWwgQ29sb2duZSwgQ29sb2duZSwgR2VybWFu
eS4mI3hEO1BhcmtpbnNvbiBGb3VuZGF0aW9uIEludGVybmF0aW9uYWwgQ2VudHJlIG9mIEV4Y2Vs
bGVuY2UsIEtpbmcmYXBvcztzIENvbGxlZ2UgSG9zcGl0YWwsIExvbmRvbiwgVUsuJiN4RDtEZXBh
cnRtZW50IG9mIE5ldXJvbG9neSwgVW5pdmVyc2l0eSBIb3NwaXRhbCBHaWVzc2VuIGFuZCBNYXJi
dXJnLCBDYW1wdXMgTWFyYnVyZywgTWFyYnVyZywgR2VybWFueS4mI3hEO0RlcGFydG1lbnQgb2Yg
TmV1cm9sb2d5IGFuZCBOZXVyb3N1cmdlcnksIFNhbGZvcmQgUm95YWwgTkhTIEZvdW5kYXRpb24g
VHJ1c3QsIE1hbmNoZXN0ZXIgQWNhZGVtaWMgSGVhbHRoIFNjaWVuY2UgQ2VudHJlLCBVbml2ZXJz
aXR5IG9mIE1hbmNoZXN0ZXIsIEdyZWF0ZXIgTWFuY2hlc3RlciwgVUsuJiN4RDtDb2duaXRpdmUg
TmV1cm9zY2llbmNlLCBJbnN0aXR1dGUgb2YgTmV1cm9zY2llbmNlIGFuZCBNZWRpY2luZSAoSU5N
LTMpLCBSZXNlYXJjaCBDZW50cmUgSnVsaWNoLCBKdWxpY2gsIEdlcm1hbnkuJiN4RDtJbnN0aXR1
dGUgb2YgTWVkaWNhbCBTdGF0aXN0aWNzIGFuZCBDb21wdXRhdGlvbmFsIEJpb2xvZ3kgKElNU0Ip
LCBVbml2ZXJzaXR5IG9mIENvbG9nbmUsIENvbG9nbmUsIEdlcm1hbnkuJiN4RDtEZXBhcnRtZW50
IG9mIE5ldXJvc3VyZ2VyeSwgVW5pdmVyc2l0eSBNYXJidXJnLCBNYXJidXJnLCBHZXJtYW55LiYj
eEQ7VW5pdmVyc2l0eSBvZiBDb2xvZ25lLCBGYWN1bHR5IG9mIEh1bWFuaXRpZXMsIENvbG9nbmUs
IEdlcm1hbnkuJiN4RDtHZXJtYW4gQXNzb2NpYXRpb24gb2YgV29tZW4gRW5naW5lZXJzLCBDb2xv
Z25lLCBHZXJtYW55LiYjeEQ7SW5zdGl0dXRlIG9mIFBzeWNoaWF0cnksIFBzeWNob2xvZ3kgYW5k
IE5ldXJvc2NpZW5jZSwgS2luZyZhcG9zO3MgQ29sbGVnZSBMb25kb24sIExvbmRvbiwgVUsuJiN4
RDtOSUhSIE1lbnRhbCBIZWFsdGggQmlvbWVkaWNhbCBSZXNlYXJjaCBDZW50cmUgYW5kIERlbWVu
dGlhIEJpb21lZGljYWwgUmVzZWFyY2ggVW5pdCwgU291dGggTG9uZG9uIGFuZCBNYXVkc2xleSBO
SFMgRm91bmRhdGlvbiBUcnVzdCBhbmQgS2luZyZhcG9zO3MgQ29sbGVnZSBMb25kb24sIExvbmRv
biwgVUsuJiN4RDtQYXJraW5zb24gYW5kIE1vdmVtZW50IERpc29yZGVycyBVbml0LCBEZXBhcnRt
ZW50IG9mIE5ldXJvc2NpZW5jZXMgKEROUyksIFVuaXZlcnNpdHkgb2YgUGFkdWEsIFBhZG92YSwg
SXRhbHkuJiN4RDtDZW50ZXIgZm9yIE5ldHdvcmtlZCBCaW9tZWRpY2FsIFJlc2VhcmNoIGluIE5l
dXJvZGVnZW5lcmF0aXZlIERpc2Vhc2VzIChDSUJFUk5FRCksIENhcmxvcyBJSUkgSW5zdGl0dXRl
IG9mIEhlYWx0aCwgTWFkcmlkLCBTcGFpbi4mI3hEO1VuaXZlcnNpdHkgb2YgQ29sb2duZSwgRmFj
dWx0eSBvZiBNZWRpY2luZSwgTWVkaWNhbCBQc3ljaG9sb2d5LCBOZXVyb3BzeWNob2xvZ3kgYW5k
IEdlbmRlciBTdHVkaWVzICZhbXA7IENlbnRlciBmb3IgTmV1cm9wc3ljaG9sb2dpY2FsIERpYWdu
b3N0aWNzIGFuZCBJbnRlcnZlbnRpb25zIChDZU5ESSksIENvbG9nbmUsIEdlcm1hbnkuJiN4RDtE
ZXBhcnRtZW50IG9mIFN0ZXJlb3RhY3RpYyBhbmQgRnVuY3Rpb25hbCBOZXVyb3N1cmdlcnksIEZh
Y3VsdHkgb2YgTWVkaWNpbmUgYW5kIFVuaXZlcnNpdHkgSG9zcGl0YWwgQ29sb2duZSwgVW5pdmVy
c2l0eSBvZiBDb2xvZ25lLCBDb2xvZ25lLCBHZXJtYW55LiYjeEQ7RGVwYXJ0bWVudCBvZiBOZXVy
b2xvZ3ksIFVuaXZlcnNpdHkgb2YgQ29sb2duZSwgRmFjdWx0eSBvZiBNZWRpY2luZSBhbmQgVW5p
dmVyc2l0eSBIb3NwaXRhbCBDb2xvZ25lLCBDb2xvZ25lLCBHZXJtYW55LiBoYWlkYXIuZGFmc2Fy
aUB1ay1rb2Vsbi5kZS48L2F1dGgtYWRkcmVzcz48dGl0bGVzPjx0aXRsZT5HZW5kZXIgZ2FwIGlu
IGRlZXAgYnJhaW4gc3RpbXVsYXRpb24gZm9yIFBhcmtpbnNvbiZhcG9zO3MgZGlzZWFzZTwvdGl0
bGU+PHNlY29uZGFyeS10aXRsZT5OUEogUGFya2luc29ucyBEaXM8L3NlY29uZGFyeS10aXRsZT48
YWx0LXRpdGxlPk5QSiBQYXJraW5zb24mYXBvcztzIGRpc2Vhc2U8L2FsdC10aXRsZT48L3RpdGxl
cz48cGVyaW9kaWNhbD48ZnVsbC10aXRsZT5OUEogUGFya2luc29ucyBEaXM8L2Z1bGwtdGl0bGU+
PC9wZXJpb2RpY2FsPjxhbHQtcGVyaW9kaWNhbD48ZnVsbC10aXRsZT5OcGogUGFya2luc29uJmFw
b3M7cyBEaXNlYXNlPC9mdWxsLXRpdGxlPjwvYWx0LXBlcmlvZGljYWw+PHBhZ2VzPjQ3PC9wYWdl
cz48dm9sdW1lPjg8L3ZvbHVtZT48bnVtYmVyPjE8L251bWJlcj48ZWRpdGlvbj4yMDIyLzA0LzIy
PC9lZGl0aW9uPjxkYXRlcz48eWVhcj4yMDIyPC95ZWFyPjxwdWItZGF0ZXM+PGRhdGU+QXByIDIw
PC9kYXRlPjwvcHViLWRhdGVzPjwvZGF0ZXM+PGlzYm4+MjM3My04MDU3IChQcmludCkmI3hEOzIz
NzMtODA1NyAoRWxlY3Ryb25pYykmI3hEOzIzNzMtODA1NyAoTGlua2luZyk8L2lzYm4+PGFjY2Vz
c2lvbi1udW0+MzU0NDQxODc8L2FjY2Vzc2lvbi1udW0+PHVybHM+PHJlbGF0ZWQtdXJscz48dXJs
Pmh0dHBzOi8vd3d3Lm5jYmkubmxtLm5paC5nb3YvcHVibWVkLzM1NDQ0MTg3PC91cmw+PC9yZWxh
dGVkLXVybHM+PC91cmxzPjxjdXN0b20yPlBNQzkwMjEyODEgZmluYW5jaWFsIGRpc2Nsb3N1cmVz
LiBBLlIuIGhhcyByZWNlaXZlZCBob25vcmFyaXVtIGZyb20gVUNCIGFuZCB3YXMgc3VwcG9ydGVk
IGJ5IGEgZ3JhbnQgZnJvbSBNZWR0cm9uaWMuIFAuQS5MLiB3YXMgZnVuZGVkIGJ5IHRoZSBTVUND
RVNTLVByb2dyYW0gb2YgdGhlIFVuaXZlcnNpdHkgb2YgTWFyYnVyZywgdGhlIFBhcmtpbnNvbiZh
cG9zO3MgRm91bmRhdGlvbiwgYW5kIHRoZSBTdGlmdHVuZyB6dXIgRm9yZGVydW5nIGp1bmdlciBO
ZXVyb3dpc3NlbnNjaGFmdGxlci4gSy5BLiBoYXMgcmVjZWl2ZWQgaG9ub3JhcmlhIGZvciBlZHVj
YXRpb25hbCBtZWV0aW5ncywgdHJhdmVsIGFuZCBjb25zdWx0YW5jeSBmcm9tIE1lZHRyb25pYywg
U3QuIEp1ZGUgTWVkaWNhbCBhbmQgQm9zdG9uIFNjaWVudGlmaWMuIEouRS4gcmVwb3J0cyBubyBm
aW5hbmNpYWwgZGlzY2xvc3VyZXMuIEYuUi4gcmVwb3J0cyBubyBmaW5hbmNpYWwgZGlzY2xvc3Vy
ZXMuIE0uVC5CLiByZWNlaXZlZCBzcGVha2VyJmFwb3M7cyBob25vcmFyaWEgZnJvbSBNZWR0cm9u
aWMsIEJvc3RvbiBTY2llbnRpZmljLCBBYmJvdHQgKGZvcm1lcmx5IFN0LiBKdWRlKSwgR0UgTWVk
aWNhbCwgVUNCLCBBcG90aGVrZXJ2ZXJiYW5kIEtvbG4gZS5WLiBhbmQgQmlhbCBhcyB3ZWxsIGFz
IHJlc2VhcmNoIGZ1bmRpbmcgZnJvbSB0aGUgRmVsZ2VuaGF1ZXItU3RpZnR1bmcsIEZvcnNjaHVu
Z3Nwb29sIEtsaW5pc2NoZSBTdHVkaWVuIChVbml2ZXJzaXR5IG9mIENvbG9nbmUpLCBIb3Jpem9u
IDIwMjAgKEdvbmRvbGEpLCBNZWR0cm9uaWMgKE9ESVMpLCBhbmQgQm9zdG9uIFNjaWVudGlmaWMg
YW5kIGFkdmlzb3J5IGhvbm9yYXJpYSBmb3IgdGhlIElRV0lHLiBHLlIuRi4gd2FzIGZ1bmRlZCBi
eSB0aGUgRGV1dHNjaGUgRm9yc2NodW5nc2dlbWVpbnNjaGFmdCAoREZHLCBHZXJtYW4gUmVzZWFy
Y2ggRm91bmRhdGlvbiktUHJvamVjdC1JRCA0MzE1NDkwMjktU0ZCIDE0NTEuIEcuUi5GLiBzZXJ2
ZXMgYXMgYW4gZWRpdG9yaWFsIGJvYXJkIG1lbWJlciBvZiBDb3J0ZXgsIE5ldXJvbG9naWNhbCBS
ZXNlYXJjaCBhbmQgUHJhY3RpY2UsIE5ldXJvSW1hZ2U6IENsaW5pY2FsLCBaZWl0c2NocmlmdCBm
dXIgTmV1cm9wc3ljaG9sb2dpZSwgYW5kIERHTmV1cm9sb2dpZTsgcmVjZWl2ZXMgcm95YWx0aWVz
IGZyb20gdGhlIHB1YmxpY2F0aW9uIG9mIHRoZSBib29rcyBGdW5rdGlvbmVsbGUgTVJUIGluIFBz
eWNoaWF0cmllIHVuZCBOZXVyb2xvZ2llLCBOZXVyb2xvZ2lzY2hlIERpZmZlcmVudGlhbGRpYWdu
b3NlLCBhbmQgU09QIE5ldXJvbG9naWU7IHJlY2VpdmVzIHJveWFsdGllcyBmcm9tIHRoZSBwdWJs
aWNhdGlvbiBvZiB0aGUgbmV1cm9wc3ljaG9sb2dpY2FsIHRlc3RzIEtBUyBhbmQgS29wcHM7IHJl
Y2VpdmVkIGhvbm9yYXJpYSBmb3Igc3BlYWtpbmcgZW5nYWdlbWVudHMgZnJvbSBCYXllciwgRGVz
aXRpbiwgREdOLCBFcmdvIERLViwgRm9ydW0gZnVyIG1lZGl6aW5pc2NoZSBGb3J0YmlsZHVuZyBG
b21GIEdtYkgsIEdTSywgTWVkaWNhIEFjYWRlbXkgTWVzc2UgRHVzc2VsZG9yZiwgTWVkaWNicmFp
biBIZWFsdGhjYXJlLCBOb3ZhcnRpcywgUGZpemVyLCBhbmQgU3BvcnRhcnp0ZWJ1bmQgTlJXLiBK
ZXJlbXkgRnJhbmtsaW4gcmVwb3J0cyBubyBmaW5hbmNpYWwgZGlzY2xvc3VyZXMuIEEuUy4gaXMg
ZnVuZGVkIGJ5IHRoZSBHdXN5ayBwcm9ncmFtIGFuZCB0aGUgQWR2YW5jZWQgQ29sb2duZSBDbGlu
aWNpYW4gU2NpZW50aXN0IHByb2dyYW0gb2YgdGhlIE1lZGljYWwgRmFjdWx0eSBvZiB0aGUgVW5p
dmVyc2l0eSBvZiBDb2xvZ25lIGFuZCBoYXMgcmVjZWl2ZWQgZnVuZGluZyBmcm9tIHRoZSBQcm9m
LiBLbGF1cyBUaGllbWFubiBGb3VuZGF0aW9uLiBDLk4uIGlzIGNvbnN1bHRhbnQgZm9yIEJyYWlu
bGFiIGFuZCByZWNlaXZlZCBzcGVha2VyJmFwb3M7cyBob25vcmFyaWEuIEEuUy4gcmVwb3J0cyBu
byBmaW5hbmNpYWwgZGlzY2xvc3VyZXMuIEsuUi5DLiBoYXMgcmVjZWl2ZWQgZnVuZGluZyBmcm9t
IFBhcmtpbnNvbiZhcG9zO3MgVUssIE5JSFIsIFVDQiwgYW5kIHRoZSBFdXJvcGVhbiBVbmlvbjsg
aGUgcmVjZWl2ZWQgaG9ub3JhcmlhIGZyb20gVUNCLCBBYmJvdHQsIEJyaXRhbm5pYSwgVVMgV29y
bGRtZWRzLCBhbmQgT3RzdWthIFBoYXJtYWNldXRpY2FsczsgYW5kIGFjdGVkIGFzIGEgY29uc3Vs
dGFudCBmb3IgQWJiVmllLCBVQ0IsIGFuZCBCcml0YW5uaWEuIEEuQS4gcmVwb3J0cyBwZXJzb25h
bCBjb25zdWx0YW5jeSBmZWVzIGZyb20gWmFtYm9uLCBBYmJWaWUsIEJvZWhyaW5nZXIgSW5nZWxo
ZWltLCBHRSwgTmV1cm9kZXJtLCBCaW9nZW4sIEJpYWwsIEVWRVIgTmV1cm8gUGhhcm1hLCBUaGVy
ZXZhbmNlLCBWZWN0dXJhIGdyYW50cyBmcm9tIENoaWVzaSBQaGFybWFjZXV0aWNhbHMsIEx1bmRi
ZWNrLCBIb3Jpem9uIDIwMjAgLSBQRF9QYWwgR3JhbnQgODI1Nzg1LCBNaW5pc3RyeSBvZiBFZHVj
YXRpb24gVW5pdmVyc2l0eSBhbmQgUmVzZWFyY2ggKE1JVVIpIEdyYW50IEFSUzAxXzAxMDgxLCBv
d25zIFBhdGVudCBXTzIwMTUxMTAyNjEtQTEsIG93bnMgc2hhcmVzIGZyb20gUEQgTmV1cm90ZWNo
bm9sb2d5IExpbWl0ZWQuIEwuVC4gcmVwb3J0cyBncmFudHMsIHBlcnNvbmFsIGZlZXMgYW5kIG5v
bi1maW5hbmNpYWwgc3VwcG9ydCBmcm9tIFNBUElFTlMgU3RlZXJpbmcgQnJhaW4gU3RpbXVsYXRp
b24sIE1lZHRyb25pYywgQm9zdG9uIFNjaWVudGlmaWMgYW5kIFN0LiBKdWRlIE1lZGljYWwuIFAu
TS1NLiBoYXMgcmVjZWl2ZWQgaG9ub3JhcmlhIGZyb20gTmF0aW9uYWwgU2Nob29sIG9mIFB1Ymxp
YyBIZWFsdGggKElTQ0lJSSksIEVkaXRvcmlhbCBWaWd1ZXJhIGFuZCBUYWtlZGEgUGhhcm1hY2V1
dGljYWxzIGZvciBsZWN0dXJpbmcgaW4gY291cnNlczsgZnJvbSBCcml0YW5uaWEgZm9yIHdyaXRp
bmcgYW4gYXJ0aWNsZSBpbiB0aGVpciBQYXJraW5zb24mYXBvcztzIERpc2Vhc2UgTWVkaWNhbCBK
b3VybmFsLUtpbmV0aWM7IGFuZCBmcm9tIHRoZSBJbnRlcm5hdGlvbmFsIFBhcmtpbnNvbiBhbmQg
TW92ZW1lbnQgRGlzb3JkZXIgU29jaWV0eSAoTURTKSBmb3IgbWFuYWdlbWVudCBvZiB0aGUgUHJv
Z3JhbSBvbiBSYXRpbmcgU2NhbGVzLiBHcmFudHM6IGZyb20gdGhlIE1EUyBmb3IgZGV2ZWxvcG1l
bnQgYW5kIHZhbGlkYXRpb24gb2YgdGhlIE1EUy1OTVMuIE1vbnR5IFNpbHZlcmRhbGUgaGFzIHJl
Y2VpdmVkIGhvbm9yYXJpYSBmcm9tIEJpYWwsIEJyaXRhbm5pYSBhbmQgTWVkdHJvbmljLiBFLksu
IGhhcyByZWNlaXZlZCBncmFudHMgZnJvbSB0aGUgR2VybWFuIE1pbmlzdHJ5IG9mIEVkdWNhdGlv
biBhbmQgUmVzZWFyY2gsIHRoZSBHZXJtYW4gUGFya2luc29uLSBGb25kcywgdGhlIEdlcm1hbiBQ
YXJraW5zb24gU29jaWV0eTsgaG9ub3JhcmlhIGZyb206IE90aWNvbiBHbWJILCBIYW1idXJnLCBH
ZXJtYW55OyBMaWxseSBQaGFybWEgR21iSCwgQmFkIEhvbWJ1cmcsIEdlcm1hbnk7IEJlcm5hZm9u
IEFHLCBCZXJuLCBTd2l0emVybGFuZDsgRGVzaXRpbiBHbWJILCBIYW1idXJnLCBHZXJtYW55LiBW
LlYuVi4gaXMgYSBtZW1iZXIgb2YgdGhlIGFkdmlzb3J5IGJvYXJkcyBhbmQgcmVwb3J0cyBjb25z
dWx0YW5jaWVzIGZvciBNZWR0cm9uaWMsIEJvc3RvbiBTY2llbnRpZmljIGFuZCBTdC4gSnVkZSBN
ZWRpY2FsLiBTaGUgcmVjZWl2ZWQgYSBncmFudCBmcm9tIFNBUElFTlMgU3RlZXJpbmcgQnJhaW4g
U3RpbXVsYXRpb24uIEguUy5ELiByZXBvcnRzIGZ1bmRpbmcgb2YgaGlzIHdvcmsgYnkgdGhlIEVV
IEpvaW50IFByb2dyYW1tZS1OZXVyb2RlZ2VuZXJhdGl2ZSBEaXNlYXNlIFJlc2VhcmNoIChKUE5E
KSwgdGhlIFByb2YuIEtsYXVzIFRoaWVtYW5uIEZvdW5kYXRpb24sIHRoZSBGZWxnZW5oYXVlciBG
b3VuZGF0aW9uLCBhbmQgdGhlIEtvZWxuIEZvcnR1bmUgUHJvZ3JhbSwgYW5kIGhvbm9yYXJpYSBi
eSBCb3N0b24gU2NpZW50aWZpYywgTWVkdHJvbmljIGFuZCBTdGFkYXBoYXJtLiBUaGlzIHBhcGVy
IHByZXNlbnRzIGluZGVwZW5kZW50IHJlc2VhcmNoIGZ1bmRlZCBieSB0aGUgTmF0aW9uYWwgSW5z
dGl0dXRlIGZvciBIZWFsdGggUmVzZWFyY2ggKE5JSFIpIE1lbnRhbCBIZWFsdGggQmlvbWVkaWNh
bCBSZXNlYXJjaCBDZW50cmUgYW5kIERlbWVudGlhIFVuaXQgYXQgU291dGggTG9uZG9uIGFuZCBN
YXVkc2xleSBOSFMgRm91bmRhdGlvbiBUcnVzdCBhbmQgS2luZyZhcG9zO3MgQ29sbGVnZSBMb25k
b24uIFRoZSB2aWV3cyBleHByZXNzZWQgYXJlIHRob3NlIG9mIHRoZSBhdXRob3IocykgYW5kIG5v
dCBuZWNlc3NhcmlseSB0aG9zZSBvZiB0aGUgTkhTLCB0aGUgTklIUiBvciB0aGUgRGVwYXJ0bWVu
dCBvZiBIZWFsdGguPC9jdXN0b20yPjxlbGVjdHJvbmljLXJlc291cmNlLW51bT4xMC4xMDM4L3M0
MTUzMS0wMjItMDAzMDUteTwvZWxlY3Ryb25pYy1yZXNvdXJjZS1udW0+PHJlbW90ZS1kYXRhYmFz
ZS1wcm92aWRlcj5OTE08L3JlbW90ZS1kYXRhYmFzZS1wcm92aWRlcj48bGFuZ3VhZ2U+ZW5nPC9s
YW5ndWFnZT48L3JlY29yZD48L0NpdGU+PC9FbmROb3RlPn==
</w:fldData>
        </w:fldChar>
      </w:r>
      <w:r w:rsidR="002106C0" w:rsidRPr="00522DE5">
        <w:rPr>
          <w:rFonts w:ascii="Arial" w:hAnsi="Arial" w:cs="Arial"/>
          <w:color w:val="000000"/>
          <w:sz w:val="24"/>
          <w:szCs w:val="24"/>
        </w:rPr>
        <w:instrText xml:space="preserve"> ADDIN EN.CITE </w:instrText>
      </w:r>
      <w:r w:rsidR="002106C0" w:rsidRPr="00522DE5">
        <w:rPr>
          <w:color w:val="000000"/>
        </w:rPr>
        <w:fldChar w:fldCharType="begin">
          <w:fldData xml:space="preserve">PEVuZE5vdGU+PENpdGU+PEF1dGhvcj5Kb3N0PC9BdXRob3I+PFllYXI+MjAyMDwvWWVhcj48UmVj
TnVtPjEzOTU8L1JlY051bT48RGlzcGxheVRleHQ+PHN0eWxlIGZhY2U9InN1cGVyc2NyaXB0Ij4y
OCAyOTwvc3R5bGU+PC9EaXNwbGF5VGV4dD48cmVjb3JkPjxyZWMtbnVtYmVyPjEzOTU8L3JlYy1u
dW1iZXI+PGZvcmVpZ24ta2V5cz48a2V5IGFwcD0iRU4iIGRiLWlkPSIyMGF0ZHNlZnB3ZHdldmU1
YWEzeGUydGl2d3B0ZXowZGQyOWEiIHRpbWVzdGFtcD0iMTY0MjE1OTI5NSI+MTM5NTwva2V5Pjwv
Zm9yZWlnbi1rZXlzPjxyZWYtdHlwZSBuYW1lPSJKb3VybmFsIEFydGljbGUiPjE3PC9yZWYtdHlw
ZT48Y29udHJpYnV0b3JzPjxhdXRob3JzPjxhdXRob3I+Sm9zdCwgUy4gVC48L2F1dGhvcj48YXV0
aG9yPlNhdWVyYmllciwgQS48L2F1dGhvcj48YXV0aG9yPlZpc3Nlci1WYW5kZXdhbGxlLCBWLjwv
YXV0aG9yPjxhdXRob3I+QXNoa2FuLCBLLjwvYXV0aG9yPjxhdXRob3I+U2lsdmVyZGFsZSwgTS48
L2F1dGhvcj48YXV0aG9yPkV2YW5zLCBKLjwvYXV0aG9yPjxhdXRob3I+TG9laHJlciwgUC4gQS48
L2F1dGhvcj48YXV0aG9yPlJpem9zLCBBLjwvYXV0aG9yPjxhdXRob3I+UGV0cnktU2NobWVsemVy
LCBKLiBOLjwvYXV0aG9yPjxhdXRob3I+UmVrZXIsIFAuPC9hdXRob3I+PGF1dGhvcj5GaW5rLCBH
LiBSLjwvYXV0aG9yPjxhdXRob3I+RnJhbmtsaW4sIEouPC9hdXRob3I+PGF1dGhvcj5TYW11ZWws
IE0uPC9hdXRob3I+PGF1dGhvcj5TY2huaXR6bGVyLCBBLjwvYXV0aG9yPjxhdXRob3I+QmFyYmUs
IE0uIFQuPC9hdXRob3I+PGF1dGhvcj5BbnRvbmluaSwgQS48L2F1dGhvcj48YXV0aG9yPk1hcnRp
bmV6LU1hcnRpbiwgUC48L2F1dGhvcj48YXV0aG9yPlRpbW1lcm1hbm4sIEwuPC9hdXRob3I+PGF1
dGhvcj5SYXktQ2hhdWRodXJpLCBLLjwvYXV0aG9yPjxhdXRob3I+RGFmc2FyaSwgSC4gUy48L2F1
dGhvcj48YXV0aG9yPkV1cm9wYXIsPC9hdXRob3I+PGF1dGhvcj50aGUgSW50ZXJuYXRpb25hbCwg
UGFya2luc29uPC9hdXRob3I+PGF1dGhvcj5Nb3ZlbWVudCBEaXNvcmRlcnMgU29jaWV0eSBOb24t
TW90b3IgUGFya2luc29uJmFwb3M7cyBEaXNlYXNlIFN0dWR5LCBHcm91cDwvYXV0aG9yPjwvYXV0
aG9ycz48L2NvbnRyaWJ1dG9ycz48YXV0aC1hZGRyZXNzPkRlcGFydG1lbnQgb2YgTmV1cm9sb2d5
LCBVbml2ZXJzaXR5IEhvc3BpdGFsIENvbG9nbmUsIENvbG9nbmUsIEdlcm1hbnkuJiN4RDtQYXJr
aW5zb24gRm91bmRhdGlvbiBJbnRlcm5hdGlvbmFsIENlbnRyZSBvZiBFeGNlbGxlbmNlLCBLaW5n
JmFwb3M7cyBDb2xsZWdlIEhvc3BpdGFsLCBMb25kb24sIFVLLiYjeEQ7RGVwYXJ0bWVudCBvZiBT
dGVyZW90YXh5IGFuZCBGdW5jdGlvbmFsIE5ldXJvc3VyZ2VyeSwgVW5pdmVyc2l0eSBIb3NwaXRh
bCBDb2xvZ25lLCBDb2xvZ25lLCBHZXJtYW55LiYjeEQ7RGVwYXJ0bWVudCBvZiBOZXVyb2xvZ3kg
YW5kIE5ldXJvc3VyZ2VyeSwgU2FsZm9yZCBSb3lhbCBOSFMgRm91bmRhdGlvbiBUcnVzdCwgTWFu
Y2hlc3RlciBBY2FkZW1pYyBIZWFsdGggU2NpZW5jZSBDZW50cmUsIEdyZWF0ZXIgTWFuY2hlc3Rl
ciwgVUsuJiN4RDtEZXBhcnRtZW50IG9mIE5ldXJvbG9neSwgVW5pdmVyc2l0eSBIb3NwaXRhbCBv
ZiBHaWVzc2VuIGFuZCBNYXJidXJnLCBDYW1wdXMgTWFyYnVyZywgTWFyYnVyZywgSGVzc2VuLCBH
ZXJtYW55LiYjeEQ7SW5zdGl0dXRlIG9mIE1lZGljYWwgU3RhdGlzdGljcyBhbmQgQ29tcHV0YXRp
b25hbCBCaW9sb2d5IChJTVNCKSwgVW5pdmVyc2l0eSBvZiBDb2xvZ25lLCBLb2xuLCBOb3Jkcmhl
aW4tV2VzdGZhbGVuLCBHZXJtYW55LiYjeEQ7RGVwYXJ0bWVudCBvZiBOZXVyb2xvZ3ksIENlbnRl
ciBmb3IgTW92ZW1lbnQgRGlzb3JkZXJzIGFuZCBOZXVyb21vZHVsYXRpb24sIEhlaW5yaWNoLUhl
aW5lLVVuaXZlcnNpdHkgRHVlc3NlbGRvcmYsIER1ZXNzZWxkb3JmLCBHZXJtYW55LiYjeEQ7UGFy
a2luc29uIGFuZCBNb3ZlbWVudCBEaXNvcmRlcnMgVW5pdCwgSVJDQ1MgSG9zcGl0YWwgU2FuIENh
bWlsbG8sIFZlbmljZSwgSXRhbHkuJiN4RDtVbml2ZXJzaXR5IG9mIFBhZHVhLCBQYWRvdmEsIFZl
bmV0bywgSXRhbHkuJiN4RDtDZW50ZXIgZm9yIE5ldHdvcmtlZCBCaW9tZWRpY2FsIFJlc2VhcmNo
IG9uIE5ldXJvZGVnZW5lcmF0aXZlIERpc2Vhc2VzLCBNYWRyaWQsIFNwYWluLiYjeEQ7SW5zdGl0
dXRlIG9mIFBzeWNoaWF0cnksIFBzeWNob2xvZ3kgYW5kIE5ldXJvc2NpZW5jZSwgS2luZyZhcG9z
O3MgQ29sbGVnZSBMb25kb24sIExvbmRvbiwgVUsuJiN4RDtEZXBhcnRtZW50IG9mIE5ldXJvbG9n
eSwgVW5pdmVyc2l0eSBIb3NwaXRhbCBDb2xvZ25lLCBDb2xvZ25lLCBHZXJtYW55IGhhaWRhci5z
YWxpbWktZGFmc2FyaUB1ay1rb2Vsbi5kZS48L2F1dGgtYWRkcmVzcz48dGl0bGVzPjx0aXRsZT5B
IHByb3NwZWN0aXZlLCBjb250cm9sbGVkIHN0dWR5IG9mIG5vbi1tb3RvciBlZmZlY3RzIG9mIHN1
YnRoYWxhbWljIHN0aW11bGF0aW9uIGluIFBhcmtpbnNvbiZhcG9zO3MgZGlzZWFzZTogcmVzdWx0
cyBhdCB0aGUgMzYtbW9udGggZm9sbG93LXVwPC90aXRsZT48c2Vjb25kYXJ5LXRpdGxlPkogTmV1
cm9sIE5ldXJvc3VyZyBQc3ljaGlhdHJ5PC9zZWNvbmRhcnktdGl0bGU+PGFsdC10aXRsZT5Kb3Vy
bmFsIG9mIG5ldXJvbG9neSwgbmV1cm9zdXJnZXJ5LCBhbmQgcHN5Y2hpYXRyeTwvYWx0LXRpdGxl
PjwvdGl0bGVzPjxwZXJpb2RpY2FsPjxmdWxsLXRpdGxlPkogTmV1cm9sIE5ldXJvc3VyZyBQc3lj
aGlhdHJ5PC9mdWxsLXRpdGxlPjwvcGVyaW9kaWNhbD48YWx0LXBlcmlvZGljYWw+PGZ1bGwtdGl0
bGU+Sm91cm5hbCBvZiBOZXVyb2xvZ3ksIE5ldXJvc3VyZ2VyeSwgYW5kIFBzeWNoaWF0cnk8L2Z1
bGwtdGl0bGU+PC9hbHQtcGVyaW9kaWNhbD48cGFnZXM+Njg3LTY5NDwvcGFnZXM+PHZvbHVtZT45
MTwvdm9sdW1lPjxudW1iZXI+NzwvbnVtYmVyPjxlZGl0aW9uPjIwMjAvMDUvMDc8L2VkaXRpb24+
PGtleXdvcmRzPjxrZXl3b3JkPkFjdGl2aXRpZXMgb2YgRGFpbHkgTGl2aW5nPC9rZXl3b3JkPjxr
ZXl3b3JkPkFnZWQ8L2tleXdvcmQ+PGtleXdvcmQ+QW50aXBhcmtpbnNvbiBBZ2VudHMvdGhlcmFw
ZXV0aWMgdXNlPC9rZXl3b3JkPjxrZXl3b3JkPkNvbWJpbmVkIE1vZGFsaXR5IFRoZXJhcHk8L2tl
eXdvcmQ+PGtleXdvcmQ+RGVlcCBCcmFpbiBTdGltdWxhdGlvbi8qbWV0aG9kczwva2V5d29yZD48
a2V5d29yZD5GYXRpZ3VlLypwaHlzaW9wYXRob2xvZ3k8L2tleXdvcmQ+PGtleXdvcmQ+RmVtYWxl
PC9rZXl3b3JkPjxrZXl3b3JkPkZvbGxvdy1VcCBTdHVkaWVzPC9rZXl3b3JkPjxrZXl3b3JkPkh1
bWFuczwva2V5d29yZD48a2V5d29yZD5MZXZvZG9wYS90aGVyYXBldXRpYyB1c2U8L2tleXdvcmQ+
PGtleXdvcmQ+TWFsZTwva2V5d29yZD48a2V5d29yZD5NaWRkbGUgQWdlZDwva2V5d29yZD48a2V5
d29yZD5QYXJraW5zb24gRGlzZWFzZS9kcnVnIHRoZXJhcHkvcGh5c2lvcGF0aG9sb2d5Lyp0aGVy
YXB5PC9rZXl3b3JkPjxrZXl3b3JkPlByb3NwZWN0aXZlIFN0dWRpZXM8L2tleXdvcmQ+PGtleXdv
cmQ+U2xlZXAvKnBoeXNpb2xvZ3k8L2tleXdvcmQ+PGtleXdvcmQ+U3VidGhhbGFtaWMgTnVjbGV1
cy8qcGh5c2lvcGF0aG9sb2d5PC9rZXl3b3JkPjxrZXl3b3JkPlRyZWF0bWVudCBPdXRjb21lPC9r
ZXl3b3JkPjxrZXl3b3JkPkV4Y2hhbmdlIFNlcnZpY2UuIEFTYSByZXBvcnRzIG5vIGZpbmFuY2lh
bCBkaXNjbG9zdXJlcy4gVlYtViBpcyBhIG1lbWJlciBvZiB0aGU8L2tleXdvcmQ+PGtleXdvcmQ+
YWR2aXNvcnkgYm9hcmRzIGFuZCByZXBvcnRzIGNvbnN1bHRhbmNpZXMgZm9yIE1lZHRyb25pYywg
Qm9zdG9uIFNjaWVudGlmaWMgYW5kPC9rZXl3b3JkPjxrZXl3b3JkPlN0LiBKdWRlIE1lZGljYWwu
IFNoZSByZWNlaXZlZCBhIGdyYW50IGZyb20gU0FQSUVOUyBTdGVlcmluZyBCcmFpbiBTdGltdWxh
dGlvbi48L2tleXdvcmQ+PGtleXdvcmQ+S0EgaGFzIHJlY2VpdmVkIGhvbm9yYXJpYSBmb3IgZWR1
Y2F0aW9uYWwgbWVldGluZ3MsIHRyYXZlbCBhbmQgY29uc3VsdGFuY3kgZnJvbTwva2V5d29yZD48
a2V5d29yZD5NZWR0cm9uaWMsIFN0LiBKdWRlIE1lZGljYWwgYW5kIEJvc3RvbiBTY2llbnRpZmlj
LiBNU2kgaGFzIHJlY2VpdmVkIGhvbm9yYXJpYTwva2V5d29yZD48a2V5d29yZD5mcm9tIEJpYWws
IEJyaXRhbm5pYSBhbmQgTWVkdHJvbmljLiBKRSByZXBvcnRzIG5vIGZpbmFuY2lhbCBkaXNjbG9z
dXJlcy4gUEFMIHdhczwva2V5d29yZD48a2V5d29yZD5mdW5kZWQgYnkgdGhlIEtvbnJhZC1BZGVu
YXVlci1Gb3VuZGF0aW9uIGFuZCB0aGUgS29lbG4tRm9ydHVuZSBQcm9ncmFtLiBIZTwva2V5d29y
ZD48a2V5d29yZD5yZXBvcnRzIHRyYXZlbCBncmFudHMgZnJvbSBBYmJWaWUuIEFSIGhhcyByZWNl
aXZlZCBob25vcmFyaXVtIGZyb20gVUNCIGFuZCB3YXM8L2tleXdvcmQ+PGtleXdvcmQ+c3VwcG9y
dGVkIGJ5IGEgZ3JhbnQgZnJvbSBNZWR0cm9uaWMuIEpOUC1TIGhhcyByZWNlaXZlZCB0cmF2ZWwg
Z3JhbnRzIGZyb20gQm9zdG9uPC9rZXl3b3JkPjxrZXl3b3JkPlNjaWVudGlmaWMuIFBSIGhhcyBy
ZWNlaXZlZCBhIHRyYXZlbCBncmFudCBmcm9tIEFiYlZpZS4gR1JGIHJlcG9ydHMgbm8gZmluYW5j
aWFsPC9rZXl3b3JkPjxrZXl3b3JkPmRpc2Nsb3N1cmVzLiBKRiByZXBvcnRzIG5vIGZpbmFuY2lh
bCBkaXNjbG9zdXJlcy4gTVNhIGhhcyByZWNlaXZlZCBob25vcmFyaWEgZm9yPC9rZXl3b3JkPjxr
ZXl3b3JkPmVkdWNhdGlvbmFsIG1lZXRpbmdzL3RyYXZlbC9hY2NvbW1vZGF0aW9uIGZyb20gTWVk
dHJvbmljLCBTdC4gSnVkZSBNZWRpY2FsIGFuZDwva2V5d29yZD48a2V5d29yZD5VQ0IsIGdyYW50
cyBmcm9tIFBhcmtpbnNvbiZhcG9zO3MgVUsgYW5kIElwc2VuLCBhbmQgaGFzIGFjdGVkIGFzIGEg
Y29uc3VsdGFudCBmb3I8L2tleXdvcmQ+PGtleXdvcmQ+TWVkdHJvbmljIGFuZCBTdC4gSnVkZSBN
ZWRpY2FsLiBBU2MgcmVwb3J0cyBwZXJzb25hbCBjb25zdWx0YW5jeSBhbmQgbGVjdHVyZSBmZWVz
PC9rZXl3b3JkPjxrZXl3b3JkPmZyb20gTWVkdHJvbmljIEluYywgQWJib3R0IGFuZCBCb3N0b24g
U2NpZW50aWZpYywgbGVjdHVyZSBmZWVzIGZyb20gVUNCLCBUZXZhPC9rZXl3b3JkPjxrZXl3b3Jk
PlBoYXJtYSwgQmlhbCBhbmQgWmFtYm9uLCBhbmQgdGhyb3VnaCBoaXMgaW5zdGl0dXRpb24gZnVu
ZGluZyBmb3IgaGlzIHJlc2VhcmNoPC9rZXl3b3JkPjxrZXl3b3JkPmZyb20gdGhlIEdlcm1hbiBS
ZXNlYXJjaCBDb3VuY2lsLCB0aGUgR2VybWFuIEZlZGVyYWwgTWluaXN0cnkgb2YgRWR1Y2F0aW9u
IGFuZDwva2V5d29yZD48a2V5d29yZD5IZWFsdGguIE1UQiByZXBvcnRzIGdyYW50cyBmcm9tIEJv
c3RvbiBTY2llbnRpZmljIGFuZCBNZWR0cm9uaWMuIEFBIHJlcG9ydHM8L2tleXdvcmQ+PGtleXdv
cmQ+cGVyc29uYWwgY29uc3VsdGFuY3kgZmVlcyBmcm9tIFphbWJvbiwgQWJiVmllLCBCb2Vocmlu
Z2VyIEluZ2VsaGVpbSwgR0UsPC9rZXl3b3JkPjxrZXl3b3JkPk5ldXJvZGVybSwgQmlvZ2VuLCBC
aWFsLCBFVkVSIE5ldXJvIFBoYXJtYSwgVGhlcmV2YW5jZSwgVmVjdHVyYSBncmFudHMgZnJvbTwv
a2V5d29yZD48a2V5d29yZD5DaGllc2kgUGhhcm1hY2V1dGljYWxzLCBMdW5kYmVjaywgSG9yaXpv
biAyMDIwIC0gUERfUGFsIEdyYW50IDgyNTc4NSwgTWluaXN0cnkgb2Y8L2tleXdvcmQ+PGtleXdv
cmQ+RWR1Y2F0aW9uIFVuaXZlcnNpdHkgYW5kIFJlc2VhcmNoIChNSVVSKSBHcmFudCBBUlMwMV8w
MTA4MSwgb3ducyBQYXRlbnQ8L2tleXdvcmQ+PGtleXdvcmQ+V08yMDE1MTEwMjYxLUExLCBvd25z
IHNoYXJlcyBmcm9tIFBEIE5ldXJvdGVjaG5vbG9neSBMaW1pdGVkLiBQTS1NIGhhcyByZWNlaXZl
ZDwva2V5d29yZD48a2V5d29yZD5ob25vcmFyaWEgZnJvbSBFZGl0b3JpYWwgVmlndWVyYSBhbmQg
TW92ZW1lbnQgRGlzb3JkZXIgU29jaWV0eSBmb3IgbGVjdHVyaW5nIGluPC9rZXl3b3JkPjxrZXl3
b3JkPmNvdXJzZXM8L2tleXdvcmQ+PGtleXdvcmQ+ZnJvbSBBYmJWaWUgZm9yIHNwZWFraW5nIGlu
IGV4cGVydHMmYXBvczsgbWVldGluZ3MgYW5kIGZyb20gQWJiVmllIGFuZCBaYW1ib248L2tleXdv
cmQ+PGtleXdvcmQ+Zm9yIHBhcnRpY2lwYXRpbmcgaW4gdGhlIGFkdmlzb3J5IGJvYXJkIG9mIGVw
aWRlbWlvbG9naWNhbCBzdHVkaWVzLiBMaWNlbnNlIGZlZTwva2V5d29yZD48a2V5d29yZD5wYXlt
ZW50cyBmb3IgdGhlIEtpbmcmYXBvcztzIFBhcmtpbnNvbiZhcG9zO3MgRGlzZWFzZSBQYWluIFNj
YWxlLCBhbmQgZ3JhbnRzIGZyb20gdGhlPC9rZXl3b3JkPjxrZXl3b3JkPkludGVybmF0aW9uYWwg
UGFya2luc29uIGFuZCBNb3ZlbWVudCBEaXNvcmRlciBTb2NpZXR5IGZvciBkZXZlbG9wbWVudCBh
bmQ8L2tleXdvcmQ+PGtleXdvcmQ+dmFsaWRhdGlvbiBvZiB0aGUgTURTLU5vbi1tb3RvciBTeW1w
dG9tIFNjYWxlLiBMVCByZXBvcnRzIGdyYW50cywgcGVyc29uYWwgZmVlczwva2V5d29yZD48a2V5
d29yZD5hbmQgbm9uLWZpbmFuY2lhbCBzdXBwb3J0IGZyb20gU0FQSUVOUyBTdGVlcmluZyBCcmFp
biBTdGltdWxhdGlvbiwgTWVkdHJvbmljLDwva2V5d29yZD48a2V5d29yZD5Cb3N0b24gU2NpZW50
aWZpYyBhbmQgU3QuIEp1ZGUgTWVkaWNhbC4gS1ItQyBoYXMgcmVjZWl2ZWQgZnVuZGluZyBmcm9t
PC9rZXl3b3JkPjxrZXl3b3JkPlBhcmtpbnNvbiZhcG9zO3MgVUssIE5hdGlvbmFsIEluc3RpdHV0
ZSBvZiBIZWFsdGggUmVzZWFyY2gsIFVDQiBhbmQgdGhlIEV1cm9wZWFuPC9rZXl3b3JkPjxrZXl3
b3JkPlVuaW9uPC9rZXl3b3JkPjxrZXl3b3JkPmhlIHJlY2VpdmVkIGhvbm9yYXJpYSBmcm9tIFVD
QiwgQWJib3R0LCBCcml0YW5uaWEsIFVTIFdvcmxkbWVkcyBhbmQgT3RzdWthPC9rZXl3b3JkPjxr
ZXl3b3JkPlBoYXJtYWNldXRpY2FscywgYW5kIGFjdGVkIGFzIGEgY29uc3VsdGFudCBmb3IgQWJi
VmllLCBVQ0IgYW5kIEJyaXRhbm5pYS4gSFNEPC9rZXl3b3JkPjxrZXl3b3JkPndvcmsgd2FzIGZ1
bmRlZCBieSB0aGUgUHJvZi4gS2xhdXMgVGhpZW1hbm4gRm91bmRhdGlvbiBhbmQgdGhlIEZlbGdl
bmhhdWVyPC9rZXl3b3JkPjxrZXl3b3JkPkZvdW5kYXRpb24gYW5kIGhhcyByZWNlaXZlZCBob25v
cmFyaWEgYnkgQm9zdG9uIFNjaWVudGlmaWMgYW5kIE1lZHRyb25pYy48L2tleXdvcmQ+PC9rZXl3
b3Jkcz48ZGF0ZXM+PHllYXI+MjAyMDwveWVhcj48cHViLWRhdGVzPjxkYXRlPkp1bDwvZGF0ZT48
L3B1Yi1kYXRlcz48L2RhdGVzPjxpc2JuPjE0NjgtMzMwWCAoRWxlY3Ryb25pYykmI3hEOzAwMjIt
MzA1MCAoTGlua2luZyk8L2lzYm4+PGFjY2Vzc2lvbi1udW0+MzIzNzE1MzQ8L2FjY2Vzc2lvbi1u
dW0+PHVybHM+PHJlbGF0ZWQtdXJscz48dXJsPmh0dHBzOi8vd3d3Lm5jYmkubmxtLm5paC5nb3Yv
cHVibWVkLzMyMzcxNTM0PC91cmw+PC9yZWxhdGVkLXVybHM+PC91cmxzPjxlbGVjdHJvbmljLXJl
c291cmNlLW51bT4xMC4xMTM2L2pubnAtMjAxOS0zMjI2MTQ8L2VsZWN0cm9uaWMtcmVzb3VyY2Ut
bnVtPjxyZW1vdGUtZGF0YWJhc2UtcHJvdmlkZXI+TkxNPC9yZW1vdGUtZGF0YWJhc2UtcHJvdmlk
ZXI+PGxhbmd1YWdlPmVuZzwvbGFuZ3VhZ2U+PC9yZWNvcmQ+PC9DaXRlPjxDaXRlPjxBdXRob3I+
Sm9zdDwvQXV0aG9yPjxZZWFyPjIwMjI8L1llYXI+PFJlY051bT4xNTU5PC9SZWNOdW0+PHJlY29y
ZD48cmVjLW51bWJlcj4xNTU5PC9yZWMtbnVtYmVyPjxmb3JlaWduLWtleXM+PGtleSBhcHA9IkVO
IiBkYi1pZD0iMjBhdGRzZWZwd2R3ZXZlNWFhM3hlMnRpdndwdGV6MGRkMjlhIiB0aW1lc3RhbXA9
IjE2ODY5MDkzMDciPjE1NTk8L2tleT48L2ZvcmVpZ24ta2V5cz48cmVmLXR5cGUgbmFtZT0iSm91
cm5hbCBBcnRpY2xlIj4xNzwvcmVmLXR5cGU+PGNvbnRyaWJ1dG9ycz48YXV0aG9ycz48YXV0aG9y
Pkpvc3QsIFMuIFQuPC9hdXRob3I+PGF1dGhvcj5TdHJvYmVsLCBMLjwvYXV0aG9yPjxhdXRob3I+
Uml6b3MsIEEuPC9hdXRob3I+PGF1dGhvcj5Mb2VocmVyLCBQLiBBLjwvYXV0aG9yPjxhdXRob3I+
QXNoa2FuLCBLLjwvYXV0aG9yPjxhdXRob3I+RXZhbnMsIEouPC9hdXRob3I+PGF1dGhvcj5Sb3Nl
bmtyYW56LCBGLjwvYXV0aG9yPjxhdXRob3I+QmFyYmUsIE0uIFQuPC9hdXRob3I+PGF1dGhvcj5G
aW5rLCBHLiBSLjwvYXV0aG9yPjxhdXRob3I+RnJhbmtsaW4sIEouPC9hdXRob3I+PGF1dGhvcj5T
YXVlcmJpZXIsIEEuPC9hdXRob3I+PGF1dGhvcj5OaW1za3ksIEMuPC9hdXRob3I+PGF1dGhvcj5T
YXR0YXJpLCBBLjwvYXV0aG9yPjxhdXRob3I+UmF5IENoYXVkaHVyaSwgSy48L2F1dGhvcj48YXV0
aG9yPkFudG9uaW5pLCBBLjwvYXV0aG9yPjxhdXRob3I+VGltbWVybWFubiwgTC48L2F1dGhvcj48
YXV0aG9yPk1hcnRpbmV6LU1hcnRpbiwgUC48L2F1dGhvcj48YXV0aG9yPlNpbHZlcmRhbGUsIE0u
PC9hdXRob3I+PGF1dGhvcj5LYWxiZSwgRS48L2F1dGhvcj48YXV0aG9yPlZpc3Nlci1WYW5kZXdh
bGxlLCBWLjwvYXV0aG9yPjxhdXRob3I+RGFmc2FyaSwgSC4gUy48L2F1dGhvcj48YXV0aG9yPkV1
cm9wYXIsPC9hdXRob3I+PGF1dGhvcj50aGUgSW50ZXJuYXRpb25hbCwgUGFya2luc29uPC9hdXRo
b3I+PGF1dGhvcj5Nb3ZlbWVudCBEaXNvcmRlcnMgU29jaWV0eSBOb24tTW90b3IgUGFya2luc29u
JmFwb3M7cyBEaXNlYXNlIFN0dWR5LCBHcm91cDwvYXV0aG9yPjwvYXV0aG9ycz48L2NvbnRyaWJ1
dG9ycz48YXV0aC1hZGRyZXNzPkRlcGFydG1lbnQgb2YgTmV1cm9sb2d5LCBVbml2ZXJzaXR5IG9m
IENvbG9nbmUsIEZhY3VsdHkgb2YgTWVkaWNpbmUgYW5kIFVuaXZlcnNpdHkgSG9zcGl0YWwgQ29s
b2duZSwgQ29sb2duZSwgR2VybWFueS4gc3RlZmFuaWUuam9zdEB1ay1rb2Vsbi5kZS4mI3hEO0Rl
cGFydG1lbnQgb2YgTmV1cm9sb2d5LCBVbml2ZXJzaXR5IG9mIENvbG9nbmUsIEZhY3VsdHkgb2Yg
TWVkaWNpbmUgYW5kIFVuaXZlcnNpdHkgSG9zcGl0YWwgQ29sb2duZSwgQ29sb2duZSwgR2VybWFu
eS4mI3hEO1BhcmtpbnNvbiBGb3VuZGF0aW9uIEludGVybmF0aW9uYWwgQ2VudHJlIG9mIEV4Y2Vs
bGVuY2UsIEtpbmcmYXBvcztzIENvbGxlZ2UgSG9zcGl0YWwsIExvbmRvbiwgVUsuJiN4RDtEZXBh
cnRtZW50IG9mIE5ldXJvbG9neSwgVW5pdmVyc2l0eSBIb3NwaXRhbCBHaWVzc2VuIGFuZCBNYXJi
dXJnLCBDYW1wdXMgTWFyYnVyZywgTWFyYnVyZywgR2VybWFueS4mI3hEO0RlcGFydG1lbnQgb2Yg
TmV1cm9sb2d5IGFuZCBOZXVyb3N1cmdlcnksIFNhbGZvcmQgUm95YWwgTkhTIEZvdW5kYXRpb24g
VHJ1c3QsIE1hbmNoZXN0ZXIgQWNhZGVtaWMgSGVhbHRoIFNjaWVuY2UgQ2VudHJlLCBVbml2ZXJz
aXR5IG9mIE1hbmNoZXN0ZXIsIEdyZWF0ZXIgTWFuY2hlc3RlciwgVUsuJiN4RDtDb2duaXRpdmUg
TmV1cm9zY2llbmNlLCBJbnN0aXR1dGUgb2YgTmV1cm9zY2llbmNlIGFuZCBNZWRpY2luZSAoSU5N
LTMpLCBSZXNlYXJjaCBDZW50cmUgSnVsaWNoLCBKdWxpY2gsIEdlcm1hbnkuJiN4RDtJbnN0aXR1
dGUgb2YgTWVkaWNhbCBTdGF0aXN0aWNzIGFuZCBDb21wdXRhdGlvbmFsIEJpb2xvZ3kgKElNU0Ip
LCBVbml2ZXJzaXR5IG9mIENvbG9nbmUsIENvbG9nbmUsIEdlcm1hbnkuJiN4RDtEZXBhcnRtZW50
IG9mIE5ldXJvc3VyZ2VyeSwgVW5pdmVyc2l0eSBNYXJidXJnLCBNYXJidXJnLCBHZXJtYW55LiYj
eEQ7VW5pdmVyc2l0eSBvZiBDb2xvZ25lLCBGYWN1bHR5IG9mIEh1bWFuaXRpZXMsIENvbG9nbmUs
IEdlcm1hbnkuJiN4RDtHZXJtYW4gQXNzb2NpYXRpb24gb2YgV29tZW4gRW5naW5lZXJzLCBDb2xv
Z25lLCBHZXJtYW55LiYjeEQ7SW5zdGl0dXRlIG9mIFBzeWNoaWF0cnksIFBzeWNob2xvZ3kgYW5k
IE5ldXJvc2NpZW5jZSwgS2luZyZhcG9zO3MgQ29sbGVnZSBMb25kb24sIExvbmRvbiwgVUsuJiN4
RDtOSUhSIE1lbnRhbCBIZWFsdGggQmlvbWVkaWNhbCBSZXNlYXJjaCBDZW50cmUgYW5kIERlbWVu
dGlhIEJpb21lZGljYWwgUmVzZWFyY2ggVW5pdCwgU291dGggTG9uZG9uIGFuZCBNYXVkc2xleSBO
SFMgRm91bmRhdGlvbiBUcnVzdCBhbmQgS2luZyZhcG9zO3MgQ29sbGVnZSBMb25kb24sIExvbmRv
biwgVUsuJiN4RDtQYXJraW5zb24gYW5kIE1vdmVtZW50IERpc29yZGVycyBVbml0LCBEZXBhcnRt
ZW50IG9mIE5ldXJvc2NpZW5jZXMgKEROUyksIFVuaXZlcnNpdHkgb2YgUGFkdWEsIFBhZG92YSwg
SXRhbHkuJiN4RDtDZW50ZXIgZm9yIE5ldHdvcmtlZCBCaW9tZWRpY2FsIFJlc2VhcmNoIGluIE5l
dXJvZGVnZW5lcmF0aXZlIERpc2Vhc2VzIChDSUJFUk5FRCksIENhcmxvcyBJSUkgSW5zdGl0dXRl
IG9mIEhlYWx0aCwgTWFkcmlkLCBTcGFpbi4mI3hEO1VuaXZlcnNpdHkgb2YgQ29sb2duZSwgRmFj
dWx0eSBvZiBNZWRpY2luZSwgTWVkaWNhbCBQc3ljaG9sb2d5LCBOZXVyb3BzeWNob2xvZ3kgYW5k
IEdlbmRlciBTdHVkaWVzICZhbXA7IENlbnRlciBmb3IgTmV1cm9wc3ljaG9sb2dpY2FsIERpYWdu
b3N0aWNzIGFuZCBJbnRlcnZlbnRpb25zIChDZU5ESSksIENvbG9nbmUsIEdlcm1hbnkuJiN4RDtE
ZXBhcnRtZW50IG9mIFN0ZXJlb3RhY3RpYyBhbmQgRnVuY3Rpb25hbCBOZXVyb3N1cmdlcnksIEZh
Y3VsdHkgb2YgTWVkaWNpbmUgYW5kIFVuaXZlcnNpdHkgSG9zcGl0YWwgQ29sb2duZSwgVW5pdmVy
c2l0eSBvZiBDb2xvZ25lLCBDb2xvZ25lLCBHZXJtYW55LiYjeEQ7RGVwYXJ0bWVudCBvZiBOZXVy
b2xvZ3ksIFVuaXZlcnNpdHkgb2YgQ29sb2duZSwgRmFjdWx0eSBvZiBNZWRpY2luZSBhbmQgVW5p
dmVyc2l0eSBIb3NwaXRhbCBDb2xvZ25lLCBDb2xvZ25lLCBHZXJtYW55LiBoYWlkYXIuZGFmc2Fy
aUB1ay1rb2Vsbi5kZS48L2F1dGgtYWRkcmVzcz48dGl0bGVzPjx0aXRsZT5HZW5kZXIgZ2FwIGlu
IGRlZXAgYnJhaW4gc3RpbXVsYXRpb24gZm9yIFBhcmtpbnNvbiZhcG9zO3MgZGlzZWFzZTwvdGl0
bGU+PHNlY29uZGFyeS10aXRsZT5OUEogUGFya2luc29ucyBEaXM8L3NlY29uZGFyeS10aXRsZT48
YWx0LXRpdGxlPk5QSiBQYXJraW5zb24mYXBvcztzIGRpc2Vhc2U8L2FsdC10aXRsZT48L3RpdGxl
cz48cGVyaW9kaWNhbD48ZnVsbC10aXRsZT5OUEogUGFya2luc29ucyBEaXM8L2Z1bGwtdGl0bGU+
PC9wZXJpb2RpY2FsPjxhbHQtcGVyaW9kaWNhbD48ZnVsbC10aXRsZT5OcGogUGFya2luc29uJmFw
b3M7cyBEaXNlYXNlPC9mdWxsLXRpdGxlPjwvYWx0LXBlcmlvZGljYWw+PHBhZ2VzPjQ3PC9wYWdl
cz48dm9sdW1lPjg8L3ZvbHVtZT48bnVtYmVyPjE8L251bWJlcj48ZWRpdGlvbj4yMDIyLzA0LzIy
PC9lZGl0aW9uPjxkYXRlcz48eWVhcj4yMDIyPC95ZWFyPjxwdWItZGF0ZXM+PGRhdGU+QXByIDIw
PC9kYXRlPjwvcHViLWRhdGVzPjwvZGF0ZXM+PGlzYm4+MjM3My04MDU3IChQcmludCkmI3hEOzIz
NzMtODA1NyAoRWxlY3Ryb25pYykmI3hEOzIzNzMtODA1NyAoTGlua2luZyk8L2lzYm4+PGFjY2Vz
c2lvbi1udW0+MzU0NDQxODc8L2FjY2Vzc2lvbi1udW0+PHVybHM+PHJlbGF0ZWQtdXJscz48dXJs
Pmh0dHBzOi8vd3d3Lm5jYmkubmxtLm5paC5nb3YvcHVibWVkLzM1NDQ0MTg3PC91cmw+PC9yZWxh
dGVkLXVybHM+PC91cmxzPjxjdXN0b20yPlBNQzkwMjEyODEgZmluYW5jaWFsIGRpc2Nsb3N1cmVz
LiBBLlIuIGhhcyByZWNlaXZlZCBob25vcmFyaXVtIGZyb20gVUNCIGFuZCB3YXMgc3VwcG9ydGVk
IGJ5IGEgZ3JhbnQgZnJvbSBNZWR0cm9uaWMuIFAuQS5MLiB3YXMgZnVuZGVkIGJ5IHRoZSBTVUND
RVNTLVByb2dyYW0gb2YgdGhlIFVuaXZlcnNpdHkgb2YgTWFyYnVyZywgdGhlIFBhcmtpbnNvbiZh
cG9zO3MgRm91bmRhdGlvbiwgYW5kIHRoZSBTdGlmdHVuZyB6dXIgRm9yZGVydW5nIGp1bmdlciBO
ZXVyb3dpc3NlbnNjaGFmdGxlci4gSy5BLiBoYXMgcmVjZWl2ZWQgaG9ub3JhcmlhIGZvciBlZHVj
YXRpb25hbCBtZWV0aW5ncywgdHJhdmVsIGFuZCBjb25zdWx0YW5jeSBmcm9tIE1lZHRyb25pYywg
U3QuIEp1ZGUgTWVkaWNhbCBhbmQgQm9zdG9uIFNjaWVudGlmaWMuIEouRS4gcmVwb3J0cyBubyBm
aW5hbmNpYWwgZGlzY2xvc3VyZXMuIEYuUi4gcmVwb3J0cyBubyBmaW5hbmNpYWwgZGlzY2xvc3Vy
ZXMuIE0uVC5CLiByZWNlaXZlZCBzcGVha2VyJmFwb3M7cyBob25vcmFyaWEgZnJvbSBNZWR0cm9u
aWMsIEJvc3RvbiBTY2llbnRpZmljLCBBYmJvdHQgKGZvcm1lcmx5IFN0LiBKdWRlKSwgR0UgTWVk
aWNhbCwgVUNCLCBBcG90aGVrZXJ2ZXJiYW5kIEtvbG4gZS5WLiBhbmQgQmlhbCBhcyB3ZWxsIGFz
IHJlc2VhcmNoIGZ1bmRpbmcgZnJvbSB0aGUgRmVsZ2VuaGF1ZXItU3RpZnR1bmcsIEZvcnNjaHVu
Z3Nwb29sIEtsaW5pc2NoZSBTdHVkaWVuIChVbml2ZXJzaXR5IG9mIENvbG9nbmUpLCBIb3Jpem9u
IDIwMjAgKEdvbmRvbGEpLCBNZWR0cm9uaWMgKE9ESVMpLCBhbmQgQm9zdG9uIFNjaWVudGlmaWMg
YW5kIGFkdmlzb3J5IGhvbm9yYXJpYSBmb3IgdGhlIElRV0lHLiBHLlIuRi4gd2FzIGZ1bmRlZCBi
eSB0aGUgRGV1dHNjaGUgRm9yc2NodW5nc2dlbWVpbnNjaGFmdCAoREZHLCBHZXJtYW4gUmVzZWFy
Y2ggRm91bmRhdGlvbiktUHJvamVjdC1JRCA0MzE1NDkwMjktU0ZCIDE0NTEuIEcuUi5GLiBzZXJ2
ZXMgYXMgYW4gZWRpdG9yaWFsIGJvYXJkIG1lbWJlciBvZiBDb3J0ZXgsIE5ldXJvbG9naWNhbCBS
ZXNlYXJjaCBhbmQgUHJhY3RpY2UsIE5ldXJvSW1hZ2U6IENsaW5pY2FsLCBaZWl0c2NocmlmdCBm
dXIgTmV1cm9wc3ljaG9sb2dpZSwgYW5kIERHTmV1cm9sb2dpZTsgcmVjZWl2ZXMgcm95YWx0aWVz
IGZyb20gdGhlIHB1YmxpY2F0aW9uIG9mIHRoZSBib29rcyBGdW5rdGlvbmVsbGUgTVJUIGluIFBz
eWNoaWF0cmllIHVuZCBOZXVyb2xvZ2llLCBOZXVyb2xvZ2lzY2hlIERpZmZlcmVudGlhbGRpYWdu
b3NlLCBhbmQgU09QIE5ldXJvbG9naWU7IHJlY2VpdmVzIHJveWFsdGllcyBmcm9tIHRoZSBwdWJs
aWNhdGlvbiBvZiB0aGUgbmV1cm9wc3ljaG9sb2dpY2FsIHRlc3RzIEtBUyBhbmQgS29wcHM7IHJl
Y2VpdmVkIGhvbm9yYXJpYSBmb3Igc3BlYWtpbmcgZW5nYWdlbWVudHMgZnJvbSBCYXllciwgRGVz
aXRpbiwgREdOLCBFcmdvIERLViwgRm9ydW0gZnVyIG1lZGl6aW5pc2NoZSBGb3J0YmlsZHVuZyBG
b21GIEdtYkgsIEdTSywgTWVkaWNhIEFjYWRlbXkgTWVzc2UgRHVzc2VsZG9yZiwgTWVkaWNicmFp
biBIZWFsdGhjYXJlLCBOb3ZhcnRpcywgUGZpemVyLCBhbmQgU3BvcnRhcnp0ZWJ1bmQgTlJXLiBK
ZXJlbXkgRnJhbmtsaW4gcmVwb3J0cyBubyBmaW5hbmNpYWwgZGlzY2xvc3VyZXMuIEEuUy4gaXMg
ZnVuZGVkIGJ5IHRoZSBHdXN5ayBwcm9ncmFtIGFuZCB0aGUgQWR2YW5jZWQgQ29sb2duZSBDbGlu
aWNpYW4gU2NpZW50aXN0IHByb2dyYW0gb2YgdGhlIE1lZGljYWwgRmFjdWx0eSBvZiB0aGUgVW5p
dmVyc2l0eSBvZiBDb2xvZ25lIGFuZCBoYXMgcmVjZWl2ZWQgZnVuZGluZyBmcm9tIHRoZSBQcm9m
LiBLbGF1cyBUaGllbWFubiBGb3VuZGF0aW9uLiBDLk4uIGlzIGNvbnN1bHRhbnQgZm9yIEJyYWlu
bGFiIGFuZCByZWNlaXZlZCBzcGVha2VyJmFwb3M7cyBob25vcmFyaWEuIEEuUy4gcmVwb3J0cyBu
byBmaW5hbmNpYWwgZGlzY2xvc3VyZXMuIEsuUi5DLiBoYXMgcmVjZWl2ZWQgZnVuZGluZyBmcm9t
IFBhcmtpbnNvbiZhcG9zO3MgVUssIE5JSFIsIFVDQiwgYW5kIHRoZSBFdXJvcGVhbiBVbmlvbjsg
aGUgcmVjZWl2ZWQgaG9ub3JhcmlhIGZyb20gVUNCLCBBYmJvdHQsIEJyaXRhbm5pYSwgVVMgV29y
bGRtZWRzLCBhbmQgT3RzdWthIFBoYXJtYWNldXRpY2FsczsgYW5kIGFjdGVkIGFzIGEgY29uc3Vs
dGFudCBmb3IgQWJiVmllLCBVQ0IsIGFuZCBCcml0YW5uaWEuIEEuQS4gcmVwb3J0cyBwZXJzb25h
bCBjb25zdWx0YW5jeSBmZWVzIGZyb20gWmFtYm9uLCBBYmJWaWUsIEJvZWhyaW5nZXIgSW5nZWxo
ZWltLCBHRSwgTmV1cm9kZXJtLCBCaW9nZW4sIEJpYWwsIEVWRVIgTmV1cm8gUGhhcm1hLCBUaGVy
ZXZhbmNlLCBWZWN0dXJhIGdyYW50cyBmcm9tIENoaWVzaSBQaGFybWFjZXV0aWNhbHMsIEx1bmRi
ZWNrLCBIb3Jpem9uIDIwMjAgLSBQRF9QYWwgR3JhbnQgODI1Nzg1LCBNaW5pc3RyeSBvZiBFZHVj
YXRpb24gVW5pdmVyc2l0eSBhbmQgUmVzZWFyY2ggKE1JVVIpIEdyYW50IEFSUzAxXzAxMDgxLCBv
d25zIFBhdGVudCBXTzIwMTUxMTAyNjEtQTEsIG93bnMgc2hhcmVzIGZyb20gUEQgTmV1cm90ZWNo
bm9sb2d5IExpbWl0ZWQuIEwuVC4gcmVwb3J0cyBncmFudHMsIHBlcnNvbmFsIGZlZXMgYW5kIG5v
bi1maW5hbmNpYWwgc3VwcG9ydCBmcm9tIFNBUElFTlMgU3RlZXJpbmcgQnJhaW4gU3RpbXVsYXRp
b24sIE1lZHRyb25pYywgQm9zdG9uIFNjaWVudGlmaWMgYW5kIFN0LiBKdWRlIE1lZGljYWwuIFAu
TS1NLiBoYXMgcmVjZWl2ZWQgaG9ub3JhcmlhIGZyb20gTmF0aW9uYWwgU2Nob29sIG9mIFB1Ymxp
YyBIZWFsdGggKElTQ0lJSSksIEVkaXRvcmlhbCBWaWd1ZXJhIGFuZCBUYWtlZGEgUGhhcm1hY2V1
dGljYWxzIGZvciBsZWN0dXJpbmcgaW4gY291cnNlczsgZnJvbSBCcml0YW5uaWEgZm9yIHdyaXRp
bmcgYW4gYXJ0aWNsZSBpbiB0aGVpciBQYXJraW5zb24mYXBvcztzIERpc2Vhc2UgTWVkaWNhbCBK
b3VybmFsLUtpbmV0aWM7IGFuZCBmcm9tIHRoZSBJbnRlcm5hdGlvbmFsIFBhcmtpbnNvbiBhbmQg
TW92ZW1lbnQgRGlzb3JkZXIgU29jaWV0eSAoTURTKSBmb3IgbWFuYWdlbWVudCBvZiB0aGUgUHJv
Z3JhbSBvbiBSYXRpbmcgU2NhbGVzLiBHcmFudHM6IGZyb20gdGhlIE1EUyBmb3IgZGV2ZWxvcG1l
bnQgYW5kIHZhbGlkYXRpb24gb2YgdGhlIE1EUy1OTVMuIE1vbnR5IFNpbHZlcmRhbGUgaGFzIHJl
Y2VpdmVkIGhvbm9yYXJpYSBmcm9tIEJpYWwsIEJyaXRhbm5pYSBhbmQgTWVkdHJvbmljLiBFLksu
IGhhcyByZWNlaXZlZCBncmFudHMgZnJvbSB0aGUgR2VybWFuIE1pbmlzdHJ5IG9mIEVkdWNhdGlv
biBhbmQgUmVzZWFyY2gsIHRoZSBHZXJtYW4gUGFya2luc29uLSBGb25kcywgdGhlIEdlcm1hbiBQ
YXJraW5zb24gU29jaWV0eTsgaG9ub3JhcmlhIGZyb206IE90aWNvbiBHbWJILCBIYW1idXJnLCBH
ZXJtYW55OyBMaWxseSBQaGFybWEgR21iSCwgQmFkIEhvbWJ1cmcsIEdlcm1hbnk7IEJlcm5hZm9u
IEFHLCBCZXJuLCBTd2l0emVybGFuZDsgRGVzaXRpbiBHbWJILCBIYW1idXJnLCBHZXJtYW55LiBW
LlYuVi4gaXMgYSBtZW1iZXIgb2YgdGhlIGFkdmlzb3J5IGJvYXJkcyBhbmQgcmVwb3J0cyBjb25z
dWx0YW5jaWVzIGZvciBNZWR0cm9uaWMsIEJvc3RvbiBTY2llbnRpZmljIGFuZCBTdC4gSnVkZSBN
ZWRpY2FsLiBTaGUgcmVjZWl2ZWQgYSBncmFudCBmcm9tIFNBUElFTlMgU3RlZXJpbmcgQnJhaW4g
U3RpbXVsYXRpb24uIEguUy5ELiByZXBvcnRzIGZ1bmRpbmcgb2YgaGlzIHdvcmsgYnkgdGhlIEVV
IEpvaW50IFByb2dyYW1tZS1OZXVyb2RlZ2VuZXJhdGl2ZSBEaXNlYXNlIFJlc2VhcmNoIChKUE5E
KSwgdGhlIFByb2YuIEtsYXVzIFRoaWVtYW5uIEZvdW5kYXRpb24sIHRoZSBGZWxnZW5oYXVlciBG
b3VuZGF0aW9uLCBhbmQgdGhlIEtvZWxuIEZvcnR1bmUgUHJvZ3JhbSwgYW5kIGhvbm9yYXJpYSBi
eSBCb3N0b24gU2NpZW50aWZpYywgTWVkdHJvbmljIGFuZCBTdGFkYXBoYXJtLiBUaGlzIHBhcGVy
IHByZXNlbnRzIGluZGVwZW5kZW50IHJlc2VhcmNoIGZ1bmRlZCBieSB0aGUgTmF0aW9uYWwgSW5z
dGl0dXRlIGZvciBIZWFsdGggUmVzZWFyY2ggKE5JSFIpIE1lbnRhbCBIZWFsdGggQmlvbWVkaWNh
bCBSZXNlYXJjaCBDZW50cmUgYW5kIERlbWVudGlhIFVuaXQgYXQgU291dGggTG9uZG9uIGFuZCBN
YXVkc2xleSBOSFMgRm91bmRhdGlvbiBUcnVzdCBhbmQgS2luZyZhcG9zO3MgQ29sbGVnZSBMb25k
b24uIFRoZSB2aWV3cyBleHByZXNzZWQgYXJlIHRob3NlIG9mIHRoZSBhdXRob3IocykgYW5kIG5v
dCBuZWNlc3NhcmlseSB0aG9zZSBvZiB0aGUgTkhTLCB0aGUgTklIUiBvciB0aGUgRGVwYXJ0bWVu
dCBvZiBIZWFsdGguPC9jdXN0b20yPjxlbGVjdHJvbmljLXJlc291cmNlLW51bT4xMC4xMDM4L3M0
MTUzMS0wMjItMDAzMDUteTwvZWxlY3Ryb25pYy1yZXNvdXJjZS1udW0+PHJlbW90ZS1kYXRhYmFz
ZS1wcm92aWRlcj5OTE08L3JlbW90ZS1kYXRhYmFzZS1wcm92aWRlcj48bGFuZ3VhZ2U+ZW5nPC9s
YW5ndWFnZT48L3JlY29yZD48L0NpdGU+PC9FbmROb3RlPn==
</w:fldData>
        </w:fldChar>
      </w:r>
      <w:r w:rsidR="002106C0" w:rsidRPr="00522DE5">
        <w:rPr>
          <w:rFonts w:ascii="Arial" w:hAnsi="Arial" w:cs="Arial"/>
          <w:color w:val="000000"/>
          <w:sz w:val="24"/>
          <w:szCs w:val="24"/>
        </w:rPr>
        <w:instrText xml:space="preserve"> ADDIN EN.CITE.DATA </w:instrText>
      </w:r>
      <w:r w:rsidR="002106C0" w:rsidRPr="00522DE5">
        <w:rPr>
          <w:color w:val="000000"/>
        </w:rPr>
      </w:r>
      <w:r w:rsidR="002106C0" w:rsidRPr="00522DE5">
        <w:rPr>
          <w:color w:val="000000"/>
        </w:rPr>
        <w:fldChar w:fldCharType="end"/>
      </w:r>
      <w:r w:rsidR="002106C0" w:rsidRPr="00522DE5">
        <w:rPr>
          <w:color w:val="000000"/>
        </w:rPr>
      </w:r>
      <w:r w:rsidR="002106C0" w:rsidRPr="00522DE5">
        <w:rPr>
          <w:color w:val="000000"/>
        </w:rPr>
        <w:fldChar w:fldCharType="separate"/>
      </w:r>
      <w:r w:rsidR="002106C0" w:rsidRPr="00522DE5">
        <w:rPr>
          <w:rFonts w:ascii="Arial" w:hAnsi="Arial" w:cs="Arial"/>
          <w:noProof/>
          <w:color w:val="000000"/>
          <w:sz w:val="24"/>
          <w:szCs w:val="24"/>
          <w:vertAlign w:val="superscript"/>
        </w:rPr>
        <w:t>28 29</w:t>
      </w:r>
      <w:r w:rsidR="002106C0" w:rsidRPr="00522DE5">
        <w:rPr>
          <w:color w:val="000000"/>
        </w:rPr>
        <w:fldChar w:fldCharType="end"/>
      </w:r>
      <w:r w:rsidR="002106C0" w:rsidRPr="00522DE5">
        <w:rPr>
          <w:rFonts w:ascii="Arial" w:hAnsi="Arial" w:cs="Arial"/>
          <w:color w:val="000000"/>
          <w:sz w:val="24"/>
          <w:szCs w:val="24"/>
        </w:rPr>
        <w:t xml:space="preserve"> we report the following SCOPA-M subscores: tremor, bradykinesia, axial symptoms, dysphagia and dysarthria, dyskinesia, and motor </w:t>
      </w:r>
      <w:r w:rsidR="002106C0" w:rsidRPr="00522DE5">
        <w:rPr>
          <w:rFonts w:ascii="Arial" w:hAnsi="Arial" w:cs="Arial"/>
          <w:color w:val="000000"/>
          <w:sz w:val="24"/>
          <w:szCs w:val="24"/>
        </w:rPr>
        <w:lastRenderedPageBreak/>
        <w:t xml:space="preserve">fluctuations. This categorisation is based on a factor analysis by van </w:t>
      </w:r>
      <w:proofErr w:type="spellStart"/>
      <w:r w:rsidR="002106C0" w:rsidRPr="00522DE5">
        <w:rPr>
          <w:rFonts w:ascii="Arial" w:hAnsi="Arial" w:cs="Arial"/>
          <w:color w:val="000000"/>
          <w:sz w:val="24"/>
          <w:szCs w:val="24"/>
        </w:rPr>
        <w:t>Rooden</w:t>
      </w:r>
      <w:proofErr w:type="spellEnd"/>
      <w:r w:rsidR="002106C0" w:rsidRPr="00522DE5">
        <w:rPr>
          <w:rFonts w:ascii="Arial" w:hAnsi="Arial" w:cs="Arial"/>
          <w:color w:val="000000"/>
          <w:sz w:val="24"/>
          <w:szCs w:val="24"/>
        </w:rPr>
        <w:t xml:space="preserve"> et al.,</w:t>
      </w:r>
      <w:r w:rsidR="002106C0" w:rsidRPr="00522DE5">
        <w:rPr>
          <w:color w:val="000000"/>
        </w:rPr>
        <w:fldChar w:fldCharType="begin">
          <w:fldData xml:space="preserve">PEVuZE5vdGU+PENpdGU+PEF1dGhvcj52YW4gUm9vZGVuPC9BdXRob3I+PFllYXI+MjAwOTwvWWVh
cj48UmVjTnVtPjc5NzwvUmVjTnVtPjxEaXNwbGF5VGV4dD48c3R5bGUgZmFjZT0ic3VwZXJzY3Jp
cHQiPjMwPC9zdHlsZT48L0Rpc3BsYXlUZXh0PjxyZWNvcmQ+PHJlYy1udW1iZXI+Nzk3PC9yZWMt
bnVtYmVyPjxmb3JlaWduLWtleXM+PGtleSBhcHA9IkVOIiBkYi1pZD0iMjBhdGRzZWZwd2R3ZXZl
NWFhM3hlMnRpdndwdGV6MGRkMjlhIiB0aW1lc3RhbXA9IjE0OTI3OTc2MjEiPjc5Nzwva2V5Pjwv
Zm9yZWlnbi1rZXlzPjxyZWYtdHlwZSBuYW1lPSJKb3VybmFsIEFydGljbGUiPjE3PC9yZWYtdHlw
ZT48Y29udHJpYnV0b3JzPjxhdXRob3JzPjxhdXRob3I+dmFuIFJvb2RlbiwgUy4gTS48L2F1dGhv
cj48YXV0aG9yPlZpc3NlciwgTS48L2F1dGhvcj48YXV0aG9yPlZlcmJhYW4sIEQuPC9hdXRob3I+
PGF1dGhvcj5NYXJpbnVzLCBKLjwvYXV0aG9yPjxhdXRob3I+dmFuIEhpbHRlbiwgSi4gSi48L2F1
dGhvcj48L2F1dGhvcnM+PC9jb250cmlidXRvcnM+PGF1dGgtYWRkcmVzcz5EZXBhcnRtZW50IG9m
IE5ldXJvbG9neSwgTGVpZGVuIFVuaXZlcnNpdHkgTWVkaWNhbCBDZW50ZXIsIExlaWRlbiwgVGhl
IE5ldGhlcmxhbmRzLiBzLm0udmFuX3Jvb2RlbkBsdW1jLm5sPC9hdXRoLWFkZHJlc3M+PHRpdGxl
cz48dGl0bGU+TW90b3IgcGF0dGVybnMgaW4gUGFya2luc29uJmFwb3M7cyBkaXNlYXNlOiBhIGRh
dGEtZHJpdmVuIGFwcHJvYWNoPC90aXRsZT48c2Vjb25kYXJ5LXRpdGxlPk1vdiBEaXNvcmQ8L3Nl
Y29uZGFyeS10aXRsZT48YWx0LXRpdGxlPk1vdmVtZW50IGRpc29yZGVycyA6IG9mZmljaWFsIGpv
dXJuYWwgb2YgdGhlIE1vdmVtZW50IERpc29yZGVyIFNvY2lldHk8L2FsdC10aXRsZT48L3RpdGxl
cz48cGVyaW9kaWNhbD48ZnVsbC10aXRsZT5Nb3YgRGlzb3JkPC9mdWxsLXRpdGxlPjwvcGVyaW9k
aWNhbD48YWx0LXBlcmlvZGljYWw+PGZ1bGwtdGl0bGU+TW92ZW1lbnQgZGlzb3JkZXJzIDogb2Zm
aWNpYWwgam91cm5hbCBvZiB0aGUgTW92ZW1lbnQgRGlzb3JkZXIgU29jaWV0eTwvZnVsbC10aXRs
ZT48L2FsdC1wZXJpb2RpY2FsPjxwYWdlcz4xMDQyLTc8L3BhZ2VzPjx2b2x1bWU+MjQ8L3ZvbHVt
ZT48bnVtYmVyPjc8L251bWJlcj48ZWRpdGlvbj4yMDA5LzA0LzA5PC9lZGl0aW9uPjxrZXl3b3Jk
cz48a2V5d29yZD5EYXRhYmFzZXMsIEJpYmxpb2dyYXBoaWMvKnN0YXRpc3RpY3MgJmFtcDsgbnVt
ZXJpY2FsIGRhdGE8L2tleXdvcmQ+PGtleXdvcmQ+RGlzYWJpbGl0eSBFdmFsdWF0aW9uPC9rZXl3
b3JkPjxrZXl3b3JkPkZhY3RvciBBbmFseXNpcywgU3RhdGlzdGljYWw8L2tleXdvcmQ+PGtleXdv
cmQ+SHVtYW5zPC9rZXl3b3JkPjxrZXl3b3JkPkxvbmdpdHVkaW5hbCBTdHVkaWVzPC9rZXl3b3Jk
PjxrZXl3b3JkPk1vdmVtZW50LypwaHlzaW9sb2d5PC9rZXl3b3JkPjxrZXl3b3JkPk5ldXJvbG9n
aWMgRXhhbWluYXRpb248L2tleXdvcmQ+PGtleXdvcmQ+UGFya2luc29uIERpc2Vhc2UvKnBoeXNp
b3BhdGhvbG9neTwva2V5d29yZD48a2V5d29yZD5Qc3ljaG9tZXRyaWNzPC9rZXl3b3JkPjxrZXl3
b3JkPlBzeWNob21vdG9yIFBlcmZvcm1hbmNlPC9rZXl3b3JkPjxrZXl3b3JkPlJlZmVyZW5jZSBW
YWx1ZXM8L2tleXdvcmQ+PGtleXdvcmQ+UmVncmVzc2lvbiBBbmFseXNpczwva2V5d29yZD48a2V5
d29yZD5SZXRyb3NwZWN0aXZlIFN0dWRpZXM8L2tleXdvcmQ+PGtleXdvcmQ+U2V2ZXJpdHkgb2Yg
SWxsbmVzcyBJbmRleDwva2V5d29yZD48L2tleXdvcmRzPjxkYXRlcz48eWVhcj4yMDA5PC95ZWFy
PjxwdWItZGF0ZXM+PGRhdGU+TWF5IDE1PC9kYXRlPjwvcHViLWRhdGVzPjwvZGF0ZXM+PGlzYm4+
MDg4NS0zMTg1PC9pc2JuPjxhY2Nlc3Npb24tbnVtPjE5MzUzNzEyPC9hY2Nlc3Npb24tbnVtPjx1
cmxzPjwvdXJscz48ZWxlY3Ryb25pYy1yZXNvdXJjZS1udW0+MTAuMTAwMi9tZHMuMjI1MTI8L2Vs
ZWN0cm9uaWMtcmVzb3VyY2UtbnVtPjxyZW1vdGUtZGF0YWJhc2UtcHJvdmlkZXI+TkxNPC9yZW1v
dGUtZGF0YWJhc2UtcHJvdmlkZXI+PGxhbmd1YWdlPmVuZzwvbGFuZ3VhZ2U+PC9yZWNvcmQ+PC9D
aXRlPjwvRW5kTm90ZT4A
</w:fldData>
        </w:fldChar>
      </w:r>
      <w:r w:rsidR="002106C0" w:rsidRPr="00522DE5">
        <w:rPr>
          <w:rFonts w:ascii="Arial" w:hAnsi="Arial" w:cs="Arial"/>
          <w:color w:val="000000"/>
          <w:sz w:val="24"/>
          <w:szCs w:val="24"/>
        </w:rPr>
        <w:instrText xml:space="preserve"> ADDIN EN.CITE </w:instrText>
      </w:r>
      <w:r w:rsidR="002106C0" w:rsidRPr="00522DE5">
        <w:rPr>
          <w:color w:val="000000"/>
        </w:rPr>
        <w:fldChar w:fldCharType="begin">
          <w:fldData xml:space="preserve">PEVuZE5vdGU+PENpdGU+PEF1dGhvcj52YW4gUm9vZGVuPC9BdXRob3I+PFllYXI+MjAwOTwvWWVh
cj48UmVjTnVtPjc5NzwvUmVjTnVtPjxEaXNwbGF5VGV4dD48c3R5bGUgZmFjZT0ic3VwZXJzY3Jp
cHQiPjMwPC9zdHlsZT48L0Rpc3BsYXlUZXh0PjxyZWNvcmQ+PHJlYy1udW1iZXI+Nzk3PC9yZWMt
bnVtYmVyPjxmb3JlaWduLWtleXM+PGtleSBhcHA9IkVOIiBkYi1pZD0iMjBhdGRzZWZwd2R3ZXZl
NWFhM3hlMnRpdndwdGV6MGRkMjlhIiB0aW1lc3RhbXA9IjE0OTI3OTc2MjEiPjc5Nzwva2V5Pjwv
Zm9yZWlnbi1rZXlzPjxyZWYtdHlwZSBuYW1lPSJKb3VybmFsIEFydGljbGUiPjE3PC9yZWYtdHlw
ZT48Y29udHJpYnV0b3JzPjxhdXRob3JzPjxhdXRob3I+dmFuIFJvb2RlbiwgUy4gTS48L2F1dGhv
cj48YXV0aG9yPlZpc3NlciwgTS48L2F1dGhvcj48YXV0aG9yPlZlcmJhYW4sIEQuPC9hdXRob3I+
PGF1dGhvcj5NYXJpbnVzLCBKLjwvYXV0aG9yPjxhdXRob3I+dmFuIEhpbHRlbiwgSi4gSi48L2F1
dGhvcj48L2F1dGhvcnM+PC9jb250cmlidXRvcnM+PGF1dGgtYWRkcmVzcz5EZXBhcnRtZW50IG9m
IE5ldXJvbG9neSwgTGVpZGVuIFVuaXZlcnNpdHkgTWVkaWNhbCBDZW50ZXIsIExlaWRlbiwgVGhl
IE5ldGhlcmxhbmRzLiBzLm0udmFuX3Jvb2RlbkBsdW1jLm5sPC9hdXRoLWFkZHJlc3M+PHRpdGxl
cz48dGl0bGU+TW90b3IgcGF0dGVybnMgaW4gUGFya2luc29uJmFwb3M7cyBkaXNlYXNlOiBhIGRh
dGEtZHJpdmVuIGFwcHJvYWNoPC90aXRsZT48c2Vjb25kYXJ5LXRpdGxlPk1vdiBEaXNvcmQ8L3Nl
Y29uZGFyeS10aXRsZT48YWx0LXRpdGxlPk1vdmVtZW50IGRpc29yZGVycyA6IG9mZmljaWFsIGpv
dXJuYWwgb2YgdGhlIE1vdmVtZW50IERpc29yZGVyIFNvY2lldHk8L2FsdC10aXRsZT48L3RpdGxl
cz48cGVyaW9kaWNhbD48ZnVsbC10aXRsZT5Nb3YgRGlzb3JkPC9mdWxsLXRpdGxlPjwvcGVyaW9k
aWNhbD48YWx0LXBlcmlvZGljYWw+PGZ1bGwtdGl0bGU+TW92ZW1lbnQgZGlzb3JkZXJzIDogb2Zm
aWNpYWwgam91cm5hbCBvZiB0aGUgTW92ZW1lbnQgRGlzb3JkZXIgU29jaWV0eTwvZnVsbC10aXRs
ZT48L2FsdC1wZXJpb2RpY2FsPjxwYWdlcz4xMDQyLTc8L3BhZ2VzPjx2b2x1bWU+MjQ8L3ZvbHVt
ZT48bnVtYmVyPjc8L251bWJlcj48ZWRpdGlvbj4yMDA5LzA0LzA5PC9lZGl0aW9uPjxrZXl3b3Jk
cz48a2V5d29yZD5EYXRhYmFzZXMsIEJpYmxpb2dyYXBoaWMvKnN0YXRpc3RpY3MgJmFtcDsgbnVt
ZXJpY2FsIGRhdGE8L2tleXdvcmQ+PGtleXdvcmQ+RGlzYWJpbGl0eSBFdmFsdWF0aW9uPC9rZXl3
b3JkPjxrZXl3b3JkPkZhY3RvciBBbmFseXNpcywgU3RhdGlzdGljYWw8L2tleXdvcmQ+PGtleXdv
cmQ+SHVtYW5zPC9rZXl3b3JkPjxrZXl3b3JkPkxvbmdpdHVkaW5hbCBTdHVkaWVzPC9rZXl3b3Jk
PjxrZXl3b3JkPk1vdmVtZW50LypwaHlzaW9sb2d5PC9rZXl3b3JkPjxrZXl3b3JkPk5ldXJvbG9n
aWMgRXhhbWluYXRpb248L2tleXdvcmQ+PGtleXdvcmQ+UGFya2luc29uIERpc2Vhc2UvKnBoeXNp
b3BhdGhvbG9neTwva2V5d29yZD48a2V5d29yZD5Qc3ljaG9tZXRyaWNzPC9rZXl3b3JkPjxrZXl3
b3JkPlBzeWNob21vdG9yIFBlcmZvcm1hbmNlPC9rZXl3b3JkPjxrZXl3b3JkPlJlZmVyZW5jZSBW
YWx1ZXM8L2tleXdvcmQ+PGtleXdvcmQ+UmVncmVzc2lvbiBBbmFseXNpczwva2V5d29yZD48a2V5
d29yZD5SZXRyb3NwZWN0aXZlIFN0dWRpZXM8L2tleXdvcmQ+PGtleXdvcmQ+U2V2ZXJpdHkgb2Yg
SWxsbmVzcyBJbmRleDwva2V5d29yZD48L2tleXdvcmRzPjxkYXRlcz48eWVhcj4yMDA5PC95ZWFy
PjxwdWItZGF0ZXM+PGRhdGU+TWF5IDE1PC9kYXRlPjwvcHViLWRhdGVzPjwvZGF0ZXM+PGlzYm4+
MDg4NS0zMTg1PC9pc2JuPjxhY2Nlc3Npb24tbnVtPjE5MzUzNzEyPC9hY2Nlc3Npb24tbnVtPjx1
cmxzPjwvdXJscz48ZWxlY3Ryb25pYy1yZXNvdXJjZS1udW0+MTAuMTAwMi9tZHMuMjI1MTI8L2Vs
ZWN0cm9uaWMtcmVzb3VyY2UtbnVtPjxyZW1vdGUtZGF0YWJhc2UtcHJvdmlkZXI+TkxNPC9yZW1v
dGUtZGF0YWJhc2UtcHJvdmlkZXI+PGxhbmd1YWdlPmVuZzwvbGFuZ3VhZ2U+PC9yZWNvcmQ+PC9D
aXRlPjwvRW5kTm90ZT4A
</w:fldData>
        </w:fldChar>
      </w:r>
      <w:r w:rsidR="002106C0" w:rsidRPr="00522DE5">
        <w:rPr>
          <w:rFonts w:ascii="Arial" w:hAnsi="Arial" w:cs="Arial"/>
          <w:color w:val="000000"/>
          <w:sz w:val="24"/>
          <w:szCs w:val="24"/>
        </w:rPr>
        <w:instrText xml:space="preserve"> ADDIN EN.CITE.DATA </w:instrText>
      </w:r>
      <w:r w:rsidR="002106C0" w:rsidRPr="00522DE5">
        <w:rPr>
          <w:color w:val="000000"/>
        </w:rPr>
      </w:r>
      <w:r w:rsidR="002106C0" w:rsidRPr="00522DE5">
        <w:rPr>
          <w:color w:val="000000"/>
        </w:rPr>
        <w:fldChar w:fldCharType="end"/>
      </w:r>
      <w:r w:rsidR="002106C0" w:rsidRPr="00522DE5">
        <w:rPr>
          <w:color w:val="000000"/>
        </w:rPr>
      </w:r>
      <w:r w:rsidR="002106C0" w:rsidRPr="00522DE5">
        <w:rPr>
          <w:color w:val="000000"/>
        </w:rPr>
        <w:fldChar w:fldCharType="separate"/>
      </w:r>
      <w:r w:rsidR="002106C0" w:rsidRPr="00522DE5">
        <w:rPr>
          <w:rFonts w:ascii="Arial" w:hAnsi="Arial" w:cs="Arial"/>
          <w:noProof/>
          <w:color w:val="000000"/>
          <w:sz w:val="24"/>
          <w:szCs w:val="24"/>
          <w:vertAlign w:val="superscript"/>
        </w:rPr>
        <w:t>30</w:t>
      </w:r>
      <w:r w:rsidR="002106C0" w:rsidRPr="00522DE5">
        <w:rPr>
          <w:color w:val="000000"/>
        </w:rPr>
        <w:fldChar w:fldCharType="end"/>
      </w:r>
      <w:r w:rsidR="002106C0" w:rsidRPr="00522DE5">
        <w:rPr>
          <w:rFonts w:ascii="Arial" w:hAnsi="Arial" w:cs="Arial"/>
          <w:color w:val="000000"/>
          <w:sz w:val="24"/>
          <w:szCs w:val="24"/>
        </w:rPr>
        <w:t xml:space="preserve"> which combine</w:t>
      </w:r>
      <w:r w:rsidR="007E4EA3" w:rsidRPr="00522DE5">
        <w:rPr>
          <w:rFonts w:ascii="Arial" w:hAnsi="Arial" w:cs="Arial"/>
          <w:color w:val="000000"/>
          <w:sz w:val="24"/>
          <w:szCs w:val="24"/>
        </w:rPr>
        <w:t>s</w:t>
      </w:r>
      <w:r w:rsidR="002106C0" w:rsidRPr="00522DE5">
        <w:rPr>
          <w:rFonts w:ascii="Arial" w:hAnsi="Arial" w:cs="Arial"/>
          <w:color w:val="000000"/>
          <w:sz w:val="24"/>
          <w:szCs w:val="24"/>
        </w:rPr>
        <w:t xml:space="preserve"> items from the motor examination and activities of daily living sections of the SCOPA-M. Domain subscores were calculated by summing the relevant SCOPA-M items and dividing by the maximum possible score for the respective domain, resulting in percentage values (range: 0–100%) to allow comparability across domains. Specifically, the tremor </w:t>
      </w:r>
      <w:proofErr w:type="spellStart"/>
      <w:r w:rsidR="002106C0" w:rsidRPr="00522DE5">
        <w:rPr>
          <w:rFonts w:ascii="Arial" w:hAnsi="Arial" w:cs="Arial"/>
          <w:color w:val="000000"/>
          <w:sz w:val="24"/>
          <w:szCs w:val="24"/>
        </w:rPr>
        <w:t>subscore</w:t>
      </w:r>
      <w:proofErr w:type="spellEnd"/>
      <w:r w:rsidR="002106C0" w:rsidRPr="00522DE5">
        <w:rPr>
          <w:rFonts w:ascii="Arial" w:hAnsi="Arial" w:cs="Arial"/>
          <w:color w:val="000000"/>
          <w:sz w:val="24"/>
          <w:szCs w:val="24"/>
        </w:rPr>
        <w:t xml:space="preserve"> included items 1 and 2 for both upper extremities; the bradykinesia </w:t>
      </w:r>
      <w:proofErr w:type="spellStart"/>
      <w:r w:rsidR="002106C0" w:rsidRPr="00522DE5">
        <w:rPr>
          <w:rFonts w:ascii="Arial" w:hAnsi="Arial" w:cs="Arial"/>
          <w:color w:val="000000"/>
          <w:sz w:val="24"/>
          <w:szCs w:val="24"/>
        </w:rPr>
        <w:t>subscore</w:t>
      </w:r>
      <w:proofErr w:type="spellEnd"/>
      <w:r w:rsidR="002106C0" w:rsidRPr="00522DE5">
        <w:rPr>
          <w:rFonts w:ascii="Arial" w:hAnsi="Arial" w:cs="Arial"/>
          <w:color w:val="000000"/>
          <w:sz w:val="24"/>
          <w:szCs w:val="24"/>
        </w:rPr>
        <w:t xml:space="preserve"> included items 3 and 4 for both sides; the axial symptoms score was composed of items 5, 6, 7, 9, 15, and 16. Dysarthria and dysphagia were based on items 8, 10, and 11; dyskinesia was derived from items 18 and 19; and motor fluctuations from items 20 and 21.</w:t>
      </w:r>
    </w:p>
    <w:p w14:paraId="37445F16" w14:textId="68949AF1" w:rsidR="00A242F8" w:rsidRPr="00522DE5" w:rsidRDefault="00E33C6D" w:rsidP="009F15B2">
      <w:pPr>
        <w:tabs>
          <w:tab w:val="left" w:pos="709"/>
        </w:tabs>
        <w:ind w:left="714" w:right="901" w:hanging="357"/>
      </w:pPr>
      <w:r w:rsidRPr="00522DE5">
        <w:tab/>
      </w:r>
      <w:r w:rsidR="00A242F8" w:rsidRPr="00522DE5">
        <w:t>Quality of life was measured using the Parkinson’s Disease Questionnaire-8 (PDQ-8), a short form of the PDQ-39. Both versions produce strongly correlated results (r=0.96) when converted to a Summary Index.</w:t>
      </w:r>
      <w:r w:rsidR="00A242F8" w:rsidRPr="00522DE5">
        <w:rPr>
          <w:vertAlign w:val="superscript"/>
        </w:rPr>
        <w:fldChar w:fldCharType="begin"/>
      </w:r>
      <w:r w:rsidR="00A242F8" w:rsidRPr="00522DE5">
        <w:rPr>
          <w:vertAlign w:val="superscript"/>
        </w:rPr>
        <w:instrText xml:space="preserve"> ADDIN EN.CITE &lt;EndNote&gt;&lt;Cite&gt;&lt;Author&gt;Jenkinson&lt;/Author&gt;&lt;Year&gt;1997&lt;/Year&gt;&lt;RecNum&gt;730&lt;/RecNum&gt;&lt;DisplayText&gt;&lt;style face="superscript"&gt;31&lt;/style&gt;&lt;/DisplayText&gt;&lt;record&gt;&lt;rec-number&gt;730&lt;/rec-number&gt;&lt;foreign-keys&gt;&lt;key app="EN" db-id="20atdsefpwdweve5aa3xe2tivwptez0dd29a" timestamp="1492688026"&gt;730&lt;/key&gt;&lt;/foreign-keys&gt;&lt;ref-type name="Journal Article"&gt;17&lt;/ref-type&gt;&lt;contributors&gt;&lt;authors&gt;&lt;author&gt;Jenkinson, Crispin&lt;/author&gt;&lt;author&gt;Fitzpatrick, Ray&lt;/author&gt;&lt;author&gt;Peto, Viv&lt;/author&gt;&lt;author&gt;Greenhall, Richard&lt;/author&gt;&lt;author&gt;Hyman, Nigel&lt;/author&gt;&lt;/authors&gt;&lt;/contributors&gt;&lt;titles&gt;&lt;title&gt;The PDQ-8: Development and validation of a short-form parkinson&amp;apos;s disease questionnaire&lt;/title&gt;&lt;secondary-title&gt;Psychology &amp;amp; Health&lt;/secondary-title&gt;&lt;/titles&gt;&lt;periodical&gt;&lt;full-title&gt;Psychology &amp;amp; Health&lt;/full-title&gt;&lt;/periodical&gt;&lt;pages&gt;805-814&lt;/pages&gt;&lt;volume&gt;12&lt;/volume&gt;&lt;number&gt;6&lt;/number&gt;&lt;dates&gt;&lt;year&gt;1997&lt;/year&gt;&lt;/dates&gt;&lt;isbn&gt;0887-0446&amp;#xD;1476-8321&lt;/isbn&gt;&lt;urls&gt;&lt;/urls&gt;&lt;electronic-resource-num&gt;10.1080/08870449708406741&lt;/electronic-resource-num&gt;&lt;/record&gt;&lt;/Cite&gt;&lt;/EndNote&gt;</w:instrText>
      </w:r>
      <w:r w:rsidR="00A242F8" w:rsidRPr="00522DE5">
        <w:rPr>
          <w:vertAlign w:val="superscript"/>
        </w:rPr>
        <w:fldChar w:fldCharType="separate"/>
      </w:r>
      <w:r w:rsidR="00A242F8" w:rsidRPr="00522DE5">
        <w:rPr>
          <w:noProof/>
          <w:vertAlign w:val="superscript"/>
        </w:rPr>
        <w:t>31</w:t>
      </w:r>
      <w:r w:rsidR="00A242F8" w:rsidRPr="00522DE5">
        <w:rPr>
          <w:vertAlign w:val="superscript"/>
        </w:rPr>
        <w:fldChar w:fldCharType="end"/>
      </w:r>
      <w:r w:rsidR="00A242F8" w:rsidRPr="00522DE5">
        <w:t xml:space="preserve"> Recommended for quality of life evaluations by the Movement Disorders Society scales committee, the scale has been widely used in patients with PD</w:t>
      </w:r>
      <w:r w:rsidR="00A242F8" w:rsidRPr="00522DE5">
        <w:rPr>
          <w:vertAlign w:val="superscript"/>
        </w:rPr>
        <w:fldChar w:fldCharType="begin">
          <w:fldData xml:space="preserve">PEVuZE5vdGU+PENpdGU+PEF1dGhvcj5TYXVlcmJpZXI8L0F1dGhvcj48WWVhcj4yMDIxPC9ZZWFy
PjxSZWNOdW0+MTM0NDwvUmVjTnVtPjxEaXNwbGF5VGV4dD48c3R5bGUgZmFjZT0ic3VwZXJzY3Jp
cHQiPjMyPC9zdHlsZT48L0Rpc3BsYXlUZXh0PjxyZWNvcmQ+PHJlYy1udW1iZXI+MTM0NDwvcmVj
LW51bWJlcj48Zm9yZWlnbi1rZXlzPjxrZXkgYXBwPSJFTiIgZGItaWQ9IjIwYXRkc2VmcHdkd2V2
ZTVhYTN4ZTJ0aXZ3cHRlejBkZDI5YSIgdGltZXN0YW1wPSIxNjIxNzA0ODczIj4xMzQ0PC9rZXk+
PC9mb3JlaWduLWtleXM+PHJlZi10eXBlIG5hbWU9IkpvdXJuYWwgQXJ0aWNsZSI+MTc8L3JlZi10
eXBlPjxjb250cmlidXRvcnM+PGF1dGhvcnM+PGF1dGhvcj5TYXVlcmJpZXIsIEEuPC9hdXRob3I+
PGF1dGhvcj5TY2hyYWcsIEEuPC9hdXRob3I+PGF1dGhvcj5Ccm93biwgUi48L2F1dGhvcj48YXV0
aG9yPk1hcnRpbmV6LU1hcnRpbiwgUC48L2F1dGhvcj48YXV0aG9yPkFhcnNsYW5kLCBELjwvYXV0
aG9yPjxhdXRob3I+TXVsaG9sbGFuZCwgTi48L2F1dGhvcj48YXV0aG9yPlZpdmlhbiwgRy48L2F1
dGhvcj48YXV0aG9yPkRhZnNhcmksIEguIFMuPC9hdXRob3I+PGF1dGhvcj5SaXpvcywgQS48L2F1
dGhvcj48YXV0aG9yPkNvcmNvcmFuLCBCLjwvYXV0aG9yPjxhdXRob3I+SmFyb3N6LCBKLjwvYXV0
aG9yPjxhdXRob3I+U2lha2FsbGlzLCBMLjwvYXV0aG9yPjxhdXRob3I+UmF5IENoYXVkaHVyaSwg
Sy48L2F1dGhvcj48L2F1dGhvcnM+PC9jb250cmlidXRvcnM+PGF1dGgtYWRkcmVzcz5OYXRpb25h
bCBQYXJraW5zb24mYXBvcztzIENlbnRyZSBvZiBFeGNlbGxlbmNlLCBLaW5nJmFwb3M7cyBDb2xs
ZWdlIEhvc3BpdGFsLCBEZW5tYXJrIEhpbGwsIExvbmRvbiwgVUsuJiN4RDtEZXBhcnRtZW50IG9m
IEJhc2ljICZhbXA7IENsaW5pY2FsIE5ldXJvc2NpZW5jZXMsIEluc3RpdHV0ZSBvZiBQc3ljaGlh
dHJ5LCBQc3ljaG9sb2d5ICZhbXA7IE5ldXJvc2NpZW5jZSwgS2luZyZhcG9zO3MgQ29sbGVnZSBM
b25kb24sIERlIENyZXNwaWdueSBQYXJrLCBMb25kb24sIFVLLiYjeEQ7RGVwYXJ0bWVudCBvZiBO
ZXVyb2xvZ3ksIFVuaXZlcnNpdHkgSG9zcGl0YWwgQ29sb2duZSwgQ29sb2duZSwgR2VybWFueS4m
I3hEO0RlcGFydG1lbnQgb2YgQ2xpbmljYWwgYW5kIE1vdmVtZW50IE5ldXJvc2NpZW5jZXMsIFVD
TCBJbnN0aXR1dGUgb2YgTmV1cm9sb2d5LCBVbml2ZXJzaXR5IENvbGxlZ2UgTG9uZG9uLCBMb25k
b24sIFVLLiYjeEQ7U291dGggTG9uZG9uIGFuZCBNYXVkc2xleSBOSFMgRm91bmRhdGlvbiBUcnVz
dCwgTG9uZG9uLCBVSy4mI3hEO0NlbnRlciBmb3IgTmV0d29ya2VkIEJpb21lZGljYWwgUmVzZWFy
Y2ggaW4gTmV1cm9kZWdlbmVyYXRpdmUgRGlzZWFzZXMgKENJQkVSTkVEKSwgQ2FybG9zIElJSSBJ
bnN0aXR1dGUgb2YgSGVhbHRoLCBNYWRyaWQsIFNwYWluLiYjeEQ7RGVwYXJ0bWVudCBvZiBPbGQg
QWdlIFBzeWNoaWF0cnksIEluc3RpdHV0ZSBvZiBQc3ljaGlhdHJ5LCBQc3ljaG9sb2d5ICZhbXA7
IE5ldXJvc2NpZW5jZSwgS2luZyZhcG9zO3MgQ29sbGVnZSBMb25kb24sIExvbmRvbiwgVUsuJiN4
RDtEZXBhcnRtZW50IG9mIE51Y2xlYXIgTWVkaWNpbmUsIEtpbmcmYXBvcztzIENvbGxlZ2UgSG9z
cGl0YWwsIExvbmRvbiwgVUsuJiN4RDtEZXBhcnRtZW50IG9mIE5ldXJvcmFkaW9sb2d5LCBLaW5n
JmFwb3M7cyBDb2xsZWdlIEhvc3BpdGFsLCBMb25kb24sIFVLLjwvYXV0aC1hZGRyZXNzPjx0aXRs
ZXM+PHRpdGxlPkNsaW5pY2FsIE5vbi1Nb3RvciBQaGVub3R5cGluZyBvZiBCbGFjayBhbmQgQXNp
YW4gTWlub3JpdHkgRXRobmljIENvbXBhcmVkIHRvIFdoaXRlIEluZGl2aWR1YWxzIHdpdGggUGFy
a2luc29uJmFwb3M7cyBEaXNlYXNlIExpdmluZyBpbiB0aGUgVW5pdGVkIEtpbmdkb208L3RpdGxl
PjxzZWNvbmRhcnktdGl0bGU+SiBQYXJraW5zb25zIERpczwvc2Vjb25kYXJ5LXRpdGxlPjxhbHQt
dGl0bGU+Sm91cm5hbCBvZiBQYXJraW5zb24mYXBvcztzIGRpc2Vhc2U8L2FsdC10aXRsZT48L3Rp
dGxlcz48cGVyaW9kaWNhbD48ZnVsbC10aXRsZT5KIFBhcmtpbnNvbnMgRGlzPC9mdWxsLXRpdGxl
PjxhYmJyLTE+Sm91cm5hbCBvZiBQYXJraW5zb24mYXBvcztzIGRpc2Vhc2U8L2FiYnItMT48L3Bl
cmlvZGljYWw+PGFsdC1wZXJpb2RpY2FsPjxmdWxsLXRpdGxlPkogUGFya2luc29ucyBEaXM8L2Z1
bGwtdGl0bGU+PGFiYnItMT5Kb3VybmFsIG9mIFBhcmtpbnNvbiZhcG9zO3MgZGlzZWFzZTwvYWJi
ci0xPjwvYWx0LXBlcmlvZGljYWw+PHBhZ2VzPjI5OS0zMDc8L3BhZ2VzPjx2b2x1bWU+MTE8L3Zv
bHVtZT48bnVtYmVyPjE8L251bWJlcj48ZWRpdGlvbj4yMDIwLzEwLzI3PC9lZGl0aW9uPjxrZXl3
b3Jkcz48a2V5d29yZD4qQWN0aXZpdGllcyBvZiBEYWlseSBMaXZpbmc8L2tleXdvcmQ+PGtleXdv
cmQ+QWdlZDwva2V5d29yZD48a2V5d29yZD5Bc2lhbiBQZW9wbGUvKmV0aG5vbG9neTwva2V5d29y
ZD48a2V5d29yZD5CbGFjayBQZW9wbGUvKmV0aG5vbG9neTwva2V5d29yZD48a2V5d29yZD5Db21v
cmJpZGl0eTwva2V5d29yZD48a2V5d29yZD5Dcm9zcy1TZWN0aW9uYWwgU3R1ZGllczwva2V5d29y
ZD48a2V5d29yZD5EaWFiZXRlcyBNZWxsaXR1cy9ldGhub2xvZ3k8L2tleXdvcmQ+PGtleXdvcmQ+
RmVtYWxlPC9rZXl3b3JkPjxrZXl3b3JkPkh1bWFuczwva2V5d29yZD48a2V5d29yZD5IeXBlcnRl
bnNpb24vZXRobm9sb2d5PC9rZXl3b3JkPjxrZXl3b3JkPk1hZ25ldGljIFJlc29uYW5jZSBJbWFn
aW5nPC9rZXl3b3JkPjxrZXl3b3JkPk1hbGU8L2tleXdvcmQ+PGtleXdvcmQ+TWlkZGxlIEFnZWQ8
L2tleXdvcmQ+PGtleXdvcmQ+UGFya2luc29uIERpc2Vhc2UvKmV0aG5vbG9neS8qcGF0aG9sb2d5
LypwaHlzaW9wYXRob2xvZ3k8L2tleXdvcmQ+PGtleXdvcmQ+VGltZSBGYWN0b3JzPC9rZXl3b3Jk
PjxrZXl3b3JkPlVuaXRlZCBLaW5nZG9tL2V0aG5vbG9neTwva2V5d29yZD48a2V5d29yZD5XaGl0
ZSBNYXR0ZXIvZGlhZ25vc3RpYyBpbWFnaW5nLypwYXRob2xvZ3k8L2tleXdvcmQ+PGtleXdvcmQ+
V2hpdGUgUGVvcGxlLypldGhub2xvZ3k8L2tleXdvcmQ+PGtleXdvcmQ+QmFtZTwva2V5d29yZD48
a2V5d29yZD5QYXJraW5zb24mYXBvcztzIGRpc2Vhc2U8L2tleXdvcmQ+PGtleXdvcmQ+ZXRobmlj
aXR5PC9rZXl3b3JkPjxrZXl3b3JkPm5vbi1tb3RvciBzeW1wdG9tczwva2V5d29yZD48L2tleXdv
cmRzPjxkYXRlcz48eWVhcj4yMDIxPC95ZWFyPjwvZGF0ZXM+PGlzYm4+MTg3Ny03MThYIChFbGVj
dHJvbmljKSYjeEQ7MTg3Ny03MTcxIChMaW5raW5nKTwvaXNibj48YWNjZXNzaW9uLW51bT4zMzEw
NDAzODwvYWNjZXNzaW9uLW51bT48dXJscz48cmVsYXRlZC11cmxzPjx1cmw+aHR0cHM6Ly93d3cu
bmNiaS5ubG0ubmloLmdvdi9wdWJtZWQvMzMxMDQwMzg8L3VybD48L3JlbGF0ZWQtdXJscz48L3Vy
bHM+PGVsZWN0cm9uaWMtcmVzb3VyY2UtbnVtPjEwLjMyMzMvSlBELTIwMjIxODwvZWxlY3Ryb25p
Yy1yZXNvdXJjZS1udW0+PHJlbW90ZS1kYXRhYmFzZS1wcm92aWRlcj5OTE08L3JlbW90ZS1kYXRh
YmFzZS1wcm92aWRlcj48bGFuZ3VhZ2U+ZW5nPC9sYW5ndWFnZT48L3JlY29yZD48L0NpdGU+PC9F
bmROb3RlPgB=
</w:fldData>
        </w:fldChar>
      </w:r>
      <w:r w:rsidR="00A242F8" w:rsidRPr="00522DE5">
        <w:rPr>
          <w:vertAlign w:val="superscript"/>
        </w:rPr>
        <w:instrText xml:space="preserve"> ADDIN EN.CITE </w:instrText>
      </w:r>
      <w:r w:rsidR="00A242F8" w:rsidRPr="00522DE5">
        <w:rPr>
          <w:vertAlign w:val="superscript"/>
        </w:rPr>
        <w:fldChar w:fldCharType="begin">
          <w:fldData xml:space="preserve">PEVuZE5vdGU+PENpdGU+PEF1dGhvcj5TYXVlcmJpZXI8L0F1dGhvcj48WWVhcj4yMDIxPC9ZZWFy
PjxSZWNOdW0+MTM0NDwvUmVjTnVtPjxEaXNwbGF5VGV4dD48c3R5bGUgZmFjZT0ic3VwZXJzY3Jp
cHQiPjMyPC9zdHlsZT48L0Rpc3BsYXlUZXh0PjxyZWNvcmQ+PHJlYy1udW1iZXI+MTM0NDwvcmVj
LW51bWJlcj48Zm9yZWlnbi1rZXlzPjxrZXkgYXBwPSJFTiIgZGItaWQ9IjIwYXRkc2VmcHdkd2V2
ZTVhYTN4ZTJ0aXZ3cHRlejBkZDI5YSIgdGltZXN0YW1wPSIxNjIxNzA0ODczIj4xMzQ0PC9rZXk+
PC9mb3JlaWduLWtleXM+PHJlZi10eXBlIG5hbWU9IkpvdXJuYWwgQXJ0aWNsZSI+MTc8L3JlZi10
eXBlPjxjb250cmlidXRvcnM+PGF1dGhvcnM+PGF1dGhvcj5TYXVlcmJpZXIsIEEuPC9hdXRob3I+
PGF1dGhvcj5TY2hyYWcsIEEuPC9hdXRob3I+PGF1dGhvcj5Ccm93biwgUi48L2F1dGhvcj48YXV0
aG9yPk1hcnRpbmV6LU1hcnRpbiwgUC48L2F1dGhvcj48YXV0aG9yPkFhcnNsYW5kLCBELjwvYXV0
aG9yPjxhdXRob3I+TXVsaG9sbGFuZCwgTi48L2F1dGhvcj48YXV0aG9yPlZpdmlhbiwgRy48L2F1
dGhvcj48YXV0aG9yPkRhZnNhcmksIEguIFMuPC9hdXRob3I+PGF1dGhvcj5SaXpvcywgQS48L2F1
dGhvcj48YXV0aG9yPkNvcmNvcmFuLCBCLjwvYXV0aG9yPjxhdXRob3I+SmFyb3N6LCBKLjwvYXV0
aG9yPjxhdXRob3I+U2lha2FsbGlzLCBMLjwvYXV0aG9yPjxhdXRob3I+UmF5IENoYXVkaHVyaSwg
Sy48L2F1dGhvcj48L2F1dGhvcnM+PC9jb250cmlidXRvcnM+PGF1dGgtYWRkcmVzcz5OYXRpb25h
bCBQYXJraW5zb24mYXBvcztzIENlbnRyZSBvZiBFeGNlbGxlbmNlLCBLaW5nJmFwb3M7cyBDb2xs
ZWdlIEhvc3BpdGFsLCBEZW5tYXJrIEhpbGwsIExvbmRvbiwgVUsuJiN4RDtEZXBhcnRtZW50IG9m
IEJhc2ljICZhbXA7IENsaW5pY2FsIE5ldXJvc2NpZW5jZXMsIEluc3RpdHV0ZSBvZiBQc3ljaGlh
dHJ5LCBQc3ljaG9sb2d5ICZhbXA7IE5ldXJvc2NpZW5jZSwgS2luZyZhcG9zO3MgQ29sbGVnZSBM
b25kb24sIERlIENyZXNwaWdueSBQYXJrLCBMb25kb24sIFVLLiYjeEQ7RGVwYXJ0bWVudCBvZiBO
ZXVyb2xvZ3ksIFVuaXZlcnNpdHkgSG9zcGl0YWwgQ29sb2duZSwgQ29sb2duZSwgR2VybWFueS4m
I3hEO0RlcGFydG1lbnQgb2YgQ2xpbmljYWwgYW5kIE1vdmVtZW50IE5ldXJvc2NpZW5jZXMsIFVD
TCBJbnN0aXR1dGUgb2YgTmV1cm9sb2d5LCBVbml2ZXJzaXR5IENvbGxlZ2UgTG9uZG9uLCBMb25k
b24sIFVLLiYjeEQ7U291dGggTG9uZG9uIGFuZCBNYXVkc2xleSBOSFMgRm91bmRhdGlvbiBUcnVz
dCwgTG9uZG9uLCBVSy4mI3hEO0NlbnRlciBmb3IgTmV0d29ya2VkIEJpb21lZGljYWwgUmVzZWFy
Y2ggaW4gTmV1cm9kZWdlbmVyYXRpdmUgRGlzZWFzZXMgKENJQkVSTkVEKSwgQ2FybG9zIElJSSBJ
bnN0aXR1dGUgb2YgSGVhbHRoLCBNYWRyaWQsIFNwYWluLiYjeEQ7RGVwYXJ0bWVudCBvZiBPbGQg
QWdlIFBzeWNoaWF0cnksIEluc3RpdHV0ZSBvZiBQc3ljaGlhdHJ5LCBQc3ljaG9sb2d5ICZhbXA7
IE5ldXJvc2NpZW5jZSwgS2luZyZhcG9zO3MgQ29sbGVnZSBMb25kb24sIExvbmRvbiwgVUsuJiN4
RDtEZXBhcnRtZW50IG9mIE51Y2xlYXIgTWVkaWNpbmUsIEtpbmcmYXBvcztzIENvbGxlZ2UgSG9z
cGl0YWwsIExvbmRvbiwgVUsuJiN4RDtEZXBhcnRtZW50IG9mIE5ldXJvcmFkaW9sb2d5LCBLaW5n
JmFwb3M7cyBDb2xsZWdlIEhvc3BpdGFsLCBMb25kb24sIFVLLjwvYXV0aC1hZGRyZXNzPjx0aXRs
ZXM+PHRpdGxlPkNsaW5pY2FsIE5vbi1Nb3RvciBQaGVub3R5cGluZyBvZiBCbGFjayBhbmQgQXNp
YW4gTWlub3JpdHkgRXRobmljIENvbXBhcmVkIHRvIFdoaXRlIEluZGl2aWR1YWxzIHdpdGggUGFy
a2luc29uJmFwb3M7cyBEaXNlYXNlIExpdmluZyBpbiB0aGUgVW5pdGVkIEtpbmdkb208L3RpdGxl
PjxzZWNvbmRhcnktdGl0bGU+SiBQYXJraW5zb25zIERpczwvc2Vjb25kYXJ5LXRpdGxlPjxhbHQt
dGl0bGU+Sm91cm5hbCBvZiBQYXJraW5zb24mYXBvcztzIGRpc2Vhc2U8L2FsdC10aXRsZT48L3Rp
dGxlcz48cGVyaW9kaWNhbD48ZnVsbC10aXRsZT5KIFBhcmtpbnNvbnMgRGlzPC9mdWxsLXRpdGxl
PjxhYmJyLTE+Sm91cm5hbCBvZiBQYXJraW5zb24mYXBvcztzIGRpc2Vhc2U8L2FiYnItMT48L3Bl
cmlvZGljYWw+PGFsdC1wZXJpb2RpY2FsPjxmdWxsLXRpdGxlPkogUGFya2luc29ucyBEaXM8L2Z1
bGwtdGl0bGU+PGFiYnItMT5Kb3VybmFsIG9mIFBhcmtpbnNvbiZhcG9zO3MgZGlzZWFzZTwvYWJi
ci0xPjwvYWx0LXBlcmlvZGljYWw+PHBhZ2VzPjI5OS0zMDc8L3BhZ2VzPjx2b2x1bWU+MTE8L3Zv
bHVtZT48bnVtYmVyPjE8L251bWJlcj48ZWRpdGlvbj4yMDIwLzEwLzI3PC9lZGl0aW9uPjxrZXl3
b3Jkcz48a2V5d29yZD4qQWN0aXZpdGllcyBvZiBEYWlseSBMaXZpbmc8L2tleXdvcmQ+PGtleXdv
cmQ+QWdlZDwva2V5d29yZD48a2V5d29yZD5Bc2lhbiBQZW9wbGUvKmV0aG5vbG9neTwva2V5d29y
ZD48a2V5d29yZD5CbGFjayBQZW9wbGUvKmV0aG5vbG9neTwva2V5d29yZD48a2V5d29yZD5Db21v
cmJpZGl0eTwva2V5d29yZD48a2V5d29yZD5Dcm9zcy1TZWN0aW9uYWwgU3R1ZGllczwva2V5d29y
ZD48a2V5d29yZD5EaWFiZXRlcyBNZWxsaXR1cy9ldGhub2xvZ3k8L2tleXdvcmQ+PGtleXdvcmQ+
RmVtYWxlPC9rZXl3b3JkPjxrZXl3b3JkPkh1bWFuczwva2V5d29yZD48a2V5d29yZD5IeXBlcnRl
bnNpb24vZXRobm9sb2d5PC9rZXl3b3JkPjxrZXl3b3JkPk1hZ25ldGljIFJlc29uYW5jZSBJbWFn
aW5nPC9rZXl3b3JkPjxrZXl3b3JkPk1hbGU8L2tleXdvcmQ+PGtleXdvcmQ+TWlkZGxlIEFnZWQ8
L2tleXdvcmQ+PGtleXdvcmQ+UGFya2luc29uIERpc2Vhc2UvKmV0aG5vbG9neS8qcGF0aG9sb2d5
LypwaHlzaW9wYXRob2xvZ3k8L2tleXdvcmQ+PGtleXdvcmQ+VGltZSBGYWN0b3JzPC9rZXl3b3Jk
PjxrZXl3b3JkPlVuaXRlZCBLaW5nZG9tL2V0aG5vbG9neTwva2V5d29yZD48a2V5d29yZD5XaGl0
ZSBNYXR0ZXIvZGlhZ25vc3RpYyBpbWFnaW5nLypwYXRob2xvZ3k8L2tleXdvcmQ+PGtleXdvcmQ+
V2hpdGUgUGVvcGxlLypldGhub2xvZ3k8L2tleXdvcmQ+PGtleXdvcmQ+QmFtZTwva2V5d29yZD48
a2V5d29yZD5QYXJraW5zb24mYXBvcztzIGRpc2Vhc2U8L2tleXdvcmQ+PGtleXdvcmQ+ZXRobmlj
aXR5PC9rZXl3b3JkPjxrZXl3b3JkPm5vbi1tb3RvciBzeW1wdG9tczwva2V5d29yZD48L2tleXdv
cmRzPjxkYXRlcz48eWVhcj4yMDIxPC95ZWFyPjwvZGF0ZXM+PGlzYm4+MTg3Ny03MThYIChFbGVj
dHJvbmljKSYjeEQ7MTg3Ny03MTcxIChMaW5raW5nKTwvaXNibj48YWNjZXNzaW9uLW51bT4zMzEw
NDAzODwvYWNjZXNzaW9uLW51bT48dXJscz48cmVsYXRlZC11cmxzPjx1cmw+aHR0cHM6Ly93d3cu
bmNiaS5ubG0ubmloLmdvdi9wdWJtZWQvMzMxMDQwMzg8L3VybD48L3JlbGF0ZWQtdXJscz48L3Vy
bHM+PGVsZWN0cm9uaWMtcmVzb3VyY2UtbnVtPjEwLjMyMzMvSlBELTIwMjIxODwvZWxlY3Ryb25p
Yy1yZXNvdXJjZS1udW0+PHJlbW90ZS1kYXRhYmFzZS1wcm92aWRlcj5OTE08L3JlbW90ZS1kYXRh
YmFzZS1wcm92aWRlcj48bGFuZ3VhZ2U+ZW5nPC9sYW5ndWFnZT48L3JlY29yZD48L0NpdGU+PC9F
bmROb3RlPgB=
</w:fldData>
        </w:fldChar>
      </w:r>
      <w:r w:rsidR="00A242F8" w:rsidRPr="00522DE5">
        <w:rPr>
          <w:vertAlign w:val="superscript"/>
        </w:rPr>
        <w:instrText xml:space="preserve"> ADDIN EN.CITE.DATA </w:instrText>
      </w:r>
      <w:r w:rsidR="00A242F8" w:rsidRPr="00522DE5">
        <w:rPr>
          <w:vertAlign w:val="superscript"/>
        </w:rPr>
      </w:r>
      <w:r w:rsidR="00A242F8" w:rsidRPr="00522DE5">
        <w:rPr>
          <w:vertAlign w:val="superscript"/>
        </w:rPr>
        <w:fldChar w:fldCharType="end"/>
      </w:r>
      <w:r w:rsidR="00A242F8" w:rsidRPr="00522DE5">
        <w:rPr>
          <w:vertAlign w:val="superscript"/>
        </w:rPr>
      </w:r>
      <w:r w:rsidR="00A242F8" w:rsidRPr="00522DE5">
        <w:rPr>
          <w:vertAlign w:val="superscript"/>
        </w:rPr>
        <w:fldChar w:fldCharType="separate"/>
      </w:r>
      <w:r w:rsidR="00A242F8" w:rsidRPr="00522DE5">
        <w:rPr>
          <w:noProof/>
          <w:vertAlign w:val="superscript"/>
        </w:rPr>
        <w:t>32</w:t>
      </w:r>
      <w:r w:rsidR="00A242F8" w:rsidRPr="00522DE5">
        <w:rPr>
          <w:vertAlign w:val="superscript"/>
        </w:rPr>
        <w:fldChar w:fldCharType="end"/>
      </w:r>
      <w:r w:rsidR="00A242F8" w:rsidRPr="00522DE5">
        <w:t xml:space="preserve"> and those undergoing DBS.</w:t>
      </w:r>
      <w:r w:rsidR="00A242F8" w:rsidRPr="00522DE5">
        <w:rPr>
          <w:vertAlign w:val="superscript"/>
        </w:rPr>
        <w:fldChar w:fldCharType="begin">
          <w:fldData xml:space="preserve">PEVuZE5vdGU+PENpdGU+PEF1dGhvcj5Fc3BheTwvQXV0aG9yPjxZZWFyPjIwMTA8L1llYXI+PFJl
Y051bT43MTY8L1JlY051bT48RGlzcGxheVRleHQ+PHN0eWxlIGZhY2U9InN1cGVyc2NyaXB0Ij4z
My0zNjwvc3R5bGU+PC9EaXNwbGF5VGV4dD48cmVjb3JkPjxyZWMtbnVtYmVyPjcxNjwvcmVjLW51
bWJlcj48Zm9yZWlnbi1rZXlzPjxrZXkgYXBwPSJFTiIgZGItaWQ9IjIwYXRkc2VmcHdkd2V2ZTVh
YTN4ZTJ0aXZ3cHRlejBkZDI5YSIgdGltZXN0YW1wPSIxNDkyNjg4MDI2Ij43MTY8L2tleT48L2Zv
cmVpZ24ta2V5cz48cmVmLXR5cGUgbmFtZT0iSm91cm5hbCBBcnRpY2xlIj4xNzwvcmVmLXR5cGU+
PGNvbnRyaWJ1dG9ycz48YXV0aG9ycz48YXV0aG9yPkVzcGF5LCBBLiBKLjwvYXV0aG9yPjxhdXRo
b3I+VmF1Z2hhbiwgSi4gRS48L2F1dGhvcj48YXV0aG9yPk1hcnJhcywgQy48L2F1dGhvcj48YXV0
aG9yPkZvd2xlciwgUi48L2F1dGhvcj48YXV0aG9yPkVja21hbiwgTS4gSC48L2F1dGhvcj48L2F1
dGhvcnM+PC9jb250cmlidXRvcnM+PGF1dGgtYWRkcmVzcz5EZXBhcnRtZW50IG9mIE5ldXJvbG9n
eSwgTW92ZW1lbnQgRGlzb3JkZXJzIENlbnRlciwgVGhlIE5ldXJvc2NpZW5jZSBJbnN0aXR1dGUs
IFVuaXZlcnNpdHkgb2YgQ2luY2lubmF0aSwgQ2luY2lubmF0aSwgT2hpbyA0NTI2Ny0wNTI1LCBV
U0EuIGFsYmVydG8uZXNwYXlAdWMuZWR1PC9hdXRoLWFkZHJlc3M+PHRpdGxlcz48dGl0bGU+RWFy
bHkgdmVyc3VzIGRlbGF5ZWQgYmlsYXRlcmFsIHN1YnRoYWxhbWljIGRlZXAgYnJhaW4gc3RpbXVs
YXRpb24gZm9yIHBhcmtpbnNvbiZhcG9zO3MgZGlzZWFzZTogYSBkZWNpc2lvbiBhbmFseXNpczwv
dGl0bGU+PHNlY29uZGFyeS10aXRsZT5Nb3YgRGlzb3JkPC9zZWNvbmRhcnktdGl0bGU+PGFsdC10
aXRsZT5Nb3ZlbWVudCBkaXNvcmRlcnMgOiBvZmZpY2lhbCBqb3VybmFsIG9mIHRoZSBNb3ZlbWVu
dCBEaXNvcmRlciBTb2NpZXR5PC9hbHQtdGl0bGU+PC90aXRsZXM+PHBlcmlvZGljYWw+PGZ1bGwt
dGl0bGU+TW92IERpc29yZDwvZnVsbC10aXRsZT48L3BlcmlvZGljYWw+PGFsdC1wZXJpb2RpY2Fs
PjxmdWxsLXRpdGxlPk1vdmVtZW50IGRpc29yZGVycyA6IG9mZmljaWFsIGpvdXJuYWwgb2YgdGhl
IE1vdmVtZW50IERpc29yZGVyIFNvY2lldHk8L2Z1bGwtdGl0bGU+PC9hbHQtcGVyaW9kaWNhbD48
cGFnZXM+MTQ1Ni02MzwvcGFnZXM+PHZvbHVtZT4yNTwvdm9sdW1lPjxudW1iZXI+MTA8L251bWJl
cj48ZWRpdGlvbj4yMDEwLzA3LzE2PC9lZGl0aW9uPjxrZXl3b3Jkcz48a2V5d29yZD5BZ2VkPC9r
ZXl3b3JkPjxrZXl3b3JkPkFudGlwYXJraW5zb24gQWdlbnRzL3RoZXJhcGV1dGljIHVzZTwva2V5
d29yZD48a2V5d29yZD5Db2duaXRpb24gRGlzb3JkZXJzL2V0aW9sb2d5L3BzeWNob2xvZ3k8L2tl
eXdvcmQ+PGtleXdvcmQ+KkRlY2lzaW9uIFN1cHBvcnQgVGVjaG5pcXVlczwva2V5d29yZD48a2V5
d29yZD5EZWVwIEJyYWluIFN0aW11bGF0aW9uLyptZXRob2RzPC9rZXl3b3JkPjxrZXl3b3JkPkZl
bWFsZTwva2V5d29yZD48a2V5d29yZD5IdW1hbnM8L2tleXdvcmQ+PGtleXdvcmQ+TWFsZTwva2V5
d29yZD48a2V5d29yZD5NYXJrb3YgQ2hhaW5zPC9rZXl3b3JkPjxrZXl3b3JkPk1pZGRsZSBBZ2Vk
PC9rZXl3b3JkPjxrZXl3b3JkPlBhcmtpbnNvbiBEaXNlYXNlL2NvbXBsaWNhdGlvbnMvcHN5Y2hv
bG9neS8qdGhlcmFweTwva2V5d29yZD48a2V5d29yZD5RdWFsaXR5IG9mIExpZmU8L2tleXdvcmQ+
PGtleXdvcmQ+U3VidGhhbGFtaWMgTnVjbGV1cy8qcGh5c2lvbG9neTwva2V5d29yZD48a2V5d29y
ZD5UaW1lIEZhY3RvcnM8L2tleXdvcmQ+PGtleXdvcmQ+VHJlYXRtZW50IE91dGNvbWU8L2tleXdv
cmQ+PC9rZXl3b3Jkcz48ZGF0ZXM+PHllYXI+MjAxMDwveWVhcj48cHViLWRhdGVzPjxkYXRlPkp1
bCAzMDwvZGF0ZT48L3B1Yi1kYXRlcz48L2RhdGVzPjxpc2JuPjE1MzEtODI1NyAoRWxlY3Ryb25p
YykmI3hEOzA4ODUtMzE4NSAoTGlua2luZyk8L2lzYm4+PGFjY2Vzc2lvbi1udW0+MjA2MjkxNTA8
L2FjY2Vzc2lvbi1udW0+PHdvcmstdHlwZT5SZXNlYXJjaCBTdXBwb3J0LCBOLkkuSC4sIEV4dHJh
bXVyYWwmI3hEO1Jlc2VhcmNoIFN1cHBvcnQsIE5vbi1VLlMuIEdvdiZhcG9zO3Q8L3dvcmstdHlw
ZT48dXJscz48cmVsYXRlZC11cmxzPjx1cmw+aHR0cDovL3d3dy5uY2JpLm5sbS5uaWguZ292L3B1
Ym1lZC8yMDYyOTE1MDwvdXJsPjwvcmVsYXRlZC11cmxzPjwvdXJscz48ZWxlY3Ryb25pYy1yZXNv
dXJjZS1udW0+MTAuMTAwMi9tZHMuMjMxMTE8L2VsZWN0cm9uaWMtcmVzb3VyY2UtbnVtPjxsYW5n
dWFnZT5lbmc8L2xhbmd1YWdlPjwvcmVjb3JkPjwvQ2l0ZT48Q2l0ZT48QXV0aG9yPkRhZnNhcmk8
L0F1dGhvcj48WWVhcj4yMDE5PC9ZZWFyPjxSZWNOdW0+MTExOTwvUmVjTnVtPjxyZWNvcmQ+PHJl
Yy1udW1iZXI+MTExOTwvcmVjLW51bWJlcj48Zm9yZWlnbi1rZXlzPjxrZXkgYXBwPSJFTiIgZGIt
aWQ9IjIwYXRkc2VmcHdkd2V2ZTVhYTN4ZTJ0aXZ3cHRlejBkZDI5YSIgdGltZXN0YW1wPSIxNTY2
MTI2MDgwIj4xMTE5PC9rZXk+PC9mb3JlaWduLWtleXM+PHJlZi10eXBlIG5hbWU9IkpvdXJuYWwg
QXJ0aWNsZSI+MTc8L3JlZi10eXBlPjxjb250cmlidXRvcnM+PGF1dGhvcnM+PGF1dGhvcj5EYWZz
YXJpLCBILiBTLjwvYXV0aG9yPjxhdXRob3I+UmF5LUNoYXVkaHVyaSwgSy48L2F1dGhvcj48YXV0
aG9yPk1haGxzdGVkdCwgUC48L2F1dGhvcj48YXV0aG9yPlNhY2hzZSwgTC48L2F1dGhvcj48YXV0
aG9yPlN0ZWZmZW4sIEouIEsuPC9hdXRob3I+PGF1dGhvcj5QZXRyeS1TY2htZWx6ZXIsIEouIE4u
PC9hdXRob3I+PGF1dGhvcj5EZW1iZWssIFQuIEEuPC9hdXRob3I+PGF1dGhvcj5SZWtlciwgUC48
L2F1dGhvcj48YXV0aG9yPkJhcmJlLCBNLiBULjwvYXV0aG9yPjxhdXRob3I+Vmlzc2VyLVZhbmRl
d2FsbGUsIFYuPC9hdXRob3I+PGF1dGhvcj5GaW5rLCBHLiBSLjwvYXV0aG9yPjxhdXRob3I+VGlt
bWVybWFubiwgTC48L2F1dGhvcj48L2F1dGhvcnM+PC9jb250cmlidXRvcnM+PGF1dGgtYWRkcmVz
cz5EZXBhcnRtZW50IG9mIE5ldXJvbG9neSwgVW5pdmVyc2l0eSBIb3NwaXRhbCBDb2xvZ25lLCBD
b2xvZ25lLCBHZXJtYW55LiYjeEQ7TmF0aW9uYWwgUGFya2luc29uIEZvdW5kYXRpb24gQ2VudHJl
IG9mIEV4Y2VsbGVuY2UsIEtpbmcmYXBvcztzIENvbGxlZ2UgSG9zcGl0YWwsIExvbmRvbiwgVUsu
JiN4RDtEZXBhcnRtZW50IG9mIFN0ZXJlb3RheHkgYW5kIEZ1bmN0aW9uYWwgTmV1cm9zdXJnZXJ5
LCBVbml2ZXJzaXR5IEhvc3BpdGFsIENvbG9nbmUsIENvbG9nbmUuJiN4RDtDb2duaXRpdmUgTmV1
cm9zY2llbmNlIEluc3RpdHV0ZSBvZiBOZXVyb3NjaWVuY2UgYW5kIE1lZGljaW5lIChJTk0tMyks
IFJlc2VhcmNoIENlbnRyZSBKdWxpY2gsIEp1bGljaCwgR2VybWFueS4mI3hEO0RlcGFydG1lbnQg
b2YgTmV1cm9sb2d5LCBVbml2ZXJzaXR5IEhvc3BpdGFsIEdpZXNzZW4gYW5kIE1hcmJ1cmcsIENh
bXB1cyBNYXJidXJnLCBHZXJtYW55LjwvYXV0aC1hZGRyZXNzPjx0aXRsZXM+PHRpdGxlPkJlbmVm
aWNpYWwgZWZmZWN0cyBvZiBiaWxhdGVyYWwgc3VidGhhbGFtaWMgc3RpbXVsYXRpb24gb24gYWxl
eGl0aHltaWEgaW4gUGFya2luc29uJmFwb3M7cyBkaXNlYXNlPC90aXRsZT48c2Vjb25kYXJ5LXRp
dGxlPkV1ciBKIE5ldXJvbDwvc2Vjb25kYXJ5LXRpdGxlPjwvdGl0bGVzPjxwZXJpb2RpY2FsPjxm
dWxsLXRpdGxlPkV1ciBKIE5ldXJvbDwvZnVsbC10aXRsZT48L3BlcmlvZGljYWw+PHBhZ2VzPjIy
Mi1lMTc8L3BhZ2VzPjx2b2x1bWU+MjY8L3ZvbHVtZT48bnVtYmVyPjI8L251bWJlcj48a2V5d29y
ZHM+PGtleXdvcmQ+QWN0aXZpdGllcyBvZiBEYWlseSBMaXZpbmcvKnBzeWNob2xvZ3k8L2tleXdv
cmQ+PGtleXdvcmQ+QWZmZWN0aXZlIFN5bXB0b21zL2NvbXBsaWNhdGlvbnMvcHN5Y2hvbG9neS8q
dGhlcmFweTwva2V5d29yZD48a2V5d29yZD5BZ2VkPC9rZXl3b3JkPjxrZXl3b3JkPkRlZXAgQnJh
aW4gU3RpbXVsYXRpb24vKm1ldGhvZHM8L2tleXdvcmQ+PGtleXdvcmQ+RmVtYWxlPC9rZXl3b3Jk
PjxrZXl3b3JkPkh1bWFuczwva2V5d29yZD48a2V5d29yZD5NYWxlPC9rZXl3b3JkPjxrZXl3b3Jk
Pk1lbnRhbCBTdGF0dXMgYW5kIERlbWVudGlhIFRlc3RzPC9rZXl3b3JkPjxrZXl3b3JkPk1pZGRs
ZSBBZ2VkPC9rZXl3b3JkPjxrZXl3b3JkPlBhcmtpbnNvbiBEaXNlYXNlL2NvbXBsaWNhdGlvbnMv
KnBzeWNob2xvZ3kvdGhlcmFweTwva2V5d29yZD48a2V5d29yZD5Qcm9zcGVjdGl2ZSBTdHVkaWVz
PC9rZXl3b3JkPjxrZXl3b3JkPlF1YWxpdHkgb2YgTGlmZS8qcHN5Y2hvbG9neTwva2V5d29yZD48
a2V5d29yZD5TdWJ0aGFsYW1pYyBOdWNsZXVzLypwaHlzaW9wYXRob2xvZ3k8L2tleXdvcmQ+PGtl
eXdvcmQ+U3VydmV5cyBhbmQgUXVlc3Rpb25uYWlyZXM8L2tleXdvcmQ+PGtleXdvcmQ+VHJlYXRt
ZW50IE91dGNvbWU8L2tleXdvcmQ+PGtleXdvcmQ+KjIwLWl0ZW0gVG9yb250byBBbGV4aXRoeW1p
YSBTY2FsZTwva2V5d29yZD48a2V5d29yZD4qYXBhdGh5PC9rZXl3b3JkPjxrZXl3b3JkPipkZWVw
IGJyYWluIHN0aW11bGF0aW9uPC9rZXl3b3JkPjxrZXl3b3JkPipub24tbW90b3Igc3ltcHRvbXM8
L2tleXdvcmQ+PGtleXdvcmQ+KnF1YWxpdHkgb2YgbGlmZTwva2V5d29yZD48L2tleXdvcmRzPjxk
YXRlcz48eWVhcj4yMDE5PC95ZWFyPjxwdWItZGF0ZXM+PGRhdGU+RmViPC9kYXRlPjwvcHViLWRh
dGVzPjwvZGF0ZXM+PGlzYm4+MTQ2OC0xMzMxIChFbGVjdHJvbmljKSYjeEQ7MTM1MS01MTAxIChM
aW5raW5nKTwvaXNibj48YWNjZXNzaW9uLW51bT4zMDEwNzA2MjwvYWNjZXNzaW9uLW51bT48dXJs
cz48cmVsYXRlZC11cmxzPjx1cmw+aHR0cHM6Ly93d3cubmNiaS5ubG0ubmloLmdvdi9wdWJtZWQv
MzAxMDcwNjI8L3VybD48L3JlbGF0ZWQtdXJscz48L3VybHM+PGVsZWN0cm9uaWMtcmVzb3VyY2Ut
bnVtPjEwLjExMTEvZW5lLjEzNzczPC9lbGVjdHJvbmljLXJlc291cmNlLW51bT48L3JlY29yZD48
L0NpdGU+PENpdGU+PEF1dGhvcj5Mb2VocmVyPC9BdXRob3I+PFllYXI+MjAyNDwvWWVhcj48UmVj
TnVtPjE3NTY8L1JlY051bT48cmVjb3JkPjxyZWMtbnVtYmVyPjE3NTY8L3JlYy1udW1iZXI+PGZv
cmVpZ24ta2V5cz48a2V5IGFwcD0iRU4iIGRiLWlkPSIyMGF0ZHNlZnB3ZHdldmU1YWEzeGUydGl2
d3B0ZXowZGQyOWEiIHRpbWVzdGFtcD0iMTcxNjkwNTU3OSI+MTc1Njwva2V5PjwvZm9yZWlnbi1r
ZXlzPjxyZWYtdHlwZSBuYW1lPSJKb3VybmFsIEFydGljbGUiPjE3PC9yZWYtdHlwZT48Y29udHJp
YnV0b3JzPjxhdXRob3JzPjxhdXRob3I+TG9laHJlciwgUC4gQS48L2F1dGhvcj48YXV0aG9yPlNj
aHVtYWNoZXIsIFcuPC9hdXRob3I+PGF1dGhvcj5Kb3N0LCBTLiBULjwvYXV0aG9yPjxhdXRob3I+
U2lsdmVyZGFsZSwgTS48L2F1dGhvcj48YXV0aG9yPlBldHJ5LVNjaG1lbHplciwgSi4gTi48L2F1
dGhvcj48YXV0aG9yPlNhdWVyYmllciwgQS48L2F1dGhvcj48YXV0aG9yPkdyb25vc3RheSwgQS48
L2F1dGhvcj48YXV0aG9yPlZpc3Nlci1WYW5kZXdhbGxlLCBWLjwvYXV0aG9yPjxhdXRob3I+Rmlu
aywgRy4gUi48L2F1dGhvcj48YXV0aG9yPkV2YW5zLCBKLjwvYXV0aG9yPjxhdXRob3I+S3JhdXNl
LCBNLjwvYXV0aG9yPjxhdXRob3I+Uml6b3MsIEEuPC9hdXRob3I+PGF1dGhvcj5BbnRvbmluaSwg
QS48L2F1dGhvcj48YXV0aG9yPkFzaGthbiwgSy48L2F1dGhvcj48YXV0aG9yPk1hcnRpbmV6LU1h
cnRpbiwgUC48L2F1dGhvcj48YXV0aG9yPkdhc2VyLCBDLjwvYXV0aG9yPjxhdXRob3I+UmF5IENo
YXVkaHVyaSwgSy48L2F1dGhvcj48YXV0aG9yPlRpbW1lcm1hbm4sIEwuPC9hdXRob3I+PGF1dGhv
cj5CYWxkZXJtYW5uLCBKLiBDLjwvYXV0aG9yPjxhdXRob3I+RGFmc2FyaSwgSC4gUy48L2F1dGhv
cj48YXV0aG9yPkV1cm9wYXIsPC9hdXRob3I+PGF1dGhvcj50aGUgSW50ZXJuYXRpb25hbCwgUGFy
a2luc29uPC9hdXRob3I+PGF1dGhvcj5Nb3ZlbWVudCBEaXNvcmRlcnMgU29jaWV0eSBOb24tTW90
b3IgUGFya2luc29uJmFwb3M7cyBEaXNlYXNlIFN0dWR5LCBHcm91cDwvYXV0aG9yPjwvYXV0aG9y
cz48L2NvbnRyaWJ1dG9ycz48YXV0aC1hZGRyZXNzPkRlcGFydG1lbnQgb2YgTmV1cm9sb2d5LCBQ
aGlsaXBwcy1Vbml2ZXJzaXR5IE1hcmJ1cmcsIE1hcmJ1cmcsIEdlcm1hbnkuIGxvZWhyZXJAc3Rh
ZmYudW5pLW1hcmJ1cmcuZGUuJiN4RDtVbml2ZXJzaXR5IG9mIENvbG9nbmUsIEZhY3VsdHkgb2Yg
TWVkaWNpbmUgYW5kIFVuaXZlcnNpdHkgSG9zcGl0YWwgQ29sb2duZSwgRGVwYXJ0bWVudCBvZiBO
ZXVyb2xvZ3ksIENvbG9nbmUsIEdlcm1hbnkuJiN4RDtVbml2ZXJzaXR5IG9mIENvbG9nbmUsIEZh
Y3VsdHkgb2YgTWVkaWNpbmUgYW5kIFVuaXZlcnNpdHkgSG9zcGl0YWwgQ29sb2duZSwgRGVwYXJ0
bWVudCBvZiBQZWRpYXRyaWNzLCBDb2xvZ25lLCBHZXJtYW55LiYjeEQ7RGVwYXJ0bWVudCBvZiBO
ZXVyb2xvZ3kgYW5kIE5ldXJvc3VyZ2VyeSwgU2FsZm9yZCBSb3lhbCBGb3VuZGF0aW9uIFRydXN0
LCBHcmVhdGVyIE1hbmNoZXN0ZXIsIFVuaXRlZCBLaW5nZG9tLiYjeEQ7TmF0aW9uYWwgUGFya2lu
c29uIEZvdW5kYXRpb24gQ2VudHJlIG9mIEV4Y2VsbGVuY2UsIEtpbmcmYXBvcztzIENvbGxlZ2Ug
SG9zcGl0YWwsIExvbmRvbiwgVW5pdGVkIEtpbmdkb20uJiN4RDtVbml2ZXJzaXR5IG9mIENvbG9n
bmUsIEZhY3VsdHkgb2YgTWVkaWNpbmUgYW5kIFVuaXZlcnNpdHkgSG9zcGl0YWwgQ29sb2duZSwg
RGVwYXJ0bWVudCBvZiBTdGVyZW90YWN0aWMgYW5kIEZ1bmN0aW9uYWwgTmV1cm9zdXJnZXJ5LCBD
b2xvZ25lLCBHZXJtYW55LiYjeEQ7Q29nbml0aXZlIE5ldXJvc2NpZW5jZSwgSW5zdGl0dXRlIG9m
IE5ldXJvc2NpZW5jZSBhbmQgTWVkaWNpbmUgKElOTS0zKSwgUmVzZWFyY2ggQ2VudGVyIEp1bGlj
aCwgSnVsaWNoLCBHZXJtYW55LiYjeEQ7RGVwYXJ0bWVudCBvZiBOZXVyb2xvZ3kgYW5kIE5ldXJv
c3VyZ2VyeSwgU2FsZm9yZCBSb3lhbCBOSFMgRm91bmRhdGlvbiBUcnVzdCwgTWFuY2hlc3RlciBB
Y2FkZW1pYyBIZWFsdGggU2NpZW5jZSBDZW50cmUsIFVuaXZlcnNpdHkgb2YgTWFuY2hlc3Rlciwg
R3JlYXRlciBNYW5jaGVzdGVyLCBVbml0ZWQgS2luZ2RvbS4mI3hEO1VuaXZlcnNpdHkgb2YgQ29s
b2duZSwgRmFjdWx0eSBvZiBNZWRpY2luZSBhbmQgVW5pdmVyc2l0eSBIb3NwaXRhbCBDb2xvZ25l
LCBEZXBhcnRtZW50IG9mIFJhZGlhdGlvbiBPbmNvbG9neSwgQ3liZXJrbmlmZSBDZW50ZXIsIENv
bG9nbmUsIEdlcm1hbnkuJiN4RDtEZXBhcnRtZW50IG9mIE5ldXJvc2NpZW5jZSwgVW5pdmVyc2l0
eSBvZiBQYWR1YSwgUGFkdWEsIEl0YWx5LiYjeEQ7RGVwYXJ0bWVudCBvZiBOZXVyb3N1cmdlcnks
IEtpbmcmYXBvcztzIENvbGxlZ2UgSG9zcGl0YWwsIExvbmRvbiwgVW5pdGVkIEtpbmdkb20uJiN4
RDtDZW50ZXIgZm9yIE5ldHdvcmtlZCBCaW9tZWRpY2FsIFJlc2VhcmNoIGluIE5ldXJvZGVnZW5l
cmF0aXZlIERpc2Vhc2VzIChDSUJFUk5FRCksIENhcmxvcyBJSUkgSW5zdGl0dXRlIG9mIEhlYWx0
aCwgTWFkcmlkLCBTcGFpbi4mI3hEO0RlcGFydG1lbnQgb2YgUHN5Y2hpYXRyeSBhbmQgUHN5Y2hv
dGhlcmFweSwgSmVuYSBVbml2ZXJzaXR5IEhvc3BpdGFsLCBKZW5hLCBHZXJtYW55LiYjeEQ7RGVw
YXJ0bWVudCBvZiBOZXVyb2xvZ3ksIEplbmEgVW5pdmVyc2l0eSBIb3NwaXRhbCwgSmVuYSwgR2Vy
bWFueS4mI3hEO0dlcm1hbiBDZW50ZXIgZm9yIE1lbnRhbCBIZWFsdGggKERaUEcpLCBTaXRlIEpl
bmEtTWFnZGVidXJnLUhhbGxlLCBHZXJtYW55LiYjeEQ7Q2VudGVyIGZvciBJbnRlcnZlbnRpb24g
YW5kIFJlc2VhcmNoIG9uIGFkYXB0aXZlIGFuZCBtYWxhZGFwdGl2ZSBicmFpbiBDaXJjdWl0cyB1
bmRlcmx5aW5nIG1lbnRhbCBoZWFsdGggKEMtSS1SLUMpLCBKZW5hLU1hZ2RlYnVyZy1IYWxsZSwg
R2VybWFueS4mI3hEO1RoZSBNYXVyaWNlIFdvaGwgQ2xpbmljYWwgTmV1cm9zY2llbmNlIEluc3Rp
dHV0ZSwgS2luZyZhcG9zO3MgQ29sbGVnZSBMb25kb24sIExvbmRvbiwgVW5pdGVkIEtpbmdkb20u
JiN4RDtEZXBhcnRtZW50IG9mIE5ldXJvbG9neSwgUGhpbGlwcHMtVW5pdmVyc2l0eSBNYXJidXJn
LCBNYXJidXJnLCBHZXJtYW55LiYjeEQ7S2xpbmlrIGZ1ciBQc3ljaGlhdHJpZSB1bmQgUHN5Y2hv
dGhlcmFwaWUsIFVuaXZlcnNpdGF0c2tsaW5pa3VtIEZyZWlidXJnLCBGcmVpYnVyZyBpbSBCcmVp
c2dhdSwgR2VybWFueS4mI3hEO1VuaXZlcnNpdHkgb2YgQ29sb2duZSwgRmFjdWx0eSBvZiBNZWRp
Y2luZSBhbmQgVW5pdmVyc2l0eSBIb3NwaXRhbCBDb2xvZ25lLCBEZXBhcnRtZW50IG9mIE5ldXJv
bG9neSwgQ29sb2duZSwgR2VybWFueS4gaGFpZGFyLmRhZnNhcmlAdWsta29lbG4uZGUuPC9hdXRo
LWFkZHJlc3M+PHRpdGxlcz48dGl0bGU+Tm8gZXZpZGVuY2UgZm9yIGFuIGFzc29jaWF0aW9uIG9m
IHZveGVsLWJhc2VkIG1vcnBob21ldHJ5IHdpdGggc2hvcnQtdGVybSBub24tbW90b3Igb3V0Y29t
ZXMgaW4gZGVlcCBicmFpbiBzdGltdWxhdGlvbiBmb3IgUGFya2luc29uJmFwb3M7cyBkaXNlYXNl
PC90aXRsZT48c2Vjb25kYXJ5LXRpdGxlPk5QSiBQYXJraW5zb25zIERpczwvc2Vjb25kYXJ5LXRp
dGxlPjxhbHQtdGl0bGU+TlBKIFBhcmtpbnNvbiZhcG9zO3MgZGlzZWFzZTwvYWx0LXRpdGxlPjwv
dGl0bGVzPjxwZXJpb2RpY2FsPjxmdWxsLXRpdGxlPk5QSiBQYXJraW5zb25zIERpczwvZnVsbC10
aXRsZT48L3BlcmlvZGljYWw+PGFsdC1wZXJpb2RpY2FsPjxmdWxsLXRpdGxlPk5waiBQYXJraW5z
b24mYXBvcztzIERpc2Vhc2U8L2Z1bGwtdGl0bGU+PC9hbHQtcGVyaW9kaWNhbD48cGFnZXM+OTE8
L3BhZ2VzPjx2b2x1bWU+MTA8L3ZvbHVtZT48bnVtYmVyPjE8L251bWJlcj48ZWRpdGlvbj4yMDI0
LzA0LzI3PC9lZGl0aW9uPjxkYXRlcz48eWVhcj4yMDI0PC95ZWFyPjxwdWItZGF0ZXM+PGRhdGU+
QXByIDI2PC9kYXRlPjwvcHViLWRhdGVzPjwvZGF0ZXM+PGlzYm4+MjM3My04MDU3IChQcmludCkm
I3hEOzIzNzMtODA1NyAoRWxlY3Ryb25pYykmI3hEOzIzNzMtODA1NyAoTGlua2luZyk8L2lzYm4+
PGFjY2Vzc2lvbi1udW0+Mzg2NzEwMTc8L2FjY2Vzc2lvbi1udW0+PHVybHM+PHJlbGF0ZWQtdXJs
cz48dXJsPmh0dHBzOi8vd3d3Lm5jYmkubmxtLm5paC5nb3YvcHVibWVkLzM4NjcxMDE3PC91cmw+
PC9yZWxhdGVkLXVybHM+PC91cmxzPjxjdXN0b20yPlBNQzExMDUzMTM3IHRoZSAmYXBvcztTdGlm
dHVuZyB6dXIgRm9yZGVydW5nIGp1bmdlciBOZXVyb3dpc3NlbnNjaGFmdGxlciZhcG9zOywgYW5k
IHRoZSBQcm9mLiBLbGF1cyBUaGllbWFubiBGb3VuZGF0aW9uIGluIHRoZSBHZXJtYW4gU29jaWV0
eSBvZiBOZXVyb2xvZ3kuIFdTIHdhcyBzdXBwb3J0ZWQgYnkgdGhlIEtvZWxuIEZvcnR1bmUgUHJv
Z3JhbS9GYWN1bHR5IG9mIE1lZGljaW5lLCBVbml2ZXJzaXR5IG9mIENvbG9nbmUsIGFuZCByZXBv
cnRzIG5vIGZpbmFuY2lhbCByZWxhdGlvbnNoaXBzIHdpdGggY29tbWVyY2lhbCBpbnRlcmVzdHMu
IFNUSiB3YXMgZnVuZGVkIGJ5IHRoZSBQcm9mLiBLbGF1cyBUaGllbWFubiBGb3VuZGF0aW9uIGFu
ZCB0aGUgQnJhbmRhdS1MYWliYWNoLUZvdW5kYXRpb24sIG91dHNpZGUgb2YgdGhlIHN1Ym1pdHRl
ZCB3b3JrLiBNUyBoYXMgcmVjZWl2ZWQgaG9ub3JhcmlhIGZyb20gQmlhbCwgQnJpdGFubmlhLCBh
bmQgTWVkdHJvbmljLiBKTlBTIGlzIGZ1bmRlZCBieSB0aGUgQ29sb2duZSBDbGluaWNpYW4gU2Np
ZW50aXN0IFByb2dyYW0gKENDU1ApL0ZhY3VsdHkgb2YgTWVkaWNpbmUvIFVuaXZlcnNpdHkgb2Yg
Q29sb2duZTsgYW5kIGJ5IHRoZSBHZXJtYW4gUmVzZWFyY2ggRm91bmRhdGlvbiAoREZHLCBGSSA3
NzMvMTUtNDY0IDEpLiBBUyByZXBvcnRzIG5vIGZpbmFuY2lhbCBkaXNjbG9zdXJlcy4gQUcgcmVw
b3J0cyBubyBmaW5hbmNpYWwgZGlzY2xvc3VyZXMuIFZWViByZXBvcnRzIGNvbXBlbnNhdGlvbiBm
b3IgY29udHJpYnV0aW9ucyB0byBhZHZpc29yeSBib2FyZHMgYW5kIGNvbmdyZXNzZXMgZm9yIE1l
ZHRyb25pYywgQm9zdG9uIFNjaWVudGlmaWMsIGFuZCBMaXZhbm92YS4gR1JGIHNlcnZlcyBhcyBh
biBlZGl0b3JpYWwgYm9hcmQgbWVtYmVyIG9mIENvcnRleCwgTmV1cm9sb2dpY2FsIFJlc2VhcmNo
IGFuZCBQcmFjdGljZSwgTmV1cm9JbWFnZTogQ2xpbmljYWwsIFplaXRzY2hyaWZ0IGZ1ciBOZXVy
b3BzeWNob2xvZ2llLCBER05ldXJvbG9naWUsIGFuZCBJbmZvIE5ldXJvbG9naWUgJmFtcDsgUHN5
Y2hpYXRyaWU7IHJlY2VpdmVzIHJveWFsdGllcyBmcm9tIHRoZSBwdWJsaWNhdGlvbiBvZiB0aGUg
Ym9va3MgRnVua3Rpb25lbGxlIE1SVCBpbiBQc3ljaGlhdHJpZSB1bmQgTmV1cm9sb2dpZSwgTmV1
cm9sb2dpc2NoZSBEaWZmZXJlbnRpYWxkaWFnbm9zZSwgYW5kIFNPUCBOZXVyb2xvZ2llOyByZWNl
aXZlcyByb3lhbHRpZXMgZnJvbSB0aGUgcHVibGljYXRpb24gb2YgdGhlIG5ldXJvcHN5Y2hvbG9n
aWNhbCB0ZXN0cyBLQVMgYW5kIEtvcHBzOyByZWNlaXZlZCBob25vcmFyaWEgZm9yIHNwZWFraW5n
IGVuZ2FnZW1lbnRzIGZyb20gRGV1dHNjaGUgR2VzZWxsc2NoYWZ0IGZ1ciBOZXVyb2xvZ2llIChE
R04pIGFuZCBGb3J1bSBmdXIgbWVkaXppbmlzY2hlIEZvcnRiaWxkdW5nIEZvbUYgR21iSC4gSkUg
cmVwb3J0cyBubyBmaW5hbmNpYWwgZGlzY2xvc3VyZXMuIE1LIHdhcyBmdW5kZWQgYnkgdGhlIEtv
ZWxuIEZvcnR1bmUgcHJvZ3JhbSBvZiB0aGUgTWVkaWNhbCBGYWN1bHR5IG9mIHRoZSBVbml2ZXJz
aXR5IG9mIENvbG9nbmUgYW5kIHJlcG9ydHMgbm8gZmluYW5jaWFsIHJlbGF0aW9uc2hpcHMgd2l0
aCBjb21tZXJjaWFsIGludGVyZXN0cy4gQVIgcmVjZWl2ZWQgZnVuZGluZyBmcm9tIHRoZSBOYXRp
b25hbCBJbnN0aXR1dGUgZm9yIEhlYWx0aCBhbmQgQ2FyZSBSZXNlYXJjaCAoTklIUiksIHRoZSBD
bGluaWNhbCBSZXNlYXJjaCBOZXR3b3JrIChDUk4pIGluIFNvdXRoIExvbmRvbiwgYW5kIGdyYW50
IGZ1bmRpbmcgZnJvbSB0aGUgSW50ZXJuYXRpb25hbCBQYXJraW5zb24gYW5kIE1vdmVtZW50IERp
c29yZGVycyBTb2NpZXR5IChNRFMpLiBBQSByZWNlaXZlZCBjb21wZW5zYXRpb24gZm9yIGNvbnN1
bHRhbmN5IGFuZCBzcGVha2VyLXJlbGF0ZWQgYWN0aXZpdGllcyBmcm9tIFVDQiwgQm9laHJpbmdl
ci1JbmdlbGhlaW0sIEV2ZXIgUGhhcm1hLCBHZW5lcmFsIEVsZWN0cmljLCBCcml0YW5uaWEsIEFi
YlZpZSwgS3lvd2EgS2lyaW4sIFphbWJvbiwgQmlhbCwgVGhlcmF2YW5jZSBCaW9waGFybWEsIEph
enogUGhhcm1hY2V1dGljYWxzLCBSb2NoZSwgYW5kIE1lZHNjYXBlLiBIZSByZWNlaXZlcyByZXNl
YXJjaCBzdXBwb3J0IGZyb20gQmlhbCwgTHVuZGJlY2ssIFJvY2hlLCBBbmdlbGluaSBQaGFybWFj
ZXV0aWNhbHMsIEhvcml6b24gMjAyMCBHcmFudCA4MjU3ODUsIEhvcml6b24gMjAyMCBHcmFudCAx
MDEwMTY5MDIsIE1pbmlzdHJ5IG9mIEVkdWNhdGlvbiBVbml2ZXJzaXR5IGFuZCBSZXNlYXJjaCAo
TUlVUikgR3JhbnQgQVJTMDFfMDEwODEsIENhcmlwYXJvIEZvdW5kYXRpb24sIE1vdmVtZW50IERp
c29yZGVycyBTb2NpZXR5IGZvciBOTVMgU2NhbGUgdmFsaWRhdGlvbi4gSGUgc2VydmVzIGFzIGEg
Y29uc3VsdGFudCBmb3IgQm9laHJpbmdlci1JbmdlbGhlaW0gZm9yIGxlZ2FsIGNhc2VzIG9uIHBh
dGhvbG9naWNhbCBnYW1ibGluZy4gS0EgaGFzIHJlY2VpdmVkIGhvbm9yYXJpYSBmb3IgZWR1Y2F0
aW9uYWwgbWVldGluZ3MsIHRyYXZlbCwgYW5kIGNvbnN1bHRhbmN5IGZyb20gTWVkdHJvbmljLCBT
dC4gSnVkZSBNZWRpY2FsIGFuZCBCb3N0b24gU2NpZW50aWZpYy4gUE1NIHJlY2VpdmVkIGhvbm9y
YXJpYSBmcm9tIHRoZSBJbnRlcm5hdGlvbmFsIFBhcmtpbnNvbiBhbmQgTW92ZW1lbnQgRGlzb3Jk
ZXIgU29jaWV0eSAoSVBNRFMpIGZvciB0aGUgbWFuYWdlbWVudCBvZiB0aGUgQ2xpbmljYWwgT3V0
Y29tZSBBc3Nlc3NtZW50IFByb2dyYW0uIENHIHJlcG9ydHMgbm8gZmluYW5jaWFsIGRpc2Nsb3N1
cmVzLiBLUkMgcmVjZWl2ZWQgZ3JhbnRzIChJSVQpIGZyb20gQnJpdGFubmlhIFBoYXJtYWNldXRp
Y2FscywgQWJiVmllLCBVQ0IsIEdLQywgRVUgSG9yaXpvbiAyMDIwLCBQYXJraW5zb24mYXBvcztz
IFVLLCBOSUhSLCBQYXJraW5zb24mYXBvcztzIEZvdW5kYXRpb24sIFdlbGxjb21lIFRydXN0LCBL
aXJieSBMYWluZyBGb3VuZGF0aW9uLCBNUkM7IHJveWFsdGllcyBvciBsaWNlbnNlcyBmcm9tIE94
Zm9yZCAoYm9vayksIENhbWJyaWRnZSBwdWJsaXNoZXJzIChib29rKSwgTUFQSSBpbnN0aXR1dGUg
KEtQUFMsIFBEU1MgMik7IGNvbnN1bHRpbmcgZmVlcywgc3VwcG9ydCBmb3IgYXR0ZW5kaW5nIG1l
ZXRpbmdzIG9yIHRyYXZlbCwgYW5kIHBhcnRpY2lwYXRlZCBvbiBkYXRhIHNhZmV0eSBtb25pdG9y
aW5nIGJvYXJkIG9yIGFkdmlzb3J5IGJvYXJkIGZvciBBYmJWaWUsIFVDQiwgR0tDLCBCaWFsLCBD
eW5hcHN1cywgTG9ic29yLCBTdGFkYSwgWmFtYm9uLCBQcm9maWxlIFBoYXJtYSwgU3lub3Zpb24s
IFJvY2hlLCBUaGVyZXZhbmNlLCBTY2lvbiwgQnJpdGFubmlhLCBBY2FkaWEsIDREIFBoYXJtYSwg
YW5kIE1lZHRyb25pYzsgYW5kIHNlcnZlZCBhcyBhIGNvbW1pdHRlZSBjaGFpciBmb3IgTURTICh1
bnBhaWQpIGFuZCBFQU4gKHVucGFpZCkuIExUIHJlY2VpdmVkIHBheW1lbnRzIGFzIGEgY29uc3Vs
dGFudCBmb3IgTWVkdHJvbmljIEluYy4gYW5kIEJvc3RvbiBTY2llbnRpZmljIGFuZCByZWNlaXZl
ZCBob25vcmFyaWEgYXMgYSBzcGVha2VyIG9uIHN5bXBvc2lhIHNwb25zb3JlZCBieSBCaWFsLCBa
YW1ib24gUGhhcm1hLCBVQ0IgU2Nod2FyeiBQaGFybWEsIERlc2l0aW4gUGhhcm1hLCBNZWR0cm9u
aWMsIEJvc3RvbiBTY2llbnRpZmljLCBhbmQgQWJib3R0LiBUaGUgaW5zdGl0dXRpb24gb2YgTFQs
IG5vdCBMVCBwZXJzb25hbGx5LCByZWNlaXZlZCBmdW5kaW5nIGZyb20gdGhlIEdlcm1hbiBSZXNl
YXJjaCBGb3VuZGF0aW9uLCB0aGUgR2VybWFuIE1pbmlzdHJ5IG9mIEVkdWNhdGlvbiBhbmQgUmVz
ZWFyY2gsIGFuZCBEZXV0c2NoZSBQYXJraW5zb24gVmVyZWluaWd1bmcuIEpDQiBpcyBmdW5kZWQg
YnkgRWxzZSBLcm9lbmVyLUZyZXNlbml1cy1TdGlmdHVuZyAoMjAyMl9FS0VTLjIzKSBhbmQgcmVj
ZWl2ZXMgZnVuZGluZyBmcm9tIHRoZSBHZXJtYW4gUmVzZWFyY2ggRm91bmRhdGlvbiAoUHJvamVj
dCBJRCA0MzE1NDkwMjktQzA3KS4gSFNEIHdhcyBmdW5kZWQgYnkgdGhlIEVVIEpvaW50IFByb2dy
YW0gLSBOZXVyb2RlZ2VuZXJhdGl2ZSBEaXNlYXNlIFJlc2VhcmNoIChKUE5EKSwgdGhlIFByb2Yu
IEtsYXVzIFRoaWVtYW5uIEZvdW5kYXRpb24gaW4gdGhlIEdlcm1hbiBTb2NpZXR5IG9mIE5ldXJv
bG9neSwgdGhlIEZlbGdlbmhhdWVyIEZvdW5kYXRpb24sIHRoZSBLb2VsbiBGb3J0dW5lIHByb2dy
YW0gb2YgdGhlIE1lZGljYWwgRmFjdWx0eSBvZiB0aGUgVW5pdmVyc2l0eSBvZiBDb2xvZ25lIGFu
ZCBoYXMgcmVjZWl2ZWQgaG9ub3JhcmlhIGJ5IEV2ZXJwaGFybWEsIEt5b3dhIEtpcmluLCBCaWFs
LCBPcnVlbiwgYW5kIFN0YWRhcGhhcm0uPC9jdXN0b20yPjxlbGVjdHJvbmljLXJlc291cmNlLW51
bT4xMC4xMDM4L3M0MTUzMS0wMjQtMDA2OTUtMTwvZWxlY3Ryb25pYy1yZXNvdXJjZS1udW0+PHJl
bW90ZS1kYXRhYmFzZS1wcm92aWRlcj5OTE08L3JlbW90ZS1kYXRhYmFzZS1wcm92aWRlcj48bGFu
Z3VhZ2U+ZW5nPC9sYW5ndWFnZT48L3JlY29yZD48L0NpdGU+PENpdGU+PEF1dGhvcj5TYXVlcmJp
ZXI8L0F1dGhvcj48WWVhcj4yMDIyPC9ZZWFyPjxSZWNOdW0+MTUyOTwvUmVjTnVtPjxyZWNvcmQ+
PHJlYy1udW1iZXI+MTUyOTwvcmVjLW51bWJlcj48Zm9yZWlnbi1rZXlzPjxrZXkgYXBwPSJFTiIg
ZGItaWQ9IjIwYXRkc2VmcHdkd2V2ZTVhYTN4ZTJ0aXZ3cHRlejBkZDI5YSIgdGltZXN0YW1wPSIx
Njc5NTc2NzgyIj4xNTI5PC9rZXk+PC9mb3JlaWduLWtleXM+PHJlZi10eXBlIG5hbWU9IkpvdXJu
YWwgQXJ0aWNsZSI+MTc8L3JlZi10eXBlPjxjb250cmlidXRvcnM+PGF1dGhvcnM+PGF1dGhvcj5T
YXVlcmJpZXIsIEEuPC9hdXRob3I+PGF1dGhvcj5CYWNob24sIFAuPC9hdXRob3I+PGF1dGhvcj5B
bWJyb3NpbywgTC48L2F1dGhvcj48YXV0aG9yPkxvZWhyZXIsIFAuIEEuPC9hdXRob3I+PGF1dGhv
cj5SaXpvcywgQS48L2F1dGhvcj48YXV0aG9yPkpvc3QsIFMuIFQuPC9hdXRob3I+PGF1dGhvcj5H
cm9ub3N0YXksIEEuPC9hdXRob3I+PGF1dGhvcj5Lb25pdHNpb3RpLCBBLjwvYXV0aG9yPjxhdXRo
b3I+QmFyYmUsIE0uIFQuPC9hdXRob3I+PGF1dGhvcj5GaW5rLCBHLiBSLjwvYXV0aG9yPjxhdXRo
b3I+QXNoa2FuLCBLLjwvYXV0aG9yPjxhdXRob3I+Tmltc2t5LCBDLjwvYXV0aG9yPjxhdXRob3I+
Vmlzc2VyLVZhbmRld2FsbGUsIFYuPC9hdXRob3I+PGF1dGhvcj5DaGF1ZGh1cmksIEsuIFIuPC9h
dXRob3I+PGF1dGhvcj5UaW1tZXJtYW5uLCBMLjwvYXV0aG9yPjxhdXRob3I+TWFydGluZXotTWFy
dGluLCBQLjwvYXV0aG9yPjxhdXRob3I+RGFmc2FyaSwgSC4gUy48L2F1dGhvcj48YXV0aG9yPkV1
cm9wYXIsPC9hdXRob3I+PGF1dGhvcj50aGUgSW50ZXJuYXRpb25hbCwgUGFya2luc29uPC9hdXRo
b3I+PGF1dGhvcj5Nb3ZlbWVudCBEaXNvcmRlcnMgU29jaWV0eSBOb24tTW90b3IgUGFya2luc29u
JmFwb3M7cyBEaXNlYXNlIFN0dWR5LCBHcm91cDwvYXV0aG9yPjwvYXV0aG9ycz48L2NvbnRyaWJ1
dG9ycz48YXV0aC1hZGRyZXNzPlVuaXZlcnNpdHkgb2YgQ29sb2duZSwgRmFjdWx0eSBvZiBNZWRp
Y2luZSBhbmQgVW5pdmVyc2l0eSBIb3NwaXRhbCBDb2xvZ25lLCBEZXBhcnRtZW50IG9mIE5ldXJv
bG9neSwgQ29sb2duZSwgR2VybWFueS4mI3hEO0luc3RpdHV0ZSBvZiBQc3ljaGlhdHJ5LCBQc3lj
aG9sb2d5IGFuZCBOZXVyb3NjaWVuY2UsIEtpbmcmYXBvcztzIENvbGxlZ2UgTG9uZG9uLCBMb25k
b24sIFVuaXRlZCBLaW5nZG9tLiYjeEQ7TklIUiBBcHBsaWVkIFJlc2VhcmNoIENvbGxhYm9yYXRp
b24gV2Vzc2V4LCBTY2hvb2wgb2YgSGVhbHRoIFNjaWVuY2VzLCBVbml2ZXJzaXR5IG9mIFNvdXRo
YW1wdG9uLCBVbml0ZWQgS2luZ2RvbS4mI3hEO0RlcGFydG1lbnQgb2YgTmV1cm9sb2d5LCBVbml2
ZXJzaXR5IEhvc3BpdGFsIEdpZXNzZW4gYW5kIE1hcmJ1cmcsIENhbXB1cyBNYXJidXJnLCBNYXJi
dXJnLCBHZXJtYW55LiYjeEQ7UGFya2luc29uIEZvdW5kYXRpb24gSW50ZXJuYXRpb25hbCBDZW50
cmUgb2YgRXhjZWxsZW5jZSwgS2luZyZhcG9zO3MgQ29sbGVnZSBIb3NwaXRhbCwgTG9uZG9uLCBV
bml0ZWQgS2luZ2RvbS4mI3hEO0NvZ25pdGl2ZSBOZXVyb3NjaWVuY2UsIEluc3RpdHV0ZSBvZiBO
ZXVyb3NjaWVuY2UgYW5kIE1lZGljaW5lIChJTk0tMyksIFJlc2VhcmNoIENlbnRyZSBKdWxpY2gs
IEp1bGljaCwgR2VybWFueS4mI3hEO0RlcGFydG1lbnQgb2YgTmV1cm9zdXJnZXJ5LCBVbml2ZXJz
aXR5IE1hcmJ1cmcsIE1hcmJ1cmcsIEdlcm1hbnkuJiN4RDtVbml2ZXJzaXR5IG9mIENvbG9nbmUs
IEZhY3VsdHkgb2YgTWVkaWNpbmUgYW5kIFVuaXZlcnNpdHkgSG9zcGl0YWwgQ29sb2duZSwgRGVw
YXJ0bWVudCBvZiBTdGVyZW90YWN0aWMgYW5kIEZ1bmN0aW9uYWwgTmV1cm9zdXJnZXJ5LCBDb2xv
Z25lLCBHZXJtYW55LiYjeEQ7TklIUiBNZW50YWwgSGVhbHRoIEJpb21lZGljYWwgUmVzZWFyY2gg
Q2VudHJlIGFuZCBEZW1lbnRpYSBCaW9tZWRpY2FsIFJlc2VhcmNoIFVuaXQsIFNvdXRoIExvbmRv
biBhbmQgTWF1ZHNsZXkgTkhTIEZvdW5kYXRpb24gVHJ1c3QgYW5kIEtpbmcmYXBvcztzIENvbGxl
Z2UgTG9uZG9uLiYjeEQ7Q2VudGVyIGZvciBOZXR3b3JrZWQgQmlvbWVkaWNhbCBSZXNlYXJjaCBp
biBOZXVyb2RlZ2VuZXJhdGl2ZSBEaXNlYXNlcyAoQ0lCRVJORUQpLCBDYXJsb3MgSUlJIEluc3Rp
dHV0ZSBvZiBIZWFsdGgsIE1hZHJpZCwgU3BhaW4uPC9hdXRoLWFkZHJlc3M+PHRpdGxlcz48dGl0
bGU+VGhlIE5ldyBTYXRpc2ZhY3Rpb24gd2l0aCBMaWZlIGFuZCBUcmVhdG1lbnQgU2NhbGUgKFNM
VFMtNykgaW4gUGF0aWVudHMgd2l0aCBQYXJraW5zb24mYXBvcztzIERpc2Vhc2U8L3RpdGxlPjxz
ZWNvbmRhcnktdGl0bGU+SiBQYXJraW5zb25zIERpczwvc2Vjb25kYXJ5LXRpdGxlPjxhbHQtdGl0
bGU+SiBQYXJraW5zb25zIERpczwvYWx0LXRpdGxlPjwvdGl0bGVzPjxwZXJpb2RpY2FsPjxmdWxs
LXRpdGxlPkogUGFya2luc29ucyBEaXM8L2Z1bGwtdGl0bGU+PGFiYnItMT5Kb3VybmFsIG9mIFBh
cmtpbnNvbiZhcG9zO3MgZGlzZWFzZTwvYWJici0xPjwvcGVyaW9kaWNhbD48YWx0LXBlcmlvZGlj
YWw+PGZ1bGwtdGl0bGU+SiBQYXJraW5zb25zIERpczwvZnVsbC10aXRsZT48YWJici0xPkpvdXJu
YWwgb2YgUGFya2luc29uJmFwb3M7cyBkaXNlYXNlPC9hYmJyLTE+PC9hbHQtcGVyaW9kaWNhbD48
cGFnZXM+NDUzLTQ2NDwvcGFnZXM+PHZvbHVtZT4xMjwvdm9sdW1lPjxudW1iZXI+MTwvbnVtYmVy
PjxlZGl0aW9uPjIwMjEvMTEvMDI8L2VkaXRpb24+PGtleXdvcmRzPjxrZXl3b3JkPkNyb3NzLVNl
Y3Rpb25hbCBTdHVkaWVzPC9rZXl3b3JkPjxrZXl3b3JkPkh1bWFuczwva2V5d29yZD48a2V5d29y
ZD4qUGFya2luc29uIERpc2Vhc2UvY29tcGxpY2F0aW9ucy9kaWFnbm9zaXMvdGhlcmFweTwva2V5
d29yZD48a2V5d29yZD5QYXRpZW50IFNhdGlzZmFjdGlvbjwva2V5d29yZD48a2V5d29yZD5QZXJz
b25hbCBTYXRpc2ZhY3Rpb248L2tleXdvcmQ+PGtleXdvcmQ+UHN5Y2hvbWV0cmljczwva2V5d29y
ZD48a2V5d29yZD5RdWFsaXR5IG9mIExpZmU8L2tleXdvcmQ+PGtleXdvcmQ+UmVwcm9kdWNpYmls
aXR5IG9mIFJlc3VsdHM8L2tleXdvcmQ+PGtleXdvcmQ+U3VydmV5cyBhbmQgUXVlc3Rpb25uYWly
ZXM8L2tleXdvcmQ+PGtleXdvcmQ+Tm9uLW1vdG9yIHN5bXB0b21zPC9rZXl3b3JkPjxrZXl3b3Jk
PnBhdGllbnQtcmVwb3J0ZWQgb3V0Y29tZXM8L2tleXdvcmQ+PGtleXdvcmQ+c2F0aXNmYWN0aW9u
IHdpdGggbGlmZTwva2V5d29yZD48a2V5d29yZD5zYXRpc2ZhY3Rpb24gd2l0aCB0cmVhdG1lbnQ8
L2tleXdvcmQ+PC9rZXl3b3Jkcz48ZGF0ZXM+PHllYXI+MjAyMjwveWVhcj48L2RhdGVzPjxpc2Ju
PjE4NzctNzE4WCAoRWxlY3Ryb25pYykmI3hEOzE4NzctNzE3MSAoTGlua2luZyk8L2lzYm4+PGFj
Y2Vzc2lvbi1udW0+MzQ3MTk1MDk8L2FjY2Vzc2lvbi1udW0+PHVybHM+PHJlbGF0ZWQtdXJscz48
dXJsPmh0dHBzOi8vd3d3Lm5jYmkubmxtLm5paC5nb3YvcHVibWVkLzM0NzE5NTA5PC91cmw+PC9y
ZWxhdGVkLXVybHM+PC91cmxzPjxlbGVjdHJvbmljLXJlc291cmNlLW51bT4xMC4zMjMzL0pQRC0y
MTI4MjM8L2VsZWN0cm9uaWMtcmVzb3VyY2UtbnVtPjxyZW1vdGUtZGF0YWJhc2UtcHJvdmlkZXI+
TkxNPC9yZW1vdGUtZGF0YWJhc2UtcHJvdmlkZXI+PGxhbmd1YWdlPmVuZzwvbGFuZ3VhZ2U+PC9y
ZWNvcmQ+PC9DaXRlPjwvRW5kTm90ZT5=
</w:fldData>
        </w:fldChar>
      </w:r>
      <w:r w:rsidR="00A242F8" w:rsidRPr="00522DE5">
        <w:rPr>
          <w:vertAlign w:val="superscript"/>
        </w:rPr>
        <w:instrText xml:space="preserve"> ADDIN EN.CITE </w:instrText>
      </w:r>
      <w:r w:rsidR="00A242F8" w:rsidRPr="00522DE5">
        <w:rPr>
          <w:vertAlign w:val="superscript"/>
        </w:rPr>
        <w:fldChar w:fldCharType="begin">
          <w:fldData xml:space="preserve">PEVuZE5vdGU+PENpdGU+PEF1dGhvcj5Fc3BheTwvQXV0aG9yPjxZZWFyPjIwMTA8L1llYXI+PFJl
Y051bT43MTY8L1JlY051bT48RGlzcGxheVRleHQ+PHN0eWxlIGZhY2U9InN1cGVyc2NyaXB0Ij4z
My0zNjwvc3R5bGU+PC9EaXNwbGF5VGV4dD48cmVjb3JkPjxyZWMtbnVtYmVyPjcxNjwvcmVjLW51
bWJlcj48Zm9yZWlnbi1rZXlzPjxrZXkgYXBwPSJFTiIgZGItaWQ9IjIwYXRkc2VmcHdkd2V2ZTVh
YTN4ZTJ0aXZ3cHRlejBkZDI5YSIgdGltZXN0YW1wPSIxNDkyNjg4MDI2Ij43MTY8L2tleT48L2Zv
cmVpZ24ta2V5cz48cmVmLXR5cGUgbmFtZT0iSm91cm5hbCBBcnRpY2xlIj4xNzwvcmVmLXR5cGU+
PGNvbnRyaWJ1dG9ycz48YXV0aG9ycz48YXV0aG9yPkVzcGF5LCBBLiBKLjwvYXV0aG9yPjxhdXRo
b3I+VmF1Z2hhbiwgSi4gRS48L2F1dGhvcj48YXV0aG9yPk1hcnJhcywgQy48L2F1dGhvcj48YXV0
aG9yPkZvd2xlciwgUi48L2F1dGhvcj48YXV0aG9yPkVja21hbiwgTS4gSC48L2F1dGhvcj48L2F1
dGhvcnM+PC9jb250cmlidXRvcnM+PGF1dGgtYWRkcmVzcz5EZXBhcnRtZW50IG9mIE5ldXJvbG9n
eSwgTW92ZW1lbnQgRGlzb3JkZXJzIENlbnRlciwgVGhlIE5ldXJvc2NpZW5jZSBJbnN0aXR1dGUs
IFVuaXZlcnNpdHkgb2YgQ2luY2lubmF0aSwgQ2luY2lubmF0aSwgT2hpbyA0NTI2Ny0wNTI1LCBV
U0EuIGFsYmVydG8uZXNwYXlAdWMuZWR1PC9hdXRoLWFkZHJlc3M+PHRpdGxlcz48dGl0bGU+RWFy
bHkgdmVyc3VzIGRlbGF5ZWQgYmlsYXRlcmFsIHN1YnRoYWxhbWljIGRlZXAgYnJhaW4gc3RpbXVs
YXRpb24gZm9yIHBhcmtpbnNvbiZhcG9zO3MgZGlzZWFzZTogYSBkZWNpc2lvbiBhbmFseXNpczwv
dGl0bGU+PHNlY29uZGFyeS10aXRsZT5Nb3YgRGlzb3JkPC9zZWNvbmRhcnktdGl0bGU+PGFsdC10
aXRsZT5Nb3ZlbWVudCBkaXNvcmRlcnMgOiBvZmZpY2lhbCBqb3VybmFsIG9mIHRoZSBNb3ZlbWVu
dCBEaXNvcmRlciBTb2NpZXR5PC9hbHQtdGl0bGU+PC90aXRsZXM+PHBlcmlvZGljYWw+PGZ1bGwt
dGl0bGU+TW92IERpc29yZDwvZnVsbC10aXRsZT48L3BlcmlvZGljYWw+PGFsdC1wZXJpb2RpY2Fs
PjxmdWxsLXRpdGxlPk1vdmVtZW50IGRpc29yZGVycyA6IG9mZmljaWFsIGpvdXJuYWwgb2YgdGhl
IE1vdmVtZW50IERpc29yZGVyIFNvY2lldHk8L2Z1bGwtdGl0bGU+PC9hbHQtcGVyaW9kaWNhbD48
cGFnZXM+MTQ1Ni02MzwvcGFnZXM+PHZvbHVtZT4yNTwvdm9sdW1lPjxudW1iZXI+MTA8L251bWJl
cj48ZWRpdGlvbj4yMDEwLzA3LzE2PC9lZGl0aW9uPjxrZXl3b3Jkcz48a2V5d29yZD5BZ2VkPC9r
ZXl3b3JkPjxrZXl3b3JkPkFudGlwYXJraW5zb24gQWdlbnRzL3RoZXJhcGV1dGljIHVzZTwva2V5
d29yZD48a2V5d29yZD5Db2duaXRpb24gRGlzb3JkZXJzL2V0aW9sb2d5L3BzeWNob2xvZ3k8L2tl
eXdvcmQ+PGtleXdvcmQ+KkRlY2lzaW9uIFN1cHBvcnQgVGVjaG5pcXVlczwva2V5d29yZD48a2V5
d29yZD5EZWVwIEJyYWluIFN0aW11bGF0aW9uLyptZXRob2RzPC9rZXl3b3JkPjxrZXl3b3JkPkZl
bWFsZTwva2V5d29yZD48a2V5d29yZD5IdW1hbnM8L2tleXdvcmQ+PGtleXdvcmQ+TWFsZTwva2V5
d29yZD48a2V5d29yZD5NYXJrb3YgQ2hhaW5zPC9rZXl3b3JkPjxrZXl3b3JkPk1pZGRsZSBBZ2Vk
PC9rZXl3b3JkPjxrZXl3b3JkPlBhcmtpbnNvbiBEaXNlYXNlL2NvbXBsaWNhdGlvbnMvcHN5Y2hv
bG9neS8qdGhlcmFweTwva2V5d29yZD48a2V5d29yZD5RdWFsaXR5IG9mIExpZmU8L2tleXdvcmQ+
PGtleXdvcmQ+U3VidGhhbGFtaWMgTnVjbGV1cy8qcGh5c2lvbG9neTwva2V5d29yZD48a2V5d29y
ZD5UaW1lIEZhY3RvcnM8L2tleXdvcmQ+PGtleXdvcmQ+VHJlYXRtZW50IE91dGNvbWU8L2tleXdv
cmQ+PC9rZXl3b3Jkcz48ZGF0ZXM+PHllYXI+MjAxMDwveWVhcj48cHViLWRhdGVzPjxkYXRlPkp1
bCAzMDwvZGF0ZT48L3B1Yi1kYXRlcz48L2RhdGVzPjxpc2JuPjE1MzEtODI1NyAoRWxlY3Ryb25p
YykmI3hEOzA4ODUtMzE4NSAoTGlua2luZyk8L2lzYm4+PGFjY2Vzc2lvbi1udW0+MjA2MjkxNTA8
L2FjY2Vzc2lvbi1udW0+PHdvcmstdHlwZT5SZXNlYXJjaCBTdXBwb3J0LCBOLkkuSC4sIEV4dHJh
bXVyYWwmI3hEO1Jlc2VhcmNoIFN1cHBvcnQsIE5vbi1VLlMuIEdvdiZhcG9zO3Q8L3dvcmstdHlw
ZT48dXJscz48cmVsYXRlZC11cmxzPjx1cmw+aHR0cDovL3d3dy5uY2JpLm5sbS5uaWguZ292L3B1
Ym1lZC8yMDYyOTE1MDwvdXJsPjwvcmVsYXRlZC11cmxzPjwvdXJscz48ZWxlY3Ryb25pYy1yZXNv
dXJjZS1udW0+MTAuMTAwMi9tZHMuMjMxMTE8L2VsZWN0cm9uaWMtcmVzb3VyY2UtbnVtPjxsYW5n
dWFnZT5lbmc8L2xhbmd1YWdlPjwvcmVjb3JkPjwvQ2l0ZT48Q2l0ZT48QXV0aG9yPkRhZnNhcmk8
L0F1dGhvcj48WWVhcj4yMDE5PC9ZZWFyPjxSZWNOdW0+MTExOTwvUmVjTnVtPjxyZWNvcmQ+PHJl
Yy1udW1iZXI+MTExOTwvcmVjLW51bWJlcj48Zm9yZWlnbi1rZXlzPjxrZXkgYXBwPSJFTiIgZGIt
aWQ9IjIwYXRkc2VmcHdkd2V2ZTVhYTN4ZTJ0aXZ3cHRlejBkZDI5YSIgdGltZXN0YW1wPSIxNTY2
MTI2MDgwIj4xMTE5PC9rZXk+PC9mb3JlaWduLWtleXM+PHJlZi10eXBlIG5hbWU9IkpvdXJuYWwg
QXJ0aWNsZSI+MTc8L3JlZi10eXBlPjxjb250cmlidXRvcnM+PGF1dGhvcnM+PGF1dGhvcj5EYWZz
YXJpLCBILiBTLjwvYXV0aG9yPjxhdXRob3I+UmF5LUNoYXVkaHVyaSwgSy48L2F1dGhvcj48YXV0
aG9yPk1haGxzdGVkdCwgUC48L2F1dGhvcj48YXV0aG9yPlNhY2hzZSwgTC48L2F1dGhvcj48YXV0
aG9yPlN0ZWZmZW4sIEouIEsuPC9hdXRob3I+PGF1dGhvcj5QZXRyeS1TY2htZWx6ZXIsIEouIE4u
PC9hdXRob3I+PGF1dGhvcj5EZW1iZWssIFQuIEEuPC9hdXRob3I+PGF1dGhvcj5SZWtlciwgUC48
L2F1dGhvcj48YXV0aG9yPkJhcmJlLCBNLiBULjwvYXV0aG9yPjxhdXRob3I+Vmlzc2VyLVZhbmRl
d2FsbGUsIFYuPC9hdXRob3I+PGF1dGhvcj5GaW5rLCBHLiBSLjwvYXV0aG9yPjxhdXRob3I+VGlt
bWVybWFubiwgTC48L2F1dGhvcj48L2F1dGhvcnM+PC9jb250cmlidXRvcnM+PGF1dGgtYWRkcmVz
cz5EZXBhcnRtZW50IG9mIE5ldXJvbG9neSwgVW5pdmVyc2l0eSBIb3NwaXRhbCBDb2xvZ25lLCBD
b2xvZ25lLCBHZXJtYW55LiYjeEQ7TmF0aW9uYWwgUGFya2luc29uIEZvdW5kYXRpb24gQ2VudHJl
IG9mIEV4Y2VsbGVuY2UsIEtpbmcmYXBvcztzIENvbGxlZ2UgSG9zcGl0YWwsIExvbmRvbiwgVUsu
JiN4RDtEZXBhcnRtZW50IG9mIFN0ZXJlb3RheHkgYW5kIEZ1bmN0aW9uYWwgTmV1cm9zdXJnZXJ5
LCBVbml2ZXJzaXR5IEhvc3BpdGFsIENvbG9nbmUsIENvbG9nbmUuJiN4RDtDb2duaXRpdmUgTmV1
cm9zY2llbmNlIEluc3RpdHV0ZSBvZiBOZXVyb3NjaWVuY2UgYW5kIE1lZGljaW5lIChJTk0tMyks
IFJlc2VhcmNoIENlbnRyZSBKdWxpY2gsIEp1bGljaCwgR2VybWFueS4mI3hEO0RlcGFydG1lbnQg
b2YgTmV1cm9sb2d5LCBVbml2ZXJzaXR5IEhvc3BpdGFsIEdpZXNzZW4gYW5kIE1hcmJ1cmcsIENh
bXB1cyBNYXJidXJnLCBHZXJtYW55LjwvYXV0aC1hZGRyZXNzPjx0aXRsZXM+PHRpdGxlPkJlbmVm
aWNpYWwgZWZmZWN0cyBvZiBiaWxhdGVyYWwgc3VidGhhbGFtaWMgc3RpbXVsYXRpb24gb24gYWxl
eGl0aHltaWEgaW4gUGFya2luc29uJmFwb3M7cyBkaXNlYXNlPC90aXRsZT48c2Vjb25kYXJ5LXRp
dGxlPkV1ciBKIE5ldXJvbDwvc2Vjb25kYXJ5LXRpdGxlPjwvdGl0bGVzPjxwZXJpb2RpY2FsPjxm
dWxsLXRpdGxlPkV1ciBKIE5ldXJvbDwvZnVsbC10aXRsZT48L3BlcmlvZGljYWw+PHBhZ2VzPjIy
Mi1lMTc8L3BhZ2VzPjx2b2x1bWU+MjY8L3ZvbHVtZT48bnVtYmVyPjI8L251bWJlcj48a2V5d29y
ZHM+PGtleXdvcmQ+QWN0aXZpdGllcyBvZiBEYWlseSBMaXZpbmcvKnBzeWNob2xvZ3k8L2tleXdv
cmQ+PGtleXdvcmQ+QWZmZWN0aXZlIFN5bXB0b21zL2NvbXBsaWNhdGlvbnMvcHN5Y2hvbG9neS8q
dGhlcmFweTwva2V5d29yZD48a2V5d29yZD5BZ2VkPC9rZXl3b3JkPjxrZXl3b3JkPkRlZXAgQnJh
aW4gU3RpbXVsYXRpb24vKm1ldGhvZHM8L2tleXdvcmQ+PGtleXdvcmQ+RmVtYWxlPC9rZXl3b3Jk
PjxrZXl3b3JkPkh1bWFuczwva2V5d29yZD48a2V5d29yZD5NYWxlPC9rZXl3b3JkPjxrZXl3b3Jk
Pk1lbnRhbCBTdGF0dXMgYW5kIERlbWVudGlhIFRlc3RzPC9rZXl3b3JkPjxrZXl3b3JkPk1pZGRs
ZSBBZ2VkPC9rZXl3b3JkPjxrZXl3b3JkPlBhcmtpbnNvbiBEaXNlYXNlL2NvbXBsaWNhdGlvbnMv
KnBzeWNob2xvZ3kvdGhlcmFweTwva2V5d29yZD48a2V5d29yZD5Qcm9zcGVjdGl2ZSBTdHVkaWVz
PC9rZXl3b3JkPjxrZXl3b3JkPlF1YWxpdHkgb2YgTGlmZS8qcHN5Y2hvbG9neTwva2V5d29yZD48
a2V5d29yZD5TdWJ0aGFsYW1pYyBOdWNsZXVzLypwaHlzaW9wYXRob2xvZ3k8L2tleXdvcmQ+PGtl
eXdvcmQ+U3VydmV5cyBhbmQgUXVlc3Rpb25uYWlyZXM8L2tleXdvcmQ+PGtleXdvcmQ+VHJlYXRt
ZW50IE91dGNvbWU8L2tleXdvcmQ+PGtleXdvcmQ+KjIwLWl0ZW0gVG9yb250byBBbGV4aXRoeW1p
YSBTY2FsZTwva2V5d29yZD48a2V5d29yZD4qYXBhdGh5PC9rZXl3b3JkPjxrZXl3b3JkPipkZWVw
IGJyYWluIHN0aW11bGF0aW9uPC9rZXl3b3JkPjxrZXl3b3JkPipub24tbW90b3Igc3ltcHRvbXM8
L2tleXdvcmQ+PGtleXdvcmQ+KnF1YWxpdHkgb2YgbGlmZTwva2V5d29yZD48L2tleXdvcmRzPjxk
YXRlcz48eWVhcj4yMDE5PC95ZWFyPjxwdWItZGF0ZXM+PGRhdGU+RmViPC9kYXRlPjwvcHViLWRh
dGVzPjwvZGF0ZXM+PGlzYm4+MTQ2OC0xMzMxIChFbGVjdHJvbmljKSYjeEQ7MTM1MS01MTAxIChM
aW5raW5nKTwvaXNibj48YWNjZXNzaW9uLW51bT4zMDEwNzA2MjwvYWNjZXNzaW9uLW51bT48dXJs
cz48cmVsYXRlZC11cmxzPjx1cmw+aHR0cHM6Ly93d3cubmNiaS5ubG0ubmloLmdvdi9wdWJtZWQv
MzAxMDcwNjI8L3VybD48L3JlbGF0ZWQtdXJscz48L3VybHM+PGVsZWN0cm9uaWMtcmVzb3VyY2Ut
bnVtPjEwLjExMTEvZW5lLjEzNzczPC9lbGVjdHJvbmljLXJlc291cmNlLW51bT48L3JlY29yZD48
L0NpdGU+PENpdGU+PEF1dGhvcj5Mb2VocmVyPC9BdXRob3I+PFllYXI+MjAyNDwvWWVhcj48UmVj
TnVtPjE3NTY8L1JlY051bT48cmVjb3JkPjxyZWMtbnVtYmVyPjE3NTY8L3JlYy1udW1iZXI+PGZv
cmVpZ24ta2V5cz48a2V5IGFwcD0iRU4iIGRiLWlkPSIyMGF0ZHNlZnB3ZHdldmU1YWEzeGUydGl2
d3B0ZXowZGQyOWEiIHRpbWVzdGFtcD0iMTcxNjkwNTU3OSI+MTc1Njwva2V5PjwvZm9yZWlnbi1r
ZXlzPjxyZWYtdHlwZSBuYW1lPSJKb3VybmFsIEFydGljbGUiPjE3PC9yZWYtdHlwZT48Y29udHJp
YnV0b3JzPjxhdXRob3JzPjxhdXRob3I+TG9laHJlciwgUC4gQS48L2F1dGhvcj48YXV0aG9yPlNj
aHVtYWNoZXIsIFcuPC9hdXRob3I+PGF1dGhvcj5Kb3N0LCBTLiBULjwvYXV0aG9yPjxhdXRob3I+
U2lsdmVyZGFsZSwgTS48L2F1dGhvcj48YXV0aG9yPlBldHJ5LVNjaG1lbHplciwgSi4gTi48L2F1
dGhvcj48YXV0aG9yPlNhdWVyYmllciwgQS48L2F1dGhvcj48YXV0aG9yPkdyb25vc3RheSwgQS48
L2F1dGhvcj48YXV0aG9yPlZpc3Nlci1WYW5kZXdhbGxlLCBWLjwvYXV0aG9yPjxhdXRob3I+Rmlu
aywgRy4gUi48L2F1dGhvcj48YXV0aG9yPkV2YW5zLCBKLjwvYXV0aG9yPjxhdXRob3I+S3JhdXNl
LCBNLjwvYXV0aG9yPjxhdXRob3I+Uml6b3MsIEEuPC9hdXRob3I+PGF1dGhvcj5BbnRvbmluaSwg
QS48L2F1dGhvcj48YXV0aG9yPkFzaGthbiwgSy48L2F1dGhvcj48YXV0aG9yPk1hcnRpbmV6LU1h
cnRpbiwgUC48L2F1dGhvcj48YXV0aG9yPkdhc2VyLCBDLjwvYXV0aG9yPjxhdXRob3I+UmF5IENo
YXVkaHVyaSwgSy48L2F1dGhvcj48YXV0aG9yPlRpbW1lcm1hbm4sIEwuPC9hdXRob3I+PGF1dGhv
cj5CYWxkZXJtYW5uLCBKLiBDLjwvYXV0aG9yPjxhdXRob3I+RGFmc2FyaSwgSC4gUy48L2F1dGhv
cj48YXV0aG9yPkV1cm9wYXIsPC9hdXRob3I+PGF1dGhvcj50aGUgSW50ZXJuYXRpb25hbCwgUGFy
a2luc29uPC9hdXRob3I+PGF1dGhvcj5Nb3ZlbWVudCBEaXNvcmRlcnMgU29jaWV0eSBOb24tTW90
b3IgUGFya2luc29uJmFwb3M7cyBEaXNlYXNlIFN0dWR5LCBHcm91cDwvYXV0aG9yPjwvYXV0aG9y
cz48L2NvbnRyaWJ1dG9ycz48YXV0aC1hZGRyZXNzPkRlcGFydG1lbnQgb2YgTmV1cm9sb2d5LCBQ
aGlsaXBwcy1Vbml2ZXJzaXR5IE1hcmJ1cmcsIE1hcmJ1cmcsIEdlcm1hbnkuIGxvZWhyZXJAc3Rh
ZmYudW5pLW1hcmJ1cmcuZGUuJiN4RDtVbml2ZXJzaXR5IG9mIENvbG9nbmUsIEZhY3VsdHkgb2Yg
TWVkaWNpbmUgYW5kIFVuaXZlcnNpdHkgSG9zcGl0YWwgQ29sb2duZSwgRGVwYXJ0bWVudCBvZiBO
ZXVyb2xvZ3ksIENvbG9nbmUsIEdlcm1hbnkuJiN4RDtVbml2ZXJzaXR5IG9mIENvbG9nbmUsIEZh
Y3VsdHkgb2YgTWVkaWNpbmUgYW5kIFVuaXZlcnNpdHkgSG9zcGl0YWwgQ29sb2duZSwgRGVwYXJ0
bWVudCBvZiBQZWRpYXRyaWNzLCBDb2xvZ25lLCBHZXJtYW55LiYjeEQ7RGVwYXJ0bWVudCBvZiBO
ZXVyb2xvZ3kgYW5kIE5ldXJvc3VyZ2VyeSwgU2FsZm9yZCBSb3lhbCBGb3VuZGF0aW9uIFRydXN0
LCBHcmVhdGVyIE1hbmNoZXN0ZXIsIFVuaXRlZCBLaW5nZG9tLiYjeEQ7TmF0aW9uYWwgUGFya2lu
c29uIEZvdW5kYXRpb24gQ2VudHJlIG9mIEV4Y2VsbGVuY2UsIEtpbmcmYXBvcztzIENvbGxlZ2Ug
SG9zcGl0YWwsIExvbmRvbiwgVW5pdGVkIEtpbmdkb20uJiN4RDtVbml2ZXJzaXR5IG9mIENvbG9n
bmUsIEZhY3VsdHkgb2YgTWVkaWNpbmUgYW5kIFVuaXZlcnNpdHkgSG9zcGl0YWwgQ29sb2duZSwg
RGVwYXJ0bWVudCBvZiBTdGVyZW90YWN0aWMgYW5kIEZ1bmN0aW9uYWwgTmV1cm9zdXJnZXJ5LCBD
b2xvZ25lLCBHZXJtYW55LiYjeEQ7Q29nbml0aXZlIE5ldXJvc2NpZW5jZSwgSW5zdGl0dXRlIG9m
IE5ldXJvc2NpZW5jZSBhbmQgTWVkaWNpbmUgKElOTS0zKSwgUmVzZWFyY2ggQ2VudGVyIEp1bGlj
aCwgSnVsaWNoLCBHZXJtYW55LiYjeEQ7RGVwYXJ0bWVudCBvZiBOZXVyb2xvZ3kgYW5kIE5ldXJv
c3VyZ2VyeSwgU2FsZm9yZCBSb3lhbCBOSFMgRm91bmRhdGlvbiBUcnVzdCwgTWFuY2hlc3RlciBB
Y2FkZW1pYyBIZWFsdGggU2NpZW5jZSBDZW50cmUsIFVuaXZlcnNpdHkgb2YgTWFuY2hlc3Rlciwg
R3JlYXRlciBNYW5jaGVzdGVyLCBVbml0ZWQgS2luZ2RvbS4mI3hEO1VuaXZlcnNpdHkgb2YgQ29s
b2duZSwgRmFjdWx0eSBvZiBNZWRpY2luZSBhbmQgVW5pdmVyc2l0eSBIb3NwaXRhbCBDb2xvZ25l
LCBEZXBhcnRtZW50IG9mIFJhZGlhdGlvbiBPbmNvbG9neSwgQ3liZXJrbmlmZSBDZW50ZXIsIENv
bG9nbmUsIEdlcm1hbnkuJiN4RDtEZXBhcnRtZW50IG9mIE5ldXJvc2NpZW5jZSwgVW5pdmVyc2l0
eSBvZiBQYWR1YSwgUGFkdWEsIEl0YWx5LiYjeEQ7RGVwYXJ0bWVudCBvZiBOZXVyb3N1cmdlcnks
IEtpbmcmYXBvcztzIENvbGxlZ2UgSG9zcGl0YWwsIExvbmRvbiwgVW5pdGVkIEtpbmdkb20uJiN4
RDtDZW50ZXIgZm9yIE5ldHdvcmtlZCBCaW9tZWRpY2FsIFJlc2VhcmNoIGluIE5ldXJvZGVnZW5l
cmF0aXZlIERpc2Vhc2VzIChDSUJFUk5FRCksIENhcmxvcyBJSUkgSW5zdGl0dXRlIG9mIEhlYWx0
aCwgTWFkcmlkLCBTcGFpbi4mI3hEO0RlcGFydG1lbnQgb2YgUHN5Y2hpYXRyeSBhbmQgUHN5Y2hv
dGhlcmFweSwgSmVuYSBVbml2ZXJzaXR5IEhvc3BpdGFsLCBKZW5hLCBHZXJtYW55LiYjeEQ7RGVw
YXJ0bWVudCBvZiBOZXVyb2xvZ3ksIEplbmEgVW5pdmVyc2l0eSBIb3NwaXRhbCwgSmVuYSwgR2Vy
bWFueS4mI3hEO0dlcm1hbiBDZW50ZXIgZm9yIE1lbnRhbCBIZWFsdGggKERaUEcpLCBTaXRlIEpl
bmEtTWFnZGVidXJnLUhhbGxlLCBHZXJtYW55LiYjeEQ7Q2VudGVyIGZvciBJbnRlcnZlbnRpb24g
YW5kIFJlc2VhcmNoIG9uIGFkYXB0aXZlIGFuZCBtYWxhZGFwdGl2ZSBicmFpbiBDaXJjdWl0cyB1
bmRlcmx5aW5nIG1lbnRhbCBoZWFsdGggKEMtSS1SLUMpLCBKZW5hLU1hZ2RlYnVyZy1IYWxsZSwg
R2VybWFueS4mI3hEO1RoZSBNYXVyaWNlIFdvaGwgQ2xpbmljYWwgTmV1cm9zY2llbmNlIEluc3Rp
dHV0ZSwgS2luZyZhcG9zO3MgQ29sbGVnZSBMb25kb24sIExvbmRvbiwgVW5pdGVkIEtpbmdkb20u
JiN4RDtEZXBhcnRtZW50IG9mIE5ldXJvbG9neSwgUGhpbGlwcHMtVW5pdmVyc2l0eSBNYXJidXJn
LCBNYXJidXJnLCBHZXJtYW55LiYjeEQ7S2xpbmlrIGZ1ciBQc3ljaGlhdHJpZSB1bmQgUHN5Y2hv
dGhlcmFwaWUsIFVuaXZlcnNpdGF0c2tsaW5pa3VtIEZyZWlidXJnLCBGcmVpYnVyZyBpbSBCcmVp
c2dhdSwgR2VybWFueS4mI3hEO1VuaXZlcnNpdHkgb2YgQ29sb2duZSwgRmFjdWx0eSBvZiBNZWRp
Y2luZSBhbmQgVW5pdmVyc2l0eSBIb3NwaXRhbCBDb2xvZ25lLCBEZXBhcnRtZW50IG9mIE5ldXJv
bG9neSwgQ29sb2duZSwgR2VybWFueS4gaGFpZGFyLmRhZnNhcmlAdWsta29lbG4uZGUuPC9hdXRo
LWFkZHJlc3M+PHRpdGxlcz48dGl0bGU+Tm8gZXZpZGVuY2UgZm9yIGFuIGFzc29jaWF0aW9uIG9m
IHZveGVsLWJhc2VkIG1vcnBob21ldHJ5IHdpdGggc2hvcnQtdGVybSBub24tbW90b3Igb3V0Y29t
ZXMgaW4gZGVlcCBicmFpbiBzdGltdWxhdGlvbiBmb3IgUGFya2luc29uJmFwb3M7cyBkaXNlYXNl
PC90aXRsZT48c2Vjb25kYXJ5LXRpdGxlPk5QSiBQYXJraW5zb25zIERpczwvc2Vjb25kYXJ5LXRp
dGxlPjxhbHQtdGl0bGU+TlBKIFBhcmtpbnNvbiZhcG9zO3MgZGlzZWFzZTwvYWx0LXRpdGxlPjwv
dGl0bGVzPjxwZXJpb2RpY2FsPjxmdWxsLXRpdGxlPk5QSiBQYXJraW5zb25zIERpczwvZnVsbC10
aXRsZT48L3BlcmlvZGljYWw+PGFsdC1wZXJpb2RpY2FsPjxmdWxsLXRpdGxlPk5waiBQYXJraW5z
b24mYXBvcztzIERpc2Vhc2U8L2Z1bGwtdGl0bGU+PC9hbHQtcGVyaW9kaWNhbD48cGFnZXM+OTE8
L3BhZ2VzPjx2b2x1bWU+MTA8L3ZvbHVtZT48bnVtYmVyPjE8L251bWJlcj48ZWRpdGlvbj4yMDI0
LzA0LzI3PC9lZGl0aW9uPjxkYXRlcz48eWVhcj4yMDI0PC95ZWFyPjxwdWItZGF0ZXM+PGRhdGU+
QXByIDI2PC9kYXRlPjwvcHViLWRhdGVzPjwvZGF0ZXM+PGlzYm4+MjM3My04MDU3IChQcmludCkm
I3hEOzIzNzMtODA1NyAoRWxlY3Ryb25pYykmI3hEOzIzNzMtODA1NyAoTGlua2luZyk8L2lzYm4+
PGFjY2Vzc2lvbi1udW0+Mzg2NzEwMTc8L2FjY2Vzc2lvbi1udW0+PHVybHM+PHJlbGF0ZWQtdXJs
cz48dXJsPmh0dHBzOi8vd3d3Lm5jYmkubmxtLm5paC5nb3YvcHVibWVkLzM4NjcxMDE3PC91cmw+
PC9yZWxhdGVkLXVybHM+PC91cmxzPjxjdXN0b20yPlBNQzExMDUzMTM3IHRoZSAmYXBvcztTdGlm
dHVuZyB6dXIgRm9yZGVydW5nIGp1bmdlciBOZXVyb3dpc3NlbnNjaGFmdGxlciZhcG9zOywgYW5k
IHRoZSBQcm9mLiBLbGF1cyBUaGllbWFubiBGb3VuZGF0aW9uIGluIHRoZSBHZXJtYW4gU29jaWV0
eSBvZiBOZXVyb2xvZ3kuIFdTIHdhcyBzdXBwb3J0ZWQgYnkgdGhlIEtvZWxuIEZvcnR1bmUgUHJv
Z3JhbS9GYWN1bHR5IG9mIE1lZGljaW5lLCBVbml2ZXJzaXR5IG9mIENvbG9nbmUsIGFuZCByZXBv
cnRzIG5vIGZpbmFuY2lhbCByZWxhdGlvbnNoaXBzIHdpdGggY29tbWVyY2lhbCBpbnRlcmVzdHMu
IFNUSiB3YXMgZnVuZGVkIGJ5IHRoZSBQcm9mLiBLbGF1cyBUaGllbWFubiBGb3VuZGF0aW9uIGFu
ZCB0aGUgQnJhbmRhdS1MYWliYWNoLUZvdW5kYXRpb24sIG91dHNpZGUgb2YgdGhlIHN1Ym1pdHRl
ZCB3b3JrLiBNUyBoYXMgcmVjZWl2ZWQgaG9ub3JhcmlhIGZyb20gQmlhbCwgQnJpdGFubmlhLCBh
bmQgTWVkdHJvbmljLiBKTlBTIGlzIGZ1bmRlZCBieSB0aGUgQ29sb2duZSBDbGluaWNpYW4gU2Np
ZW50aXN0IFByb2dyYW0gKENDU1ApL0ZhY3VsdHkgb2YgTWVkaWNpbmUvIFVuaXZlcnNpdHkgb2Yg
Q29sb2duZTsgYW5kIGJ5IHRoZSBHZXJtYW4gUmVzZWFyY2ggRm91bmRhdGlvbiAoREZHLCBGSSA3
NzMvMTUtNDY0IDEpLiBBUyByZXBvcnRzIG5vIGZpbmFuY2lhbCBkaXNjbG9zdXJlcy4gQUcgcmVw
b3J0cyBubyBmaW5hbmNpYWwgZGlzY2xvc3VyZXMuIFZWViByZXBvcnRzIGNvbXBlbnNhdGlvbiBm
b3IgY29udHJpYnV0aW9ucyB0byBhZHZpc29yeSBib2FyZHMgYW5kIGNvbmdyZXNzZXMgZm9yIE1l
ZHRyb25pYywgQm9zdG9uIFNjaWVudGlmaWMsIGFuZCBMaXZhbm92YS4gR1JGIHNlcnZlcyBhcyBh
biBlZGl0b3JpYWwgYm9hcmQgbWVtYmVyIG9mIENvcnRleCwgTmV1cm9sb2dpY2FsIFJlc2VhcmNo
IGFuZCBQcmFjdGljZSwgTmV1cm9JbWFnZTogQ2xpbmljYWwsIFplaXRzY2hyaWZ0IGZ1ciBOZXVy
b3BzeWNob2xvZ2llLCBER05ldXJvbG9naWUsIGFuZCBJbmZvIE5ldXJvbG9naWUgJmFtcDsgUHN5
Y2hpYXRyaWU7IHJlY2VpdmVzIHJveWFsdGllcyBmcm9tIHRoZSBwdWJsaWNhdGlvbiBvZiB0aGUg
Ym9va3MgRnVua3Rpb25lbGxlIE1SVCBpbiBQc3ljaGlhdHJpZSB1bmQgTmV1cm9sb2dpZSwgTmV1
cm9sb2dpc2NoZSBEaWZmZXJlbnRpYWxkaWFnbm9zZSwgYW5kIFNPUCBOZXVyb2xvZ2llOyByZWNl
aXZlcyByb3lhbHRpZXMgZnJvbSB0aGUgcHVibGljYXRpb24gb2YgdGhlIG5ldXJvcHN5Y2hvbG9n
aWNhbCB0ZXN0cyBLQVMgYW5kIEtvcHBzOyByZWNlaXZlZCBob25vcmFyaWEgZm9yIHNwZWFraW5n
IGVuZ2FnZW1lbnRzIGZyb20gRGV1dHNjaGUgR2VzZWxsc2NoYWZ0IGZ1ciBOZXVyb2xvZ2llIChE
R04pIGFuZCBGb3J1bSBmdXIgbWVkaXppbmlzY2hlIEZvcnRiaWxkdW5nIEZvbUYgR21iSC4gSkUg
cmVwb3J0cyBubyBmaW5hbmNpYWwgZGlzY2xvc3VyZXMuIE1LIHdhcyBmdW5kZWQgYnkgdGhlIEtv
ZWxuIEZvcnR1bmUgcHJvZ3JhbSBvZiB0aGUgTWVkaWNhbCBGYWN1bHR5IG9mIHRoZSBVbml2ZXJz
aXR5IG9mIENvbG9nbmUgYW5kIHJlcG9ydHMgbm8gZmluYW5jaWFsIHJlbGF0aW9uc2hpcHMgd2l0
aCBjb21tZXJjaWFsIGludGVyZXN0cy4gQVIgcmVjZWl2ZWQgZnVuZGluZyBmcm9tIHRoZSBOYXRp
b25hbCBJbnN0aXR1dGUgZm9yIEhlYWx0aCBhbmQgQ2FyZSBSZXNlYXJjaCAoTklIUiksIHRoZSBD
bGluaWNhbCBSZXNlYXJjaCBOZXR3b3JrIChDUk4pIGluIFNvdXRoIExvbmRvbiwgYW5kIGdyYW50
IGZ1bmRpbmcgZnJvbSB0aGUgSW50ZXJuYXRpb25hbCBQYXJraW5zb24gYW5kIE1vdmVtZW50IERp
c29yZGVycyBTb2NpZXR5IChNRFMpLiBBQSByZWNlaXZlZCBjb21wZW5zYXRpb24gZm9yIGNvbnN1
bHRhbmN5IGFuZCBzcGVha2VyLXJlbGF0ZWQgYWN0aXZpdGllcyBmcm9tIFVDQiwgQm9laHJpbmdl
ci1JbmdlbGhlaW0sIEV2ZXIgUGhhcm1hLCBHZW5lcmFsIEVsZWN0cmljLCBCcml0YW5uaWEsIEFi
YlZpZSwgS3lvd2EgS2lyaW4sIFphbWJvbiwgQmlhbCwgVGhlcmF2YW5jZSBCaW9waGFybWEsIEph
enogUGhhcm1hY2V1dGljYWxzLCBSb2NoZSwgYW5kIE1lZHNjYXBlLiBIZSByZWNlaXZlcyByZXNl
YXJjaCBzdXBwb3J0IGZyb20gQmlhbCwgTHVuZGJlY2ssIFJvY2hlLCBBbmdlbGluaSBQaGFybWFj
ZXV0aWNhbHMsIEhvcml6b24gMjAyMCBHcmFudCA4MjU3ODUsIEhvcml6b24gMjAyMCBHcmFudCAx
MDEwMTY5MDIsIE1pbmlzdHJ5IG9mIEVkdWNhdGlvbiBVbml2ZXJzaXR5IGFuZCBSZXNlYXJjaCAo
TUlVUikgR3JhbnQgQVJTMDFfMDEwODEsIENhcmlwYXJvIEZvdW5kYXRpb24sIE1vdmVtZW50IERp
c29yZGVycyBTb2NpZXR5IGZvciBOTVMgU2NhbGUgdmFsaWRhdGlvbi4gSGUgc2VydmVzIGFzIGEg
Y29uc3VsdGFudCBmb3IgQm9laHJpbmdlci1JbmdlbGhlaW0gZm9yIGxlZ2FsIGNhc2VzIG9uIHBh
dGhvbG9naWNhbCBnYW1ibGluZy4gS0EgaGFzIHJlY2VpdmVkIGhvbm9yYXJpYSBmb3IgZWR1Y2F0
aW9uYWwgbWVldGluZ3MsIHRyYXZlbCwgYW5kIGNvbnN1bHRhbmN5IGZyb20gTWVkdHJvbmljLCBT
dC4gSnVkZSBNZWRpY2FsIGFuZCBCb3N0b24gU2NpZW50aWZpYy4gUE1NIHJlY2VpdmVkIGhvbm9y
YXJpYSBmcm9tIHRoZSBJbnRlcm5hdGlvbmFsIFBhcmtpbnNvbiBhbmQgTW92ZW1lbnQgRGlzb3Jk
ZXIgU29jaWV0eSAoSVBNRFMpIGZvciB0aGUgbWFuYWdlbWVudCBvZiB0aGUgQ2xpbmljYWwgT3V0
Y29tZSBBc3Nlc3NtZW50IFByb2dyYW0uIENHIHJlcG9ydHMgbm8gZmluYW5jaWFsIGRpc2Nsb3N1
cmVzLiBLUkMgcmVjZWl2ZWQgZ3JhbnRzIChJSVQpIGZyb20gQnJpdGFubmlhIFBoYXJtYWNldXRp
Y2FscywgQWJiVmllLCBVQ0IsIEdLQywgRVUgSG9yaXpvbiAyMDIwLCBQYXJraW5zb24mYXBvcztz
IFVLLCBOSUhSLCBQYXJraW5zb24mYXBvcztzIEZvdW5kYXRpb24sIFdlbGxjb21lIFRydXN0LCBL
aXJieSBMYWluZyBGb3VuZGF0aW9uLCBNUkM7IHJveWFsdGllcyBvciBsaWNlbnNlcyBmcm9tIE94
Zm9yZCAoYm9vayksIENhbWJyaWRnZSBwdWJsaXNoZXJzIChib29rKSwgTUFQSSBpbnN0aXR1dGUg
KEtQUFMsIFBEU1MgMik7IGNvbnN1bHRpbmcgZmVlcywgc3VwcG9ydCBmb3IgYXR0ZW5kaW5nIG1l
ZXRpbmdzIG9yIHRyYXZlbCwgYW5kIHBhcnRpY2lwYXRlZCBvbiBkYXRhIHNhZmV0eSBtb25pdG9y
aW5nIGJvYXJkIG9yIGFkdmlzb3J5IGJvYXJkIGZvciBBYmJWaWUsIFVDQiwgR0tDLCBCaWFsLCBD
eW5hcHN1cywgTG9ic29yLCBTdGFkYSwgWmFtYm9uLCBQcm9maWxlIFBoYXJtYSwgU3lub3Zpb24s
IFJvY2hlLCBUaGVyZXZhbmNlLCBTY2lvbiwgQnJpdGFubmlhLCBBY2FkaWEsIDREIFBoYXJtYSwg
YW5kIE1lZHRyb25pYzsgYW5kIHNlcnZlZCBhcyBhIGNvbW1pdHRlZSBjaGFpciBmb3IgTURTICh1
bnBhaWQpIGFuZCBFQU4gKHVucGFpZCkuIExUIHJlY2VpdmVkIHBheW1lbnRzIGFzIGEgY29uc3Vs
dGFudCBmb3IgTWVkdHJvbmljIEluYy4gYW5kIEJvc3RvbiBTY2llbnRpZmljIGFuZCByZWNlaXZl
ZCBob25vcmFyaWEgYXMgYSBzcGVha2VyIG9uIHN5bXBvc2lhIHNwb25zb3JlZCBieSBCaWFsLCBa
YW1ib24gUGhhcm1hLCBVQ0IgU2Nod2FyeiBQaGFybWEsIERlc2l0aW4gUGhhcm1hLCBNZWR0cm9u
aWMsIEJvc3RvbiBTY2llbnRpZmljLCBhbmQgQWJib3R0LiBUaGUgaW5zdGl0dXRpb24gb2YgTFQs
IG5vdCBMVCBwZXJzb25hbGx5LCByZWNlaXZlZCBmdW5kaW5nIGZyb20gdGhlIEdlcm1hbiBSZXNl
YXJjaCBGb3VuZGF0aW9uLCB0aGUgR2VybWFuIE1pbmlzdHJ5IG9mIEVkdWNhdGlvbiBhbmQgUmVz
ZWFyY2gsIGFuZCBEZXV0c2NoZSBQYXJraW5zb24gVmVyZWluaWd1bmcuIEpDQiBpcyBmdW5kZWQg
YnkgRWxzZSBLcm9lbmVyLUZyZXNlbml1cy1TdGlmdHVuZyAoMjAyMl9FS0VTLjIzKSBhbmQgcmVj
ZWl2ZXMgZnVuZGluZyBmcm9tIHRoZSBHZXJtYW4gUmVzZWFyY2ggRm91bmRhdGlvbiAoUHJvamVj
dCBJRCA0MzE1NDkwMjktQzA3KS4gSFNEIHdhcyBmdW5kZWQgYnkgdGhlIEVVIEpvaW50IFByb2dy
YW0gLSBOZXVyb2RlZ2VuZXJhdGl2ZSBEaXNlYXNlIFJlc2VhcmNoIChKUE5EKSwgdGhlIFByb2Yu
IEtsYXVzIFRoaWVtYW5uIEZvdW5kYXRpb24gaW4gdGhlIEdlcm1hbiBTb2NpZXR5IG9mIE5ldXJv
bG9neSwgdGhlIEZlbGdlbmhhdWVyIEZvdW5kYXRpb24sIHRoZSBLb2VsbiBGb3J0dW5lIHByb2dy
YW0gb2YgdGhlIE1lZGljYWwgRmFjdWx0eSBvZiB0aGUgVW5pdmVyc2l0eSBvZiBDb2xvZ25lIGFu
ZCBoYXMgcmVjZWl2ZWQgaG9ub3JhcmlhIGJ5IEV2ZXJwaGFybWEsIEt5b3dhIEtpcmluLCBCaWFs
LCBPcnVlbiwgYW5kIFN0YWRhcGhhcm0uPC9jdXN0b20yPjxlbGVjdHJvbmljLXJlc291cmNlLW51
bT4xMC4xMDM4L3M0MTUzMS0wMjQtMDA2OTUtMTwvZWxlY3Ryb25pYy1yZXNvdXJjZS1udW0+PHJl
bW90ZS1kYXRhYmFzZS1wcm92aWRlcj5OTE08L3JlbW90ZS1kYXRhYmFzZS1wcm92aWRlcj48bGFu
Z3VhZ2U+ZW5nPC9sYW5ndWFnZT48L3JlY29yZD48L0NpdGU+PENpdGU+PEF1dGhvcj5TYXVlcmJp
ZXI8L0F1dGhvcj48WWVhcj4yMDIyPC9ZZWFyPjxSZWNOdW0+MTUyOTwvUmVjTnVtPjxyZWNvcmQ+
PHJlYy1udW1iZXI+MTUyOTwvcmVjLW51bWJlcj48Zm9yZWlnbi1rZXlzPjxrZXkgYXBwPSJFTiIg
ZGItaWQ9IjIwYXRkc2VmcHdkd2V2ZTVhYTN4ZTJ0aXZ3cHRlejBkZDI5YSIgdGltZXN0YW1wPSIx
Njc5NTc2NzgyIj4xNTI5PC9rZXk+PC9mb3JlaWduLWtleXM+PHJlZi10eXBlIG5hbWU9IkpvdXJu
YWwgQXJ0aWNsZSI+MTc8L3JlZi10eXBlPjxjb250cmlidXRvcnM+PGF1dGhvcnM+PGF1dGhvcj5T
YXVlcmJpZXIsIEEuPC9hdXRob3I+PGF1dGhvcj5CYWNob24sIFAuPC9hdXRob3I+PGF1dGhvcj5B
bWJyb3NpbywgTC48L2F1dGhvcj48YXV0aG9yPkxvZWhyZXIsIFAuIEEuPC9hdXRob3I+PGF1dGhv
cj5SaXpvcywgQS48L2F1dGhvcj48YXV0aG9yPkpvc3QsIFMuIFQuPC9hdXRob3I+PGF1dGhvcj5H
cm9ub3N0YXksIEEuPC9hdXRob3I+PGF1dGhvcj5Lb25pdHNpb3RpLCBBLjwvYXV0aG9yPjxhdXRo
b3I+QmFyYmUsIE0uIFQuPC9hdXRob3I+PGF1dGhvcj5GaW5rLCBHLiBSLjwvYXV0aG9yPjxhdXRo
b3I+QXNoa2FuLCBLLjwvYXV0aG9yPjxhdXRob3I+Tmltc2t5LCBDLjwvYXV0aG9yPjxhdXRob3I+
Vmlzc2VyLVZhbmRld2FsbGUsIFYuPC9hdXRob3I+PGF1dGhvcj5DaGF1ZGh1cmksIEsuIFIuPC9h
dXRob3I+PGF1dGhvcj5UaW1tZXJtYW5uLCBMLjwvYXV0aG9yPjxhdXRob3I+TWFydGluZXotTWFy
dGluLCBQLjwvYXV0aG9yPjxhdXRob3I+RGFmc2FyaSwgSC4gUy48L2F1dGhvcj48YXV0aG9yPkV1
cm9wYXIsPC9hdXRob3I+PGF1dGhvcj50aGUgSW50ZXJuYXRpb25hbCwgUGFya2luc29uPC9hdXRo
b3I+PGF1dGhvcj5Nb3ZlbWVudCBEaXNvcmRlcnMgU29jaWV0eSBOb24tTW90b3IgUGFya2luc29u
JmFwb3M7cyBEaXNlYXNlIFN0dWR5LCBHcm91cDwvYXV0aG9yPjwvYXV0aG9ycz48L2NvbnRyaWJ1
dG9ycz48YXV0aC1hZGRyZXNzPlVuaXZlcnNpdHkgb2YgQ29sb2duZSwgRmFjdWx0eSBvZiBNZWRp
Y2luZSBhbmQgVW5pdmVyc2l0eSBIb3NwaXRhbCBDb2xvZ25lLCBEZXBhcnRtZW50IG9mIE5ldXJv
bG9neSwgQ29sb2duZSwgR2VybWFueS4mI3hEO0luc3RpdHV0ZSBvZiBQc3ljaGlhdHJ5LCBQc3lj
aG9sb2d5IGFuZCBOZXVyb3NjaWVuY2UsIEtpbmcmYXBvcztzIENvbGxlZ2UgTG9uZG9uLCBMb25k
b24sIFVuaXRlZCBLaW5nZG9tLiYjeEQ7TklIUiBBcHBsaWVkIFJlc2VhcmNoIENvbGxhYm9yYXRp
b24gV2Vzc2V4LCBTY2hvb2wgb2YgSGVhbHRoIFNjaWVuY2VzLCBVbml2ZXJzaXR5IG9mIFNvdXRo
YW1wdG9uLCBVbml0ZWQgS2luZ2RvbS4mI3hEO0RlcGFydG1lbnQgb2YgTmV1cm9sb2d5LCBVbml2
ZXJzaXR5IEhvc3BpdGFsIEdpZXNzZW4gYW5kIE1hcmJ1cmcsIENhbXB1cyBNYXJidXJnLCBNYXJi
dXJnLCBHZXJtYW55LiYjeEQ7UGFya2luc29uIEZvdW5kYXRpb24gSW50ZXJuYXRpb25hbCBDZW50
cmUgb2YgRXhjZWxsZW5jZSwgS2luZyZhcG9zO3MgQ29sbGVnZSBIb3NwaXRhbCwgTG9uZG9uLCBV
bml0ZWQgS2luZ2RvbS4mI3hEO0NvZ25pdGl2ZSBOZXVyb3NjaWVuY2UsIEluc3RpdHV0ZSBvZiBO
ZXVyb3NjaWVuY2UgYW5kIE1lZGljaW5lIChJTk0tMyksIFJlc2VhcmNoIENlbnRyZSBKdWxpY2gs
IEp1bGljaCwgR2VybWFueS4mI3hEO0RlcGFydG1lbnQgb2YgTmV1cm9zdXJnZXJ5LCBVbml2ZXJz
aXR5IE1hcmJ1cmcsIE1hcmJ1cmcsIEdlcm1hbnkuJiN4RDtVbml2ZXJzaXR5IG9mIENvbG9nbmUs
IEZhY3VsdHkgb2YgTWVkaWNpbmUgYW5kIFVuaXZlcnNpdHkgSG9zcGl0YWwgQ29sb2duZSwgRGVw
YXJ0bWVudCBvZiBTdGVyZW90YWN0aWMgYW5kIEZ1bmN0aW9uYWwgTmV1cm9zdXJnZXJ5LCBDb2xv
Z25lLCBHZXJtYW55LiYjeEQ7TklIUiBNZW50YWwgSGVhbHRoIEJpb21lZGljYWwgUmVzZWFyY2gg
Q2VudHJlIGFuZCBEZW1lbnRpYSBCaW9tZWRpY2FsIFJlc2VhcmNoIFVuaXQsIFNvdXRoIExvbmRv
biBhbmQgTWF1ZHNsZXkgTkhTIEZvdW5kYXRpb24gVHJ1c3QgYW5kIEtpbmcmYXBvcztzIENvbGxl
Z2UgTG9uZG9uLiYjeEQ7Q2VudGVyIGZvciBOZXR3b3JrZWQgQmlvbWVkaWNhbCBSZXNlYXJjaCBp
biBOZXVyb2RlZ2VuZXJhdGl2ZSBEaXNlYXNlcyAoQ0lCRVJORUQpLCBDYXJsb3MgSUlJIEluc3Rp
dHV0ZSBvZiBIZWFsdGgsIE1hZHJpZCwgU3BhaW4uPC9hdXRoLWFkZHJlc3M+PHRpdGxlcz48dGl0
bGU+VGhlIE5ldyBTYXRpc2ZhY3Rpb24gd2l0aCBMaWZlIGFuZCBUcmVhdG1lbnQgU2NhbGUgKFNM
VFMtNykgaW4gUGF0aWVudHMgd2l0aCBQYXJraW5zb24mYXBvcztzIERpc2Vhc2U8L3RpdGxlPjxz
ZWNvbmRhcnktdGl0bGU+SiBQYXJraW5zb25zIERpczwvc2Vjb25kYXJ5LXRpdGxlPjxhbHQtdGl0
bGU+SiBQYXJraW5zb25zIERpczwvYWx0LXRpdGxlPjwvdGl0bGVzPjxwZXJpb2RpY2FsPjxmdWxs
LXRpdGxlPkogUGFya2luc29ucyBEaXM8L2Z1bGwtdGl0bGU+PGFiYnItMT5Kb3VybmFsIG9mIFBh
cmtpbnNvbiZhcG9zO3MgZGlzZWFzZTwvYWJici0xPjwvcGVyaW9kaWNhbD48YWx0LXBlcmlvZGlj
YWw+PGZ1bGwtdGl0bGU+SiBQYXJraW5zb25zIERpczwvZnVsbC10aXRsZT48YWJici0xPkpvdXJu
YWwgb2YgUGFya2luc29uJmFwb3M7cyBkaXNlYXNlPC9hYmJyLTE+PC9hbHQtcGVyaW9kaWNhbD48
cGFnZXM+NDUzLTQ2NDwvcGFnZXM+PHZvbHVtZT4xMjwvdm9sdW1lPjxudW1iZXI+MTwvbnVtYmVy
PjxlZGl0aW9uPjIwMjEvMTEvMDI8L2VkaXRpb24+PGtleXdvcmRzPjxrZXl3b3JkPkNyb3NzLVNl
Y3Rpb25hbCBTdHVkaWVzPC9rZXl3b3JkPjxrZXl3b3JkPkh1bWFuczwva2V5d29yZD48a2V5d29y
ZD4qUGFya2luc29uIERpc2Vhc2UvY29tcGxpY2F0aW9ucy9kaWFnbm9zaXMvdGhlcmFweTwva2V5
d29yZD48a2V5d29yZD5QYXRpZW50IFNhdGlzZmFjdGlvbjwva2V5d29yZD48a2V5d29yZD5QZXJz
b25hbCBTYXRpc2ZhY3Rpb248L2tleXdvcmQ+PGtleXdvcmQ+UHN5Y2hvbWV0cmljczwva2V5d29y
ZD48a2V5d29yZD5RdWFsaXR5IG9mIExpZmU8L2tleXdvcmQ+PGtleXdvcmQ+UmVwcm9kdWNpYmls
aXR5IG9mIFJlc3VsdHM8L2tleXdvcmQ+PGtleXdvcmQ+U3VydmV5cyBhbmQgUXVlc3Rpb25uYWly
ZXM8L2tleXdvcmQ+PGtleXdvcmQ+Tm9uLW1vdG9yIHN5bXB0b21zPC9rZXl3b3JkPjxrZXl3b3Jk
PnBhdGllbnQtcmVwb3J0ZWQgb3V0Y29tZXM8L2tleXdvcmQ+PGtleXdvcmQ+c2F0aXNmYWN0aW9u
IHdpdGggbGlmZTwva2V5d29yZD48a2V5d29yZD5zYXRpc2ZhY3Rpb24gd2l0aCB0cmVhdG1lbnQ8
L2tleXdvcmQ+PC9rZXl3b3Jkcz48ZGF0ZXM+PHllYXI+MjAyMjwveWVhcj48L2RhdGVzPjxpc2Ju
PjE4NzctNzE4WCAoRWxlY3Ryb25pYykmI3hEOzE4NzctNzE3MSAoTGlua2luZyk8L2lzYm4+PGFj
Y2Vzc2lvbi1udW0+MzQ3MTk1MDk8L2FjY2Vzc2lvbi1udW0+PHVybHM+PHJlbGF0ZWQtdXJscz48
dXJsPmh0dHBzOi8vd3d3Lm5jYmkubmxtLm5paC5nb3YvcHVibWVkLzM0NzE5NTA5PC91cmw+PC9y
ZWxhdGVkLXVybHM+PC91cmxzPjxlbGVjdHJvbmljLXJlc291cmNlLW51bT4xMC4zMjMzL0pQRC0y
MTI4MjM8L2VsZWN0cm9uaWMtcmVzb3VyY2UtbnVtPjxyZW1vdGUtZGF0YWJhc2UtcHJvdmlkZXI+
TkxNPC9yZW1vdGUtZGF0YWJhc2UtcHJvdmlkZXI+PGxhbmd1YWdlPmVuZzwvbGFuZ3VhZ2U+PC9y
ZWNvcmQ+PC9DaXRlPjwvRW5kTm90ZT5=
</w:fldData>
        </w:fldChar>
      </w:r>
      <w:r w:rsidR="00A242F8" w:rsidRPr="00522DE5">
        <w:rPr>
          <w:vertAlign w:val="superscript"/>
        </w:rPr>
        <w:instrText xml:space="preserve"> ADDIN EN.CITE.DATA </w:instrText>
      </w:r>
      <w:r w:rsidR="00A242F8" w:rsidRPr="00522DE5">
        <w:rPr>
          <w:vertAlign w:val="superscript"/>
        </w:rPr>
      </w:r>
      <w:r w:rsidR="00A242F8" w:rsidRPr="00522DE5">
        <w:rPr>
          <w:vertAlign w:val="superscript"/>
        </w:rPr>
        <w:fldChar w:fldCharType="end"/>
      </w:r>
      <w:r w:rsidR="00A242F8" w:rsidRPr="00522DE5">
        <w:rPr>
          <w:vertAlign w:val="superscript"/>
        </w:rPr>
      </w:r>
      <w:r w:rsidR="00A242F8" w:rsidRPr="00522DE5">
        <w:rPr>
          <w:vertAlign w:val="superscript"/>
        </w:rPr>
        <w:fldChar w:fldCharType="separate"/>
      </w:r>
      <w:r w:rsidR="00A242F8" w:rsidRPr="00522DE5">
        <w:rPr>
          <w:noProof/>
          <w:vertAlign w:val="superscript"/>
        </w:rPr>
        <w:t>33-36</w:t>
      </w:r>
      <w:r w:rsidR="00A242F8" w:rsidRPr="00522DE5">
        <w:rPr>
          <w:vertAlign w:val="superscript"/>
        </w:rPr>
        <w:fldChar w:fldCharType="end"/>
      </w:r>
      <w:r w:rsidR="00A242F8" w:rsidRPr="00522DE5">
        <w:t xml:space="preserve"> </w:t>
      </w:r>
    </w:p>
    <w:p w14:paraId="08A78838" w14:textId="64244626" w:rsidR="00A242F8" w:rsidRPr="00522DE5" w:rsidRDefault="00A242F8" w:rsidP="009F15B2">
      <w:pPr>
        <w:pStyle w:val="Listenabsatz"/>
        <w:numPr>
          <w:ilvl w:val="0"/>
          <w:numId w:val="6"/>
        </w:numPr>
        <w:tabs>
          <w:tab w:val="left" w:pos="709"/>
        </w:tabs>
        <w:ind w:right="901"/>
      </w:pPr>
      <w:r w:rsidRPr="00522DE5">
        <w:t>The levodopa-equivalent daily dose (LEDD) was calculated using a method by Jost et al.</w:t>
      </w:r>
      <w:r w:rsidRPr="00522DE5">
        <w:fldChar w:fldCharType="begin">
          <w:fldData xml:space="preserve">PEVuZE5vdGU+PENpdGU+PEF1dGhvcj5Kb3N0PC9BdXRob3I+PFllYXI+MjAyMzwvWWVhcj48UmVj
TnVtPjEwODY8L1JlY051bT48RGlzcGxheVRleHQ+PHN0eWxlIGZhY2U9InN1cGVyc2NyaXB0Ij4z
Nzwvc3R5bGU+PC9EaXNwbGF5VGV4dD48cmVjb3JkPjxyZWMtbnVtYmVyPjEwODY8L3JlYy1udW1i
ZXI+PGZvcmVpZ24ta2V5cz48a2V5IGFwcD0iRU4iIGRiLWlkPSJlMjVyOXh4MGphZWR4OGU1OTJ2
cGY5dDdmd3h2ZHA1YXB4emEiIHRpbWVzdGFtcD0iMTczODY5ODMyMyIgZ3VpZD0iMjE3Y2RhNmQt
ZDQ4OC00M2FmLWE1MDktYWZiNTYzYTIxODdmIj4xMDg2PC9rZXk+PC9mb3JlaWduLWtleXM+PHJl
Zi10eXBlIG5hbWU9IkpvdXJuYWwgQXJ0aWNsZSI+MTc8L3JlZi10eXBlPjxjb250cmlidXRvcnM+
PGF1dGhvcnM+PGF1dGhvcj5Kb3N0LCBTLiBULjwvYXV0aG9yPjxhdXRob3I+S2FsZGVuYmFjaCwg
TS4gQS48L2F1dGhvcj48YXV0aG9yPkFudG9uaW5pLCBBLjwvYXV0aG9yPjxhdXRob3I+TWFydGlu
ZXotTWFydGluLCBQLjwvYXV0aG9yPjxhdXRob3I+VGltbWVybWFubiwgTC48L2F1dGhvcj48YXV0
aG9yPk9kaW4sIFAuPC9hdXRob3I+PGF1dGhvcj5LYXR6ZW5zY2hsYWdlciwgUi48L2F1dGhvcj48
YXV0aG9yPkJvcmdvaGFpbiwgUi48L2F1dGhvcj48YXV0aG9yPkZhc2FubywgQS48L2F1dGhvcj48
YXV0aG9yPlN0b2NjaGksIEYuPC9hdXRob3I+PGF1dGhvcj5IYXR0b3JpLCBOLjwvYXV0aG9yPjxh
dXRob3I+S3Vra2xlLCBQLiBMLjwvYXV0aG9yPjxhdXRob3I+Um9kcmlndWV6LVZpb2xhbnRlLCBN
LjwvYXV0aG9yPjxhdXRob3I+RmFsdXAtUGVjdXJhcml1LCBDLjwvYXV0aG9yPjxhdXRob3I+U2No
YWRlLCBTLjwvYXV0aG9yPjxhdXRob3I+UGV0cnktU2NobWVsemVyLCBKLiBOLjwvYXV0aG9yPjxh
dXRob3I+TWV0dGEsIFYuPC9hdXRob3I+PGF1dGhvcj5XZWludHJhdWIsIEQuPC9hdXRob3I+PGF1
dGhvcj5EZXVzY2hsLCBHLjwvYXV0aG9yPjxhdXRob3I+RXNwYXksIEEuIEouPC9hdXRob3I+PGF1
dGhvcj5UYW4sIEUuIEsuPC9hdXRob3I+PGF1dGhvcj5CaGlkYXlhc2lyaSwgUi48L2F1dGhvcj48
YXV0aG9yPkZ1bmcsIFYuIFMuIEMuPC9hdXRob3I+PGF1dGhvcj5DYXJkb3NvLCBGLjwvYXV0aG9y
PjxhdXRob3I+VHJlbmt3YWxkZXIsIEMuPC9hdXRob3I+PGF1dGhvcj5KZW5uZXIsIFAuPC9hdXRo
b3I+PGF1dGhvcj5SYXkgQ2hhdWRodXJpLCBLLjwvYXV0aG9yPjxhdXRob3I+RGFmc2FyaSwgSC4g
Uy48L2F1dGhvcj48YXV0aG9yPkludGVybmF0aW9uYWwsIFBhcmtpbnNvbjwvYXV0aG9yPjxhdXRo
b3I+TW92ZW1lbnQgRGlzb3JkZXJzIFNvY2lldHkgTm9uLU1vdG9yIFBhcmtpbnNvbiBEaXNlYXNl
IFN0dWR5LCBHcm91cDwvYXV0aG9yPjwvYXV0aG9ycz48L2NvbnRyaWJ1dG9ycz48YXV0aC1hZGRy
ZXNzPkRlcGFydG1lbnQgb2YgTmV1cm9sb2d5LCBGYWN1bHR5IG9mIE1lZGljaW5lIGFuZCBVbml2
ZXJzaXR5IEhvc3BpdGFsIENvbG9nbmUsIFVuaXZlcnNpdHkgb2YgQ29sb2duZSwgQ29sb2duZSwg
R2VybWFueS4mI3hEO1BhcmtpbnNvbiBhbmQgTW92ZW1lbnQgRGlzb3JkZXJzIFVuaXQsIERlcGFy
dG1lbnQgb2YgTmV1cm9zY2llbmNlcyAoRE5TKSwgVW5pdmVyc2l0eSBvZiBQYWR1YSwgUGFkb3Zh
LCBJdGFseS4mI3hEO0NlbnRlciBmb3IgTmV0d29ya2VkIEJpb21lZGljYWwgUmVzZWFyY2ggaW4g
TmV1cm9kZWdlbmVyYXRpdmUgRGlzZWFzZXMgKENJQkVSTkVEKSwgQ2FybG9zIElJSSBJbnN0aXR1
dGUgb2YgSGVhbHRoLCBNYWRyaWQsIFNwYWluLiYjeEQ7RGVwYXJ0bWVudCBvZiBOZXVyb2xvZ3ks
IFVuaXZlcnNpdHkgSG9zcGl0YWwgR2llc3NlbiBhbmQgTWFyYnVyZywgTWFyYnVyZywgR2VybWFu
eS4mI3hEO0RpdmlzaW9uIG9mIE5ldXJvbG9neSwgTHVuZCBVbml2ZXJzaXR5LCBMdW5kLCBTd2Vk
ZW4uJiN4RDtEZXBhcnRtZW50IG9mIE5ldXJvbG9neSwgU2thbmUgVW5pdmVyc2l0eSBIb3NwaXRh
bCwgTHVuZCwgU3dlZGVuLiYjeEQ7RGVwYXJ0bWVudCBvZiBOZXVyb2xvZ3ksIEthcmwgTGFuZHN0
ZWluZXIgSW5zdGl0dXRlIGZvciBOZXVyb2ltbXVub2xvZ2ljYWwgYW5kIE5ldXJvZGVnZW5lcmF0
aXZlIERpc29yZGVycyBhdCBLbGluaWsgRG9uYXVzdGFkdCwgVmllbm5hLCBBdXN0cmlhLiYjeEQ7
RGVwYXJ0bWVudCBvZiBOZXVyb2xvZ3ksIE5pemFtJmFwb3M7cyBJbnN0aXR1dGUgb2YgTWVkaWNh
bCBTY2llbmNlcywgSHlkZXJhYmFkLCBJbmRpYS4mI3hEO0VkbW9uZCBKLiBTYWZyYSBQcm9ncmFt
IGluIFBhcmtpbnNvbiZhcG9zO3MgRGlzZWFzZSwgTW9ydG9uIGFuZCBHbG9yaWEgU2h1bG1hbiBN
b3ZlbWVudCBEaXNvcmRlcnMgQ2xpbmljLCBUb3JvbnRvIFdlc3Rlcm4gSG9zcGl0YWwtVW5pdmVy
c2l0eSBIZWFsdGggTmV0d29yayAoVUhOKSwgVG9yb250bywgT250YXJpbywgQ2FuYWRhLiYjeEQ7
RGl2aXNpb24gb2YgTmV1cm9sb2d5LCBVbml2ZXJzaXR5IG9mIFRvcm9udG8sIFRvcm9udG8sIE9u
dGFyaW8sIENhbmFkYS4mI3hEO0tyZW1iaWwgUmVzZWFyY2ggSW5zdGl0dXRlLCBUb3JvbnRvLCBP
bnRhcmlvLCBDYW5hZGEuJiN4RDtEZXBhcnRtZW50IG9mIFBhcmtpbnNvbiZhcG9zO3MgRGlzZWFz
ZSAmYW1wOyBNb3ZlbWVudCBEaXNvcmRlcnMgUmVoYWJpbGl0YXRpb24sIE1vcmlnZ2lhLVBlbGFz
Y2luaSBIb3NwaXRhbC1HcmF2ZWRvbmEgZWQgVW5pdGksIENvbW8sIEl0YWx5LiYjeEQ7VW5pdmVy
c2l0eSBhbmQgSW5zdGl0dXRlIGZvciBSZXNlYXJjaCBhbmQgTWVkaWNhbCBDYXJlIElSQ0NTIFNh
biBSYWZmYWVsZSwgUm9tZSwgSXRhbHkuJiN4RDtEZXBhcnRtZW50IG9mIE5ldXJvbG9neSwgSnVu
dGVuZG8gVW5pdmVyc2l0eSBHcmFkdWF0ZSBTY2hvb2wgb2YgTWVkaWNpbmUsIFRva3lvLCBKYXBh
bi4mI3hEO0NlbnRlciBmb3IgUGFya2luc29uJmFwb3M7cyBEaXNlYXNlIGFuZCBNb3ZlbWVudCBE
aXNvcmRlcnMsIE1hbmlwYWwgSG9zcGl0YWwsIEJhbmdhbG9yZSwgSW5kaWEuJiN4RDtQYXJraW5z
b24mYXBvcztzIERpc2Vhc2UgYW5kIE1vdmVtZW50IERpc29yZGVycyBDbGluaWMsIEJhbmdhbG9y
ZSwgSW5kaWEuJiN4RDtJbnNpdHV0byBOYWNpb25hbCBkZSBOZXVyb2xvZ2lhIHkgTmV1cm9jaXJ1
Z2lhLCBNb3ZlbWVudCBEaXNvcmRlcnMgQ2xpbmljLCBNZXhpY28gQ2l0eSwgTWV4aWNvLiYjeEQ7
TW92ZW1lbnQgRGlzb3JkZXIgQ2xpbmljLCBOYXRpb25hbCBJbnN0aXR1dGUgb2YgTmV1cm9sb2d5
IGFuZCBOZXVyb3N1cmdlcnksIE1leGljbyBDaXR5LCBNZXhpY28uJiN4RDtEZXBhcnRtZW50IG9m
IE5ldXJvbG9neSwgRmFjdWx0eSBvZiBNZWRpY2luZSwgVHJhbnNpbHZhbmlhIFVuaXZlcnNpdHkg
b2YgQnJhc292LCBCcmFzb3YsIFJvbWFuaWEuJiN4RDtEZXBhcnRtZW50IG9mIE5ldXJvbG9neSwg
Q291bnR5IEVtZXJnZW5jeSBDbGluaWMgSG9zcGl0YWwsIEJyYXNvdiwgUm9tYW5pYS4mI3hEO0Rl
cGFydG1lbnQgb2YgQ2xpbmljYWwgTmV1cm9waHlzaW9sb2d5LCBVbml2ZXJzaXR5IE1lZGljYWwg
Q2VudGVyIEdvdHRpbmdlbiwgR290dGluZ2VuLCBHZXJtYW55LiYjeEQ7UGFya2luc29uIEZvdW5k
YXRpb24gSW50ZXJuYXRpb25hbCBDZW50cmUgb2YgRXhjZWxsZW5jZSwgS2luZyZhcG9zO3MgQ29s
bGVnZSBIb3NwaXRhbCwgTG9uZG9uLCBVbml0ZWQgS2luZ2RvbS4mI3hEO0luc3RpdHV0ZSBvZiBQ
c3ljaGlhdHJ5LCBQc3ljaG9sb2d5IGFuZCBOZXVyb3NjaWVuY2UsIEtpbmcmYXBvcztzIENvbGxl
Z2UgTG9uZG9uLCBMb25kb24sIFVuaXRlZCBLaW5nZG9tLiYjeEQ7RGVwYXJ0bWVudHMgb2YgUHN5
Y2hpYXRyeSBhbmQgTmV1cm9sb2d5LCBQZXJlbG1hbiBTY2hvb2wgb2YgTWVkaWNpbmUgYXQgdGhl
IFVuaXZlcnNpdHkgb2YgUGVubnN5bHZhbmlhLCBQaGlsYWRlbHBoaWEsIFBlbm5zeWx2YW5pYSwg
VVNBLiYjeEQ7UGFya2luc29uJmFwb3M7cyBEaXNlYXNlIFJlc2VhcmNoLCBFZHVjYXRpb24gYW5k
IENsaW5pY2FsIENlbnRlciAoUEFEUkVDQyksIENvcnBvcmFsIE1pY2hhZWwgSi4gQ3Jlc2Nlbnog
VmV0ZXJhbnMgQWZmYWlycyBNZWRpY2FsIENlbnRlciwgUGhpbGFkZWxwaGlhLCBQZW5uc3lsdmFu
aWEsIFVTQS4mI3hEO0RlcGFydG1lbnQgb2YgTmV1cm9sb2d5LCBVbml2ZXJzaXR5IEhvc3BpdGFs
IFNjaGxlc3dpZy1Ib2xzdGVpbiAoVUtTSCksIENocmlzdGlhbi1BbGJyZWNodHMtVW5pdmVyc2l0
eSBLaWVsLCBLaWVsLCBHZXJtYW55LiYjeEQ7VW5pdmVyc2l0eSBvZiBDaW5jaW5uYXRpIEdhcmRu
ZXIgTmV1cm9zY2llbmNlIEluc3RpdHV0ZSwgR2FyZG5lciBGYW1pbHkgQ2VudGVyIGZvciBQYXJr
aW5zb24mYXBvcztzIERpc2Vhc2UgYW5kIE1vdmVtZW50IERpc29yZGVycywgRGVwYXJ0bWVudCBv
ZiBOZXVyb2xvZ3ksIFVuaXZlcnNpdHkgb2YgQ2luY2lubmF0aSwgQ2luY2lubmF0aSwgT2hpbywg
VVNBLiYjeEQ7RGVwYXJ0bWVudCBvZiBOZXVyb2xvZ3ksIE5hdGlvbmFsIE5ldXJvc2NpZW5jZSBJ
bnN0aXR1dGUsIFNpbmdhcG9yZSBHZW5lcmFsIEhvc3BpdGFsLCBTaW5nYXBvcmUsIFNpbmdhcG9y
ZS4mI3hEO05ldXJvc2NpZW5jZSBhbmQgQmVoYXZpb3JhbCBEaXNvcmRlcnMgKE5CRCkgRGVwYXJ0
bWVudCwgRHVrZS1OVVMgTWVkaWNhbCBTY2hvb2wsIFNpbmdhcG9yZSwgU2luZ2Fwb3JlLiYjeEQ7
Q2h1bGFsb25na29ybiBDZW50cmUgb2YgRXhjZWxsZW5jZSBmb3IgUGFya2luc29uJmFwb3M7cyBE
aXNlYXNlICZhbXA7IFJlbGF0ZWQgRGlzb3JkZXJzLCBEZXBhcnRtZW50IG9mIE1lZGljaW5lLCBG
YWN1bHR5IG9mIE1lZGljaW5lLCBDaHVsYWxvbmdrb3JuIFVuaXZlcnNpdHkgYW5kIEtpbmcgQ2h1
bGFsb25na29ybiBNZW1vcmlhbCBIb3NwaXRhbCwgQmFuZ2tvaywgVGhhaWxhbmQuJiN4RDtUaGUg
QWNhZGVteSBvZiBTY2llbmNlLCBUaGUgUm95YWwgU29jaWV0eSBvZiBUaGFpbGFuZCwgQmFuZ2tv
aywgVGhhaWxhbmQuJiN4RDtNb3ZlbWVudCBEaXNvcmRlciBVbml0LCBEZXBhcnRtZW50IG9mIE5l
dXJvbG9neSwgV2VzdG1lYWQgSG9zcGl0YWwsIFdlc3RtZWFkLCBBdXN0cmFsaWEuJiN4RDtNb3Zl
bWVudCBEaXNvcmRlcnMgVW5pdCwgSW50ZXJuYWwgTWVkaWNpbmUgRGVwYXJ0bWVudCwgVW5pdmVy
c2lkYWRlIEZlZGVyYWwgZGUgTWluYXMgR2VyYWlzLCBCZWxvIEhvcml6b250ZSwgQnJhemlsLiYj
eEQ7UGFyYWNlbHN1cy1FbGVuYS1LbGluaWssIEthc3NlbCwgR2VybWFueS4mI3hEO0RlcGFydG1l
bnQgb2YgTmV1cm9zdXJnZXJ5LCBVbml2ZXJzaXR5IE1lZGljYWwgQ2VudGVyIEdvdHRpbmdlbiwg
R290dGluZ2VuLCBHZXJtYW55LiYjeEQ7SW5zdGl0dXRlIG9mIFBoYXJtYWNldXRpY2FsIFNjaWVu
Y2VzLCBGYWN1bHR5IG9mIExpZmUgU2NpZW5jZXMgYW5kIE1lZGljaW5lLCBLaW5nJmFwb3M7cyBD
b2xsZWdlIExvbmRvbiwgTG9uZG9uLCBVbml0ZWQgS2luZ2RvbS4mI3hEO05JSFIgTWVudGFsIEhl
YWx0aCBCaW9tZWRpY2FsIFJlc2VhcmNoIENlbnRyZSBhbmQgRGVtZW50aWEgQmlvbWVkaWNhbCBS
ZXNlYXJjaCBVbml0LCBTb3V0aCBMb25kb24gYW5kIE1hdWRzbGV5IE5IUyBGb3VuZGF0aW9uIFRy
dXN0IGFuZCBLaW5nJmFwb3M7cyBDb2xsZWdlIExvbmRvbiwgTG9uZG9uLCBVbml0ZWQgS2luZ2Rv
bS48L2F1dGgtYWRkcmVzcz48dGl0bGVzPjx0aXRsZT5MZXZvZG9wYSBEb3NlIEVxdWl2YWxlbmN5
IGluIFBhcmtpbnNvbiZhcG9zO3MgRGlzZWFzZTogVXBkYXRlZCBTeXN0ZW1hdGljIFJldmlldyBh
bmQgUHJvcG9zYWxzPC90aXRsZT48c2Vjb25kYXJ5LXRpdGxlPk1vdiBEaXNvcmQ8L3NlY29uZGFy
eS10aXRsZT48L3RpdGxlcz48cGVyaW9kaWNhbD48ZnVsbC10aXRsZT5Nb3YgRGlzb3JkPC9mdWxs
LXRpdGxlPjxhYmJyLTE+TW92ZW1lbnQgZGlzb3JkZXJzIDogb2ZmaWNpYWwgam91cm5hbCBvZiB0
aGUgTW92ZW1lbnQgRGlzb3JkZXIgU29jaWV0eTwvYWJici0xPjwvcGVyaW9kaWNhbD48cGFnZXM+
MTIzNi0xMjUyPC9wYWdlcz48dm9sdW1lPjM4PC92b2x1bWU+PG51bWJlcj43PC9udW1iZXI+PGVk
aXRpb24+MjAyMzA1MDU8L2VkaXRpb24+PGtleXdvcmRzPjxrZXl3b3JkPkh1bWFuczwva2V5d29y
ZD48a2V5d29yZD4qTGV2b2RvcGEvdGhlcmFwZXV0aWMgdXNlPC9rZXl3b3JkPjxrZXl3b3JkPipQ
YXJraW5zb24gRGlzZWFzZS9kcnVnIHRoZXJhcHk8L2tleXdvcmQ+PGtleXdvcmQ+QW50aXBhcmtp
bnNvbiBBZ2VudHMvdGhlcmFwZXV0aWMgdXNlPC9rZXl3b3JkPjxrZXl3b3JkPlRyZWF0bWVudCBP
dXRjb21lPC9rZXl3b3JkPjxrZXl3b3JkPkxlZGQ8L2tleXdvcmQ+PGtleXdvcmQ+bGV2b2RvcGEg
ZXF1aXZhbGVudCBkYWlseSBkb3NlPC9rZXl3b3JkPjxrZXl3b3JkPmxldm9kb3BhIGVxdWl2YWxl
bnQgZG9zZTwva2V5d29yZD48L2tleXdvcmRzPjxkYXRlcz48eWVhcj4yMDIzPC95ZWFyPjxwdWIt
ZGF0ZXM+PGRhdGU+SnVsPC9kYXRlPjwvcHViLWRhdGVzPjwvZGF0ZXM+PGlzYm4+MTUzMS04MjU3
IChFbGVjdHJvbmljKSYjeEQ7MDg4NS0zMTg1IChMaW5raW5nKTwvaXNibj48YWNjZXNzaW9uLW51
bT4zNzE0NzEzNTwvYWNjZXNzaW9uLW51bT48dXJscz48cmVsYXRlZC11cmxzPjx1cmw+aHR0cHM6
Ly93d3cubmNiaS5ubG0ubmloLmdvdi9wdWJtZWQvMzcxNDcxMzU8L3VybD48L3JlbGF0ZWQtdXJs
cz48L3VybHM+PGVsZWN0cm9uaWMtcmVzb3VyY2UtbnVtPjEwLjEwMDIvbWRzLjI5NDEwPC9lbGVj
dHJvbmljLXJlc291cmNlLW51bT48cmVtb3RlLWRhdGFiYXNlLW5hbWU+TWVkbGluZTwvcmVtb3Rl
LWRhdGFiYXNlLW5hbWU+PHJlbW90ZS1kYXRhYmFzZS1wcm92aWRlcj5OTE08L3JlbW90ZS1kYXRh
YmFzZS1wcm92aWRlcj48L3JlY29yZD48L0NpdGU+PC9FbmROb3RlPn==
</w:fldData>
        </w:fldChar>
      </w:r>
      <w:r w:rsidRPr="00522DE5">
        <w:instrText xml:space="preserve"> ADDIN EN.CITE </w:instrText>
      </w:r>
      <w:r w:rsidRPr="00522DE5">
        <w:fldChar w:fldCharType="begin">
          <w:fldData xml:space="preserve">PEVuZE5vdGU+PENpdGU+PEF1dGhvcj5Kb3N0PC9BdXRob3I+PFllYXI+MjAyMzwvWWVhcj48UmVj
TnVtPjEwODY8L1JlY051bT48RGlzcGxheVRleHQ+PHN0eWxlIGZhY2U9InN1cGVyc2NyaXB0Ij4z
Nzwvc3R5bGU+PC9EaXNwbGF5VGV4dD48cmVjb3JkPjxyZWMtbnVtYmVyPjEwODY8L3JlYy1udW1i
ZXI+PGZvcmVpZ24ta2V5cz48a2V5IGFwcD0iRU4iIGRiLWlkPSJlMjVyOXh4MGphZWR4OGU1OTJ2
cGY5dDdmd3h2ZHA1YXB4emEiIHRpbWVzdGFtcD0iMTczODY5ODMyMyIgZ3VpZD0iMjE3Y2RhNmQt
ZDQ4OC00M2FmLWE1MDktYWZiNTYzYTIxODdmIj4xMDg2PC9rZXk+PC9mb3JlaWduLWtleXM+PHJl
Zi10eXBlIG5hbWU9IkpvdXJuYWwgQXJ0aWNsZSI+MTc8L3JlZi10eXBlPjxjb250cmlidXRvcnM+
PGF1dGhvcnM+PGF1dGhvcj5Kb3N0LCBTLiBULjwvYXV0aG9yPjxhdXRob3I+S2FsZGVuYmFjaCwg
TS4gQS48L2F1dGhvcj48YXV0aG9yPkFudG9uaW5pLCBBLjwvYXV0aG9yPjxhdXRob3I+TWFydGlu
ZXotTWFydGluLCBQLjwvYXV0aG9yPjxhdXRob3I+VGltbWVybWFubiwgTC48L2F1dGhvcj48YXV0
aG9yPk9kaW4sIFAuPC9hdXRob3I+PGF1dGhvcj5LYXR6ZW5zY2hsYWdlciwgUi48L2F1dGhvcj48
YXV0aG9yPkJvcmdvaGFpbiwgUi48L2F1dGhvcj48YXV0aG9yPkZhc2FubywgQS48L2F1dGhvcj48
YXV0aG9yPlN0b2NjaGksIEYuPC9hdXRob3I+PGF1dGhvcj5IYXR0b3JpLCBOLjwvYXV0aG9yPjxh
dXRob3I+S3Vra2xlLCBQLiBMLjwvYXV0aG9yPjxhdXRob3I+Um9kcmlndWV6LVZpb2xhbnRlLCBN
LjwvYXV0aG9yPjxhdXRob3I+RmFsdXAtUGVjdXJhcml1LCBDLjwvYXV0aG9yPjxhdXRob3I+U2No
YWRlLCBTLjwvYXV0aG9yPjxhdXRob3I+UGV0cnktU2NobWVsemVyLCBKLiBOLjwvYXV0aG9yPjxh
dXRob3I+TWV0dGEsIFYuPC9hdXRob3I+PGF1dGhvcj5XZWludHJhdWIsIEQuPC9hdXRob3I+PGF1
dGhvcj5EZXVzY2hsLCBHLjwvYXV0aG9yPjxhdXRob3I+RXNwYXksIEEuIEouPC9hdXRob3I+PGF1
dGhvcj5UYW4sIEUuIEsuPC9hdXRob3I+PGF1dGhvcj5CaGlkYXlhc2lyaSwgUi48L2F1dGhvcj48
YXV0aG9yPkZ1bmcsIFYuIFMuIEMuPC9hdXRob3I+PGF1dGhvcj5DYXJkb3NvLCBGLjwvYXV0aG9y
PjxhdXRob3I+VHJlbmt3YWxkZXIsIEMuPC9hdXRob3I+PGF1dGhvcj5KZW5uZXIsIFAuPC9hdXRo
b3I+PGF1dGhvcj5SYXkgQ2hhdWRodXJpLCBLLjwvYXV0aG9yPjxhdXRob3I+RGFmc2FyaSwgSC4g
Uy48L2F1dGhvcj48YXV0aG9yPkludGVybmF0aW9uYWwsIFBhcmtpbnNvbjwvYXV0aG9yPjxhdXRo
b3I+TW92ZW1lbnQgRGlzb3JkZXJzIFNvY2lldHkgTm9uLU1vdG9yIFBhcmtpbnNvbiBEaXNlYXNl
IFN0dWR5LCBHcm91cDwvYXV0aG9yPjwvYXV0aG9ycz48L2NvbnRyaWJ1dG9ycz48YXV0aC1hZGRy
ZXNzPkRlcGFydG1lbnQgb2YgTmV1cm9sb2d5LCBGYWN1bHR5IG9mIE1lZGljaW5lIGFuZCBVbml2
ZXJzaXR5IEhvc3BpdGFsIENvbG9nbmUsIFVuaXZlcnNpdHkgb2YgQ29sb2duZSwgQ29sb2duZSwg
R2VybWFueS4mI3hEO1BhcmtpbnNvbiBhbmQgTW92ZW1lbnQgRGlzb3JkZXJzIFVuaXQsIERlcGFy
dG1lbnQgb2YgTmV1cm9zY2llbmNlcyAoRE5TKSwgVW5pdmVyc2l0eSBvZiBQYWR1YSwgUGFkb3Zh
LCBJdGFseS4mI3hEO0NlbnRlciBmb3IgTmV0d29ya2VkIEJpb21lZGljYWwgUmVzZWFyY2ggaW4g
TmV1cm9kZWdlbmVyYXRpdmUgRGlzZWFzZXMgKENJQkVSTkVEKSwgQ2FybG9zIElJSSBJbnN0aXR1
dGUgb2YgSGVhbHRoLCBNYWRyaWQsIFNwYWluLiYjeEQ7RGVwYXJ0bWVudCBvZiBOZXVyb2xvZ3ks
IFVuaXZlcnNpdHkgSG9zcGl0YWwgR2llc3NlbiBhbmQgTWFyYnVyZywgTWFyYnVyZywgR2VybWFu
eS4mI3hEO0RpdmlzaW9uIG9mIE5ldXJvbG9neSwgTHVuZCBVbml2ZXJzaXR5LCBMdW5kLCBTd2Vk
ZW4uJiN4RDtEZXBhcnRtZW50IG9mIE5ldXJvbG9neSwgU2thbmUgVW5pdmVyc2l0eSBIb3NwaXRh
bCwgTHVuZCwgU3dlZGVuLiYjeEQ7RGVwYXJ0bWVudCBvZiBOZXVyb2xvZ3ksIEthcmwgTGFuZHN0
ZWluZXIgSW5zdGl0dXRlIGZvciBOZXVyb2ltbXVub2xvZ2ljYWwgYW5kIE5ldXJvZGVnZW5lcmF0
aXZlIERpc29yZGVycyBhdCBLbGluaWsgRG9uYXVzdGFkdCwgVmllbm5hLCBBdXN0cmlhLiYjeEQ7
RGVwYXJ0bWVudCBvZiBOZXVyb2xvZ3ksIE5pemFtJmFwb3M7cyBJbnN0aXR1dGUgb2YgTWVkaWNh
bCBTY2llbmNlcywgSHlkZXJhYmFkLCBJbmRpYS4mI3hEO0VkbW9uZCBKLiBTYWZyYSBQcm9ncmFt
IGluIFBhcmtpbnNvbiZhcG9zO3MgRGlzZWFzZSwgTW9ydG9uIGFuZCBHbG9yaWEgU2h1bG1hbiBN
b3ZlbWVudCBEaXNvcmRlcnMgQ2xpbmljLCBUb3JvbnRvIFdlc3Rlcm4gSG9zcGl0YWwtVW5pdmVy
c2l0eSBIZWFsdGggTmV0d29yayAoVUhOKSwgVG9yb250bywgT250YXJpbywgQ2FuYWRhLiYjeEQ7
RGl2aXNpb24gb2YgTmV1cm9sb2d5LCBVbml2ZXJzaXR5IG9mIFRvcm9udG8sIFRvcm9udG8sIE9u
dGFyaW8sIENhbmFkYS4mI3hEO0tyZW1iaWwgUmVzZWFyY2ggSW5zdGl0dXRlLCBUb3JvbnRvLCBP
bnRhcmlvLCBDYW5hZGEuJiN4RDtEZXBhcnRtZW50IG9mIFBhcmtpbnNvbiZhcG9zO3MgRGlzZWFz
ZSAmYW1wOyBNb3ZlbWVudCBEaXNvcmRlcnMgUmVoYWJpbGl0YXRpb24sIE1vcmlnZ2lhLVBlbGFz
Y2luaSBIb3NwaXRhbC1HcmF2ZWRvbmEgZWQgVW5pdGksIENvbW8sIEl0YWx5LiYjeEQ7VW5pdmVy
c2l0eSBhbmQgSW5zdGl0dXRlIGZvciBSZXNlYXJjaCBhbmQgTWVkaWNhbCBDYXJlIElSQ0NTIFNh
biBSYWZmYWVsZSwgUm9tZSwgSXRhbHkuJiN4RDtEZXBhcnRtZW50IG9mIE5ldXJvbG9neSwgSnVu
dGVuZG8gVW5pdmVyc2l0eSBHcmFkdWF0ZSBTY2hvb2wgb2YgTWVkaWNpbmUsIFRva3lvLCBKYXBh
bi4mI3hEO0NlbnRlciBmb3IgUGFya2luc29uJmFwb3M7cyBEaXNlYXNlIGFuZCBNb3ZlbWVudCBE
aXNvcmRlcnMsIE1hbmlwYWwgSG9zcGl0YWwsIEJhbmdhbG9yZSwgSW5kaWEuJiN4RDtQYXJraW5z
b24mYXBvcztzIERpc2Vhc2UgYW5kIE1vdmVtZW50IERpc29yZGVycyBDbGluaWMsIEJhbmdhbG9y
ZSwgSW5kaWEuJiN4RDtJbnNpdHV0byBOYWNpb25hbCBkZSBOZXVyb2xvZ2lhIHkgTmV1cm9jaXJ1
Z2lhLCBNb3ZlbWVudCBEaXNvcmRlcnMgQ2xpbmljLCBNZXhpY28gQ2l0eSwgTWV4aWNvLiYjeEQ7
TW92ZW1lbnQgRGlzb3JkZXIgQ2xpbmljLCBOYXRpb25hbCBJbnN0aXR1dGUgb2YgTmV1cm9sb2d5
IGFuZCBOZXVyb3N1cmdlcnksIE1leGljbyBDaXR5LCBNZXhpY28uJiN4RDtEZXBhcnRtZW50IG9m
IE5ldXJvbG9neSwgRmFjdWx0eSBvZiBNZWRpY2luZSwgVHJhbnNpbHZhbmlhIFVuaXZlcnNpdHkg
b2YgQnJhc292LCBCcmFzb3YsIFJvbWFuaWEuJiN4RDtEZXBhcnRtZW50IG9mIE5ldXJvbG9neSwg
Q291bnR5IEVtZXJnZW5jeSBDbGluaWMgSG9zcGl0YWwsIEJyYXNvdiwgUm9tYW5pYS4mI3hEO0Rl
cGFydG1lbnQgb2YgQ2xpbmljYWwgTmV1cm9waHlzaW9sb2d5LCBVbml2ZXJzaXR5IE1lZGljYWwg
Q2VudGVyIEdvdHRpbmdlbiwgR290dGluZ2VuLCBHZXJtYW55LiYjeEQ7UGFya2luc29uIEZvdW5k
YXRpb24gSW50ZXJuYXRpb25hbCBDZW50cmUgb2YgRXhjZWxsZW5jZSwgS2luZyZhcG9zO3MgQ29s
bGVnZSBIb3NwaXRhbCwgTG9uZG9uLCBVbml0ZWQgS2luZ2RvbS4mI3hEO0luc3RpdHV0ZSBvZiBQ
c3ljaGlhdHJ5LCBQc3ljaG9sb2d5IGFuZCBOZXVyb3NjaWVuY2UsIEtpbmcmYXBvcztzIENvbGxl
Z2UgTG9uZG9uLCBMb25kb24sIFVuaXRlZCBLaW5nZG9tLiYjeEQ7RGVwYXJ0bWVudHMgb2YgUHN5
Y2hpYXRyeSBhbmQgTmV1cm9sb2d5LCBQZXJlbG1hbiBTY2hvb2wgb2YgTWVkaWNpbmUgYXQgdGhl
IFVuaXZlcnNpdHkgb2YgUGVubnN5bHZhbmlhLCBQaGlsYWRlbHBoaWEsIFBlbm5zeWx2YW5pYSwg
VVNBLiYjeEQ7UGFya2luc29uJmFwb3M7cyBEaXNlYXNlIFJlc2VhcmNoLCBFZHVjYXRpb24gYW5k
IENsaW5pY2FsIENlbnRlciAoUEFEUkVDQyksIENvcnBvcmFsIE1pY2hhZWwgSi4gQ3Jlc2Nlbnog
VmV0ZXJhbnMgQWZmYWlycyBNZWRpY2FsIENlbnRlciwgUGhpbGFkZWxwaGlhLCBQZW5uc3lsdmFu
aWEsIFVTQS4mI3hEO0RlcGFydG1lbnQgb2YgTmV1cm9sb2d5LCBVbml2ZXJzaXR5IEhvc3BpdGFs
IFNjaGxlc3dpZy1Ib2xzdGVpbiAoVUtTSCksIENocmlzdGlhbi1BbGJyZWNodHMtVW5pdmVyc2l0
eSBLaWVsLCBLaWVsLCBHZXJtYW55LiYjeEQ7VW5pdmVyc2l0eSBvZiBDaW5jaW5uYXRpIEdhcmRu
ZXIgTmV1cm9zY2llbmNlIEluc3RpdHV0ZSwgR2FyZG5lciBGYW1pbHkgQ2VudGVyIGZvciBQYXJr
aW5zb24mYXBvcztzIERpc2Vhc2UgYW5kIE1vdmVtZW50IERpc29yZGVycywgRGVwYXJ0bWVudCBv
ZiBOZXVyb2xvZ3ksIFVuaXZlcnNpdHkgb2YgQ2luY2lubmF0aSwgQ2luY2lubmF0aSwgT2hpbywg
VVNBLiYjeEQ7RGVwYXJ0bWVudCBvZiBOZXVyb2xvZ3ksIE5hdGlvbmFsIE5ldXJvc2NpZW5jZSBJ
bnN0aXR1dGUsIFNpbmdhcG9yZSBHZW5lcmFsIEhvc3BpdGFsLCBTaW5nYXBvcmUsIFNpbmdhcG9y
ZS4mI3hEO05ldXJvc2NpZW5jZSBhbmQgQmVoYXZpb3JhbCBEaXNvcmRlcnMgKE5CRCkgRGVwYXJ0
bWVudCwgRHVrZS1OVVMgTWVkaWNhbCBTY2hvb2wsIFNpbmdhcG9yZSwgU2luZ2Fwb3JlLiYjeEQ7
Q2h1bGFsb25na29ybiBDZW50cmUgb2YgRXhjZWxsZW5jZSBmb3IgUGFya2luc29uJmFwb3M7cyBE
aXNlYXNlICZhbXA7IFJlbGF0ZWQgRGlzb3JkZXJzLCBEZXBhcnRtZW50IG9mIE1lZGljaW5lLCBG
YWN1bHR5IG9mIE1lZGljaW5lLCBDaHVsYWxvbmdrb3JuIFVuaXZlcnNpdHkgYW5kIEtpbmcgQ2h1
bGFsb25na29ybiBNZW1vcmlhbCBIb3NwaXRhbCwgQmFuZ2tvaywgVGhhaWxhbmQuJiN4RDtUaGUg
QWNhZGVteSBvZiBTY2llbmNlLCBUaGUgUm95YWwgU29jaWV0eSBvZiBUaGFpbGFuZCwgQmFuZ2tv
aywgVGhhaWxhbmQuJiN4RDtNb3ZlbWVudCBEaXNvcmRlciBVbml0LCBEZXBhcnRtZW50IG9mIE5l
dXJvbG9neSwgV2VzdG1lYWQgSG9zcGl0YWwsIFdlc3RtZWFkLCBBdXN0cmFsaWEuJiN4RDtNb3Zl
bWVudCBEaXNvcmRlcnMgVW5pdCwgSW50ZXJuYWwgTWVkaWNpbmUgRGVwYXJ0bWVudCwgVW5pdmVy
c2lkYWRlIEZlZGVyYWwgZGUgTWluYXMgR2VyYWlzLCBCZWxvIEhvcml6b250ZSwgQnJhemlsLiYj
eEQ7UGFyYWNlbHN1cy1FbGVuYS1LbGluaWssIEthc3NlbCwgR2VybWFueS4mI3hEO0RlcGFydG1l
bnQgb2YgTmV1cm9zdXJnZXJ5LCBVbml2ZXJzaXR5IE1lZGljYWwgQ2VudGVyIEdvdHRpbmdlbiwg
R290dGluZ2VuLCBHZXJtYW55LiYjeEQ7SW5zdGl0dXRlIG9mIFBoYXJtYWNldXRpY2FsIFNjaWVu
Y2VzLCBGYWN1bHR5IG9mIExpZmUgU2NpZW5jZXMgYW5kIE1lZGljaW5lLCBLaW5nJmFwb3M7cyBD
b2xsZWdlIExvbmRvbiwgTG9uZG9uLCBVbml0ZWQgS2luZ2RvbS4mI3hEO05JSFIgTWVudGFsIEhl
YWx0aCBCaW9tZWRpY2FsIFJlc2VhcmNoIENlbnRyZSBhbmQgRGVtZW50aWEgQmlvbWVkaWNhbCBS
ZXNlYXJjaCBVbml0LCBTb3V0aCBMb25kb24gYW5kIE1hdWRzbGV5IE5IUyBGb3VuZGF0aW9uIFRy
dXN0IGFuZCBLaW5nJmFwb3M7cyBDb2xsZWdlIExvbmRvbiwgTG9uZG9uLCBVbml0ZWQgS2luZ2Rv
bS48L2F1dGgtYWRkcmVzcz48dGl0bGVzPjx0aXRsZT5MZXZvZG9wYSBEb3NlIEVxdWl2YWxlbmN5
IGluIFBhcmtpbnNvbiZhcG9zO3MgRGlzZWFzZTogVXBkYXRlZCBTeXN0ZW1hdGljIFJldmlldyBh
bmQgUHJvcG9zYWxzPC90aXRsZT48c2Vjb25kYXJ5LXRpdGxlPk1vdiBEaXNvcmQ8L3NlY29uZGFy
eS10aXRsZT48L3RpdGxlcz48cGVyaW9kaWNhbD48ZnVsbC10aXRsZT5Nb3YgRGlzb3JkPC9mdWxs
LXRpdGxlPjxhYmJyLTE+TW92ZW1lbnQgZGlzb3JkZXJzIDogb2ZmaWNpYWwgam91cm5hbCBvZiB0
aGUgTW92ZW1lbnQgRGlzb3JkZXIgU29jaWV0eTwvYWJici0xPjwvcGVyaW9kaWNhbD48cGFnZXM+
MTIzNi0xMjUyPC9wYWdlcz48dm9sdW1lPjM4PC92b2x1bWU+PG51bWJlcj43PC9udW1iZXI+PGVk
aXRpb24+MjAyMzA1MDU8L2VkaXRpb24+PGtleXdvcmRzPjxrZXl3b3JkPkh1bWFuczwva2V5d29y
ZD48a2V5d29yZD4qTGV2b2RvcGEvdGhlcmFwZXV0aWMgdXNlPC9rZXl3b3JkPjxrZXl3b3JkPipQ
YXJraW5zb24gRGlzZWFzZS9kcnVnIHRoZXJhcHk8L2tleXdvcmQ+PGtleXdvcmQ+QW50aXBhcmtp
bnNvbiBBZ2VudHMvdGhlcmFwZXV0aWMgdXNlPC9rZXl3b3JkPjxrZXl3b3JkPlRyZWF0bWVudCBP
dXRjb21lPC9rZXl3b3JkPjxrZXl3b3JkPkxlZGQ8L2tleXdvcmQ+PGtleXdvcmQ+bGV2b2RvcGEg
ZXF1aXZhbGVudCBkYWlseSBkb3NlPC9rZXl3b3JkPjxrZXl3b3JkPmxldm9kb3BhIGVxdWl2YWxl
bnQgZG9zZTwva2V5d29yZD48L2tleXdvcmRzPjxkYXRlcz48eWVhcj4yMDIzPC95ZWFyPjxwdWIt
ZGF0ZXM+PGRhdGU+SnVsPC9kYXRlPjwvcHViLWRhdGVzPjwvZGF0ZXM+PGlzYm4+MTUzMS04MjU3
IChFbGVjdHJvbmljKSYjeEQ7MDg4NS0zMTg1IChMaW5raW5nKTwvaXNibj48YWNjZXNzaW9uLW51
bT4zNzE0NzEzNTwvYWNjZXNzaW9uLW51bT48dXJscz48cmVsYXRlZC11cmxzPjx1cmw+aHR0cHM6
Ly93d3cubmNiaS5ubG0ubmloLmdvdi9wdWJtZWQvMzcxNDcxMzU8L3VybD48L3JlbGF0ZWQtdXJs
cz48L3VybHM+PGVsZWN0cm9uaWMtcmVzb3VyY2UtbnVtPjEwLjEwMDIvbWRzLjI5NDEwPC9lbGVj
dHJvbmljLXJlc291cmNlLW51bT48cmVtb3RlLWRhdGFiYXNlLW5hbWU+TWVkbGluZTwvcmVtb3Rl
LWRhdGFiYXNlLW5hbWU+PHJlbW90ZS1kYXRhYmFzZS1wcm92aWRlcj5OTE08L3JlbW90ZS1kYXRh
YmFzZS1wcm92aWRlcj48L3JlY29yZD48L0NpdGU+PC9FbmROb3RlPn==
</w:fldData>
        </w:fldChar>
      </w:r>
      <w:r w:rsidRPr="00522DE5">
        <w:instrText xml:space="preserve"> ADDIN EN.CITE.DATA </w:instrText>
      </w:r>
      <w:r w:rsidRPr="00522DE5">
        <w:fldChar w:fldCharType="end"/>
      </w:r>
      <w:r w:rsidRPr="00522DE5">
        <w:fldChar w:fldCharType="separate"/>
      </w:r>
      <w:r w:rsidRPr="00522DE5">
        <w:rPr>
          <w:noProof/>
          <w:vertAlign w:val="superscript"/>
        </w:rPr>
        <w:t>37</w:t>
      </w:r>
      <w:r w:rsidRPr="00522DE5">
        <w:fldChar w:fldCharType="end"/>
      </w:r>
    </w:p>
    <w:p w14:paraId="65CE4841" w14:textId="14EAF4B3" w:rsidR="00E33C6D" w:rsidRPr="00522DE5" w:rsidRDefault="00E33C6D" w:rsidP="00E33C6D">
      <w:pPr>
        <w:pStyle w:val="Listenabsatz"/>
        <w:numPr>
          <w:ilvl w:val="0"/>
          <w:numId w:val="6"/>
        </w:numPr>
        <w:rPr>
          <w:lang w:val="en-US"/>
        </w:rPr>
      </w:pPr>
      <w:r w:rsidRPr="00522DE5">
        <w:rPr>
          <w:lang w:val="en-US"/>
        </w:rPr>
        <w:t>The total electrical energy delivered (TEED) was calculated according to a method by Koss et al,</w:t>
      </w:r>
      <w:r w:rsidRPr="00522DE5">
        <w:rPr>
          <w:lang w:val="en-US"/>
        </w:rPr>
        <w:fldChar w:fldCharType="begin"/>
      </w:r>
      <w:r w:rsidR="00A242F8" w:rsidRPr="00522DE5">
        <w:rPr>
          <w:lang w:val="en-US"/>
        </w:rPr>
        <w:instrText xml:space="preserve"> ADDIN EN.CITE &lt;EndNote&gt;&lt;Cite&gt;&lt;Author&gt;Koss&lt;/Author&gt;&lt;Year&gt;2005&lt;/Year&gt;&lt;RecNum&gt;736&lt;/RecNum&gt;&lt;DisplayText&gt;&lt;style face="superscript"&gt;38&lt;/style&gt;&lt;/DisplayText&gt;&lt;record&gt;&lt;rec-number&gt;736&lt;/rec-number&gt;&lt;foreign-keys&gt;&lt;key app="EN" db-id="20atdsefpwdweve5aa3xe2tivwptez0dd29a" timestamp="1492688026"&gt;736&lt;/key&gt;&lt;/foreign-keys&gt;&lt;ref-type name="Journal Article"&gt;17&lt;/ref-type&gt;&lt;contributors&gt;&lt;authors&gt;&lt;author&gt;Koss, A. M.&lt;/author&gt;&lt;author&gt;Alterman, R. L.&lt;/author&gt;&lt;author&gt;Tagliati, M.&lt;/author&gt;&lt;author&gt;Shils, J. L.&lt;/author&gt;&lt;/authors&gt;&lt;/contributors&gt;&lt;titles&gt;&lt;title&gt;Calculating total electrical energy delivered by deep brain stimulation systems&lt;/title&gt;&lt;secondary-title&gt;Ann Neurol&lt;/secondary-title&gt;&lt;alt-title&gt;Annals of neurology&lt;/alt-title&gt;&lt;/titles&gt;&lt;periodical&gt;&lt;full-title&gt;Ann Neurol&lt;/full-title&gt;&lt;/periodical&gt;&lt;alt-periodical&gt;&lt;full-title&gt;Annals of neurology&lt;/full-title&gt;&lt;/alt-periodical&gt;&lt;pages&gt;168; author reply 168-9&lt;/pages&gt;&lt;volume&gt;58&lt;/volume&gt;&lt;number&gt;1&lt;/number&gt;&lt;keywords&gt;&lt;keyword&gt;Deep Brain Stimulation/*methods&lt;/keyword&gt;&lt;keyword&gt;Humans&lt;/keyword&gt;&lt;keyword&gt;Huntington Disease/therapy&lt;/keyword&gt;&lt;/keywords&gt;&lt;dates&gt;&lt;year&gt;2005&lt;/year&gt;&lt;pub-dates&gt;&lt;date&gt;Jul&lt;/date&gt;&lt;/pub-dates&gt;&lt;/dates&gt;&lt;isbn&gt;0364-5134 (Print)&amp;#xD;0364-5134 (Linking)&lt;/isbn&gt;&lt;accession-num&gt;15984018&lt;/accession-num&gt;&lt;urls&gt;&lt;related-urls&gt;&lt;url&gt;https://www.ncbi.nlm.nih.gov/pubmed/15984018&lt;/url&gt;&lt;/related-urls&gt;&lt;/urls&gt;&lt;electronic-resource-num&gt;10.1002/ana.20525&lt;/electronic-resource-num&gt;&lt;/record&gt;&lt;/Cite&gt;&lt;/EndNote&gt;</w:instrText>
      </w:r>
      <w:r w:rsidRPr="00522DE5">
        <w:rPr>
          <w:lang w:val="en-US"/>
        </w:rPr>
        <w:fldChar w:fldCharType="separate"/>
      </w:r>
      <w:r w:rsidR="00A242F8" w:rsidRPr="00522DE5">
        <w:rPr>
          <w:noProof/>
          <w:vertAlign w:val="superscript"/>
          <w:lang w:val="en-US"/>
        </w:rPr>
        <w:t>38</w:t>
      </w:r>
      <w:r w:rsidRPr="00522DE5">
        <w:rPr>
          <w:lang w:val="en-US"/>
        </w:rPr>
        <w:fldChar w:fldCharType="end"/>
      </w:r>
      <w:r w:rsidRPr="00522DE5">
        <w:rPr>
          <w:lang w:val="en-US"/>
        </w:rPr>
        <w:t xml:space="preserve"> with a standard impedance of 1000</w:t>
      </w:r>
      <w:r w:rsidRPr="00522DE5">
        <w:rPr>
          <w:rFonts w:hint="eastAsia"/>
          <w:lang w:val="de-DE"/>
        </w:rPr>
        <w:t>Ω</w:t>
      </w:r>
      <w:r w:rsidRPr="00522DE5">
        <w:rPr>
          <w:lang w:val="en-US"/>
        </w:rPr>
        <w:t>.</w:t>
      </w:r>
      <w:r w:rsidRPr="00522DE5">
        <w:rPr>
          <w:lang w:val="en-US"/>
        </w:rPr>
        <w:fldChar w:fldCharType="begin">
          <w:fldData xml:space="preserve">PEVuZE5vdGU+PENpdGU+PEF1dGhvcj5TdGVmZmVuPC9BdXRob3I+PFllYXI+MjAyMDwvWWVhcj48
UmVjTnVtPjgyNzwvUmVjTnVtPjxEaXNwbGF5VGV4dD48c3R5bGUgZmFjZT0ic3VwZXJzY3JpcHQi
PjM5PC9zdHlsZT48L0Rpc3BsYXlUZXh0PjxyZWNvcmQ+PHJlYy1udW1iZXI+ODI3PC9yZWMtbnVt
YmVyPjxmb3JlaWduLWtleXM+PGtleSBhcHA9IkVOIiBkYi1pZD0iZTI1cjl4eDBqYWVkeDhlNTky
dnBmOXQ3Znd4dmRwNWFweHphIiB0aW1lc3RhbXA9IjE2ODM4OTg2ODAiPjgyNzwva2V5PjwvZm9y
ZWlnbi1rZXlzPjxyZWYtdHlwZSBuYW1lPSJKb3VybmFsIEFydGljbGUiPjE3PC9yZWYtdHlwZT48
Y29udHJpYnV0b3JzPjxhdXRob3JzPjxhdXRob3I+U3RlZmZlbiwgSi4gSy48L2F1dGhvcj48YXV0
aG9yPkplcmdhcywgSC48L2F1dGhvcj48YXV0aG9yPlBldHJ5LVNjaG1lbHplciwgSi4gTi48L2F1
dGhvcj48YXV0aG9yPkRlbWJlaywgVC4gQS48L2F1dGhvcj48YXV0aG9yPlRoaWVzLCBULjwvYXV0
aG9yPjxhdXRob3I+Sm9zdCwgUy4gVC48L2F1dGhvcj48YXV0aG9yPkRhZnNhcmksIEguIFMuPC9h
dXRob3I+PGF1dGhvcj5LZXNzbGVyLCBKLjwvYXV0aG9yPjxhdXRob3I+V2lydGhzLCBKLjwvYXV0
aG9yPjxhdXRob3I+RmluaywgRy4gUi48L2F1dGhvcj48YXV0aG9yPlZpc3Nlci1WYW5kZXdhbGxl
LCBWLjwvYXV0aG9yPjxhdXRob3I+QmFyYmUsIE0uIFQuPC9hdXRob3I+PC9hdXRob3JzPjwvY29u
dHJpYnV0b3JzPjxhdXRoLWFkZHJlc3M+RGVwYXJ0bWVudCBvZiBOZXVyb2xvZ3ksIEZhY3VsdHkg
b2YgTWVkaWNpbmUgYW5kIFVuaXZlcnNpdHkgSG9zcGl0YWwgQ29sb2duZSwgVW5pdmVyc2l0eSBv
ZiBDb2xvZ25lLCA1MDkzNyBDb2xvZ25lLCBHZXJtYW55LiYjeEQ7RGVwYXJ0bWVudCBvZiBTdGVy
ZW90YWN0aWMgYW5kIEZ1bmN0aW9uYWwgTmV1cm9zdXJnZXJ5LCBGYWN1bHR5IG9mIE1lZGljaW5l
IGFuZCBVbml2ZXJzaXR5IEhvc3BpdGFsIENvbG9nbmUsIFVuaXZlcnNpdHkgb2YgQ29sb2duZSwg
NTA5MzcgQ29sb2duZSwgR2VybWFueS4mI3hEO0NvZ25pdGl2ZSBOZXVyb3NjaWVuY2UsIFJlc2Vh
cmNoIENlbnRlciBKdWxpY2gsIEluc3RpdHV0ZSBvZiBOZXVyb3NjaWVuY2UgYW5kIE1lZGljaW5l
IChJTk0tMyksIDUyNDI4IEp1bGljaCwgR2VybWFueS48L2F1dGgtYWRkcmVzcz48dGl0bGVzPjx0
aXRsZT5UaGFsYW1pYyBEZWVwIEJyYWluIFN0aW11bGF0aW9uIGluIEVzc2VudGlhbCBUcmVtb3Ig
UGx1cyBJcyBhcyBFZmZlY3RpdmUgYXMgaW4gRXNzZW50aWFsIFRyZW1vcjwvdGl0bGU+PHNlY29u
ZGFyeS10aXRsZT5CcmFpbiBTY2k8L3NlY29uZGFyeS10aXRsZT48L3RpdGxlcz48cGVyaW9kaWNh
bD48ZnVsbC10aXRsZT5CcmFpbiBTY2k8L2Z1bGwtdGl0bGU+PGFiYnItMT5CcmFpbiBzY2llbmNl
czwvYWJici0xPjwvcGVyaW9kaWNhbD48dm9sdW1lPjEwPC92b2x1bWU+PG51bWJlcj4xMjwvbnVt
YmVyPjxlZGl0aW9uPjIwMjAvMTIvMTc8L2VkaXRpb24+PGtleXdvcmRzPjxrZXl3b3JkPkVUIHBs
dXM8L2tleXdvcmQ+PGtleXdvcmQ+ZGVlcCBicmFpbiBzdGltdWxhdGlvbjwva2V5d29yZD48a2V5
d29yZD5lc3NlbnRpYWwgdHJlbW9yPC9rZXl3b3JkPjxrZXl3b3JkPnRoYWxhbWljIERCUzwva2V5
d29yZD48a2V5d29yZD50cmVtb3IgY2xhc3NpZmljYXRpb248L2tleXdvcmQ+PGtleXdvcmQ+dG8g
cmVwb3J0PC9rZXl3b3JkPjxrZXl3b3JkPkouTi4gUGV0cnktU2NobWVsemVyIHJlcG9ydHMgdHJh
dmVsIGdyYW50cyBmcm9tIEJvc3RvbiBTY2llbnRpZmljPC9rZXl3b3JkPjxrZXl3b3JkPlQuQS4g
RGVtYmVrIHJlcG9ydHMgc3BlYWtlciBob25vcmFyaWEgZnJvbSBNZWR0cm9uaWMgYW5kIEJvc3Rv
biBTY2llbnRpZmljPC9rZXl3b3JkPjxrZXl3b3JkPlQuPC9rZXl3b3JkPjxrZXl3b3JkPlRoaWVz
IGhhcyBub3RoaW5nIHRvIHJlcG9ydDwva2V5d29yZD48a2V5d29yZD5TLlQuIEpvc3QgcmVwb3J0
cyB0cmF2ZWwgZ3JhbnRzIGZyb20gdGhlIEdlcm1hbjwva2V5d29yZD48a2V5d29yZD5BY2FkZW1p
YyBFeGNoYW5nZSBTZXJ2aWNlPC9rZXl3b3JkPjxrZXl3b3JkPkguUy4gRGFmc2FyaSByZWNlaXZl
ZCBob25vcmFyaWEgYnkgQm9zdG9uIFNjaWVudGlmaWM8L2tleXdvcmQ+PGtleXdvcmQ+YW5kIE1l
ZHRyb25pYy4gSi4gS2Vzc2xlciBoYXMgbm90aGluZyB0byByZXBvcnQ8L2tleXdvcmQ+PGtleXdv
cmQ+Si4gV2lydGhzIGhhcyBub3RoaW5nIHRvIHJlcG9ydDwva2V5d29yZD48a2V5d29yZD5HLlIu
IEZpbmsgaGFzIG5vdGhpbmcgdG8gcmVwb3J0PC9rZXl3b3JkPjxrZXl3b3JkPlYuIFZpc3Nlci1W
YW5kZXdhbGxlIHJlcG9ydHMgY29uc3VsdGFuY2llcyBmb3I8L2tleXdvcmQ+PGtleXdvcmQ+TWVk
dHJvbmljLCBCb3N0b24gU2NpZW50aWZpYyBhbmQgU3QuIEp1ZGUgTWVkaWNhbC4gU2hlIHJlY2Vp
dmVkIGEgZ3JhbnQgZnJvbTwva2V5d29yZD48a2V5d29yZD5TQVBJRU5TIFN0ZWVyaW5nIEJyYWlu
IFN0aW11bGF0aW9uPC9rZXl3b3JkPjxrZXl3b3JkPk0uVC4gQmFyYmUgcmVjZWl2ZWQgc3BlYWtl
ciZhcG9zO3MgaG9ub3JhcmlhIGZyb208L2tleXdvcmQ+PGtleXdvcmQ+TWVkdHJvbmljLCBCb3N0
b24gU2NpZW50aWZpYywgQWJib3R0IChmb3JtZXJseSBTdC4gSnVkZSksIEdFIE1lZGljYWwsIFVD
Qiw8L2tleXdvcmQ+PGtleXdvcmQ+QXBvdGhla2VydmVyYmFuZCBLb2xuIGUuVi4gYW5kIEJpYWwg
YXMgd2VsbCBhcyByZXNlYXJjaCBmdW5kaW5nIGZyb20gdGhlPC9rZXl3b3JkPjxrZXl3b3JkPkZl
bGdlbmhhdWVyLVN0aWZ0dW5nLCBGb3JzY2h1bmdzcG9vbCBLbGluaXNjaGUgU3R1ZGllbiAoVW5p
dmVyc2l0eSBvZiBDb2xvZ25lKSw8L2tleXdvcmQ+PGtleXdvcmQ+SG9yaXpvbiAyMDIwIChHb25k
b2xhKSwgTWVkdHJvbmljIChPRElTKSwgYW5kIEJvc3RvbiBTY2llbnRpZmljIGFuZCBhZHZpc29y
eTwva2V5d29yZD48a2V5d29yZD5ob25vcmFyaWEgZm9yIHRoZSBJUVdJRy48L2tleXdvcmQ+PC9r
ZXl3b3Jkcz48ZGF0ZXM+PHllYXI+MjAyMDwveWVhcj48cHViLWRhdGVzPjxkYXRlPkRlYyAxMTwv
ZGF0ZT48L3B1Yi1kYXRlcz48L2RhdGVzPjxpc2JuPjIwNzYtMzQyNSAoUHJpbnQpJiN4RDsyMDc2
LTM0MjUgKEVsZWN0cm9uaWMpJiN4RDsyMDc2LTM0MjUgKExpbmtpbmcpPC9pc2JuPjxhY2Nlc3Np
b24tbnVtPjMzMzIyMzUwPC9hY2Nlc3Npb24tbnVtPjx1cmxzPjxyZWxhdGVkLXVybHM+PHVybD5o
dHRwczovL3d3dy5uY2JpLm5sbS5uaWguZ292L3B1Ym1lZC8zMzMyMjM1MDwvdXJsPjwvcmVsYXRl
ZC11cmxzPjwvdXJscz48Y3VzdG9tMj5QTUM3NzYzNjA1PC9jdXN0b20yPjxlbGVjdHJvbmljLXJl
c291cmNlLW51bT4xMC4zMzkwL2JyYWluc2NpMTAxMjA5NzA8L2VsZWN0cm9uaWMtcmVzb3VyY2Ut
bnVtPjxyZW1vdGUtZGF0YWJhc2UtcHJvdmlkZXI+TkxNPC9yZW1vdGUtZGF0YWJhc2UtcHJvdmlk
ZXI+PGxhbmd1YWdlPmVuZzwvbGFuZ3VhZ2U+PC9yZWNvcmQ+PC9DaXRlPjwvRW5kTm90ZT5=
</w:fldData>
        </w:fldChar>
      </w:r>
      <w:r w:rsidR="00A242F8" w:rsidRPr="00522DE5">
        <w:rPr>
          <w:lang w:val="en-US"/>
        </w:rPr>
        <w:instrText xml:space="preserve"> ADDIN EN.CITE </w:instrText>
      </w:r>
      <w:r w:rsidR="00A242F8" w:rsidRPr="00522DE5">
        <w:rPr>
          <w:lang w:val="en-US"/>
        </w:rPr>
        <w:fldChar w:fldCharType="begin">
          <w:fldData xml:space="preserve">PEVuZE5vdGU+PENpdGU+PEF1dGhvcj5TdGVmZmVuPC9BdXRob3I+PFllYXI+MjAyMDwvWWVhcj48
UmVjTnVtPjgyNzwvUmVjTnVtPjxEaXNwbGF5VGV4dD48c3R5bGUgZmFjZT0ic3VwZXJzY3JpcHQi
PjM5PC9zdHlsZT48L0Rpc3BsYXlUZXh0PjxyZWNvcmQ+PHJlYy1udW1iZXI+ODI3PC9yZWMtbnVt
YmVyPjxmb3JlaWduLWtleXM+PGtleSBhcHA9IkVOIiBkYi1pZD0iZTI1cjl4eDBqYWVkeDhlNTky
dnBmOXQ3Znd4dmRwNWFweHphIiB0aW1lc3RhbXA9IjE2ODM4OTg2ODAiPjgyNzwva2V5PjwvZm9y
ZWlnbi1rZXlzPjxyZWYtdHlwZSBuYW1lPSJKb3VybmFsIEFydGljbGUiPjE3PC9yZWYtdHlwZT48
Y29udHJpYnV0b3JzPjxhdXRob3JzPjxhdXRob3I+U3RlZmZlbiwgSi4gSy48L2F1dGhvcj48YXV0
aG9yPkplcmdhcywgSC48L2F1dGhvcj48YXV0aG9yPlBldHJ5LVNjaG1lbHplciwgSi4gTi48L2F1
dGhvcj48YXV0aG9yPkRlbWJlaywgVC4gQS48L2F1dGhvcj48YXV0aG9yPlRoaWVzLCBULjwvYXV0
aG9yPjxhdXRob3I+Sm9zdCwgUy4gVC48L2F1dGhvcj48YXV0aG9yPkRhZnNhcmksIEguIFMuPC9h
dXRob3I+PGF1dGhvcj5LZXNzbGVyLCBKLjwvYXV0aG9yPjxhdXRob3I+V2lydGhzLCBKLjwvYXV0
aG9yPjxhdXRob3I+RmluaywgRy4gUi48L2F1dGhvcj48YXV0aG9yPlZpc3Nlci1WYW5kZXdhbGxl
LCBWLjwvYXV0aG9yPjxhdXRob3I+QmFyYmUsIE0uIFQuPC9hdXRob3I+PC9hdXRob3JzPjwvY29u
dHJpYnV0b3JzPjxhdXRoLWFkZHJlc3M+RGVwYXJ0bWVudCBvZiBOZXVyb2xvZ3ksIEZhY3VsdHkg
b2YgTWVkaWNpbmUgYW5kIFVuaXZlcnNpdHkgSG9zcGl0YWwgQ29sb2duZSwgVW5pdmVyc2l0eSBv
ZiBDb2xvZ25lLCA1MDkzNyBDb2xvZ25lLCBHZXJtYW55LiYjeEQ7RGVwYXJ0bWVudCBvZiBTdGVy
ZW90YWN0aWMgYW5kIEZ1bmN0aW9uYWwgTmV1cm9zdXJnZXJ5LCBGYWN1bHR5IG9mIE1lZGljaW5l
IGFuZCBVbml2ZXJzaXR5IEhvc3BpdGFsIENvbG9nbmUsIFVuaXZlcnNpdHkgb2YgQ29sb2duZSwg
NTA5MzcgQ29sb2duZSwgR2VybWFueS4mI3hEO0NvZ25pdGl2ZSBOZXVyb3NjaWVuY2UsIFJlc2Vh
cmNoIENlbnRlciBKdWxpY2gsIEluc3RpdHV0ZSBvZiBOZXVyb3NjaWVuY2UgYW5kIE1lZGljaW5l
IChJTk0tMyksIDUyNDI4IEp1bGljaCwgR2VybWFueS48L2F1dGgtYWRkcmVzcz48dGl0bGVzPjx0
aXRsZT5UaGFsYW1pYyBEZWVwIEJyYWluIFN0aW11bGF0aW9uIGluIEVzc2VudGlhbCBUcmVtb3Ig
UGx1cyBJcyBhcyBFZmZlY3RpdmUgYXMgaW4gRXNzZW50aWFsIFRyZW1vcjwvdGl0bGU+PHNlY29u
ZGFyeS10aXRsZT5CcmFpbiBTY2k8L3NlY29uZGFyeS10aXRsZT48L3RpdGxlcz48cGVyaW9kaWNh
bD48ZnVsbC10aXRsZT5CcmFpbiBTY2k8L2Z1bGwtdGl0bGU+PGFiYnItMT5CcmFpbiBzY2llbmNl
czwvYWJici0xPjwvcGVyaW9kaWNhbD48dm9sdW1lPjEwPC92b2x1bWU+PG51bWJlcj4xMjwvbnVt
YmVyPjxlZGl0aW9uPjIwMjAvMTIvMTc8L2VkaXRpb24+PGtleXdvcmRzPjxrZXl3b3JkPkVUIHBs
dXM8L2tleXdvcmQ+PGtleXdvcmQ+ZGVlcCBicmFpbiBzdGltdWxhdGlvbjwva2V5d29yZD48a2V5
d29yZD5lc3NlbnRpYWwgdHJlbW9yPC9rZXl3b3JkPjxrZXl3b3JkPnRoYWxhbWljIERCUzwva2V5
d29yZD48a2V5d29yZD50cmVtb3IgY2xhc3NpZmljYXRpb248L2tleXdvcmQ+PGtleXdvcmQ+dG8g
cmVwb3J0PC9rZXl3b3JkPjxrZXl3b3JkPkouTi4gUGV0cnktU2NobWVsemVyIHJlcG9ydHMgdHJh
dmVsIGdyYW50cyBmcm9tIEJvc3RvbiBTY2llbnRpZmljPC9rZXl3b3JkPjxrZXl3b3JkPlQuQS4g
RGVtYmVrIHJlcG9ydHMgc3BlYWtlciBob25vcmFyaWEgZnJvbSBNZWR0cm9uaWMgYW5kIEJvc3Rv
biBTY2llbnRpZmljPC9rZXl3b3JkPjxrZXl3b3JkPlQuPC9rZXl3b3JkPjxrZXl3b3JkPlRoaWVz
IGhhcyBub3RoaW5nIHRvIHJlcG9ydDwva2V5d29yZD48a2V5d29yZD5TLlQuIEpvc3QgcmVwb3J0
cyB0cmF2ZWwgZ3JhbnRzIGZyb20gdGhlIEdlcm1hbjwva2V5d29yZD48a2V5d29yZD5BY2FkZW1p
YyBFeGNoYW5nZSBTZXJ2aWNlPC9rZXl3b3JkPjxrZXl3b3JkPkguUy4gRGFmc2FyaSByZWNlaXZl
ZCBob25vcmFyaWEgYnkgQm9zdG9uIFNjaWVudGlmaWM8L2tleXdvcmQ+PGtleXdvcmQ+YW5kIE1l
ZHRyb25pYy4gSi4gS2Vzc2xlciBoYXMgbm90aGluZyB0byByZXBvcnQ8L2tleXdvcmQ+PGtleXdv
cmQ+Si4gV2lydGhzIGhhcyBub3RoaW5nIHRvIHJlcG9ydDwva2V5d29yZD48a2V5d29yZD5HLlIu
IEZpbmsgaGFzIG5vdGhpbmcgdG8gcmVwb3J0PC9rZXl3b3JkPjxrZXl3b3JkPlYuIFZpc3Nlci1W
YW5kZXdhbGxlIHJlcG9ydHMgY29uc3VsdGFuY2llcyBmb3I8L2tleXdvcmQ+PGtleXdvcmQ+TWVk
dHJvbmljLCBCb3N0b24gU2NpZW50aWZpYyBhbmQgU3QuIEp1ZGUgTWVkaWNhbC4gU2hlIHJlY2Vp
dmVkIGEgZ3JhbnQgZnJvbTwva2V5d29yZD48a2V5d29yZD5TQVBJRU5TIFN0ZWVyaW5nIEJyYWlu
IFN0aW11bGF0aW9uPC9rZXl3b3JkPjxrZXl3b3JkPk0uVC4gQmFyYmUgcmVjZWl2ZWQgc3BlYWtl
ciZhcG9zO3MgaG9ub3JhcmlhIGZyb208L2tleXdvcmQ+PGtleXdvcmQ+TWVkdHJvbmljLCBCb3N0
b24gU2NpZW50aWZpYywgQWJib3R0IChmb3JtZXJseSBTdC4gSnVkZSksIEdFIE1lZGljYWwsIFVD
Qiw8L2tleXdvcmQ+PGtleXdvcmQ+QXBvdGhla2VydmVyYmFuZCBLb2xuIGUuVi4gYW5kIEJpYWwg
YXMgd2VsbCBhcyByZXNlYXJjaCBmdW5kaW5nIGZyb20gdGhlPC9rZXl3b3JkPjxrZXl3b3JkPkZl
bGdlbmhhdWVyLVN0aWZ0dW5nLCBGb3JzY2h1bmdzcG9vbCBLbGluaXNjaGUgU3R1ZGllbiAoVW5p
dmVyc2l0eSBvZiBDb2xvZ25lKSw8L2tleXdvcmQ+PGtleXdvcmQ+SG9yaXpvbiAyMDIwIChHb25k
b2xhKSwgTWVkdHJvbmljIChPRElTKSwgYW5kIEJvc3RvbiBTY2llbnRpZmljIGFuZCBhZHZpc29y
eTwva2V5d29yZD48a2V5d29yZD5ob25vcmFyaWEgZm9yIHRoZSBJUVdJRy48L2tleXdvcmQ+PC9r
ZXl3b3Jkcz48ZGF0ZXM+PHllYXI+MjAyMDwveWVhcj48cHViLWRhdGVzPjxkYXRlPkRlYyAxMTwv
ZGF0ZT48L3B1Yi1kYXRlcz48L2RhdGVzPjxpc2JuPjIwNzYtMzQyNSAoUHJpbnQpJiN4RDsyMDc2
LTM0MjUgKEVsZWN0cm9uaWMpJiN4RDsyMDc2LTM0MjUgKExpbmtpbmcpPC9pc2JuPjxhY2Nlc3Np
b24tbnVtPjMzMzIyMzUwPC9hY2Nlc3Npb24tbnVtPjx1cmxzPjxyZWxhdGVkLXVybHM+PHVybD5o
dHRwczovL3d3dy5uY2JpLm5sbS5uaWguZ292L3B1Ym1lZC8zMzMyMjM1MDwvdXJsPjwvcmVsYXRl
ZC11cmxzPjwvdXJscz48Y3VzdG9tMj5QTUM3NzYzNjA1PC9jdXN0b20yPjxlbGVjdHJvbmljLXJl
c291cmNlLW51bT4xMC4zMzkwL2JyYWluc2NpMTAxMjA5NzA8L2VsZWN0cm9uaWMtcmVzb3VyY2Ut
bnVtPjxyZW1vdGUtZGF0YWJhc2UtcHJvdmlkZXI+TkxNPC9yZW1vdGUtZGF0YWJhc2UtcHJvdmlk
ZXI+PGxhbmd1YWdlPmVuZzwvbGFuZ3VhZ2U+PC9yZWNvcmQ+PC9DaXRlPjwvRW5kTm90ZT5=
</w:fldData>
        </w:fldChar>
      </w:r>
      <w:r w:rsidR="00A242F8" w:rsidRPr="00522DE5">
        <w:rPr>
          <w:lang w:val="en-US"/>
        </w:rPr>
        <w:instrText xml:space="preserve"> ADDIN EN.CITE.DATA </w:instrText>
      </w:r>
      <w:r w:rsidR="00A242F8" w:rsidRPr="00522DE5">
        <w:rPr>
          <w:lang w:val="en-US"/>
        </w:rPr>
      </w:r>
      <w:r w:rsidR="00A242F8" w:rsidRPr="00522DE5">
        <w:rPr>
          <w:lang w:val="en-US"/>
        </w:rPr>
        <w:fldChar w:fldCharType="end"/>
      </w:r>
      <w:r w:rsidRPr="00522DE5">
        <w:rPr>
          <w:lang w:val="en-US"/>
        </w:rPr>
      </w:r>
      <w:r w:rsidRPr="00522DE5">
        <w:rPr>
          <w:lang w:val="en-US"/>
        </w:rPr>
        <w:fldChar w:fldCharType="separate"/>
      </w:r>
      <w:r w:rsidR="00A242F8" w:rsidRPr="00522DE5">
        <w:rPr>
          <w:noProof/>
          <w:vertAlign w:val="superscript"/>
          <w:lang w:val="en-US"/>
        </w:rPr>
        <w:t>39</w:t>
      </w:r>
      <w:r w:rsidRPr="00522DE5">
        <w:rPr>
          <w:lang w:val="en-US"/>
        </w:rPr>
        <w:fldChar w:fldCharType="end"/>
      </w:r>
      <w:r w:rsidRPr="00522DE5">
        <w:rPr>
          <w:lang w:val="en-US"/>
        </w:rPr>
        <w:t xml:space="preserve"> </w:t>
      </w:r>
    </w:p>
    <w:p w14:paraId="35B6D1D0" w14:textId="662AF7E5" w:rsidR="00E33C6D" w:rsidRPr="00522DE5" w:rsidRDefault="00E33C6D" w:rsidP="00E33C6D">
      <w:pPr>
        <w:pStyle w:val="Listenabsatz"/>
        <w:numPr>
          <w:ilvl w:val="0"/>
          <w:numId w:val="6"/>
        </w:numPr>
        <w:rPr>
          <w:lang w:val="en-US"/>
        </w:rPr>
      </w:pPr>
      <w:r w:rsidRPr="00522DE5">
        <w:rPr>
          <w:lang w:val="en-US"/>
        </w:rPr>
        <w:t xml:space="preserve">DBS lead locations were </w:t>
      </w:r>
      <w:proofErr w:type="spellStart"/>
      <w:r w:rsidRPr="00522DE5">
        <w:rPr>
          <w:lang w:val="en-US"/>
        </w:rPr>
        <w:t>analy</w:t>
      </w:r>
      <w:r w:rsidR="00634102" w:rsidRPr="00522DE5">
        <w:rPr>
          <w:lang w:val="en-US"/>
        </w:rPr>
        <w:t>s</w:t>
      </w:r>
      <w:r w:rsidRPr="00522DE5">
        <w:rPr>
          <w:lang w:val="en-US"/>
        </w:rPr>
        <w:t>ed</w:t>
      </w:r>
      <w:proofErr w:type="spellEnd"/>
      <w:r w:rsidRPr="00522DE5">
        <w:rPr>
          <w:lang w:val="en-US"/>
        </w:rPr>
        <w:t xml:space="preserve"> based on preoperative Magnetic Resonance Imaging (MRI) and postoperative computed tomography (CT)-scans referenced to the MNI space.</w:t>
      </w:r>
      <w:r w:rsidRPr="00522DE5">
        <w:rPr>
          <w:lang w:val="en-US"/>
        </w:rPr>
        <w:fldChar w:fldCharType="begin">
          <w:fldData xml:space="preserve">PEVuZE5vdGU+PENpdGU+PEF1dGhvcj5EYWZzYXJpPC9BdXRob3I+PFllYXI+MjAxODwvWWVhcj48
UmVjTnVtPjExMTg8L1JlY051bT48RGlzcGxheVRleHQ+PHN0eWxlIGZhY2U9InN1cGVyc2NyaXB0
Ij40MCA0MTwvc3R5bGU+PC9EaXNwbGF5VGV4dD48cmVjb3JkPjxyZWMtbnVtYmVyPjExMTg8L3Jl
Yy1udW1iZXI+PGZvcmVpZ24ta2V5cz48a2V5IGFwcD0iRU4iIGRiLWlkPSIyMGF0ZHNlZnB3ZHdl
dmU1YWEzeGUydGl2d3B0ZXowZGQyOWEiIHRpbWVzdGFtcD0iMTU2NjEyNjA4MCI+MTExODwva2V5
PjwvZm9yZWlnbi1rZXlzPjxyZWYtdHlwZSBuYW1lPSJKb3VybmFsIEFydGljbGUiPjE3PC9yZWYt
dHlwZT48Y29udHJpYnV0b3JzPjxhdXRob3JzPjxhdXRob3I+RGFmc2FyaSwgSC4gUy48L2F1dGhv
cj48YXV0aG9yPlBldHJ5LVNjaG1lbHplciwgSi4gTi48L2F1dGhvcj48YXV0aG9yPlJheS1DaGF1
ZGh1cmksIEsuPC9hdXRob3I+PGF1dGhvcj5Bc2hrYW4sIEsuPC9hdXRob3I+PGF1dGhvcj5XZWlz
LCBMLjwvYXV0aG9yPjxhdXRob3I+RGVtYmVrLCBULiBBLjwvYXV0aG9yPjxhdXRob3I+U2FtdWVs
LCBNLjwvYXV0aG9yPjxhdXRob3I+Uml6b3MsIEEuPC9hdXRob3I+PGF1dGhvcj5TaWx2ZXJkYWxl
LCBNLjwvYXV0aG9yPjxhdXRob3I+QmFyYmUsIE0uIFQuPC9hdXRob3I+PGF1dGhvcj5GaW5rLCBH
LiBSLjwvYXV0aG9yPjxhdXRob3I+RXZhbnMsIEouPC9hdXRob3I+PGF1dGhvcj5NYXJ0aW5lei1N
YXJ0aW4sIFAuPC9hdXRob3I+PGF1dGhvcj5BbnRvbmluaSwgQS48L2F1dGhvcj48YXV0aG9yPlZp
c3Nlci1WYW5kZXdhbGxlLCBWLjwvYXV0aG9yPjxhdXRob3I+VGltbWVybWFubiwgTC48L2F1dGhv
cj48YXV0aG9yPkV1cm9wYXIsPC9hdXRob3I+PGF1dGhvcj5JcG1kcyBOb24gTW90b3IgUEQgU3R1
ZHkgR3JvdXA8L2F1dGhvcj48L2F1dGhvcnM+PC9jb250cmlidXRvcnM+PGF1dGgtYWRkcmVzcz5E
ZXBhcnRtZW50IG9mIE5ldXJvbG9neSwgVW5pdmVyc2l0eSBIb3NwaXRhbCBDb2xvZ25lLCBDb2xv
Z25lLCBHZXJtYW55OyBOYXRpb25hbCBQYXJraW5zb24gRm91bmRhdGlvbiBJbnRlcm5hdGlvbmFs
IENlbnRyZSBvZiBFeGNlbGxlbmNlLCBLaW5nJmFwb3M7cyBDb2xsZWdlIEhvc3BpdGFsLCBMb25k
b24sIFVuaXRlZCBLaW5nZG9tLiBFbGVjdHJvbmljIGFkZHJlc3M6IGhhaWRhci5kYWZzYXJpQHVr
LWtvZWxuLmRlLiYjeEQ7RGVwYXJ0bWVudCBvZiBOZXVyb2xvZ3ksIFVuaXZlcnNpdHkgSG9zcGl0
YWwgQ29sb2duZSwgQ29sb2duZSwgR2VybWFueS4mI3hEO05hdGlvbmFsIFBhcmtpbnNvbiBGb3Vu
ZGF0aW9uIEludGVybmF0aW9uYWwgQ2VudHJlIG9mIEV4Y2VsbGVuY2UsIEtpbmcmYXBvcztzIENv
bGxlZ2UgSG9zcGl0YWwsIExvbmRvbiwgVW5pdGVkIEtpbmdkb207IFRoZSBNYXVyaWNlIFdvaGwg
Q2xpbmljYWwgTmV1cm9zY2llbmNlIEluc3RpdHV0ZSwgS2luZyZhcG9zO3MgQ29sbGVnZSBMb25k
b24sIExvbmRvbiwgVW5pdGVkIEtpbmdkb20uJiN4RDtOYXRpb25hbCBQYXJraW5zb24gRm91bmRh
dGlvbiBJbnRlcm5hdGlvbmFsIENlbnRyZSBvZiBFeGNlbGxlbmNlLCBLaW5nJmFwb3M7cyBDb2xs
ZWdlIEhvc3BpdGFsLCBMb25kb24sIFVuaXRlZCBLaW5nZG9tLiYjeEQ7RGVwYXJ0bWVudCBvZiBO
ZXVyb2xvZ3ksIElSQ0NTLCBTYW4gQ2FtaWxsbywgVmVuaWNlLCBJdGFseS4mI3hEO0RlcGFydG1l
bnQgb2YgTmV1cm9sb2d5IGFuZCBOZXVyb3N1cmdlcnksIFNhbGZvcmQgUm95YWwgRm91bmRhdGlv
biBUcnVzdCwgTWFuY2hlc3RlciBBY2FkZW1pYyBIZWFsdGggU2NpZW5jZSBDZW50cmUsIFVuaXZl
cnNpdHkgb2YgTWFuY2hlc3RlciwgR3JlYXRlciBNYW5jaGVzdGVyLCBVbml0ZWQgS2luZ2RvbS4m
I3hEO0RlcGFydG1lbnQgb2YgTmV1cm9sb2d5LCBVbml2ZXJzaXR5IEhvc3BpdGFsIENvbG9nbmUs
IENvbG9nbmUsIEdlcm1hbnk7IENvZ25pdGl2ZSBOZXVyb3NjaWVuY2UsIEluc3RpdHV0ZSBvZiBO
ZXVyb3NjaWVuY2UgYW5kIE1lZGljaW5lIChJTk0tMyksIFJlc2VhcmNoIENlbnRlciBKdWxpY2gs
IEp1bGljaCwgR2VybWFueS4mI3hEO05hdGlvbmFsIENlbnRlciBvZiBFcGlkZW1pb2xvZ3kgYW5k
IENJQkVSTkVELCBDYXJsb3MgSUlJIEluc3RpdHV0ZSBvZiBIZWFsdGgsIE1hZHJpZCwgU3BhaW4u
JiN4RDtEZXBhcnRtZW50IG9mIFN0ZXJlb3RheHkgYW5kIEZ1bmN0aW9uYWwgTmV1cm9zdXJnZXJ5
LCBVbml2ZXJzaXR5IEhvc3BpdGFsIENvbG9nbmUsIENvbG9nbmUsIEdlcm1hbnkuJiN4RDtEZXBh
cnRtZW50IG9mIE5ldXJvbG9neSwgVW5pdmVyc2l0eSBIb3NwaXRhbCBDb2xvZ25lLCBDb2xvZ25l
LCBHZXJtYW55OyBEZXBhcnRtZW50IG9mIE5ldXJvbG9neSwgVW5pdmVyc2l0eSBIb3NwaXRhbCBH
aWVzc2VuIGFuZCBNYXJidXJnLCBDYW1wdXMgTWFyYnVyZywgR2VybWFueS48L2F1dGgtYWRkcmVz
cz48dGl0bGVzPjx0aXRsZT5Ob24tbW90b3Igb3V0Y29tZXMgb2Ygc3VidGhhbGFtaWMgc3RpbXVs
YXRpb24gaW4gUGFya2luc29uJmFwb3M7cyBkaXNlYXNlIGRlcGVuZCBvbiBsb2NhdGlvbiBvZiBh
Y3RpdmUgY29udGFjdHM8L3RpdGxlPjxzZWNvbmRhcnktdGl0bGU+QnJhaW4gU3RpbXVsPC9zZWNv
bmRhcnktdGl0bGU+PC90aXRsZXM+PHBlcmlvZGljYWw+PGZ1bGwtdGl0bGU+QnJhaW4gU3RpbXVs
PC9mdWxsLXRpdGxlPjwvcGVyaW9kaWNhbD48cGFnZXM+OTA0LTkxMjwvcGFnZXM+PHZvbHVtZT4x
MTwvdm9sdW1lPjxudW1iZXI+NDwvbnVtYmVyPjxrZXl3b3Jkcz48a2V5d29yZD5BY3Rpdml0aWVz
IG9mIERhaWx5IExpdmluZy9wc3ljaG9sb2d5PC9rZXl3b3JkPjxrZXl3b3JkPkFnZWQ8L2tleXdv
cmQ+PGtleXdvcmQ+RGVlcCBCcmFpbiBTdGltdWxhdGlvbi9pbnN0cnVtZW50YXRpb24vKm1ldGhv
ZHM8L2tleXdvcmQ+PGtleXdvcmQ+RGVwcmVzc2lvbi9waHlzaW9wYXRob2xvZ3kvcHN5Y2hvbG9n
eS90aGVyYXB5PC9rZXl3b3JkPjxrZXl3b3JkPkZlbWFsZTwva2V5d29yZD48a2V5d29yZD5IdW1h
bnM8L2tleXdvcmQ+PGtleXdvcmQ+SW50ZXJuYXRpb25hbGl0eTwva2V5d29yZD48a2V5d29yZD5M
ZXZvZG9wYS9hZG1pbmlzdHJhdGlvbiAmYW1wOyBkb3NhZ2U8L2tleXdvcmQ+PGtleXdvcmQ+TWFs
ZTwva2V5d29yZD48a2V5d29yZD5NaWRkbGUgQWdlZDwva2V5d29yZD48a2V5d29yZD5QYXJraW5z
b24gRGlzZWFzZS9waHlzaW9wYXRob2xvZ3kvKnBzeWNob2xvZ3kvKnRoZXJhcHk8L2tleXdvcmQ+
PGtleXdvcmQ+UHJvc3BlY3RpdmUgU3R1ZGllczwva2V5d29yZD48a2V5d29yZD5RdWFsaXR5IG9m
IExpZmUvKnBzeWNob2xvZ3k8L2tleXdvcmQ+PGtleXdvcmQ+U3VidGhhbGFtaWMgTnVjbGV1cy8q
cGh5c2lvbG9neTwva2V5d29yZD48a2V5d29yZD5TdXJ2ZXlzIGFuZCBRdWVzdGlvbm5haXJlczwv
a2V5d29yZD48a2V5d29yZD5UcmVhdG1lbnQgT3V0Y29tZTwva2V5d29yZD48a2V5d29yZD4qRGVl
cCBicmFpbiBzdGltdWxhdGlvbjwva2V5d29yZD48a2V5d29yZD4qTm9uIG1vdG9yIHN5bXB0b21z
PC9rZXl3b3JkPjxrZXl3b3JkPipOb24tbW90b3Igc3ltcHRvbXM8L2tleXdvcmQ+PGtleXdvcmQ+
KlF1YWxpdHkgb2YgbGlmZTwva2V5d29yZD48a2V5d29yZD4qU3VidGhhbGFtaWMgbnVjbGV1czwv
a2V5d29yZD48L2tleXdvcmRzPjxkYXRlcz48eWVhcj4yMDE4PC95ZWFyPjxwdWItZGF0ZXM+PGRh
dGU+SnVsIC0gQXVnPC9kYXRlPjwvcHViLWRhdGVzPjwvZGF0ZXM+PGlzYm4+MTg3Ni00NzU0IChF
bGVjdHJvbmljKSYjeEQ7MTg3Ni00NzU0IChMaW5raW5nKTwvaXNibj48YWNjZXNzaW9uLW51bT4y
OTY1NTU4NjwvYWNjZXNzaW9uLW51bT48dXJscz48cmVsYXRlZC11cmxzPjx1cmw+aHR0cHM6Ly93
d3cubmNiaS5ubG0ubmloLmdvdi9wdWJtZWQvMjk2NTU1ODY8L3VybD48L3JlbGF0ZWQtdXJscz48
L3VybHM+PGVsZWN0cm9uaWMtcmVzb3VyY2UtbnVtPjEwLjEwMTYvai5icnMuMjAxOC4wMy4wMDk8
L2VsZWN0cm9uaWMtcmVzb3VyY2UtbnVtPjwvcmVjb3JkPjwvQ2l0ZT48Q2l0ZT48QXV0aG9yPk5l
dWRvcmZlcjwvQXV0aG9yPjxZZWFyPjIwMjM8L1llYXI+PFJlY051bT44ODU8L1JlY051bT48cmVj
b3JkPjxyZWMtbnVtYmVyPjg4NTwvcmVjLW51bWJlcj48Zm9yZWlnbi1rZXlzPjxrZXkgYXBwPSJF
TiIgZGItaWQ9ImUyNXI5eHgwamFlZHg4ZTU5MnZwZjl0N2Z3eHZkcDVhcHh6YSIgdGltZXN0YW1w
PSIxNzM4NjcwMDgxIj44ODU8L2tleT48L2ZvcmVpZ24ta2V5cz48cmVmLXR5cGUgbmFtZT0iSm91
cm5hbCBBcnRpY2xlIj4xNzwvcmVmLXR5cGU+PGNvbnRyaWJ1dG9ycz48YXV0aG9ycz48YXV0aG9y
Pk5ldWRvcmZlciwgQy48L2F1dGhvcj48YXV0aG9yPkJ1dGVua28sIEsuPC9hdXRob3I+PGF1dGhv
cj5PeGVuZm9yZCwgUy48L2F1dGhvcj48YXV0aG9yPlJhamFtYW5pLCBOLjwvYXV0aG9yPjxhdXRo
b3I+QWNodHplaG4sIEouPC9hdXRob3I+PGF1dGhvcj5Hb2VkZSwgTC48L2F1dGhvcj48YXV0aG9y
PkhvbGx1bmRlciwgQi48L2F1dGhvcj48YXV0aG9yPlLDrW9zLCBBLiBTLjwvYXV0aG9yPjxhdXRo
b3I+SGFydCwgTC48L2F1dGhvcj48YXV0aG9yPlRhc3NlcmllLCBKLjwvYXV0aG9yPjxhdXRob3I+
RmVybmFuZG8sIEsuIEIuPC9hdXRob3I+PGF1dGhvcj5OZ3V5ZW4sIFQuIEEuIEsuPC9hdXRob3I+
PGF1dGhvcj5BbC1GYXRseSwgQi48L2F1dGhvcj48YXV0aG9yPlZpc3NhbmksIE0uPC9hdXRob3I+
PGF1dGhvcj5Gb3gsIE0uPC9hdXRob3I+PGF1dGhvcj5SaWNoYXJkc29uLCBSLiBNLjwvYXV0aG9y
PjxhdXRob3I+dmFuIFJpZW5lbiwgVS48L2F1dGhvcj48YXV0aG9yPkvDvGhuLCBBLiBBLjwvYXV0
aG9yPjxhdXRob3I+SHVzY2gsIEEuIEQuPC9hdXRob3I+PGF1dGhvcj5PcHJpLCBFLjwvYXV0aG9y
PjxhdXRob3I+RGVtYmVrLCBULjwvYXV0aG9yPjxhdXRob3I+TGksIE4uPC9hdXRob3I+PGF1dGhv
cj5Ib3JuLCBBLjwvYXV0aG9yPjwvYXV0aG9ycz48L2NvbnRyaWJ1dG9ycz48YXV0aC1hZGRyZXNz
PkJyYWluIE1vZHVsYXRpb24gTGFiLCBEZXBhcnRtZW50IG9mIE5ldXJvc3VyZ2VyeSwgTWFzc2Fj
aHVzZXR0cyBHZW5lcmFsIEhvc3BpdGFsLCBCb3N0b24sIE1BLCAwMjExNCwgVVNBOyBIYXJ2YXJk
IE1lZGljYWwgU2Nob29sLCBCb3N0b24sIE1BLCAwMjExNCwgVVNBOyBDZW50ZXIgZm9yIEJyYWlu
IENpcmN1aXQgVGhlcmFwZXV0aWNzIERlcGFydG1lbnQgb2YgTmV1cm9sb2d5IEJyaWdoYW0gJmFt
cDsgV29tZW4mYXBvcztzIEhvc3BpdGFsLCBIYXJ2YXJkIE1lZGljYWwgU2Nob29sLCBCb3N0b24s
IE1BLCBVU0E7IE1vdmVtZW50IERpc29yZGVyIGFuZCBOZXVyb21vZHVsYXRpb24gVW5pdCwgRGVw
YXJ0bWVudCBvZiBOZXVyb2xvZ3ksIENoYXJpdMOpIC1Vbml2ZXJzaXTDpHRzbWVkaXppbiBCZXJs
aW4sIGNvcnBvcmF0ZSBtZW1iZXIgb2YgRnJlaWUgVW5pdmVyc2l0w6R0IEJlcmxpbiBhbmQgSHVt
Ym9sZHQtVW5pdmVyc2l0w6R0IHp1IEJlcmxpbiwgQmVybGluLCBHZXJtYW55LiBFbGVjdHJvbmlj
IGFkZHJlc3M6IGNsZW1lbnMubmV1ZG9yZmVyQGdtYWlsLmNvbS4mI3hEO0NlbnRlciBmb3IgQnJh
aW4gQ2lyY3VpdCBUaGVyYXBldXRpY3MgRGVwYXJ0bWVudCBvZiBOZXVyb2xvZ3kgQnJpZ2hhbSAm
YW1wOyBXb21lbiZhcG9zO3MgSG9zcGl0YWwsIEhhcnZhcmQgTWVkaWNhbCBTY2hvb2wsIEJvc3Rv
biwgTUEsIFVTQS4mI3hEO01vdmVtZW50IERpc29yZGVyIGFuZCBOZXVyb21vZHVsYXRpb24gVW5p
dCwgRGVwYXJ0bWVudCBvZiBOZXVyb2xvZ3ksIENoYXJpdMOpIC1Vbml2ZXJzaXTDpHRzbWVkaXpp
biBCZXJsaW4sIGNvcnBvcmF0ZSBtZW1iZXIgb2YgRnJlaWUgVW5pdmVyc2l0w6R0IEJlcmxpbiBh
bmQgSHVtYm9sZHQtVW5pdmVyc2l0w6R0IHp1IEJlcmxpbiwgQmVybGluLCBHZXJtYW55LiYjeEQ7
TW92ZW1lbnQgRGlzb3JkZXIgYW5kIE5ldXJvbW9kdWxhdGlvbiBVbml0LCBEZXBhcnRtZW50IG9m
IE5ldXJvbG9neSwgQ2hhcml0w6kgLVVuaXZlcnNpdMOkdHNtZWRpemluIEJlcmxpbiwgY29ycG9y
YXRlIG1lbWJlciBvZiBGcmVpZSBVbml2ZXJzaXTDpHQgQmVybGluIGFuZCBIdW1ib2xkdC1Vbml2
ZXJzaXTDpHQgenUgQmVybGluLCBCZXJsaW4sIEdlcm1hbnk7IEJlcmxpbiBJbnN0aXR1dGUgb2Yg
SGVhbHRoIGF0IENoYXJpdMOpIC0gVW5pdmVyc2l0w6R0c21lZGl6aW4gQmVybGluLCBCSUggQmlv
bWVkaWNhbCBJbm5vdmF0aW9uIEFjYWRlbXksIEJJSCBDaGFyaXTDqSBKdW5pb3IgQ2xpbmljaWFu
IFNjaWVudGlzdCBQcm9ncmFtLCBCZXJsaW4sIEdlcm1hbnkuJiN4RDtNb3ZlbWVudCBEaXNvcmRl
ciBhbmQgTmV1cm9tb2R1bGF0aW9uIFVuaXQsIERlcGFydG1lbnQgb2YgTmV1cm9sb2d5LCBDaGFy
aXTDqSAtVW5pdmVyc2l0w6R0c21lZGl6aW4gQmVybGluLCBjb3Jwb3JhdGUgbWVtYmVyIG9mIEZy
ZWllIFVuaXZlcnNpdMOkdCBCZXJsaW4gYW5kIEh1bWJvbGR0LVVuaXZlcnNpdMOkdCB6dSBCZXJs
aW4sIEJlcmxpbiwgR2VybWFueTsgRWluc3RlaW4gQ2VudGVyIGZvciBOZXVyb3NjaWVuY2VzIEJl
cmxpbiwgQ2hhcml0w6kgLSBVbml2ZXJzaXTDpHRzbWVkaXppbiBCZXJsaW4sIEJlcmxpbiwgR2Vy
bWFueTsgQmVybGluIFNjaG9vbCBvZiBNaW5kIGFuZCBCcmFpbiwgSHVtYm9sZHQtVW5pdmVyc2l0
w6R0IHp1IEJlcmxpbiwgQmVybGluLCBHZXJtYW55LiYjeEQ7RGl2aXNpb24gb2YgTmV1cm9zdXJn
ZXJ5LCBUb3JvbnRvIFdlc3Rlcm4gSG9zcGl0YWwsIFVuaXZlcnNpdHkgSGVhbHRoIE5ldHdvcmss
IFVuaXZlcnNpdHkgb2YgVG9yb250bywgVG9yb250bywgT04gTTVUIDJTOCwgQ2FuYWRhLiYjeEQ7
TWVsYm91cm5lIE5ldXJvcHN5Y2hpYXRyeSBDZW50cmUsIERlcGFydG1lbnQgb2YgUHN5Y2hpYXRy
eSwgVGhlIFVuaXZlcnNpdHkgb2YgTWVsYm91cm5lICZhbXA7IE1lbGJvdXJuZSBIZWFsdGgsIE1l
bGJvdXJuZSwgQXVzdHJhbGlhLiYjeEQ7RGVwYXJ0bWVudCBvZiBOZXVyb3N1cmdlcnksIEluc2Vs
c3BpdGFsLCBCZXJuIFVuaXZlcnNpdHkgSG9zcGl0YWwsIFVuaXZlcnNpdHkgb2YgQmVybiwgQmVy
biwgU3dpdHplcmxhbmQ7IEFSVE9SRyBDZW50ZXIgZm9yIEJpb21lZGljYWwgRW5naW5lZXJpbmcg
UmVzZWFyY2gsIFVuaXZlcnNpdHkgb2YgQmVybiwgQmVybiwgU3dpdHplcmxhbmQuJiN4RDtCcmFp
biBNb2R1bGF0aW9uIExhYiwgRGVwYXJ0bWVudCBvZiBOZXVyb3N1cmdlcnksIE1hc3NhY2h1c2V0
dHMgR2VuZXJhbCBIb3NwaXRhbCwgQm9zdG9uLCBNQSwgMDIxMTQsIFVTQTsgSGFydmFyZCBNZWRp
Y2FsIFNjaG9vbCwgQm9zdG9uLCBNQSwgMDIxMTQsIFVTQS4mI3hEO0JyYWluIE1vZHVsYXRpb24g
TGFiLCBEZXBhcnRtZW50IG9mIE5ldXJvc3VyZ2VyeSwgTWFzc2FjaHVzZXR0cyBHZW5lcmFsIEhv
c3BpdGFsLCBCb3N0b24sIE1BLCAwMjExNCwgVVNBOyBIYXJ2YXJkIE1lZGljYWwgU2Nob29sLCBC
b3N0b24sIE1BLCAwMjExNCwgVVNBOyBEZXBhcnRtZW50IG9mIE5ldXJvc3VyZ2VyeSwgTWFzc2Fj
aHVzZXR0cyBHZW5lcmFsIEhvc3BpdGFsLCBIYXJ2YXJkIE1lZGljYWwgU2Nob29sLCBCb3N0b24s
IFVuaXRlZCBTdGF0ZXMuJiN4RDtJbnN0aXR1dGUgb2YgR2VuZXJhbCBFbGVjdHJpY2FsIEVuZ2lu
ZWVyaW5nLCBVbml2ZXJzaXR5IG9mIFJvc3RvY2ssIFJvc3RvY2ssIEdlcm1hbnk7IERlcGFydG1l
bnQgTGlmZSwgTGlnaHQgJmFtcDsgTWF0dGVyLCBVbml2ZXJzaXR5IG9mIFJvc3RvY2ssIFJvc3Rv
Y2ssIEdlcm1hbnk7IERlcGFydG1lbnQgQWdlaW5nIG9mIEluZGl2aWR1YWxzIGFuZCBTb2NpZXR5
LCBVbml2ZXJzaXR5IG9mIFJvc3RvY2ssIFJvc3RvY2ssIEdlcm1hbnkuJiN4RDtVbml2ZXJzaXR5
IG9mIEx1eGVtYm91cmcsIEx1eGVtYm91cmcgQ2VudHJlIGZvciBTeXN0ZW1zIEJpb21lZGljaW5l
LCA0MzYyLCBFc2NoLXN1ci1BbHpldHRlLCBMdXhlbWJvdXJnLiYjeEQ7RGVwYXJ0bWVudCBvZiBC
aW9tZWRpY2FsIEVuZ2luZWVyaW5nLCBVbml2ZXJzaXR5IG9mIE1pY2hpZ2FuLCBBbm4gQXJib3Is
IE1JLCBVU0EuJiN4RDtEZXBhcnRtZW50IG9mIE5ldXJvbG9neSwgRmFjdWx0eSBvZiBNZWRpY2lu
ZSBhbmQgVW5pdmVyc2l0eSBIb3NwaXRhbCBDb2xvZ25lLCBVbml2ZXJzaXR5IG9mIENvbG9nbmUs
IENvbG9nbmUsIEdlcm1hbnkuJiN4RDtNb3ZlbWVudCBEaXNvcmRlciBhbmQgTmV1cm9tb2R1bGF0
aW9uIFVuaXQsIERlcGFydG1lbnQgb2YgTmV1cm9sb2d5LCBDaGFyaXTDqSAtVW5pdmVyc2l0w6R0
c21lZGl6aW4gQmVybGluLCBjb3Jwb3JhdGUgbWVtYmVyIG9mIEZyZWllIFVuaXZlcnNpdMOkdCBC
ZXJsaW4gYW5kIEh1bWJvbGR0LVVuaXZlcnNpdMOkdCB6dSBCZXJsaW4sIEJlcmxpbiwgR2VybWFu
eS4gRWxlY3Ryb25pYyBhZGRyZXNzOiBuaW5nZmVpLmxpQGNoYXJpdGUuZGUuJiN4RDtIYXJ2YXJk
IE1lZGljYWwgU2Nob29sLCBCb3N0b24sIE1BLCAwMjExNCwgVVNBOyBDZW50ZXIgZm9yIEJyYWlu
IENpcmN1aXQgVGhlcmFwZXV0aWNzIERlcGFydG1lbnQgb2YgTmV1cm9sb2d5IEJyaWdoYW0gJmFt
cDsgV29tZW4mYXBvcztzIEhvc3BpdGFsLCBIYXJ2YXJkIE1lZGljYWwgU2Nob29sLCBCb3N0b24s
IE1BLCBVU0E7IE1vdmVtZW50IERpc29yZGVyIGFuZCBOZXVyb21vZHVsYXRpb24gVW5pdCwgRGVw
YXJ0bWVudCBvZiBOZXVyb2xvZ3ksIENoYXJpdMOpIC1Vbml2ZXJzaXTDpHRzbWVkaXppbiBCZXJs
aW4sIGNvcnBvcmF0ZSBtZW1iZXIgb2YgRnJlaWUgVW5pdmVyc2l0w6R0IEJlcmxpbiBhbmQgSHVt
Ym9sZHQtVW5pdmVyc2l0w6R0IHp1IEJlcmxpbiwgQmVybGluLCBHZXJtYW55LiBFbGVjdHJvbmlj
IGFkZHJlc3M6IGFob3JuMUBid2guaGFydmFyZC5lZHUuPC9hdXRoLWFkZHJlc3M+PHRpdGxlcz48
dGl0bGU+TGVhZC1EQlMgdjMuMDogTWFwcGluZyBkZWVwIGJyYWluIHN0aW11bGF0aW9uIGVmZmVj
dHMgdG8gbG9jYWwgYW5hdG9teSBhbmQgZ2xvYmFsIG5ldHdvcmtzPC90aXRsZT48c2Vjb25kYXJ5
LXRpdGxlPk5ldXJvaW1hZ2U8L3NlY29uZGFyeS10aXRsZT48L3RpdGxlcz48cGVyaW9kaWNhbD48
ZnVsbC10aXRsZT5OZXVyb2ltYWdlPC9mdWxsLXRpdGxlPjxhYmJyLTE+TmV1cm9JbWFnZTwvYWJi
ci0xPjwvcGVyaW9kaWNhbD48cGFnZXM+MTE5ODYyPC9wYWdlcz48dm9sdW1lPjI2ODwvdm9sdW1l
PjxlZGl0aW9uPjIwMjMvMDEvMDg8L2VkaXRpb24+PGtleXdvcmRzPjxrZXl3b3JkPkh1bWFuczwv
a2V5d29yZD48a2V5d29yZD4qRGVlcCBCcmFpbiBTdGltdWxhdGlvbi9tZXRob2RzPC9rZXl3b3Jk
PjxrZXl3b3JkPipQYXJraW5zb24gRGlzZWFzZS90aGVyYXB5PC9rZXl3b3JkPjxrZXl3b3JkPlJl
dHJvc3BlY3RpdmUgU3R1ZGllczwva2V5d29yZD48a2V5d29yZD4qU3VidGhhbGFtaWMgTnVjbGV1
czwva2V5d29yZD48a2V5d29yZD5CcmFpbi9kaWFnbm9zdGljIGltYWdpbmc8L2tleXdvcmQ+PGtl
eXdvcmQ+TWFnbmV0aWMgUmVzb25hbmNlIEltYWdpbmcvbWV0aG9kczwva2V5d29yZD48a2V5d29y
ZD5EZWVwIGJyYWluIHN0aW11bGF0aW9uPC9rZXl3b3JkPjxrZXl3b3JkPkZ1bmN0aW9uYWwgY29u
bmVjdGl2aXR5PC9rZXl3b3JkPjxrZXl3b3JkPkdyb3VwLWxldmVsPC9rZXl3b3JkPjxrZXl3b3Jk
PkltYWdpbmc8L2tleXdvcmQ+PGtleXdvcmQ+U3RydWN0dXJhbCBjb25uZWN0aXZpdHk8L2tleXdv
cmQ+PC9rZXl3b3Jkcz48ZGF0ZXM+PHllYXI+MjAyMzwveWVhcj48cHViLWRhdGVzPjxkYXRlPk1h
cjwvZGF0ZT48L3B1Yi1kYXRlcz48L2RhdGVzPjxpc2JuPjEwNTMtODExOSAoUHJpbnQpJiN4RDsx
MDUzLTgxMTk8L2lzYm4+PGFjY2Vzc2lvbi1udW0+MzY2MTA2ODI8L2FjY2Vzc2lvbi1udW0+PHVy
bHM+PC91cmxzPjxjdXN0b20yPlBNQzEwMTQ0MDYzPC9jdXN0b20yPjxjdXN0b202Pk5JSE1TMTg5
MDI4NDwvY3VzdG9tNj48ZWxlY3Ryb25pYy1yZXNvdXJjZS1udW0+MTAuMTAxNi9qLm5ldXJvaW1h
Z2UuMjAyMy4xMTk4NjI8L2VsZWN0cm9uaWMtcmVzb3VyY2UtbnVtPjxyZW1vdGUtZGF0YWJhc2Ut
cHJvdmlkZXI+TkxNPC9yZW1vdGUtZGF0YWJhc2UtcHJvdmlkZXI+PGxhbmd1YWdlPmVuZzwvbGFu
Z3VhZ2U+PC9yZWNvcmQ+PC9DaXRlPjwvRW5kTm90ZT4A
</w:fldData>
        </w:fldChar>
      </w:r>
      <w:r w:rsidR="00A242F8" w:rsidRPr="00522DE5">
        <w:rPr>
          <w:lang w:val="en-US"/>
        </w:rPr>
        <w:instrText xml:space="preserve"> ADDIN EN.CITE </w:instrText>
      </w:r>
      <w:r w:rsidR="00A242F8" w:rsidRPr="00522DE5">
        <w:rPr>
          <w:lang w:val="en-US"/>
        </w:rPr>
        <w:fldChar w:fldCharType="begin">
          <w:fldData xml:space="preserve">PEVuZE5vdGU+PENpdGU+PEF1dGhvcj5EYWZzYXJpPC9BdXRob3I+PFllYXI+MjAxODwvWWVhcj48
UmVjTnVtPjExMTg8L1JlY051bT48RGlzcGxheVRleHQ+PHN0eWxlIGZhY2U9InN1cGVyc2NyaXB0
Ij40MCA0MTwvc3R5bGU+PC9EaXNwbGF5VGV4dD48cmVjb3JkPjxyZWMtbnVtYmVyPjExMTg8L3Jl
Yy1udW1iZXI+PGZvcmVpZ24ta2V5cz48a2V5IGFwcD0iRU4iIGRiLWlkPSIyMGF0ZHNlZnB3ZHdl
dmU1YWEzeGUydGl2d3B0ZXowZGQyOWEiIHRpbWVzdGFtcD0iMTU2NjEyNjA4MCI+MTExODwva2V5
PjwvZm9yZWlnbi1rZXlzPjxyZWYtdHlwZSBuYW1lPSJKb3VybmFsIEFydGljbGUiPjE3PC9yZWYt
dHlwZT48Y29udHJpYnV0b3JzPjxhdXRob3JzPjxhdXRob3I+RGFmc2FyaSwgSC4gUy48L2F1dGhv
cj48YXV0aG9yPlBldHJ5LVNjaG1lbHplciwgSi4gTi48L2F1dGhvcj48YXV0aG9yPlJheS1DaGF1
ZGh1cmksIEsuPC9hdXRob3I+PGF1dGhvcj5Bc2hrYW4sIEsuPC9hdXRob3I+PGF1dGhvcj5XZWlz
LCBMLjwvYXV0aG9yPjxhdXRob3I+RGVtYmVrLCBULiBBLjwvYXV0aG9yPjxhdXRob3I+U2FtdWVs
LCBNLjwvYXV0aG9yPjxhdXRob3I+Uml6b3MsIEEuPC9hdXRob3I+PGF1dGhvcj5TaWx2ZXJkYWxl
LCBNLjwvYXV0aG9yPjxhdXRob3I+QmFyYmUsIE0uIFQuPC9hdXRob3I+PGF1dGhvcj5GaW5rLCBH
LiBSLjwvYXV0aG9yPjxhdXRob3I+RXZhbnMsIEouPC9hdXRob3I+PGF1dGhvcj5NYXJ0aW5lei1N
YXJ0aW4sIFAuPC9hdXRob3I+PGF1dGhvcj5BbnRvbmluaSwgQS48L2F1dGhvcj48YXV0aG9yPlZp
c3Nlci1WYW5kZXdhbGxlLCBWLjwvYXV0aG9yPjxhdXRob3I+VGltbWVybWFubiwgTC48L2F1dGhv
cj48YXV0aG9yPkV1cm9wYXIsPC9hdXRob3I+PGF1dGhvcj5JcG1kcyBOb24gTW90b3IgUEQgU3R1
ZHkgR3JvdXA8L2F1dGhvcj48L2F1dGhvcnM+PC9jb250cmlidXRvcnM+PGF1dGgtYWRkcmVzcz5E
ZXBhcnRtZW50IG9mIE5ldXJvbG9neSwgVW5pdmVyc2l0eSBIb3NwaXRhbCBDb2xvZ25lLCBDb2xv
Z25lLCBHZXJtYW55OyBOYXRpb25hbCBQYXJraW5zb24gRm91bmRhdGlvbiBJbnRlcm5hdGlvbmFs
IENlbnRyZSBvZiBFeGNlbGxlbmNlLCBLaW5nJmFwb3M7cyBDb2xsZWdlIEhvc3BpdGFsLCBMb25k
b24sIFVuaXRlZCBLaW5nZG9tLiBFbGVjdHJvbmljIGFkZHJlc3M6IGhhaWRhci5kYWZzYXJpQHVr
LWtvZWxuLmRlLiYjeEQ7RGVwYXJ0bWVudCBvZiBOZXVyb2xvZ3ksIFVuaXZlcnNpdHkgSG9zcGl0
YWwgQ29sb2duZSwgQ29sb2duZSwgR2VybWFueS4mI3hEO05hdGlvbmFsIFBhcmtpbnNvbiBGb3Vu
ZGF0aW9uIEludGVybmF0aW9uYWwgQ2VudHJlIG9mIEV4Y2VsbGVuY2UsIEtpbmcmYXBvcztzIENv
bGxlZ2UgSG9zcGl0YWwsIExvbmRvbiwgVW5pdGVkIEtpbmdkb207IFRoZSBNYXVyaWNlIFdvaGwg
Q2xpbmljYWwgTmV1cm9zY2llbmNlIEluc3RpdHV0ZSwgS2luZyZhcG9zO3MgQ29sbGVnZSBMb25k
b24sIExvbmRvbiwgVW5pdGVkIEtpbmdkb20uJiN4RDtOYXRpb25hbCBQYXJraW5zb24gRm91bmRh
dGlvbiBJbnRlcm5hdGlvbmFsIENlbnRyZSBvZiBFeGNlbGxlbmNlLCBLaW5nJmFwb3M7cyBDb2xs
ZWdlIEhvc3BpdGFsLCBMb25kb24sIFVuaXRlZCBLaW5nZG9tLiYjeEQ7RGVwYXJ0bWVudCBvZiBO
ZXVyb2xvZ3ksIElSQ0NTLCBTYW4gQ2FtaWxsbywgVmVuaWNlLCBJdGFseS4mI3hEO0RlcGFydG1l
bnQgb2YgTmV1cm9sb2d5IGFuZCBOZXVyb3N1cmdlcnksIFNhbGZvcmQgUm95YWwgRm91bmRhdGlv
biBUcnVzdCwgTWFuY2hlc3RlciBBY2FkZW1pYyBIZWFsdGggU2NpZW5jZSBDZW50cmUsIFVuaXZl
cnNpdHkgb2YgTWFuY2hlc3RlciwgR3JlYXRlciBNYW5jaGVzdGVyLCBVbml0ZWQgS2luZ2RvbS4m
I3hEO0RlcGFydG1lbnQgb2YgTmV1cm9sb2d5LCBVbml2ZXJzaXR5IEhvc3BpdGFsIENvbG9nbmUs
IENvbG9nbmUsIEdlcm1hbnk7IENvZ25pdGl2ZSBOZXVyb3NjaWVuY2UsIEluc3RpdHV0ZSBvZiBO
ZXVyb3NjaWVuY2UgYW5kIE1lZGljaW5lIChJTk0tMyksIFJlc2VhcmNoIENlbnRlciBKdWxpY2gs
IEp1bGljaCwgR2VybWFueS4mI3hEO05hdGlvbmFsIENlbnRlciBvZiBFcGlkZW1pb2xvZ3kgYW5k
IENJQkVSTkVELCBDYXJsb3MgSUlJIEluc3RpdHV0ZSBvZiBIZWFsdGgsIE1hZHJpZCwgU3BhaW4u
JiN4RDtEZXBhcnRtZW50IG9mIFN0ZXJlb3RheHkgYW5kIEZ1bmN0aW9uYWwgTmV1cm9zdXJnZXJ5
LCBVbml2ZXJzaXR5IEhvc3BpdGFsIENvbG9nbmUsIENvbG9nbmUsIEdlcm1hbnkuJiN4RDtEZXBh
cnRtZW50IG9mIE5ldXJvbG9neSwgVW5pdmVyc2l0eSBIb3NwaXRhbCBDb2xvZ25lLCBDb2xvZ25l
LCBHZXJtYW55OyBEZXBhcnRtZW50IG9mIE5ldXJvbG9neSwgVW5pdmVyc2l0eSBIb3NwaXRhbCBH
aWVzc2VuIGFuZCBNYXJidXJnLCBDYW1wdXMgTWFyYnVyZywgR2VybWFueS48L2F1dGgtYWRkcmVz
cz48dGl0bGVzPjx0aXRsZT5Ob24tbW90b3Igb3V0Y29tZXMgb2Ygc3VidGhhbGFtaWMgc3RpbXVs
YXRpb24gaW4gUGFya2luc29uJmFwb3M7cyBkaXNlYXNlIGRlcGVuZCBvbiBsb2NhdGlvbiBvZiBh
Y3RpdmUgY29udGFjdHM8L3RpdGxlPjxzZWNvbmRhcnktdGl0bGU+QnJhaW4gU3RpbXVsPC9zZWNv
bmRhcnktdGl0bGU+PC90aXRsZXM+PHBlcmlvZGljYWw+PGZ1bGwtdGl0bGU+QnJhaW4gU3RpbXVs
PC9mdWxsLXRpdGxlPjwvcGVyaW9kaWNhbD48cGFnZXM+OTA0LTkxMjwvcGFnZXM+PHZvbHVtZT4x
MTwvdm9sdW1lPjxudW1iZXI+NDwvbnVtYmVyPjxrZXl3b3Jkcz48a2V5d29yZD5BY3Rpdml0aWVz
IG9mIERhaWx5IExpdmluZy9wc3ljaG9sb2d5PC9rZXl3b3JkPjxrZXl3b3JkPkFnZWQ8L2tleXdv
cmQ+PGtleXdvcmQ+RGVlcCBCcmFpbiBTdGltdWxhdGlvbi9pbnN0cnVtZW50YXRpb24vKm1ldGhv
ZHM8L2tleXdvcmQ+PGtleXdvcmQ+RGVwcmVzc2lvbi9waHlzaW9wYXRob2xvZ3kvcHN5Y2hvbG9n
eS90aGVyYXB5PC9rZXl3b3JkPjxrZXl3b3JkPkZlbWFsZTwva2V5d29yZD48a2V5d29yZD5IdW1h
bnM8L2tleXdvcmQ+PGtleXdvcmQ+SW50ZXJuYXRpb25hbGl0eTwva2V5d29yZD48a2V5d29yZD5M
ZXZvZG9wYS9hZG1pbmlzdHJhdGlvbiAmYW1wOyBkb3NhZ2U8L2tleXdvcmQ+PGtleXdvcmQ+TWFs
ZTwva2V5d29yZD48a2V5d29yZD5NaWRkbGUgQWdlZDwva2V5d29yZD48a2V5d29yZD5QYXJraW5z
b24gRGlzZWFzZS9waHlzaW9wYXRob2xvZ3kvKnBzeWNob2xvZ3kvKnRoZXJhcHk8L2tleXdvcmQ+
PGtleXdvcmQ+UHJvc3BlY3RpdmUgU3R1ZGllczwva2V5d29yZD48a2V5d29yZD5RdWFsaXR5IG9m
IExpZmUvKnBzeWNob2xvZ3k8L2tleXdvcmQ+PGtleXdvcmQ+U3VidGhhbGFtaWMgTnVjbGV1cy8q
cGh5c2lvbG9neTwva2V5d29yZD48a2V5d29yZD5TdXJ2ZXlzIGFuZCBRdWVzdGlvbm5haXJlczwv
a2V5d29yZD48a2V5d29yZD5UcmVhdG1lbnQgT3V0Y29tZTwva2V5d29yZD48a2V5d29yZD4qRGVl
cCBicmFpbiBzdGltdWxhdGlvbjwva2V5d29yZD48a2V5d29yZD4qTm9uIG1vdG9yIHN5bXB0b21z
PC9rZXl3b3JkPjxrZXl3b3JkPipOb24tbW90b3Igc3ltcHRvbXM8L2tleXdvcmQ+PGtleXdvcmQ+
KlF1YWxpdHkgb2YgbGlmZTwva2V5d29yZD48a2V5d29yZD4qU3VidGhhbGFtaWMgbnVjbGV1czwv
a2V5d29yZD48L2tleXdvcmRzPjxkYXRlcz48eWVhcj4yMDE4PC95ZWFyPjxwdWItZGF0ZXM+PGRh
dGU+SnVsIC0gQXVnPC9kYXRlPjwvcHViLWRhdGVzPjwvZGF0ZXM+PGlzYm4+MTg3Ni00NzU0IChF
bGVjdHJvbmljKSYjeEQ7MTg3Ni00NzU0IChMaW5raW5nKTwvaXNibj48YWNjZXNzaW9uLW51bT4y
OTY1NTU4NjwvYWNjZXNzaW9uLW51bT48dXJscz48cmVsYXRlZC11cmxzPjx1cmw+aHR0cHM6Ly93
d3cubmNiaS5ubG0ubmloLmdvdi9wdWJtZWQvMjk2NTU1ODY8L3VybD48L3JlbGF0ZWQtdXJscz48
L3VybHM+PGVsZWN0cm9uaWMtcmVzb3VyY2UtbnVtPjEwLjEwMTYvai5icnMuMjAxOC4wMy4wMDk8
L2VsZWN0cm9uaWMtcmVzb3VyY2UtbnVtPjwvcmVjb3JkPjwvQ2l0ZT48Q2l0ZT48QXV0aG9yPk5l
dWRvcmZlcjwvQXV0aG9yPjxZZWFyPjIwMjM8L1llYXI+PFJlY051bT44ODU8L1JlY051bT48cmVj
b3JkPjxyZWMtbnVtYmVyPjg4NTwvcmVjLW51bWJlcj48Zm9yZWlnbi1rZXlzPjxrZXkgYXBwPSJF
TiIgZGItaWQ9ImUyNXI5eHgwamFlZHg4ZTU5MnZwZjl0N2Z3eHZkcDVhcHh6YSIgdGltZXN0YW1w
PSIxNzM4NjcwMDgxIj44ODU8L2tleT48L2ZvcmVpZ24ta2V5cz48cmVmLXR5cGUgbmFtZT0iSm91
cm5hbCBBcnRpY2xlIj4xNzwvcmVmLXR5cGU+PGNvbnRyaWJ1dG9ycz48YXV0aG9ycz48YXV0aG9y
Pk5ldWRvcmZlciwgQy48L2F1dGhvcj48YXV0aG9yPkJ1dGVua28sIEsuPC9hdXRob3I+PGF1dGhv
cj5PeGVuZm9yZCwgUy48L2F1dGhvcj48YXV0aG9yPlJhamFtYW5pLCBOLjwvYXV0aG9yPjxhdXRo
b3I+QWNodHplaG4sIEouPC9hdXRob3I+PGF1dGhvcj5Hb2VkZSwgTC48L2F1dGhvcj48YXV0aG9y
PkhvbGx1bmRlciwgQi48L2F1dGhvcj48YXV0aG9yPlLDrW9zLCBBLiBTLjwvYXV0aG9yPjxhdXRo
b3I+SGFydCwgTC48L2F1dGhvcj48YXV0aG9yPlRhc3NlcmllLCBKLjwvYXV0aG9yPjxhdXRob3I+
RmVybmFuZG8sIEsuIEIuPC9hdXRob3I+PGF1dGhvcj5OZ3V5ZW4sIFQuIEEuIEsuPC9hdXRob3I+
PGF1dGhvcj5BbC1GYXRseSwgQi48L2F1dGhvcj48YXV0aG9yPlZpc3NhbmksIE0uPC9hdXRob3I+
PGF1dGhvcj5Gb3gsIE0uPC9hdXRob3I+PGF1dGhvcj5SaWNoYXJkc29uLCBSLiBNLjwvYXV0aG9y
PjxhdXRob3I+dmFuIFJpZW5lbiwgVS48L2F1dGhvcj48YXV0aG9yPkvDvGhuLCBBLiBBLjwvYXV0
aG9yPjxhdXRob3I+SHVzY2gsIEEuIEQuPC9hdXRob3I+PGF1dGhvcj5PcHJpLCBFLjwvYXV0aG9y
PjxhdXRob3I+RGVtYmVrLCBULjwvYXV0aG9yPjxhdXRob3I+TGksIE4uPC9hdXRob3I+PGF1dGhv
cj5Ib3JuLCBBLjwvYXV0aG9yPjwvYXV0aG9ycz48L2NvbnRyaWJ1dG9ycz48YXV0aC1hZGRyZXNz
PkJyYWluIE1vZHVsYXRpb24gTGFiLCBEZXBhcnRtZW50IG9mIE5ldXJvc3VyZ2VyeSwgTWFzc2Fj
aHVzZXR0cyBHZW5lcmFsIEhvc3BpdGFsLCBCb3N0b24sIE1BLCAwMjExNCwgVVNBOyBIYXJ2YXJk
IE1lZGljYWwgU2Nob29sLCBCb3N0b24sIE1BLCAwMjExNCwgVVNBOyBDZW50ZXIgZm9yIEJyYWlu
IENpcmN1aXQgVGhlcmFwZXV0aWNzIERlcGFydG1lbnQgb2YgTmV1cm9sb2d5IEJyaWdoYW0gJmFt
cDsgV29tZW4mYXBvcztzIEhvc3BpdGFsLCBIYXJ2YXJkIE1lZGljYWwgU2Nob29sLCBCb3N0b24s
IE1BLCBVU0E7IE1vdmVtZW50IERpc29yZGVyIGFuZCBOZXVyb21vZHVsYXRpb24gVW5pdCwgRGVw
YXJ0bWVudCBvZiBOZXVyb2xvZ3ksIENoYXJpdMOpIC1Vbml2ZXJzaXTDpHRzbWVkaXppbiBCZXJs
aW4sIGNvcnBvcmF0ZSBtZW1iZXIgb2YgRnJlaWUgVW5pdmVyc2l0w6R0IEJlcmxpbiBhbmQgSHVt
Ym9sZHQtVW5pdmVyc2l0w6R0IHp1IEJlcmxpbiwgQmVybGluLCBHZXJtYW55LiBFbGVjdHJvbmlj
IGFkZHJlc3M6IGNsZW1lbnMubmV1ZG9yZmVyQGdtYWlsLmNvbS4mI3hEO0NlbnRlciBmb3IgQnJh
aW4gQ2lyY3VpdCBUaGVyYXBldXRpY3MgRGVwYXJ0bWVudCBvZiBOZXVyb2xvZ3kgQnJpZ2hhbSAm
YW1wOyBXb21lbiZhcG9zO3MgSG9zcGl0YWwsIEhhcnZhcmQgTWVkaWNhbCBTY2hvb2wsIEJvc3Rv
biwgTUEsIFVTQS4mI3hEO01vdmVtZW50IERpc29yZGVyIGFuZCBOZXVyb21vZHVsYXRpb24gVW5p
dCwgRGVwYXJ0bWVudCBvZiBOZXVyb2xvZ3ksIENoYXJpdMOpIC1Vbml2ZXJzaXTDpHRzbWVkaXpp
biBCZXJsaW4sIGNvcnBvcmF0ZSBtZW1iZXIgb2YgRnJlaWUgVW5pdmVyc2l0w6R0IEJlcmxpbiBh
bmQgSHVtYm9sZHQtVW5pdmVyc2l0w6R0IHp1IEJlcmxpbiwgQmVybGluLCBHZXJtYW55LiYjeEQ7
TW92ZW1lbnQgRGlzb3JkZXIgYW5kIE5ldXJvbW9kdWxhdGlvbiBVbml0LCBEZXBhcnRtZW50IG9m
IE5ldXJvbG9neSwgQ2hhcml0w6kgLVVuaXZlcnNpdMOkdHNtZWRpemluIEJlcmxpbiwgY29ycG9y
YXRlIG1lbWJlciBvZiBGcmVpZSBVbml2ZXJzaXTDpHQgQmVybGluIGFuZCBIdW1ib2xkdC1Vbml2
ZXJzaXTDpHQgenUgQmVybGluLCBCZXJsaW4sIEdlcm1hbnk7IEJlcmxpbiBJbnN0aXR1dGUgb2Yg
SGVhbHRoIGF0IENoYXJpdMOpIC0gVW5pdmVyc2l0w6R0c21lZGl6aW4gQmVybGluLCBCSUggQmlv
bWVkaWNhbCBJbm5vdmF0aW9uIEFjYWRlbXksIEJJSCBDaGFyaXTDqSBKdW5pb3IgQ2xpbmljaWFu
IFNjaWVudGlzdCBQcm9ncmFtLCBCZXJsaW4sIEdlcm1hbnkuJiN4RDtNb3ZlbWVudCBEaXNvcmRl
ciBhbmQgTmV1cm9tb2R1bGF0aW9uIFVuaXQsIERlcGFydG1lbnQgb2YgTmV1cm9sb2d5LCBDaGFy
aXTDqSAtVW5pdmVyc2l0w6R0c21lZGl6aW4gQmVybGluLCBjb3Jwb3JhdGUgbWVtYmVyIG9mIEZy
ZWllIFVuaXZlcnNpdMOkdCBCZXJsaW4gYW5kIEh1bWJvbGR0LVVuaXZlcnNpdMOkdCB6dSBCZXJs
aW4sIEJlcmxpbiwgR2VybWFueTsgRWluc3RlaW4gQ2VudGVyIGZvciBOZXVyb3NjaWVuY2VzIEJl
cmxpbiwgQ2hhcml0w6kgLSBVbml2ZXJzaXTDpHRzbWVkaXppbiBCZXJsaW4sIEJlcmxpbiwgR2Vy
bWFueTsgQmVybGluIFNjaG9vbCBvZiBNaW5kIGFuZCBCcmFpbiwgSHVtYm9sZHQtVW5pdmVyc2l0
w6R0IHp1IEJlcmxpbiwgQmVybGluLCBHZXJtYW55LiYjeEQ7RGl2aXNpb24gb2YgTmV1cm9zdXJn
ZXJ5LCBUb3JvbnRvIFdlc3Rlcm4gSG9zcGl0YWwsIFVuaXZlcnNpdHkgSGVhbHRoIE5ldHdvcmss
IFVuaXZlcnNpdHkgb2YgVG9yb250bywgVG9yb250bywgT04gTTVUIDJTOCwgQ2FuYWRhLiYjeEQ7
TWVsYm91cm5lIE5ldXJvcHN5Y2hpYXRyeSBDZW50cmUsIERlcGFydG1lbnQgb2YgUHN5Y2hpYXRy
eSwgVGhlIFVuaXZlcnNpdHkgb2YgTWVsYm91cm5lICZhbXA7IE1lbGJvdXJuZSBIZWFsdGgsIE1l
bGJvdXJuZSwgQXVzdHJhbGlhLiYjeEQ7RGVwYXJ0bWVudCBvZiBOZXVyb3N1cmdlcnksIEluc2Vs
c3BpdGFsLCBCZXJuIFVuaXZlcnNpdHkgSG9zcGl0YWwsIFVuaXZlcnNpdHkgb2YgQmVybiwgQmVy
biwgU3dpdHplcmxhbmQ7IEFSVE9SRyBDZW50ZXIgZm9yIEJpb21lZGljYWwgRW5naW5lZXJpbmcg
UmVzZWFyY2gsIFVuaXZlcnNpdHkgb2YgQmVybiwgQmVybiwgU3dpdHplcmxhbmQuJiN4RDtCcmFp
biBNb2R1bGF0aW9uIExhYiwgRGVwYXJ0bWVudCBvZiBOZXVyb3N1cmdlcnksIE1hc3NhY2h1c2V0
dHMgR2VuZXJhbCBIb3NwaXRhbCwgQm9zdG9uLCBNQSwgMDIxMTQsIFVTQTsgSGFydmFyZCBNZWRp
Y2FsIFNjaG9vbCwgQm9zdG9uLCBNQSwgMDIxMTQsIFVTQS4mI3hEO0JyYWluIE1vZHVsYXRpb24g
TGFiLCBEZXBhcnRtZW50IG9mIE5ldXJvc3VyZ2VyeSwgTWFzc2FjaHVzZXR0cyBHZW5lcmFsIEhv
c3BpdGFsLCBCb3N0b24sIE1BLCAwMjExNCwgVVNBOyBIYXJ2YXJkIE1lZGljYWwgU2Nob29sLCBC
b3N0b24sIE1BLCAwMjExNCwgVVNBOyBEZXBhcnRtZW50IG9mIE5ldXJvc3VyZ2VyeSwgTWFzc2Fj
aHVzZXR0cyBHZW5lcmFsIEhvc3BpdGFsLCBIYXJ2YXJkIE1lZGljYWwgU2Nob29sLCBCb3N0b24s
IFVuaXRlZCBTdGF0ZXMuJiN4RDtJbnN0aXR1dGUgb2YgR2VuZXJhbCBFbGVjdHJpY2FsIEVuZ2lu
ZWVyaW5nLCBVbml2ZXJzaXR5IG9mIFJvc3RvY2ssIFJvc3RvY2ssIEdlcm1hbnk7IERlcGFydG1l
bnQgTGlmZSwgTGlnaHQgJmFtcDsgTWF0dGVyLCBVbml2ZXJzaXR5IG9mIFJvc3RvY2ssIFJvc3Rv
Y2ssIEdlcm1hbnk7IERlcGFydG1lbnQgQWdlaW5nIG9mIEluZGl2aWR1YWxzIGFuZCBTb2NpZXR5
LCBVbml2ZXJzaXR5IG9mIFJvc3RvY2ssIFJvc3RvY2ssIEdlcm1hbnkuJiN4RDtVbml2ZXJzaXR5
IG9mIEx1eGVtYm91cmcsIEx1eGVtYm91cmcgQ2VudHJlIGZvciBTeXN0ZW1zIEJpb21lZGljaW5l
LCA0MzYyLCBFc2NoLXN1ci1BbHpldHRlLCBMdXhlbWJvdXJnLiYjeEQ7RGVwYXJ0bWVudCBvZiBC
aW9tZWRpY2FsIEVuZ2luZWVyaW5nLCBVbml2ZXJzaXR5IG9mIE1pY2hpZ2FuLCBBbm4gQXJib3Is
IE1JLCBVU0EuJiN4RDtEZXBhcnRtZW50IG9mIE5ldXJvbG9neSwgRmFjdWx0eSBvZiBNZWRpY2lu
ZSBhbmQgVW5pdmVyc2l0eSBIb3NwaXRhbCBDb2xvZ25lLCBVbml2ZXJzaXR5IG9mIENvbG9nbmUs
IENvbG9nbmUsIEdlcm1hbnkuJiN4RDtNb3ZlbWVudCBEaXNvcmRlciBhbmQgTmV1cm9tb2R1bGF0
aW9uIFVuaXQsIERlcGFydG1lbnQgb2YgTmV1cm9sb2d5LCBDaGFyaXTDqSAtVW5pdmVyc2l0w6R0
c21lZGl6aW4gQmVybGluLCBjb3Jwb3JhdGUgbWVtYmVyIG9mIEZyZWllIFVuaXZlcnNpdMOkdCBC
ZXJsaW4gYW5kIEh1bWJvbGR0LVVuaXZlcnNpdMOkdCB6dSBCZXJsaW4sIEJlcmxpbiwgR2VybWFu
eS4gRWxlY3Ryb25pYyBhZGRyZXNzOiBuaW5nZmVpLmxpQGNoYXJpdGUuZGUuJiN4RDtIYXJ2YXJk
IE1lZGljYWwgU2Nob29sLCBCb3N0b24sIE1BLCAwMjExNCwgVVNBOyBDZW50ZXIgZm9yIEJyYWlu
IENpcmN1aXQgVGhlcmFwZXV0aWNzIERlcGFydG1lbnQgb2YgTmV1cm9sb2d5IEJyaWdoYW0gJmFt
cDsgV29tZW4mYXBvcztzIEhvc3BpdGFsLCBIYXJ2YXJkIE1lZGljYWwgU2Nob29sLCBCb3N0b24s
IE1BLCBVU0E7IE1vdmVtZW50IERpc29yZGVyIGFuZCBOZXVyb21vZHVsYXRpb24gVW5pdCwgRGVw
YXJ0bWVudCBvZiBOZXVyb2xvZ3ksIENoYXJpdMOpIC1Vbml2ZXJzaXTDpHRzbWVkaXppbiBCZXJs
aW4sIGNvcnBvcmF0ZSBtZW1iZXIgb2YgRnJlaWUgVW5pdmVyc2l0w6R0IEJlcmxpbiBhbmQgSHVt
Ym9sZHQtVW5pdmVyc2l0w6R0IHp1IEJlcmxpbiwgQmVybGluLCBHZXJtYW55LiBFbGVjdHJvbmlj
IGFkZHJlc3M6IGFob3JuMUBid2guaGFydmFyZC5lZHUuPC9hdXRoLWFkZHJlc3M+PHRpdGxlcz48
dGl0bGU+TGVhZC1EQlMgdjMuMDogTWFwcGluZyBkZWVwIGJyYWluIHN0aW11bGF0aW9uIGVmZmVj
dHMgdG8gbG9jYWwgYW5hdG9teSBhbmQgZ2xvYmFsIG5ldHdvcmtzPC90aXRsZT48c2Vjb25kYXJ5
LXRpdGxlPk5ldXJvaW1hZ2U8L3NlY29uZGFyeS10aXRsZT48L3RpdGxlcz48cGVyaW9kaWNhbD48
ZnVsbC10aXRsZT5OZXVyb2ltYWdlPC9mdWxsLXRpdGxlPjxhYmJyLTE+TmV1cm9JbWFnZTwvYWJi
ci0xPjwvcGVyaW9kaWNhbD48cGFnZXM+MTE5ODYyPC9wYWdlcz48dm9sdW1lPjI2ODwvdm9sdW1l
PjxlZGl0aW9uPjIwMjMvMDEvMDg8L2VkaXRpb24+PGtleXdvcmRzPjxrZXl3b3JkPkh1bWFuczwv
a2V5d29yZD48a2V5d29yZD4qRGVlcCBCcmFpbiBTdGltdWxhdGlvbi9tZXRob2RzPC9rZXl3b3Jk
PjxrZXl3b3JkPipQYXJraW5zb24gRGlzZWFzZS90aGVyYXB5PC9rZXl3b3JkPjxrZXl3b3JkPlJl
dHJvc3BlY3RpdmUgU3R1ZGllczwva2V5d29yZD48a2V5d29yZD4qU3VidGhhbGFtaWMgTnVjbGV1
czwva2V5d29yZD48a2V5d29yZD5CcmFpbi9kaWFnbm9zdGljIGltYWdpbmc8L2tleXdvcmQ+PGtl
eXdvcmQ+TWFnbmV0aWMgUmVzb25hbmNlIEltYWdpbmcvbWV0aG9kczwva2V5d29yZD48a2V5d29y
ZD5EZWVwIGJyYWluIHN0aW11bGF0aW9uPC9rZXl3b3JkPjxrZXl3b3JkPkZ1bmN0aW9uYWwgY29u
bmVjdGl2aXR5PC9rZXl3b3JkPjxrZXl3b3JkPkdyb3VwLWxldmVsPC9rZXl3b3JkPjxrZXl3b3Jk
PkltYWdpbmc8L2tleXdvcmQ+PGtleXdvcmQ+U3RydWN0dXJhbCBjb25uZWN0aXZpdHk8L2tleXdv
cmQ+PC9rZXl3b3Jkcz48ZGF0ZXM+PHllYXI+MjAyMzwveWVhcj48cHViLWRhdGVzPjxkYXRlPk1h
cjwvZGF0ZT48L3B1Yi1kYXRlcz48L2RhdGVzPjxpc2JuPjEwNTMtODExOSAoUHJpbnQpJiN4RDsx
MDUzLTgxMTk8L2lzYm4+PGFjY2Vzc2lvbi1udW0+MzY2MTA2ODI8L2FjY2Vzc2lvbi1udW0+PHVy
bHM+PC91cmxzPjxjdXN0b20yPlBNQzEwMTQ0MDYzPC9jdXN0b20yPjxjdXN0b202Pk5JSE1TMTg5
MDI4NDwvY3VzdG9tNj48ZWxlY3Ryb25pYy1yZXNvdXJjZS1udW0+MTAuMTAxNi9qLm5ldXJvaW1h
Z2UuMjAyMy4xMTk4NjI8L2VsZWN0cm9uaWMtcmVzb3VyY2UtbnVtPjxyZW1vdGUtZGF0YWJhc2Ut
cHJvdmlkZXI+TkxNPC9yZW1vdGUtZGF0YWJhc2UtcHJvdmlkZXI+PGxhbmd1YWdlPmVuZzwvbGFu
Z3VhZ2U+PC9yZWNvcmQ+PC9DaXRlPjwvRW5kTm90ZT4A
</w:fldData>
        </w:fldChar>
      </w:r>
      <w:r w:rsidR="00A242F8" w:rsidRPr="00522DE5">
        <w:rPr>
          <w:lang w:val="en-US"/>
        </w:rPr>
        <w:instrText xml:space="preserve"> ADDIN EN.CITE.DATA </w:instrText>
      </w:r>
      <w:r w:rsidR="00A242F8" w:rsidRPr="00522DE5">
        <w:rPr>
          <w:lang w:val="en-US"/>
        </w:rPr>
      </w:r>
      <w:r w:rsidR="00A242F8" w:rsidRPr="00522DE5">
        <w:rPr>
          <w:lang w:val="en-US"/>
        </w:rPr>
        <w:fldChar w:fldCharType="end"/>
      </w:r>
      <w:r w:rsidRPr="00522DE5">
        <w:rPr>
          <w:lang w:val="en-US"/>
        </w:rPr>
      </w:r>
      <w:r w:rsidRPr="00522DE5">
        <w:rPr>
          <w:lang w:val="en-US"/>
        </w:rPr>
        <w:fldChar w:fldCharType="separate"/>
      </w:r>
      <w:r w:rsidR="00A242F8" w:rsidRPr="00522DE5">
        <w:rPr>
          <w:noProof/>
          <w:vertAlign w:val="superscript"/>
          <w:lang w:val="en-US"/>
        </w:rPr>
        <w:t>40 41</w:t>
      </w:r>
      <w:r w:rsidRPr="00522DE5">
        <w:rPr>
          <w:lang w:val="en-US"/>
        </w:rPr>
        <w:fldChar w:fldCharType="end"/>
      </w:r>
    </w:p>
    <w:p w14:paraId="419BD721" w14:textId="77777777" w:rsidR="00E33C6D" w:rsidRPr="00522DE5" w:rsidRDefault="00E33C6D" w:rsidP="00E33C6D">
      <w:pPr>
        <w:rPr>
          <w:lang w:val="en-US"/>
        </w:rPr>
      </w:pPr>
    </w:p>
    <w:p w14:paraId="1298DA2B" w14:textId="77777777" w:rsidR="00E33C6D" w:rsidRPr="00522DE5" w:rsidRDefault="00E33C6D" w:rsidP="00E33C6D">
      <w:pPr>
        <w:pStyle w:val="berschrift2"/>
      </w:pPr>
      <w:r w:rsidRPr="00522DE5">
        <w:t xml:space="preserve">Statistical analysis </w:t>
      </w:r>
    </w:p>
    <w:p w14:paraId="0CF65A8C" w14:textId="156163DB" w:rsidR="00E33C6D" w:rsidRPr="00522DE5" w:rsidRDefault="00E33C6D" w:rsidP="00E33C6D">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ind w:right="901"/>
      </w:pPr>
      <w:r w:rsidRPr="00522DE5">
        <w:t xml:space="preserve">Normal distribution was tested with the Shapiro-Wilk method. </w:t>
      </w:r>
      <w:r w:rsidR="00634102" w:rsidRPr="00522DE5">
        <w:t>We categoris</w:t>
      </w:r>
      <w:r w:rsidRPr="00522DE5">
        <w:t>ed patients into the symmetric group when their asymmetry index was 1.</w:t>
      </w:r>
      <w:r w:rsidRPr="00522DE5">
        <w:rPr>
          <w:lang w:val="en-US" w:eastAsia="de-DE"/>
        </w:rPr>
        <w:fldChar w:fldCharType="begin">
          <w:fldData xml:space="preserve">PEVuZE5vdGU+PENpdGU+PEF1dGhvcj5DdWJvPC9BdXRob3I+PFllYXI+MjAyMDwvWWVhcj48UmVj
TnVtPjEwNzc8L1JlY051bT48RGlzcGxheVRleHQ+PHN0eWxlIGZhY2U9InN1cGVyc2NyaXB0Ij40
MiA0Mzwvc3R5bGU+PC9EaXNwbGF5VGV4dD48cmVjb3JkPjxyZWMtbnVtYmVyPjEwNzc8L3JlYy1u
dW1iZXI+PGZvcmVpZ24ta2V5cz48a2V5IGFwcD0iRU4iIGRiLWlkPSJlMjVyOXh4MGphZWR4OGU1
OTJ2cGY5dDdmd3h2ZHA1YXB4emEiIHRpbWVzdGFtcD0iMTcyMDMzNzY5NiIgZ3VpZD0iYzMxMThj
YmQtYTQxMS00YjQ5LTljYWMtOWU4YWQ0NDcxYmQ1Ij4xMDc3PC9rZXk+PC9mb3JlaWduLWtleXM+
PHJlZi10eXBlIG5hbWU9IkpvdXJuYWwgQXJ0aWNsZSI+MTc8L3JlZi10eXBlPjxjb250cmlidXRv
cnM+PGF1dGhvcnM+PGF1dGhvcj5DdWJvLCBFLjwvYXV0aG9yPjxhdXRob3I+TWFydGluZXotTWFy
dGluLCBQLjwvYXV0aG9yPjxhdXRob3I+R29uemFsZXotQmVybmFsLCBKLjwvYXV0aG9yPjxhdXRo
b3I+Q2FzYXMsIEUuPC9hdXRob3I+PGF1dGhvcj5Bcm5haXosIFMuPC9hdXRob3I+PGF1dGhvcj5N
aXJhbmRhLCBKLjwvYXV0aG9yPjxhdXRob3I+R2FtZXosIFAuPC9hdXRob3I+PGF1dGhvcj5TYW50
b3MtR2FyY2lhLCBELjwvYXV0aG9yPjxhdXRob3I+Q29wcGFkaXMgU3R1ZHksIEdyb3VwPC9hdXRo
b3I+PC9hdXRob3JzPjwvY29udHJpYnV0b3JzPjxhdXRoLWFkZHJlc3M+RGVwYXJ0bWVudCBvZiBO
ZXVyb2xvZ3ksIEhvc3BpdGFsIFVuaXZlcnNpdGFyaW8gQnVyZ29zLCBCdXJnb3MsIFNwYWluLiYj
eEQ7Q2VudHJvIGRlIEludmVzdGlnYWNpb24gQmlvbWVkaWNhIGVuIFJlZCBzb2JyZSBFbmZlcm1l
ZGFkZXMgTmV1cm9kZWdlbmVyYXRpdmFzIChDSUJFUk5FRCksIFNwYWluLiYjeEQ7Q2VudHJvIE5h
Y2lvbmFsIGRlIEVwaWRlbWlvbG9naWEsIEluc3RpdHV0byBkZSBTYWx1ZCBDYXJsb3MgSUlJLCBN
YWRyaWQsIFNwYWluLiYjeEQ7Q0hVQUMsIENvbXBsZWpvIEhvc3BpdGFsYXJpbyBVbml2ZXJzaXRh
cmlvIGRlIEEgQ29ydW5hLCBBIENvcnVuYSwgU3BhaW4uPC9hdXRoLWFkZHJlc3M+PHRpdGxlcz48
dGl0bGU+RWZmZWN0cyBvZiBNb3RvciBTeW1wdG9tIExhdGVyYWxpdHkgb24gQ2xpbmljYWwgTWFu
aWZlc3RhdGlvbnMgYW5kIFF1YWxpdHkgb2YgTGlmZSBpbiBQYXJraW5zb24mYXBvcztzIERpc2Vh
c2U8L3RpdGxlPjxzZWNvbmRhcnktdGl0bGU+SiBQYXJraW5zb25zIERpczwvc2Vjb25kYXJ5LXRp
dGxlPjwvdGl0bGVzPjxwZXJpb2RpY2FsPjxmdWxsLXRpdGxlPkogUGFya2luc29ucyBEaXM8L2Z1
bGwtdGl0bGU+PC9wZXJpb2RpY2FsPjxwYWdlcz4xNjExLTE2MjA8L3BhZ2VzPjx2b2x1bWU+MTA8
L3ZvbHVtZT48bnVtYmVyPjQ8L251bWJlcj48a2V5d29yZHM+PGtleXdvcmQ+QWdlZDwva2V5d29y
ZD48a2V5d29yZD5CZWhhdmlvcmFsIFN5bXB0b21zL2V0aW9sb2d5LypwaHlzaW9wYXRob2xvZ3k8
L2tleXdvcmQ+PGtleXdvcmQ+Q29nbml0aXZlIER5c2Z1bmN0aW9uL2V0aW9sb2d5LypwaHlzaW9w
YXRob2xvZ3k8L2tleXdvcmQ+PGtleXdvcmQ+Q29tcHVsc2l2ZSBCZWhhdmlvci9ldGlvbG9neS9w
aHlzaW9wYXRob2xvZ3k8L2tleXdvcmQ+PGtleXdvcmQ+Q3Jvc3MtU2VjdGlvbmFsIFN0dWRpZXM8
L2tleXdvcmQ+PGtleXdvcmQ+RGVwcmVzc2lvbi9ldGlvbG9neS9waHlzaW9wYXRob2xvZ3k8L2tl
eXdvcmQ+PGtleXdvcmQ+RmF0aWd1ZS9ldGlvbG9neS8qcGh5c2lvcGF0aG9sb2d5PC9rZXl3b3Jk
PjxrZXl3b3JkPkZlbWFsZTwva2V5d29yZD48a2V5d29yZD5GdW5jdGlvbmFsIExhdGVyYWxpdHkv
KnBoeXNpb2xvZ3k8L2tleXdvcmQ+PGtleXdvcmQ+R2FpdCBEaXNvcmRlcnMsIE5ldXJvbG9naWMv
ZXRpb2xvZ3kvKnBoeXNpb3BhdGhvbG9neTwva2V5d29yZD48a2V5d29yZD5IdW1hbnM8L2tleXdv
cmQ+PGtleXdvcmQ+TWFsZTwva2V5d29yZD48a2V5d29yZD5NaWRkbGUgQWdlZDwva2V5d29yZD48
a2V5d29yZD5QYWluL2V0aW9sb2d5LypwaHlzaW9wYXRob2xvZ3k8L2tleXdvcmQ+PGtleXdvcmQ+
UGFya2luc29uIERpc2Vhc2UvKnBoeXNpb3BhdGhvbG9neTwva2V5d29yZD48a2V5d29yZD4qUXVh
bGl0eSBvZiBMaWZlPC9rZXl3b3JkPjxrZXl3b3JkPlNldmVyaXR5IG9mIElsbG5lc3MgSW5kZXg8
L2tleXdvcmQ+PGtleXdvcmQ+U2xlZXAgV2FrZSBEaXNvcmRlcnMvZXRpb2xvZ3kvKnBoeXNpb3Bh
dGhvbG9neTwva2V5d29yZD48a2V5d29yZD5QYXJraW5zb24mYXBvcztzIGRpc2Vhc2U8L2tleXdv
cmQ+PGtleXdvcmQ+YXN5bW1ldHJ5PC9rZXl3b3JkPjxrZXl3b3JkPm1vdG9yPC9rZXl3b3JkPjxr
ZXl3b3JkPm5vbi1tb3RvciBzeW1wdG9tczwva2V5d29yZD48a2V5d29yZD5xdWFsaXR5IG9mIGxp
ZmU8L2tleXdvcmQ+PC9rZXl3b3Jkcz48ZGF0ZXM+PHllYXI+MjAyMDwveWVhcj48L2RhdGVzPjxp
c2JuPjE4NzctNzE4WCAoRWxlY3Ryb25pYykmI3hEOzE4NzctNzE3MSAoTGlua2luZyk8L2lzYm4+
PGFjY2Vzc2lvbi1udW0+MzI3NDE4Mzk8L2FjY2Vzc2lvbi1udW0+PHVybHM+PHJlbGF0ZWQtdXJs
cz48dXJsPmh0dHBzOi8vd3d3Lm5jYmkubmxtLm5paC5nb3YvcHVibWVkLzMyNzQxODM5PC91cmw+
PC9yZWxhdGVkLXVybHM+PC91cmxzPjxlbGVjdHJvbmljLXJlc291cmNlLW51bT4xMC4zMjMzL0pQ
RC0yMDIwNjc8L2VsZWN0cm9uaWMtcmVzb3VyY2UtbnVtPjxyZW1vdGUtZGF0YWJhc2UtbmFtZT5N
ZWRsaW5lPC9yZW1vdGUtZGF0YWJhc2UtbmFtZT48cmVtb3RlLWRhdGFiYXNlLXByb3ZpZGVyPk5M
TTwvcmVtb3RlLWRhdGFiYXNlLXByb3ZpZGVyPjxsYW5ndWFnZT5lbmc8L2xhbmd1YWdlPjwvcmVj
b3JkPjwvQ2l0ZT48Q2l0ZT48QXV0aG9yPlpodTwvQXV0aG9yPjxZZWFyPjIwMjE8L1llYXI+PFJl
Y051bT4xMDgzPC9SZWNOdW0+PHJlY29yZD48cmVjLW51bWJlcj4xMDgzPC9yZWMtbnVtYmVyPjxm
b3JlaWduLWtleXM+PGtleSBhcHA9IkVOIiBkYi1pZD0iZTI1cjl4eDBqYWVkeDhlNTkydnBmOXQ3
Znd4dmRwNWFweHphIiB0aW1lc3RhbXA9IjE3MzY1MzU4NzYiIGd1aWQ9IjFkZDIxMmZjLWIxYzYt
NGM4Ni1hY2JlLTczYWM4ZmQwOTNiZSI+MTA4Mzwva2V5PjwvZm9yZWlnbi1rZXlzPjxyZWYtdHlw
ZSBuYW1lPSJKb3VybmFsIEFydGljbGUiPjE3PC9yZWYtdHlwZT48Y29udHJpYnV0b3JzPjxhdXRo
b3JzPjxhdXRob3I+Wmh1LCBTLjwvYXV0aG9yPjxhdXRob3I+WmhvbmcsIE0uPC9hdXRob3I+PGF1
dGhvcj5CYWksIFkuPC9hdXRob3I+PGF1dGhvcj5XdSwgWi48L2F1dGhvcj48YXV0aG9yPkd1LCBS
LjwvYXV0aG9yPjxhdXRob3I+SmlhbmcsIFguPC9hdXRob3I+PGF1dGhvcj5TaGVuLCBCLjwvYXV0
aG9yPjxhdXRob3I+Wmh1LCBKLjwvYXV0aG9yPjxhdXRob3I+UGFuLCBZLjwvYXV0aG9yPjxhdXRo
b3I+RG9uZywgSi48L2F1dGhvcj48YXV0aG9yPlh1LCBQLjwvYXV0aG9yPjxhdXRob3I+WWFuLCBK
LjwvYXV0aG9yPjxhdXRob3I+WmhhbmcsIEwuPC9hdXRob3I+PC9hdXRob3JzPjwvY29udHJpYnV0
b3JzPjxhdXRoLWFkZHJlc3M+RGVwYXJ0bWVudCBvZiBHZXJpYXRyaWNzLCBOYW5qaW5nIEJyYWlu
IEhvc3BpdGFsIEFmZmlsaWF0ZWQgdG8gTmFuamluZyBNZWRpY2FsIFVuaXZlcnNpdHksIE5hbmpp
bmcsIENoaW5hLiYjeEQ7RGVwYXJ0bWVudCBvZiBCaW9sb2dpY2FsIFNjaWVuY2VzLCBVbml2ZXJz
aXR5IG9mIFRvcm9udG8gU2NhcmJvcm91Z2gsIFRvcm9udG8sIE9OLCBDYW5hZGEuJiN4RDtEZXBh
cnRtZW50IG9mIE5ldXJvbG9neSwgRmlyc3QgQWZmaWxpYXRlZCBIb3NwaXRhbCBvZiBHdWFuZ3po
b3UgTWVkaWNhbCBVbml2ZXJzaXR5LCBHdWFuZ3pob3UsIENoaW5hLjwvYXV0aC1hZGRyZXNzPjx0
aXRsZXM+PHRpdGxlPlRoZSBBc3NvY2lhdGlvbiBCZXR3ZWVuIENsaW5pY2FsIENoYXJhY3Rlcmlz
dGljcyBhbmQgTW90b3IgU3ltcHRvbSBMYXRlcmFsaXR5IGluIFBhdGllbnRzIFdpdGggUGFya2lu
c29uJmFwb3M7cyBEaXNlYXNlPC90aXRsZT48c2Vjb25kYXJ5LXRpdGxlPkZyb250IE5ldXJvbDwv
c2Vjb25kYXJ5LXRpdGxlPjwvdGl0bGVzPjxwZXJpb2RpY2FsPjxmdWxsLXRpdGxlPkZyb250IE5l
dXJvbDwvZnVsbC10aXRsZT48L3BlcmlvZGljYWw+PHBhZ2VzPjY2MzIzMjwvcGFnZXM+PHZvbHVt
ZT4xMjwvdm9sdW1lPjxlZGl0aW9uPjIwMjEwNTMxPC9lZGl0aW9uPjxrZXl3b3Jkcz48a2V5d29y
ZD5QYXJraW5zb24mYXBvcztzIGRpc2Vhc2U8L2tleXdvcmQ+PGtleXdvcmQ+YXN5bW1ldHJ5PC9r
ZXl3b3JkPjxrZXl3b3JkPmdhaXQgYW5hbHlzaXM8L2tleXdvcmQ+PGtleXdvcmQ+bW90b3I8L2tl
eXdvcmQ+PGtleXdvcmQ+bm9uLW1vdG9yIHN5bXB0b21zPC9rZXl3b3JkPjxrZXl3b3JkPndlYXJh
YmxlIHNlbnNvcnM8L2tleXdvcmQ+PC9rZXl3b3Jkcz48ZGF0ZXM+PHllYXI+MjAyMTwveWVhcj48
L2RhdGVzPjxpc2JuPjE2NjQtMjI5NSAoUHJpbnQpJiN4RDsxNjY0LTIyOTUgKEVsZWN0cm9uaWMp
JiN4RDsxNjY0LTIyOTUgKExpbmtpbmcpPC9pc2JuPjxhY2Nlc3Npb24tbnVtPjM0MTM1ODUwPC9h
Y2Nlc3Npb24tbnVtPjx1cmxzPjxyZWxhdGVkLXVybHM+PHVybD5odHRwczovL3d3dy5uY2JpLm5s
bS5uaWguZ292L3B1Ym1lZC8zNDEzNTg1MDwvdXJsPjwvcmVsYXRlZC1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gyMDE1MDY8L2N1c3RvbTI+PGVsZWN0cm9uaWMt
cmVzb3VyY2UtbnVtPjEwLjMzODkvZm5ldXIuMjAyMS42NjMyMzI8L2VsZWN0cm9uaWMtcmVzb3Vy
Y2UtbnVtPjxyZW1vdGUtZGF0YWJhc2UtbmFtZT5QdWJNZWQtbm90LU1FRExJTkU8L3JlbW90ZS1k
YXRhYmFzZS1uYW1lPjxyZW1vdGUtZGF0YWJhc2UtcHJvdmlkZXI+TkxNPC9yZW1vdGUtZGF0YWJh
c2UtcHJvdmlkZXI+PGxhbmd1YWdlPmVuZzwvbGFuZ3VhZ2U+PC9yZWNvcmQ+PC9DaXRlPjwvRW5k
Tm90ZT4A
</w:fldData>
        </w:fldChar>
      </w:r>
      <w:r w:rsidR="00A242F8" w:rsidRPr="00522DE5">
        <w:rPr>
          <w:lang w:val="en-US" w:eastAsia="de-DE"/>
        </w:rPr>
        <w:instrText xml:space="preserve"> ADDIN EN.CITE </w:instrText>
      </w:r>
      <w:r w:rsidR="00A242F8" w:rsidRPr="00522DE5">
        <w:rPr>
          <w:lang w:val="en-US" w:eastAsia="de-DE"/>
        </w:rPr>
        <w:fldChar w:fldCharType="begin">
          <w:fldData xml:space="preserve">PEVuZE5vdGU+PENpdGU+PEF1dGhvcj5DdWJvPC9BdXRob3I+PFllYXI+MjAyMDwvWWVhcj48UmVj
TnVtPjEwNzc8L1JlY051bT48RGlzcGxheVRleHQ+PHN0eWxlIGZhY2U9InN1cGVyc2NyaXB0Ij40
MiA0Mzwvc3R5bGU+PC9EaXNwbGF5VGV4dD48cmVjb3JkPjxyZWMtbnVtYmVyPjEwNzc8L3JlYy1u
dW1iZXI+PGZvcmVpZ24ta2V5cz48a2V5IGFwcD0iRU4iIGRiLWlkPSJlMjVyOXh4MGphZWR4OGU1
OTJ2cGY5dDdmd3h2ZHA1YXB4emEiIHRpbWVzdGFtcD0iMTcyMDMzNzY5NiIgZ3VpZD0iYzMxMThj
YmQtYTQxMS00YjQ5LTljYWMtOWU4YWQ0NDcxYmQ1Ij4xMDc3PC9rZXk+PC9mb3JlaWduLWtleXM+
PHJlZi10eXBlIG5hbWU9IkpvdXJuYWwgQXJ0aWNsZSI+MTc8L3JlZi10eXBlPjxjb250cmlidXRv
cnM+PGF1dGhvcnM+PGF1dGhvcj5DdWJvLCBFLjwvYXV0aG9yPjxhdXRob3I+TWFydGluZXotTWFy
dGluLCBQLjwvYXV0aG9yPjxhdXRob3I+R29uemFsZXotQmVybmFsLCBKLjwvYXV0aG9yPjxhdXRo
b3I+Q2FzYXMsIEUuPC9hdXRob3I+PGF1dGhvcj5Bcm5haXosIFMuPC9hdXRob3I+PGF1dGhvcj5N
aXJhbmRhLCBKLjwvYXV0aG9yPjxhdXRob3I+R2FtZXosIFAuPC9hdXRob3I+PGF1dGhvcj5TYW50
b3MtR2FyY2lhLCBELjwvYXV0aG9yPjxhdXRob3I+Q29wcGFkaXMgU3R1ZHksIEdyb3VwPC9hdXRo
b3I+PC9hdXRob3JzPjwvY29udHJpYnV0b3JzPjxhdXRoLWFkZHJlc3M+RGVwYXJ0bWVudCBvZiBO
ZXVyb2xvZ3ksIEhvc3BpdGFsIFVuaXZlcnNpdGFyaW8gQnVyZ29zLCBCdXJnb3MsIFNwYWluLiYj
eEQ7Q2VudHJvIGRlIEludmVzdGlnYWNpb24gQmlvbWVkaWNhIGVuIFJlZCBzb2JyZSBFbmZlcm1l
ZGFkZXMgTmV1cm9kZWdlbmVyYXRpdmFzIChDSUJFUk5FRCksIFNwYWluLiYjeEQ7Q2VudHJvIE5h
Y2lvbmFsIGRlIEVwaWRlbWlvbG9naWEsIEluc3RpdHV0byBkZSBTYWx1ZCBDYXJsb3MgSUlJLCBN
YWRyaWQsIFNwYWluLiYjeEQ7Q0hVQUMsIENvbXBsZWpvIEhvc3BpdGFsYXJpbyBVbml2ZXJzaXRh
cmlvIGRlIEEgQ29ydW5hLCBBIENvcnVuYSwgU3BhaW4uPC9hdXRoLWFkZHJlc3M+PHRpdGxlcz48
dGl0bGU+RWZmZWN0cyBvZiBNb3RvciBTeW1wdG9tIExhdGVyYWxpdHkgb24gQ2xpbmljYWwgTWFu
aWZlc3RhdGlvbnMgYW5kIFF1YWxpdHkgb2YgTGlmZSBpbiBQYXJraW5zb24mYXBvcztzIERpc2Vh
c2U8L3RpdGxlPjxzZWNvbmRhcnktdGl0bGU+SiBQYXJraW5zb25zIERpczwvc2Vjb25kYXJ5LXRp
dGxlPjwvdGl0bGVzPjxwZXJpb2RpY2FsPjxmdWxsLXRpdGxlPkogUGFya2luc29ucyBEaXM8L2Z1
bGwtdGl0bGU+PC9wZXJpb2RpY2FsPjxwYWdlcz4xNjExLTE2MjA8L3BhZ2VzPjx2b2x1bWU+MTA8
L3ZvbHVtZT48bnVtYmVyPjQ8L251bWJlcj48a2V5d29yZHM+PGtleXdvcmQ+QWdlZDwva2V5d29y
ZD48a2V5d29yZD5CZWhhdmlvcmFsIFN5bXB0b21zL2V0aW9sb2d5LypwaHlzaW9wYXRob2xvZ3k8
L2tleXdvcmQ+PGtleXdvcmQ+Q29nbml0aXZlIER5c2Z1bmN0aW9uL2V0aW9sb2d5LypwaHlzaW9w
YXRob2xvZ3k8L2tleXdvcmQ+PGtleXdvcmQ+Q29tcHVsc2l2ZSBCZWhhdmlvci9ldGlvbG9neS9w
aHlzaW9wYXRob2xvZ3k8L2tleXdvcmQ+PGtleXdvcmQ+Q3Jvc3MtU2VjdGlvbmFsIFN0dWRpZXM8
L2tleXdvcmQ+PGtleXdvcmQ+RGVwcmVzc2lvbi9ldGlvbG9neS9waHlzaW9wYXRob2xvZ3k8L2tl
eXdvcmQ+PGtleXdvcmQ+RmF0aWd1ZS9ldGlvbG9neS8qcGh5c2lvcGF0aG9sb2d5PC9rZXl3b3Jk
PjxrZXl3b3JkPkZlbWFsZTwva2V5d29yZD48a2V5d29yZD5GdW5jdGlvbmFsIExhdGVyYWxpdHkv
KnBoeXNpb2xvZ3k8L2tleXdvcmQ+PGtleXdvcmQ+R2FpdCBEaXNvcmRlcnMsIE5ldXJvbG9naWMv
ZXRpb2xvZ3kvKnBoeXNpb3BhdGhvbG9neTwva2V5d29yZD48a2V5d29yZD5IdW1hbnM8L2tleXdv
cmQ+PGtleXdvcmQ+TWFsZTwva2V5d29yZD48a2V5d29yZD5NaWRkbGUgQWdlZDwva2V5d29yZD48
a2V5d29yZD5QYWluL2V0aW9sb2d5LypwaHlzaW9wYXRob2xvZ3k8L2tleXdvcmQ+PGtleXdvcmQ+
UGFya2luc29uIERpc2Vhc2UvKnBoeXNpb3BhdGhvbG9neTwva2V5d29yZD48a2V5d29yZD4qUXVh
bGl0eSBvZiBMaWZlPC9rZXl3b3JkPjxrZXl3b3JkPlNldmVyaXR5IG9mIElsbG5lc3MgSW5kZXg8
L2tleXdvcmQ+PGtleXdvcmQ+U2xlZXAgV2FrZSBEaXNvcmRlcnMvZXRpb2xvZ3kvKnBoeXNpb3Bh
dGhvbG9neTwva2V5d29yZD48a2V5d29yZD5QYXJraW5zb24mYXBvcztzIGRpc2Vhc2U8L2tleXdv
cmQ+PGtleXdvcmQ+YXN5bW1ldHJ5PC9rZXl3b3JkPjxrZXl3b3JkPm1vdG9yPC9rZXl3b3JkPjxr
ZXl3b3JkPm5vbi1tb3RvciBzeW1wdG9tczwva2V5d29yZD48a2V5d29yZD5xdWFsaXR5IG9mIGxp
ZmU8L2tleXdvcmQ+PC9rZXl3b3Jkcz48ZGF0ZXM+PHllYXI+MjAyMDwveWVhcj48L2RhdGVzPjxp
c2JuPjE4NzctNzE4WCAoRWxlY3Ryb25pYykmI3hEOzE4NzctNzE3MSAoTGlua2luZyk8L2lzYm4+
PGFjY2Vzc2lvbi1udW0+MzI3NDE4Mzk8L2FjY2Vzc2lvbi1udW0+PHVybHM+PHJlbGF0ZWQtdXJs
cz48dXJsPmh0dHBzOi8vd3d3Lm5jYmkubmxtLm5paC5nb3YvcHVibWVkLzMyNzQxODM5PC91cmw+
PC9yZWxhdGVkLXVybHM+PC91cmxzPjxlbGVjdHJvbmljLXJlc291cmNlLW51bT4xMC4zMjMzL0pQ
RC0yMDIwNjc8L2VsZWN0cm9uaWMtcmVzb3VyY2UtbnVtPjxyZW1vdGUtZGF0YWJhc2UtbmFtZT5N
ZWRsaW5lPC9yZW1vdGUtZGF0YWJhc2UtbmFtZT48cmVtb3RlLWRhdGFiYXNlLXByb3ZpZGVyPk5M
TTwvcmVtb3RlLWRhdGFiYXNlLXByb3ZpZGVyPjxsYW5ndWFnZT5lbmc8L2xhbmd1YWdlPjwvcmVj
b3JkPjwvQ2l0ZT48Q2l0ZT48QXV0aG9yPlpodTwvQXV0aG9yPjxZZWFyPjIwMjE8L1llYXI+PFJl
Y051bT4xMDgzPC9SZWNOdW0+PHJlY29yZD48cmVjLW51bWJlcj4xMDgzPC9yZWMtbnVtYmVyPjxm
b3JlaWduLWtleXM+PGtleSBhcHA9IkVOIiBkYi1pZD0iZTI1cjl4eDBqYWVkeDhlNTkydnBmOXQ3
Znd4dmRwNWFweHphIiB0aW1lc3RhbXA9IjE3MzY1MzU4NzYiIGd1aWQ9IjFkZDIxMmZjLWIxYzYt
NGM4Ni1hY2JlLTczYWM4ZmQwOTNiZSI+MTA4Mzwva2V5PjwvZm9yZWlnbi1rZXlzPjxyZWYtdHlw
ZSBuYW1lPSJKb3VybmFsIEFydGljbGUiPjE3PC9yZWYtdHlwZT48Y29udHJpYnV0b3JzPjxhdXRo
b3JzPjxhdXRob3I+Wmh1LCBTLjwvYXV0aG9yPjxhdXRob3I+WmhvbmcsIE0uPC9hdXRob3I+PGF1
dGhvcj5CYWksIFkuPC9hdXRob3I+PGF1dGhvcj5XdSwgWi48L2F1dGhvcj48YXV0aG9yPkd1LCBS
LjwvYXV0aG9yPjxhdXRob3I+SmlhbmcsIFguPC9hdXRob3I+PGF1dGhvcj5TaGVuLCBCLjwvYXV0
aG9yPjxhdXRob3I+Wmh1LCBKLjwvYXV0aG9yPjxhdXRob3I+UGFuLCBZLjwvYXV0aG9yPjxhdXRo
b3I+RG9uZywgSi48L2F1dGhvcj48YXV0aG9yPlh1LCBQLjwvYXV0aG9yPjxhdXRob3I+WWFuLCBK
LjwvYXV0aG9yPjxhdXRob3I+WmhhbmcsIEwuPC9hdXRob3I+PC9hdXRob3JzPjwvY29udHJpYnV0
b3JzPjxhdXRoLWFkZHJlc3M+RGVwYXJ0bWVudCBvZiBHZXJpYXRyaWNzLCBOYW5qaW5nIEJyYWlu
IEhvc3BpdGFsIEFmZmlsaWF0ZWQgdG8gTmFuamluZyBNZWRpY2FsIFVuaXZlcnNpdHksIE5hbmpp
bmcsIENoaW5hLiYjeEQ7RGVwYXJ0bWVudCBvZiBCaW9sb2dpY2FsIFNjaWVuY2VzLCBVbml2ZXJz
aXR5IG9mIFRvcm9udG8gU2NhcmJvcm91Z2gsIFRvcm9udG8sIE9OLCBDYW5hZGEuJiN4RDtEZXBh
cnRtZW50IG9mIE5ldXJvbG9neSwgRmlyc3QgQWZmaWxpYXRlZCBIb3NwaXRhbCBvZiBHdWFuZ3po
b3UgTWVkaWNhbCBVbml2ZXJzaXR5LCBHdWFuZ3pob3UsIENoaW5hLjwvYXV0aC1hZGRyZXNzPjx0
aXRsZXM+PHRpdGxlPlRoZSBBc3NvY2lhdGlvbiBCZXR3ZWVuIENsaW5pY2FsIENoYXJhY3Rlcmlz
dGljcyBhbmQgTW90b3IgU3ltcHRvbSBMYXRlcmFsaXR5IGluIFBhdGllbnRzIFdpdGggUGFya2lu
c29uJmFwb3M7cyBEaXNlYXNlPC90aXRsZT48c2Vjb25kYXJ5LXRpdGxlPkZyb250IE5ldXJvbDwv
c2Vjb25kYXJ5LXRpdGxlPjwvdGl0bGVzPjxwZXJpb2RpY2FsPjxmdWxsLXRpdGxlPkZyb250IE5l
dXJvbDwvZnVsbC10aXRsZT48L3BlcmlvZGljYWw+PHBhZ2VzPjY2MzIzMjwvcGFnZXM+PHZvbHVt
ZT4xMjwvdm9sdW1lPjxlZGl0aW9uPjIwMjEwNTMxPC9lZGl0aW9uPjxrZXl3b3Jkcz48a2V5d29y
ZD5QYXJraW5zb24mYXBvcztzIGRpc2Vhc2U8L2tleXdvcmQ+PGtleXdvcmQ+YXN5bW1ldHJ5PC9r
ZXl3b3JkPjxrZXl3b3JkPmdhaXQgYW5hbHlzaXM8L2tleXdvcmQ+PGtleXdvcmQ+bW90b3I8L2tl
eXdvcmQ+PGtleXdvcmQ+bm9uLW1vdG9yIHN5bXB0b21zPC9rZXl3b3JkPjxrZXl3b3JkPndlYXJh
YmxlIHNlbnNvcnM8L2tleXdvcmQ+PC9rZXl3b3Jkcz48ZGF0ZXM+PHllYXI+MjAyMTwveWVhcj48
L2RhdGVzPjxpc2JuPjE2NjQtMjI5NSAoUHJpbnQpJiN4RDsxNjY0LTIyOTUgKEVsZWN0cm9uaWMp
JiN4RDsxNjY0LTIyOTUgKExpbmtpbmcpPC9pc2JuPjxhY2Nlc3Npb24tbnVtPjM0MTM1ODUwPC9h
Y2Nlc3Npb24tbnVtPjx1cmxzPjxyZWxhdGVkLXVybHM+PHVybD5odHRwczovL3d3dy5uY2JpLm5s
bS5uaWguZ292L3B1Ym1lZC8zNDEzNTg1MDwvdXJsPjwvcmVsYXRlZC1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gyMDE1MDY8L2N1c3RvbTI+PGVsZWN0cm9uaWMt
cmVzb3VyY2UtbnVtPjEwLjMzODkvZm5ldXIuMjAyMS42NjMyMzI8L2VsZWN0cm9uaWMtcmVzb3Vy
Y2UtbnVtPjxyZW1vdGUtZGF0YWJhc2UtbmFtZT5QdWJNZWQtbm90LU1FRExJTkU8L3JlbW90ZS1k
YXRhYmFzZS1uYW1lPjxyZW1vdGUtZGF0YWJhc2UtcHJvdmlkZXI+TkxNPC9yZW1vdGUtZGF0YWJh
c2UtcHJvdmlkZXI+PGxhbmd1YWdlPmVuZzwvbGFuZ3VhZ2U+PC9yZWNvcmQ+PC9DaXRlPjwvRW5k
Tm90ZT4A
</w:fldData>
        </w:fldChar>
      </w:r>
      <w:r w:rsidR="00A242F8" w:rsidRPr="00522DE5">
        <w:rPr>
          <w:lang w:val="en-US" w:eastAsia="de-DE"/>
        </w:rPr>
        <w:instrText xml:space="preserve"> ADDIN EN.CITE.DATA </w:instrText>
      </w:r>
      <w:r w:rsidR="00A242F8" w:rsidRPr="00522DE5">
        <w:rPr>
          <w:lang w:val="en-US" w:eastAsia="de-DE"/>
        </w:rPr>
      </w:r>
      <w:r w:rsidR="00A242F8" w:rsidRPr="00522DE5">
        <w:rPr>
          <w:lang w:val="en-US" w:eastAsia="de-DE"/>
        </w:rPr>
        <w:fldChar w:fldCharType="end"/>
      </w:r>
      <w:r w:rsidRPr="00522DE5">
        <w:rPr>
          <w:lang w:val="en-US" w:eastAsia="de-DE"/>
        </w:rPr>
      </w:r>
      <w:r w:rsidRPr="00522DE5">
        <w:rPr>
          <w:lang w:val="en-US" w:eastAsia="de-DE"/>
        </w:rPr>
        <w:fldChar w:fldCharType="separate"/>
      </w:r>
      <w:r w:rsidR="00A242F8" w:rsidRPr="00522DE5">
        <w:rPr>
          <w:noProof/>
          <w:vertAlign w:val="superscript"/>
          <w:lang w:val="en-US" w:eastAsia="de-DE"/>
        </w:rPr>
        <w:t>42 43</w:t>
      </w:r>
      <w:r w:rsidRPr="00522DE5">
        <w:rPr>
          <w:lang w:val="en-US" w:eastAsia="de-DE"/>
        </w:rPr>
        <w:fldChar w:fldCharType="end"/>
      </w:r>
      <w:r w:rsidRPr="00522DE5">
        <w:t xml:space="preserve"> Differences of baseline characteristics between patients with symmetric and asymmetric PD were analysed using Mann-Whitney U-tests and unpaired t-tests, when applicable. Within-group changes from baseline to 6-month follow-up were analysed using Wilcoxon signed-rank tests (or paired t-tests). Between-group differences of change scores (mean test</w:t>
      </w:r>
      <w:r w:rsidRPr="00522DE5">
        <w:rPr>
          <w:position w:val="-8"/>
          <w:vertAlign w:val="subscript"/>
        </w:rPr>
        <w:t>baseline</w:t>
      </w:r>
      <w:r w:rsidRPr="00522DE5">
        <w:t>−mean test</w:t>
      </w:r>
      <w:r w:rsidRPr="00522DE5">
        <w:rPr>
          <w:position w:val="-8"/>
          <w:vertAlign w:val="subscript"/>
        </w:rPr>
        <w:t>follow-up</w:t>
      </w:r>
      <w:r w:rsidRPr="00522DE5">
        <w:t>) were tested using Mann-Whitney U-tests and unpaired t-tests. P-values were adjusted using the Benjamini-Hochberg procedure. Furthermore, to determine the strength of clinical responses, we calculated relative changes ((mean test</w:t>
      </w:r>
      <w:r w:rsidRPr="00522DE5">
        <w:rPr>
          <w:position w:val="-8"/>
          <w:vertAlign w:val="subscript"/>
        </w:rPr>
        <w:t>baseline</w:t>
      </w:r>
      <w:r w:rsidRPr="00522DE5">
        <w:t>−mean test</w:t>
      </w:r>
      <w:r w:rsidRPr="00522DE5">
        <w:rPr>
          <w:position w:val="-8"/>
          <w:vertAlign w:val="subscript"/>
        </w:rPr>
        <w:t>follow-up</w:t>
      </w:r>
      <w:r w:rsidRPr="00522DE5">
        <w:t>)/mean test</w:t>
      </w:r>
      <w:r w:rsidRPr="00522DE5">
        <w:rPr>
          <w:position w:val="-8"/>
          <w:vertAlign w:val="subscript"/>
        </w:rPr>
        <w:t>baseline</w:t>
      </w:r>
      <w:r w:rsidRPr="00522DE5">
        <w:t xml:space="preserve">) and Cohen’s d effect size with a method by Morris for </w:t>
      </w:r>
      <w:proofErr w:type="spellStart"/>
      <w:r w:rsidRPr="00522DE5">
        <w:t>pretest</w:t>
      </w:r>
      <w:proofErr w:type="spellEnd"/>
      <w:r w:rsidRPr="00522DE5">
        <w:t>-</w:t>
      </w:r>
      <w:proofErr w:type="spellStart"/>
      <w:r w:rsidRPr="00522DE5">
        <w:t>posttest</w:t>
      </w:r>
      <w:proofErr w:type="spellEnd"/>
      <w:r w:rsidRPr="00522DE5">
        <w:t>-control group designs.</w:t>
      </w:r>
      <w:r w:rsidRPr="00522DE5">
        <w:fldChar w:fldCharType="begin"/>
      </w:r>
      <w:r w:rsidR="00A242F8" w:rsidRPr="00522DE5">
        <w:instrText xml:space="preserve"> ADDIN EN.CITE &lt;EndNote&gt;&lt;Cite&gt;&lt;Author&gt;Morris&lt;/Author&gt;&lt;Year&gt;2008&lt;/Year&gt;&lt;RecNum&gt;286&lt;/RecNum&gt;&lt;DisplayText&gt;&lt;style face="superscript"&gt;44&lt;/style&gt;&lt;/DisplayText&gt;&lt;record&gt;&lt;rec-number&gt;286&lt;/rec-number&gt;&lt;foreign-keys&gt;&lt;key app="EN" db-id="e25r9xx0jaedx8e592vpf9t7fwxvdp5apxza" timestamp="1580720869" guid="2a95da14-33cd-4d1b-893e-77c5bad8fb33"&gt;286&lt;/key&gt;&lt;/foreign-keys&gt;&lt;ref-type name="Journal Article"&gt;17&lt;/ref-type&gt;&lt;contributors&gt;&lt;authors&gt;&lt;author&gt;Morris, S. B.&lt;/author&gt;&lt;/authors&gt;&lt;/contributors&gt;&lt;auth-address&gt;IIT, Inst Psychol, Chicago, IL 60616 USA&lt;/auth-address&gt;&lt;titles&gt;&lt;title&gt;Estimating effect sizes from pretest-posttest-control group designs&lt;/title&gt;&lt;secondary-title&gt;Organ Res Methods&lt;/secondary-title&gt;&lt;alt-title&gt;Organizational Research Methods&lt;/alt-title&gt;&lt;/titles&gt;&lt;periodical&gt;&lt;full-title&gt;Organizational Research Methods&lt;/full-title&gt;&lt;abbr-1&gt;Organ Res Methods&lt;/abbr-1&gt;&lt;/periodical&gt;&lt;alt-periodical&gt;&lt;full-title&gt;Organizational Research Methods&lt;/full-title&gt;&lt;abbr-1&gt;Organ Res Methods&lt;/abbr-1&gt;&lt;/alt-periodical&gt;&lt;pages&gt;364-386&lt;/pages&gt;&lt;volume&gt;11&lt;/volume&gt;&lt;number&gt;2&lt;/number&gt;&lt;keywords&gt;&lt;keyword&gt;meta-analysis&lt;/keyword&gt;&lt;keyword&gt;effect size&lt;/keyword&gt;&lt;keyword&gt;repeated measures&lt;/keyword&gt;&lt;keyword&gt;experimental design&lt;/keyword&gt;&lt;keyword&gt;meta-analysis&lt;/keyword&gt;&lt;keyword&gt;metaanalysis&lt;/keyword&gt;&lt;keyword&gt;performance&lt;/keyword&gt;&lt;keyword&gt;interventions&lt;/keyword&gt;&lt;keyword&gt;management&lt;/keyword&gt;&lt;keyword&gt;retention&lt;/keyword&gt;&lt;keyword&gt;feedback&lt;/keyword&gt;&lt;/keywords&gt;&lt;dates&gt;&lt;year&gt;2008&lt;/year&gt;&lt;pub-dates&gt;&lt;date&gt;Apr&lt;/date&gt;&lt;/pub-dates&gt;&lt;/dates&gt;&lt;isbn&gt;1094-4281&lt;/isbn&gt;&lt;accession-num&gt;WOS:000253949700009&lt;/accession-num&gt;&lt;urls&gt;&lt;related-urls&gt;&lt;url&gt;&lt;style face="underline" font="default" size="100%"&gt;&amp;lt;Go to ISI&amp;gt;://WOS:000253949700009&lt;/style&gt;&lt;/url&gt;&lt;/related-urls&gt;&lt;/urls&gt;&lt;electronic-resource-num&gt;10.1177/1094428106291059&lt;/electronic-resource-num&gt;&lt;language&gt;English&lt;/language&gt;&lt;/record&gt;&lt;/Cite&gt;&lt;/EndNote&gt;</w:instrText>
      </w:r>
      <w:r w:rsidRPr="00522DE5">
        <w:fldChar w:fldCharType="separate"/>
      </w:r>
      <w:r w:rsidR="00A242F8" w:rsidRPr="00522DE5">
        <w:rPr>
          <w:noProof/>
          <w:vertAlign w:val="superscript"/>
        </w:rPr>
        <w:t>44</w:t>
      </w:r>
      <w:r w:rsidRPr="00522DE5">
        <w:fldChar w:fldCharType="end"/>
      </w:r>
      <w:r w:rsidRPr="00522DE5">
        <w:t xml:space="preserve"> </w:t>
      </w:r>
      <w:r w:rsidR="00634102" w:rsidRPr="00522DE5">
        <w:t>Also</w:t>
      </w:r>
      <w:r w:rsidRPr="00522DE5">
        <w:t xml:space="preserve">, we compared the proportion of patients who experience a clinically relevant improvement of ADL based on a previously published cohort-based cut-off (improvement by &gt;1/2 </w:t>
      </w:r>
      <w:proofErr w:type="spellStart"/>
      <w:r w:rsidRPr="00522DE5">
        <w:t>SD</w:t>
      </w:r>
      <w:r w:rsidRPr="00522DE5">
        <w:rPr>
          <w:vertAlign w:val="subscript"/>
        </w:rPr>
        <w:t>baseline</w:t>
      </w:r>
      <w:proofErr w:type="spellEnd"/>
      <w:r w:rsidRPr="00522DE5">
        <w:t>)</w:t>
      </w:r>
      <w:r w:rsidRPr="00522DE5">
        <w:fldChar w:fldCharType="begin"/>
      </w:r>
      <w:r w:rsidR="00A242F8" w:rsidRPr="00522DE5">
        <w:instrText xml:space="preserve"> ADDIN EN.CITE &lt;EndNote&gt;&lt;Cite&gt;&lt;Author&gt;Norman&lt;/Author&gt;&lt;Year&gt;2003&lt;/Year&gt;&lt;RecNum&gt;696&lt;/RecNum&gt;&lt;DisplayText&gt;&lt;style face="superscript"&gt;45&lt;/style&gt;&lt;/DisplayText&gt;&lt;record&gt;&lt;rec-number&gt;696&lt;/rec-number&gt;&lt;foreign-keys&gt;&lt;key app="EN" db-id="20atdsefpwdweve5aa3xe2tivwptez0dd29a" timestamp="1491925102"&gt;696&lt;/key&gt;&lt;/foreign-keys&gt;&lt;ref-type name="Journal Article"&gt;17&lt;/ref-type&gt;&lt;contributors&gt;&lt;authors&gt;&lt;author&gt;Norman, G. R.&lt;/author&gt;&lt;author&gt;Sloan, J. A.&lt;/author&gt;&lt;author&gt;Wyrwich, K. W.&lt;/author&gt;&lt;/authors&gt;&lt;/contributors&gt;&lt;auth-address&gt;Program for Educational Research and Development, McMaster University, Hamilton, ON, Canada. Norman@mcmaster.ca&lt;/auth-address&gt;&lt;titles&gt;&lt;title&gt;Interpretation of changes in health-related quality of life: the remarkable universality of half a standard deviation&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582-92&lt;/pages&gt;&lt;volume&gt;41&lt;/volume&gt;&lt;number&gt;5&lt;/number&gt;&lt;edition&gt;2003/04/30&lt;/edition&gt;&lt;keywords&gt;&lt;keyword&gt;Chronic Disease/classification/*psychology&lt;/keyword&gt;&lt;keyword&gt;*Data Interpretation, Statistical&lt;/keyword&gt;&lt;keyword&gt;Humans&lt;/keyword&gt;&lt;keyword&gt;Life Change Events&lt;/keyword&gt;&lt;keyword&gt;Psychometrics&lt;/keyword&gt;&lt;keyword&gt;*Quality of Life&lt;/keyword&gt;&lt;keyword&gt;Self Efficacy&lt;/keyword&gt;&lt;keyword&gt;*Sickness Impact Profile&lt;/keyword&gt;&lt;keyword&gt;Surveys and Questionnaires&lt;/keyword&gt;&lt;keyword&gt;Treatment Outcome&lt;/keyword&gt;&lt;keyword&gt;United States&lt;/keyword&gt;&lt;/keywords&gt;&lt;dates&gt;&lt;year&gt;2003&lt;/year&gt;&lt;pub-dates&gt;&lt;date&gt;May&lt;/date&gt;&lt;/pub-dates&gt;&lt;/dates&gt;&lt;isbn&gt;0025-7079 (Print)&amp;#xD;0025-7079&lt;/isbn&gt;&lt;accession-num&gt;12719681&lt;/accession-num&gt;&lt;urls&gt;&lt;/urls&gt;&lt;electronic-resource-num&gt;10.1097/01.mlr.0000062554.74615.4c&lt;/electronic-resource-num&gt;&lt;remote-database-provider&gt;NLM&lt;/remote-database-provider&gt;&lt;language&gt;eng&lt;/language&gt;&lt;/record&gt;&lt;/Cite&gt;&lt;/EndNote&gt;</w:instrText>
      </w:r>
      <w:r w:rsidRPr="00522DE5">
        <w:fldChar w:fldCharType="separate"/>
      </w:r>
      <w:r w:rsidR="00A242F8" w:rsidRPr="00522DE5">
        <w:rPr>
          <w:noProof/>
          <w:vertAlign w:val="superscript"/>
        </w:rPr>
        <w:t>45</w:t>
      </w:r>
      <w:r w:rsidRPr="00522DE5">
        <w:fldChar w:fldCharType="end"/>
      </w:r>
      <w:r w:rsidRPr="00522DE5">
        <w:t xml:space="preserve"> and illustrated the postoperative ADL change of all patients</w:t>
      </w:r>
      <w:r w:rsidR="00634102" w:rsidRPr="00522DE5">
        <w:t>’</w:t>
      </w:r>
      <w:r w:rsidRPr="00522DE5">
        <w:t xml:space="preserve"> cumulative distribution functions as recommended by the United States Food and Drug Administration.</w:t>
      </w:r>
      <w:r w:rsidRPr="00522DE5">
        <w:fldChar w:fldCharType="begin"/>
      </w:r>
      <w:r w:rsidR="00A242F8" w:rsidRPr="00522DE5">
        <w:instrText xml:space="preserve"> ADDIN EN.CITE &lt;EndNote&gt;&lt;Cite&gt;&lt;Author&gt;Martinez-Martin&lt;/Author&gt;&lt;Year&gt;2017&lt;/Year&gt;&lt;RecNum&gt;2471&lt;/RecNum&gt;&lt;DisplayText&gt;&lt;style face="superscript"&gt;46&lt;/style&gt;&lt;/DisplayText&gt;&lt;record&gt;&lt;rec-number&gt;2471&lt;/rec-number&gt;&lt;foreign-keys&gt;&lt;key app="EN" db-id="20atdsefpwdweve5aa3xe2tivwptez0dd29a" timestamp="1741865538"&gt;2471&lt;/key&gt;&lt;/foreign-keys&gt;&lt;ref-type name="Journal Article"&gt;17&lt;/ref-type&gt;&lt;contributors&gt;&lt;authors&gt;&lt;author&gt;Martinez-Martin, P.&lt;/author&gt;&lt;/authors&gt;&lt;/contributors&gt;&lt;auth-address&gt;National Center of Epidemiology and Centro de Investigacion Biomedica en Red sobre Enfermedades Neurodegenerativas (CIBERNED), Carlos III Institute of Health, Madrid, Spain.&lt;/auth-address&gt;&lt;titles&gt;&lt;title&gt;What is quality of life and how do we measure it? Relevance to Parkinson&amp;apos;s disease and movement disorders&lt;/title&gt;&lt;secondary-title&gt;Mov Disord&lt;/secondary-title&gt;&lt;alt-title&gt;Movement disorders : official journal of the Movement Disorder Society&lt;/alt-title&gt;&lt;/titles&gt;&lt;periodical&gt;&lt;full-title&gt;Mov Disord&lt;/full-title&gt;&lt;/periodical&gt;&lt;alt-periodical&gt;&lt;full-title&gt;Movement disorders : official journal of the Movement Disorder Society&lt;/full-title&gt;&lt;/alt-periodical&gt;&lt;pages&gt;382-392&lt;/pages&gt;&lt;volume&gt;32&lt;/volume&gt;&lt;number&gt;3&lt;/number&gt;&lt;edition&gt;2016/12/03&lt;/edition&gt;&lt;keywords&gt;&lt;keyword&gt;Humans&lt;/keyword&gt;&lt;keyword&gt;*Movement Disorders&lt;/keyword&gt;&lt;keyword&gt;*Parkinson Disease&lt;/keyword&gt;&lt;keyword&gt;*Patient Reported Outcome Measures&lt;/keyword&gt;&lt;keyword&gt;*Quality of Life&lt;/keyword&gt;&lt;keyword&gt;determinants&lt;/keyword&gt;&lt;keyword&gt;health-related quality of life&lt;/keyword&gt;&lt;keyword&gt;interpretation&lt;/keyword&gt;&lt;keyword&gt;measurement&lt;/keyword&gt;&lt;keyword&gt;quality of life&lt;/keyword&gt;&lt;/keywords&gt;&lt;dates&gt;&lt;year&gt;2017&lt;/year&gt;&lt;pub-dates&gt;&lt;date&gt;Mar&lt;/date&gt;&lt;/pub-dates&gt;&lt;/dates&gt;&lt;isbn&gt;1531-8257 (Electronic)&amp;#xD;0885-3185 (Linking)&lt;/isbn&gt;&lt;accession-num&gt;27911002&lt;/accession-num&gt;&lt;urls&gt;&lt;related-urls&gt;&lt;url&gt;https://www.ncbi.nlm.nih.gov/pubmed/27911002&lt;/url&gt;&lt;/related-urls&gt;&lt;/urls&gt;&lt;electronic-resource-num&gt;10.1002/mds.26885&lt;/electronic-resource-num&gt;&lt;remote-database-provider&gt;NLM&lt;/remote-database-provider&gt;&lt;language&gt;eng&lt;/language&gt;&lt;/record&gt;&lt;/Cite&gt;&lt;/EndNote&gt;</w:instrText>
      </w:r>
      <w:r w:rsidRPr="00522DE5">
        <w:fldChar w:fldCharType="separate"/>
      </w:r>
      <w:r w:rsidR="00A242F8" w:rsidRPr="00522DE5">
        <w:rPr>
          <w:noProof/>
          <w:vertAlign w:val="superscript"/>
        </w:rPr>
        <w:t>46</w:t>
      </w:r>
      <w:r w:rsidRPr="00522DE5">
        <w:fldChar w:fldCharType="end"/>
      </w:r>
    </w:p>
    <w:p w14:paraId="61FC65CE" w14:textId="26259324" w:rsidR="00E33C6D" w:rsidRPr="00522DE5" w:rsidRDefault="00E33C6D" w:rsidP="00E33C6D">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ind w:right="901"/>
        <w:rPr>
          <w:lang w:eastAsia="de-DE"/>
        </w:rPr>
      </w:pPr>
      <w:r w:rsidRPr="00522DE5">
        <w:rPr>
          <w:color w:val="000000"/>
          <w:lang w:val="en-US"/>
        </w:rPr>
        <w:t xml:space="preserve">Additionally, we explored the relationship between change scores of </w:t>
      </w:r>
      <w:r w:rsidR="00634102" w:rsidRPr="00522DE5">
        <w:rPr>
          <w:color w:val="000000"/>
          <w:lang w:val="en-US"/>
        </w:rPr>
        <w:t xml:space="preserve">the </w:t>
      </w:r>
      <w:r w:rsidR="00292BB5" w:rsidRPr="00522DE5">
        <w:rPr>
          <w:color w:val="000000"/>
          <w:lang w:val="en-US"/>
        </w:rPr>
        <w:br/>
      </w:r>
      <w:r w:rsidRPr="00522DE5">
        <w:rPr>
          <w:color w:val="000000"/>
          <w:lang w:val="en-US"/>
        </w:rPr>
        <w:t xml:space="preserve">PDQ-8 Summary Index and changes in </w:t>
      </w:r>
      <w:r w:rsidR="00634102" w:rsidRPr="00522DE5">
        <w:rPr>
          <w:color w:val="000000"/>
          <w:lang w:val="en-US"/>
        </w:rPr>
        <w:t xml:space="preserve">the </w:t>
      </w:r>
      <w:r w:rsidRPr="00522DE5">
        <w:rPr>
          <w:color w:val="000000"/>
          <w:lang w:val="en-US"/>
        </w:rPr>
        <w:t>motor aspect using Spearman correlations and partial correlations. The following parameters defined the correlation coefficient (</w:t>
      </w:r>
      <w:proofErr w:type="spellStart"/>
      <w:r w:rsidRPr="00522DE5">
        <w:rPr>
          <w:color w:val="000000"/>
          <w:lang w:val="en-US"/>
        </w:rPr>
        <w:t>r</w:t>
      </w:r>
      <w:r w:rsidRPr="00522DE5">
        <w:rPr>
          <w:color w:val="000000"/>
          <w:vertAlign w:val="subscript"/>
          <w:lang w:val="en-US"/>
        </w:rPr>
        <w:t>s</w:t>
      </w:r>
      <w:proofErr w:type="spellEnd"/>
      <w:r w:rsidRPr="00522DE5">
        <w:rPr>
          <w:color w:val="000000"/>
          <w:lang w:val="en-US"/>
        </w:rPr>
        <w:t>): very strong (≥0.70), strong (0.50–0.70), moderate (0.30–0.50), and weak (0.10–0.30).</w:t>
      </w:r>
      <w:r w:rsidRPr="00522DE5">
        <w:rPr>
          <w:color w:val="000000"/>
          <w:lang w:val="en-US"/>
        </w:rPr>
        <w:fldChar w:fldCharType="begin"/>
      </w:r>
      <w:r w:rsidR="00A242F8" w:rsidRPr="00522DE5">
        <w:rPr>
          <w:color w:val="000000"/>
          <w:lang w:val="en-US"/>
        </w:rPr>
        <w:instrText xml:space="preserve"> ADDIN EN.CITE &lt;EndNote&gt;&lt;Cite&gt;&lt;Author&gt;Kuckartz&lt;/Author&gt;&lt;Year&gt;2013&lt;/Year&gt;&lt;RecNum&gt;888&lt;/RecNum&gt;&lt;DisplayText&gt;&lt;style face="superscript"&gt;47&lt;/style&gt;&lt;/DisplayText&gt;&lt;record&gt;&lt;rec-number&gt;888&lt;/rec-number&gt;&lt;foreign-keys&gt;&lt;key app="EN" db-id="e25r9xx0jaedx8e592vpf9t7fwxvdp5apxza" timestamp="1738754371"&gt;888&lt;/key&gt;&lt;/foreign-keys&gt;&lt;ref-type name="Book"&gt;6&lt;/ref-type&gt;&lt;contributors&gt;&lt;authors&gt;&lt;author&gt;Kuckartz, U.&lt;/author&gt;&lt;author&gt;Rädiker, S.&lt;/author&gt;&lt;author&gt;Ebert, T.&lt;/author&gt;&lt;author&gt;Schehl, J. &lt;/author&gt;&lt;/authors&gt;&lt;/contributors&gt;&lt;titles&gt;&lt;title&gt;Statistik: Eine verständliche Einführung&lt;/title&gt;&lt;/titles&gt;&lt;dates&gt;&lt;year&gt;2013&lt;/year&gt;&lt;/dates&gt;&lt;pub-location&gt;Wiesbaden&lt;/pub-location&gt;&lt;publisher&gt;Springer&lt;/publisher&gt;&lt;urls&gt;&lt;/urls&gt;&lt;/record&gt;&lt;/Cite&gt;&lt;/EndNote&gt;</w:instrText>
      </w:r>
      <w:r w:rsidRPr="00522DE5">
        <w:rPr>
          <w:color w:val="000000"/>
          <w:lang w:val="en-US"/>
        </w:rPr>
        <w:fldChar w:fldCharType="separate"/>
      </w:r>
      <w:r w:rsidR="00A242F8" w:rsidRPr="00522DE5">
        <w:rPr>
          <w:noProof/>
          <w:color w:val="000000"/>
          <w:vertAlign w:val="superscript"/>
          <w:lang w:val="en-US"/>
        </w:rPr>
        <w:t>47</w:t>
      </w:r>
      <w:r w:rsidRPr="00522DE5">
        <w:rPr>
          <w:color w:val="000000"/>
          <w:lang w:val="en-US"/>
        </w:rPr>
        <w:fldChar w:fldCharType="end"/>
      </w:r>
      <w:r w:rsidRPr="00522DE5">
        <w:rPr>
          <w:color w:val="000000"/>
          <w:lang w:val="en-US"/>
        </w:rPr>
        <w:t xml:space="preserve"> To confirm results of the asymmetric group, we explored </w:t>
      </w:r>
      <w:proofErr w:type="spellStart"/>
      <w:r w:rsidRPr="00522DE5">
        <w:rPr>
          <w:color w:val="000000"/>
          <w:lang w:val="en-US"/>
        </w:rPr>
        <w:t>categori</w:t>
      </w:r>
      <w:r w:rsidR="00634102" w:rsidRPr="00522DE5">
        <w:rPr>
          <w:color w:val="000000"/>
          <w:lang w:val="en-US"/>
        </w:rPr>
        <w:t>s</w:t>
      </w:r>
      <w:r w:rsidRPr="00522DE5">
        <w:rPr>
          <w:color w:val="000000"/>
          <w:lang w:val="en-US"/>
        </w:rPr>
        <w:t>ing</w:t>
      </w:r>
      <w:proofErr w:type="spellEnd"/>
      <w:r w:rsidRPr="00522DE5">
        <w:rPr>
          <w:color w:val="000000"/>
          <w:lang w:val="en-US"/>
        </w:rPr>
        <w:t xml:space="preserve"> asymmetric patients into mildly/moderately </w:t>
      </w:r>
      <w:r w:rsidRPr="00522DE5">
        <w:rPr>
          <w:color w:val="000000"/>
          <w:lang w:val="en-US"/>
        </w:rPr>
        <w:lastRenderedPageBreak/>
        <w:t>and extremely asymmetric patients using an established classification method.</w:t>
      </w:r>
      <w:r w:rsidRPr="00522DE5">
        <w:rPr>
          <w:lang w:eastAsia="de-DE"/>
        </w:rPr>
        <w:fldChar w:fldCharType="begin"/>
      </w:r>
      <w:r w:rsidR="00152B89" w:rsidRPr="00522DE5">
        <w:rPr>
          <w:lang w:eastAsia="de-DE"/>
        </w:rPr>
        <w:instrText xml:space="preserve"> ADDIN EN.CITE &lt;EndNote&gt;&lt;Cite&gt;&lt;Author&gt;Cubo&lt;/Author&gt;&lt;Year&gt;2010&lt;/Year&gt;&lt;RecNum&gt;831&lt;/RecNum&gt;&lt;DisplayText&gt;&lt;style face="superscript"&gt;16&lt;/style&gt;&lt;/DisplayText&gt;&lt;record&gt;&lt;rec-number&gt;831&lt;/rec-number&gt;&lt;foreign-keys&gt;&lt;key app="EN" db-id="e25r9xx0jaedx8e592vpf9t7fwxvdp5apxza" timestamp="1689327613"&gt;831&lt;/key&gt;&lt;/foreign-keys&gt;&lt;ref-type name="Journal Article"&gt;17&lt;/ref-type&gt;&lt;contributors&gt;&lt;authors&gt;&lt;author&gt;Cubo, E.&lt;/author&gt;&lt;author&gt;Martin, P. M.&lt;/author&gt;&lt;author&gt;Martin-Gonzalez, J. A.&lt;/author&gt;&lt;author&gt;Rodriguez-Blazquez, C.&lt;/author&gt;&lt;author&gt;Kulisevsky, J.&lt;/author&gt;&lt;author&gt;Elep Group Members&lt;/author&gt;&lt;/authors&gt;&lt;/contributors&gt;&lt;auth-address&gt;Neurology Department, Hospital General Yague, Burgos, Spain. esthercubo@gmail.com&lt;/auth-address&gt;&lt;titles&gt;&lt;title&gt;Motor laterality asymmetry and nonmotor symptoms in Parkinson&amp;apos;s disease&lt;/title&gt;&lt;secondary-title&gt;Mov Disord&lt;/secondary-title&gt;&lt;/titles&gt;&lt;periodical&gt;&lt;full-title&gt;Mov Disord&lt;/full-title&gt;&lt;abbr-1&gt;Movement disorders : official journal of the Movement Disorder Society&lt;/abbr-1&gt;&lt;/periodical&gt;&lt;pages&gt;70-5&lt;/pages&gt;&lt;volume&gt;25&lt;/volume&gt;&lt;number&gt;1&lt;/number&gt;&lt;edition&gt;2009/12/17&lt;/edition&gt;&lt;keywords&gt;&lt;keyword&gt;Aged&lt;/keyword&gt;&lt;keyword&gt;Autonomic Nervous System Diseases/*etiology&lt;/keyword&gt;&lt;keyword&gt;Cognition Disorders/*etiology&lt;/keyword&gt;&lt;keyword&gt;Female&lt;/keyword&gt;&lt;keyword&gt;Functional Laterality/*physiology&lt;/keyword&gt;&lt;keyword&gt;Humans&lt;/keyword&gt;&lt;keyword&gt;Longitudinal Studies&lt;/keyword&gt;&lt;keyword&gt;Male&lt;/keyword&gt;&lt;keyword&gt;Middle Aged&lt;/keyword&gt;&lt;keyword&gt;Neuropsychological Tests&lt;/keyword&gt;&lt;keyword&gt;Parkinson Disease/*complications&lt;/keyword&gt;&lt;keyword&gt;Severity of Illness Index&lt;/keyword&gt;&lt;/keywords&gt;&lt;dates&gt;&lt;year&gt;2010&lt;/year&gt;&lt;pub-dates&gt;&lt;date&gt;Jan 15&lt;/date&gt;&lt;/pub-dates&gt;&lt;/dates&gt;&lt;isbn&gt;1531-8257 (Electronic)&amp;#xD;0885-3185 (Linking)&lt;/isbn&gt;&lt;accession-num&gt;20014110&lt;/accession-num&gt;&lt;urls&gt;&lt;related-urls&gt;&lt;url&gt;https://www.ncbi.nlm.nih.gov/pubmed/20014110&lt;/url&gt;&lt;/related-urls&gt;&lt;/urls&gt;&lt;electronic-resource-num&gt;10.1002/mds.22896&lt;/electronic-resource-num&gt;&lt;remote-database-provider&gt;NLM&lt;/remote-database-provider&gt;&lt;language&gt;eng&lt;/language&gt;&lt;/record&gt;&lt;/Cite&gt;&lt;/EndNote&gt;</w:instrText>
      </w:r>
      <w:r w:rsidRPr="00522DE5">
        <w:rPr>
          <w:lang w:eastAsia="de-DE"/>
        </w:rPr>
        <w:fldChar w:fldCharType="separate"/>
      </w:r>
      <w:r w:rsidR="00152B89" w:rsidRPr="00522DE5">
        <w:rPr>
          <w:noProof/>
          <w:vertAlign w:val="superscript"/>
          <w:lang w:eastAsia="de-DE"/>
        </w:rPr>
        <w:t>16</w:t>
      </w:r>
      <w:r w:rsidRPr="00522DE5">
        <w:rPr>
          <w:lang w:eastAsia="de-DE"/>
        </w:rPr>
        <w:fldChar w:fldCharType="end"/>
      </w:r>
      <w:r w:rsidRPr="00522DE5">
        <w:rPr>
          <w:lang w:eastAsia="de-DE"/>
        </w:rPr>
        <w:t xml:space="preserve"> </w:t>
      </w:r>
    </w:p>
    <w:p w14:paraId="2ADA6B7A" w14:textId="563E0A63" w:rsidR="00E33C6D" w:rsidRPr="00522DE5" w:rsidRDefault="00E33C6D" w:rsidP="00E33C6D">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ind w:right="901"/>
      </w:pPr>
      <w:r w:rsidRPr="00522DE5">
        <w:rPr>
          <w:lang w:eastAsia="de-DE"/>
        </w:rPr>
        <w:t xml:space="preserve">Furthermore, we </w:t>
      </w:r>
      <w:r w:rsidR="00292BB5" w:rsidRPr="00522DE5">
        <w:rPr>
          <w:lang w:eastAsia="de-DE"/>
        </w:rPr>
        <w:t xml:space="preserve">repeated analyses after excluding </w:t>
      </w:r>
      <w:r w:rsidRPr="00522DE5">
        <w:rPr>
          <w:lang w:eastAsia="de-DE"/>
        </w:rPr>
        <w:t>patients with ADL scores extracted from the UPDRS-ADL scale</w:t>
      </w:r>
      <w:r w:rsidR="00292BB5" w:rsidRPr="00522DE5">
        <w:rPr>
          <w:lang w:eastAsia="de-DE"/>
        </w:rPr>
        <w:t xml:space="preserve"> and report both, the full cohort and sensitivity analyses.</w:t>
      </w:r>
      <w:r w:rsidRPr="00522DE5">
        <w:rPr>
          <w:lang w:eastAsia="de-DE"/>
        </w:rPr>
        <w:t xml:space="preserve"> </w:t>
      </w:r>
      <w:r w:rsidRPr="00522DE5">
        <w:t>Additionally, to co</w:t>
      </w:r>
      <w:r w:rsidR="00634102" w:rsidRPr="00522DE5">
        <w:t>rroborate</w:t>
      </w:r>
      <w:r w:rsidRPr="00522DE5">
        <w:t xml:space="preserve"> the overall cohort</w:t>
      </w:r>
      <w:r w:rsidR="00634102" w:rsidRPr="00522DE5">
        <w:t xml:space="preserve"> results</w:t>
      </w:r>
      <w:r w:rsidRPr="00522DE5">
        <w:t xml:space="preserve">, we identified a subcohort of patients with well-balanced demographic and preoperative clinical parameters. We computed propensity score matching implementing a 1:3 ratio for </w:t>
      </w:r>
      <w:proofErr w:type="spellStart"/>
      <w:r w:rsidRPr="00522DE5">
        <w:t>symmetric:asymmetric</w:t>
      </w:r>
      <w:proofErr w:type="spellEnd"/>
      <w:r w:rsidRPr="00522DE5">
        <w:t xml:space="preserve"> patients using optimal pair matching (package “</w:t>
      </w:r>
      <w:proofErr w:type="spellStart"/>
      <w:r w:rsidRPr="00522DE5">
        <w:t>MatchIt</w:t>
      </w:r>
      <w:proofErr w:type="spellEnd"/>
      <w:r w:rsidRPr="00522DE5">
        <w:t>” in R-studio, version 4.2.3) with the following baseline matching parameters: age at intervention, disease duration, UPDRS-motor examination, LEDD, and SCOPA-M tremor score. We have published the matching method applied here previous</w:t>
      </w:r>
      <w:r w:rsidR="00634102" w:rsidRPr="00522DE5">
        <w:t>ly</w:t>
      </w:r>
      <w:r w:rsidRPr="00522DE5">
        <w:t>.</w:t>
      </w:r>
      <w:r w:rsidRPr="00522DE5">
        <w:fldChar w:fldCharType="begin">
          <w:fldData xml:space="preserve">PEVuZE5vdGU+PENpdGU+PEF1dGhvcj5Kb3N0PC9BdXRob3I+PFllYXI+MjAyMzwvWWVhcj48UmVj
TnVtPjEwNjA8L1JlY051bT48RGlzcGxheVRleHQ+PHN0eWxlIGZhY2U9InN1cGVyc2NyaXB0Ij41
IDI4IDQ4PC9zdHlsZT48L0Rpc3BsYXlUZXh0PjxyZWNvcmQ+PHJlYy1udW1iZXI+MTA2MDwvcmVj
LW51bWJlcj48Zm9yZWlnbi1rZXlzPjxrZXkgYXBwPSJFTiIgZGItaWQ9ImUyNXI5eHgwamFlZHg4
ZTU5MnZwZjl0N2Z3eHZkcDVhcHh6YSIgdGltZXN0YW1wPSIxNzIwMDgyMjc2IiBndWlkPSI1YTQ0
MjEzZC0zODNjLTQ2ODEtODEzMi05NzYyYWJjNGM1ZDMiPjEwNjA8L2tleT48L2ZvcmVpZ24ta2V5
cz48cmVmLXR5cGUgbmFtZT0iSm91cm5hbCBBcnRpY2xlIj4xNzwvcmVmLXR5cGU+PGNvbnRyaWJ1
dG9ycz48YXV0aG9ycz48YXV0aG9yPkpvc3QsIFMuIFQuPC9hdXRob3I+PGF1dGhvcj5Lb25pdHNp
b3RpLCBBLjwvYXV0aG9yPjxhdXRob3I+TG9laHJlciwgUC4gQS48L2F1dGhvcj48YXV0aG9yPkFz
aGthbiwgSy48L2F1dGhvcj48YXV0aG9yPlJpem9zLCBBLjwvYXV0aG9yPjxhdXRob3I+U2F1ZXJi
aWVyLCBBLjwvYXV0aG9yPjxhdXRob3I+RG9zIFNhbnRvcyBHaGlsYXJkaSwgTS4gRy48L2F1dGhv
cj48YXV0aG9yPlJvc2Vua3JhbnosIEYuPC9hdXRob3I+PGF1dGhvcj5TdHJvYmVsLCBMLjwvYXV0
aG9yPjxhdXRob3I+R3Jvbm9zdGF5LCBBLjwvYXV0aG9yPjxhdXRob3I+QmFyYmUsIE0uIFQuPC9h
dXRob3I+PGF1dGhvcj5FdmFucywgSi48L2F1dGhvcj48YXV0aG9yPlZpc3Nlci1WYW5kZXdhbGxl
LCBWLjwvYXV0aG9yPjxhdXRob3I+Tmltc2t5LCBDLjwvYXV0aG9yPjxhdXRob3I+RmluaywgRy4g
Ui48L2F1dGhvcj48YXV0aG9yPlNpbHZlcmRhbGUsIE0uPC9hdXRob3I+PGF1dGhvcj5DdXJ5LCBS
LiBHLjwvYXV0aG9yPjxhdXRob3I+Rm9ub2ZmLCBFLiBULjwvYXV0aG9yPjxhdXRob3I+QW50b25p
bmksIEEuPC9hdXRob3I+PGF1dGhvcj5DaGF1ZGh1cmksIEsuIFIuPC9hdXRob3I+PGF1dGhvcj5U
aW1tZXJtYW5uLCBMLjwvYXV0aG9yPjxhdXRob3I+TWFydGluZXotTWFydGluLCBQLjwvYXV0aG9y
PjxhdXRob3I+RGFmc2FyaSwgSC4gUy48L2F1dGhvcj48YXV0aG9yPkV1cm9wYXIsPC9hdXRob3I+
PGF1dGhvcj50aGUgSW50ZXJuYXRpb25hbCwgUGFya2luc29uPC9hdXRob3I+PGF1dGhvcj5Nb3Zl
bWVudCBEaXNvcmRlcnMgU29jaWV0eSBOb24tTW90b3IgUGFya2luc29uJmFwb3M7cyBEaXNlYXNl
IFN0dWR5LCBHcm91cDwvYXV0aG9yPjwvYXV0aG9ycz48L2NvbnRyaWJ1dG9ycz48YXV0aC1hZGRy
ZXNzPlVuaXZlcnNpdHkgb2YgQ29sb2duZSwgRmFjdWx0eSBvZiBNZWRpY2luZSBhbmQgVW5pdmVy
c2l0eSBIb3NwaXRhbCBDb2xvZ25lLCBEZXBhcnRtZW50IG9mIE5ldXJvbG9neSwgQ29sb2duZSwg
R2VybWFueS4gRWxlY3Ryb25pYyBhZGRyZXNzOiBzdGVmYW5pZS5qb3N0QHVrLWtvZWxuLmRlLiYj
eEQ7VW5pdmVyc2l0eSBvZiBDb2xvZ25lLCBGYWN1bHR5IG9mIE1lZGljaW5lIGFuZCBVbml2ZXJz
aXR5IEhvc3BpdGFsIENvbG9nbmUsIERlcGFydG1lbnQgb2YgTmV1cm9sb2d5LCBDb2xvZ25lLCBH
ZXJtYW55LiYjeEQ7VW5pdmVyc2l0eSBIb3NwaXRhbCBHaWVzc2VuIGFuZCBNYXJidXJnLCBDYW1w
dXMgTWFyYnVyZywgRGVwYXJ0bWVudCBvZiBOZXVyb2xvZ3ksIE1hcmJ1cmcsIEdlcm1hbnkuJiN4
RDtQYXJraW5zb24gRm91bmRhdGlvbiBJbnRlcm5hdGlvbmFsIENlbnRyZSBvZiBFeGNlbGxlbmNl
LCBLaW5nJmFwb3M7cyBDb2xsZWdlIEhvc3BpdGFsLCBMb25kb24sIFVuaXRlZCBLaW5nZG9tLiYj
eEQ7RGl2aXNpb24gb2YgRnVuY3Rpb25hbCBOZXVyb3N1cmdlcnkgb2YgSW5zdGl0dXRlIG9mIFBz
eWNoaWF0cnksIERlcGFydG1lbnQgb2YgTmV1cm9sb2d5LCBVbml2ZXJzaXR5IG9mIFNhbyBQYXVs
byBNZWRpY2FsIFNjaG9vbCwgU2FvIFBhdWxvLCBCcmF6aWwuJiN4RDtEZXBhcnRtZW50IG9mIE5l
dXJvbG9neSBhbmQgTmV1cm9zdXJnZXJ5LCBTYWxmb3JkIFJveWFsIE5IUyBGb3VuZGF0aW9uIFRy
dXN0LCBNYW5jaGVzdGVyIEFjYWRlbWljIEhlYWx0aCBTY2llbmNlIENlbnRyZSwgR3JlYXRlciBN
YW5jaGVzdGVyLCBVSy4mI3hEO1VuaXZlcnNpdHkgb2YgQ29sb2duZSwgRmFjdWx0eSBvZiBNZWRp
Y2luZSBhbmQgVW5pdmVyc2l0eSBIb3NwaXRhbCBDb2xvZ25lLCBEZXBhcnRtZW50IG9mIFN0ZXJl
b3RhY3RpYyBhbmQgRnVuY3Rpb25hbCBOZXVyb3N1cmdlcnksIENvbG9nbmUsIEdlcm1hbnkuJiN4
RDtEZXBhcnRtZW50IG9mIE5ldXJvc3VyZ2VyeSwgVW5pdmVyc2l0eSBNYXJidXJnLCBNYXJidXJn
LCBHZXJtYW55LiYjeEQ7VW5pdmVyc2l0eSBvZiBDb2xvZ25lLCBGYWN1bHR5IG9mIE1lZGljaW5l
IGFuZCBVbml2ZXJzaXR5IEhvc3BpdGFsIENvbG9nbmUsIERlcGFydG1lbnQgb2YgTmV1cm9sb2d5
LCBDb2xvZ25lLCBHZXJtYW55OyBDb2duaXRpdmUgTmV1cm9zY2llbmNlLCBJbnN0aXR1dGUgb2Yg
TmV1cm9zY2llbmNlIGFuZCBNZWRpY2luZSAoSU5NLTMpLCBSZXNlYXJjaCBDZW50cmUgSnVsaWNo
LCBKdWxpY2gsIEdlcm1hbnkuJiN4RDtQYXJraW5zb24gYW5kIE1vdmVtZW50IERpc29yZGVycyBV
bml0LCBEZXBhcnRtZW50IG9mIE5ldXJvc2NpZW5jZXMgKEROUyksIFVuaXZlcnNpdHkgb2YgUGFk
dWEsIFBhZG92YSwgSXRhbHkuJiN4RDtQYXJraW5zb24gRm91bmRhdGlvbiBJbnRlcm5hdGlvbmFs
IENlbnRyZSBvZiBFeGNlbGxlbmNlLCBLaW5nJmFwb3M7cyBDb2xsZWdlIEhvc3BpdGFsLCBMb25k
b24sIFVuaXRlZCBLaW5nZG9tOyBJbnN0aXR1dGUgb2YgUHN5Y2hpYXRyeSwgUHN5Y2hvbG9neSBh
bmQgTmV1cm9zY2llbmNlLCBLaW5nJmFwb3M7cyBDb2xsZWdlIExvbmRvbiwgTG9uZG9uLCBVbml0
ZWQgS2luZ2RvbTsgTklIUiBNZW50YWwgSGVhbHRoIEJpb21lZGljYWwgUmVzZWFyY2ggQ2VudHJl
IGFuZCBEZW1lbnRpYSBCaW9tZWRpY2FsIFJlc2VhcmNoIFVuaXQsIFNvdXRoIExvbmRvbiBhbmQg
TWF1ZHNsZXkgTkhTIEZvdW5kYXRpb24gVHJ1c3QgYW5kIEtpbmcmYXBvcztzIENvbGxlZ2UgTG9u
ZG9uLCBVbml0ZWQgS2luZ2RvbS4mI3hEO0NlbnRlciBmb3IgTmV0d29ya2VkIEJpb21lZGljYWwg
UmVzZWFyY2ggaW4gTmV1cm9kZWdlbmVyYXRpdmUgRGlzZWFzZXMgKENJQkVSTkVEKSwgQ2FybG9z
IElJSSBJbnN0aXR1dGUgb2YgSGVhbHRoLCBNYWRyaWQsIFNwYWluLiYjeEQ7VW5pdmVyc2l0eSBv
ZiBDb2xvZ25lLCBGYWN1bHR5IG9mIE1lZGljaW5lIGFuZCBVbml2ZXJzaXR5IEhvc3BpdGFsIENv
bG9nbmUsIERlcGFydG1lbnQgb2YgTmV1cm9sb2d5LCBDb2xvZ25lLCBHZXJtYW55LiBFbGVjdHJv
bmljIGFkZHJlc3M6IGhhaWRhci5kYWZzYXJpQHVrLWtvZWxuLmRlLjwvYXV0aC1hZGRyZXNzPjx0
aXRsZXM+PHRpdGxlPk5vbi1tb3RvciBlZmZlY3RzIG9mIGRlZXAgYnJhaW4gc3RpbXVsYXRpb24g
aW4gUGFya2luc29uJmFwb3M7cyBkaXNlYXNlIG1vdG9yIHN1YnR5cGVzPC90aXRsZT48c2Vjb25k
YXJ5LXRpdGxlPlBhcmtpbnNvbmlzbSBSZWxhdCBEaXNvcmQ8L3NlY29uZGFyeS10aXRsZT48L3Rp
dGxlcz48cGVyaW9kaWNhbD48ZnVsbC10aXRsZT5QYXJraW5zb25pc20gUmVsYXQgRGlzb3JkPC9m
dWxsLXRpdGxlPjxhYmJyLTE+UGFya2luc29uaXNtICZhbXA7IHJlbGF0ZWQgZGlzb3JkZXJzPC9h
YmJyLTE+PC9wZXJpb2RpY2FsPjxwYWdlcz4xMDUzMTg8L3BhZ2VzPjx2b2x1bWU+MTA5PC92b2x1
bWU+PGVkaXRpb24+MjAyMzAyMDk8L2VkaXRpb24+PGtleXdvcmRzPjxrZXl3b3JkPkh1bWFuczwv
a2V5d29yZD48a2V5d29yZD4qUGFya2luc29uIERpc2Vhc2UvY29tcGxpY2F0aW9uczwva2V5d29y
ZD48a2V5d29yZD5UcmVtb3IvdGhlcmFweS9jb21wbGljYXRpb25zPC9rZXl3b3JkPjxrZXl3b3Jk
PlByb3NwZWN0aXZlIFN0dWRpZXM8L2tleXdvcmQ+PGtleXdvcmQ+UXVhbGl0eSBvZiBMaWZlPC9r
ZXl3b3JkPjxrZXl3b3JkPipEZWVwIEJyYWluIFN0aW11bGF0aW9uPC9rZXl3b3JkPjxrZXl3b3Jk
PkFjdGl2aXRpZXMgb2YgRGFpbHkgTGl2aW5nPC9rZXl3b3JkPjxrZXl3b3JkPipTdWJ0aGFsYW1p
YyBOdWNsZXVzL3BoeXNpb2xvZ3k8L2tleXdvcmQ+PGtleXdvcmQ+RGVlcCBicmFpbiBzdGltdWxh
dGlvbjwva2V5d29yZD48a2V5d29yZD5Ob25tb3RvciBzeW1wdG9tczwva2V5d29yZD48a2V5d29y
ZD5Qb3N0dXJhbCBpbnN0YWJpbGl0eSBhbmQgZ2FpdCBkaWZmaWN1bHR5PC9rZXl3b3JkPjxrZXl3
b3JkPlRyZW1vci1kb21pbmFudDwva2V5d29yZD48L2tleXdvcmRzPjxkYXRlcz48eWVhcj4yMDIz
PC95ZWFyPjxwdWItZGF0ZXM+PGRhdGU+QXByPC9kYXRlPjwvcHViLWRhdGVzPjwvZGF0ZXM+PGlz
Ym4+MTg3My01MTI2IChFbGVjdHJvbmljKSYjeEQ7MTM1My04MDIwIChMaW5raW5nKTwvaXNibj48
YWNjZXNzaW9uLW51bT4zNjg0Mjg2NjwvYWNjZXNzaW9uLW51bT48dXJscz48cmVsYXRlZC11cmxz
Pjx1cmw+aHR0cHM6Ly93d3cubmNiaS5ubG0ubmloLmdvdi9wdWJtZWQvMzY4NDI4NjY8L3VybD48
L3JlbGF0ZWQtdXJscz48L3VybHM+PGVsZWN0cm9uaWMtcmVzb3VyY2UtbnVtPjEwLjEwMTYvai5w
YXJrcmVsZGlzLjIwMjMuMTA1MzE4PC9lbGVjdHJvbmljLXJlc291cmNlLW51bT48cmVtb3RlLWRh
dGFiYXNlLW5hbWU+TWVkbGluZTwvcmVtb3RlLWRhdGFiYXNlLW5hbWU+PHJlbW90ZS1kYXRhYmFz
ZS1wcm92aWRlcj5OTE08L3JlbW90ZS1kYXRhYmFzZS1wcm92aWRlcj48bGFuZ3VhZ2U+ZW5nPC9s
YW5ndWFnZT48L3JlY29yZD48L0NpdGU+PENpdGU+PEF1dGhvcj5Kb3N0PC9BdXRob3I+PFllYXI+
MjAyMTwvWWVhcj48UmVjTnVtPjEzNDM8L1JlY051bT48cmVjb3JkPjxyZWMtbnVtYmVyPjEzNDM8
L3JlYy1udW1iZXI+PGZvcmVpZ24ta2V5cz48a2V5IGFwcD0iRU4iIGRiLWlkPSIyMGF0ZHNlZnB3
ZHdldmU1YWEzeGUydGl2d3B0ZXowZGQyOWEiIHRpbWVzdGFtcD0iMTYyMTcwNDM4MyI+MTM0Mzwv
a2V5PjwvZm9yZWlnbi1rZXlzPjxyZWYtdHlwZSBuYW1lPSJKb3VybmFsIEFydGljbGUiPjE3PC9y
ZWYtdHlwZT48Y29udHJpYnV0b3JzPjxhdXRob3JzPjxhdXRob3I+Sm9zdCwgUy4gVC48L2F1dGhv
cj48YXV0aG9yPlJheSBDaGF1ZGh1cmksIEsuPC9hdXRob3I+PGF1dGhvcj5Bc2hrYW4sIEsuPC9h
dXRob3I+PGF1dGhvcj5Mb2VocmVyLCBQLiBBLjwvYXV0aG9yPjxhdXRob3I+U2lsdmVyZGFsZSwg
TS48L2F1dGhvcj48YXV0aG9yPlJpem9zLCBBLjwvYXV0aG9yPjxhdXRob3I+RXZhbnMsIEouPC9h
dXRob3I+PGF1dGhvcj5QZXRyeS1TY2htZWx6ZXIsIEouIE4uPC9hdXRob3I+PGF1dGhvcj5CYXJi
ZSwgTS4gVC48L2F1dGhvcj48YXV0aG9yPlNhdWVyYmllciwgQS48L2F1dGhvcj48YXV0aG9yPkZp
bmssIEcuIFIuPC9hdXRob3I+PGF1dGhvcj5WaXNzZXItVmFuZGV3YWxsZSwgVi48L2F1dGhvcj48
YXV0aG9yPkFudG9uaW5pLCBBLjwvYXV0aG9yPjxhdXRob3I+TWFydGluZXotTWFydGluLCBQLjwv
YXV0aG9yPjxhdXRob3I+VGltbWVybWFubiwgTC48L2F1dGhvcj48YXV0aG9yPkRhZnNhcmksIEgu
IFMuPC9hdXRob3I+PGF1dGhvcj5FdXJvcGFyLDwvYXV0aG9yPjxhdXRob3I+dGhlIEludGVybmF0
aW9uYWwsIFBhcmtpbnNvbjwvYXV0aG9yPjxhdXRob3I+TW92ZW1lbnQgRGlzb3JkZXJzIFNvY2ll
dHkgTm9uLU1vdG9yIFBhcmtpbnNvbiZhcG9zO3MgRGlzZWFzZSBTdHVkeSwgR3JvdXA8L2F1dGhv
cj48L2F1dGhvcnM+PC9jb250cmlidXRvcnM+PGF1dGgtYWRkcmVzcz5EZXBhcnRtZW50IG9mIE5l
dXJvbG9neSwgVW5pdmVyc2l0eSBIb3NwaXRhbCBvZiBDb2xvZ25lLCBGYWN1bHR5IG9mIE1lZGlj
aW5lIGFuZCBVbml2ZXJzaXR5IEhvc3BpdGFsIENvbG9nbmUsIENvbG9nbmUsIEdlcm1hbnkuJiN4
RDtQYXJraW5zb24gRm91bmRhdGlvbiBJbnRlcm5hdGlvbmFsIENlbnRyZSBvZiBFeGNlbGxlbmNl
LCBLaW5nJmFwb3M7cyBDb2xsZWdlIEhvc3BpdGFsLCBMb25kb24sIFVLLiYjeEQ7SW5zdGl0dXRl
IG9mIFBzeWNoaWF0cnksIFBzeWNob2xvZ3kgYW5kIE5ldXJvc2NpZW5jZSwgS2luZyZhcG9zO3Mg
Q29sbGVnZSBMb25kb24sIExvbmRvbiwgVUsuJiN4RDtEZXBhcnRtZW50IG9mIE5ldXJvbG9neSwg
VW5pdmVyc2l0eSBIb3NwaXRhbCBHaWVzc2VuIGFuZCBNYXJidXJnLCBDYW1wdXMgTWFyYnVyZywg
TWFyYnVyZywgR2VybWFueS4mI3hEO0RlcGFydG1lbnQgb2YgTmV1cm9sb2d5IGFuZCBOZXVyb3N1
cmdlcnksIFNhbGZvcmQgUm95YWwgTkhTIEZvdW5kYXRpb24gVHJ1c3QsIE1hbmNoZXN0ZXIgQWNh
ZGVtaWMgSGVhbHRoIFNjaWVuY2UgQ2VudHJlLCBVbml2ZXJzaXR5IG9mIE1hbmNoZXN0ZXIsIEdy
ZWF0ZXIgTWFuY2hlc3RlciwgVUsuJiN4RDtDb2duaXRpdmUgTmV1cm9zY2llbmNlLCBJbnN0aXR1
dGUgb2YgTmV1cm9zY2llbmNlIGFuZCBNZWRpY2luZSAoSU5NLTMpLCBSZXNlYXJjaCBDZW50cmUg
SnVsaWNoLCBKdWxpY2gsIEdlcm1hbnkuJiN4RDtEZXBhcnRtZW50IG9mIFN0ZXJlb3RheHkgYW5k
IEZ1bmN0aW9uYWwgTmV1cm9zdXJnZXJ5LCBVbml2ZXJzaXR5IEhvc3BpdGFsIG9mIENvbG9nbmUs
IEZhY3VsdHkgb2YgTWVkaWNpbmUgYW5kIFVuaXZlcnNpdHkgSG9zcGl0YWwgQ29sb2duZSwgQ29s
b2duZSwgR2VybWFueS4mI3hEO0RlcGFydG1lbnQgb2YgTmV1cm9zY2llbmNlcyAoRE5TKSwgUGFk
b3ZhIFVuaXZlcnNpdHksIFBhZG92YSwgSXRhbHkuJiN4RDtDZW50ZXIgZm9yIE5ldHdvcmtlZCBC
aW9tZWRpY2FsIFJlc2VhcmNoIGluIE5ldXJvZGVnZW5lcmF0aXZlIERpc2Vhc2VzIChDSUJFUk5F
RCksIENhcmxvcyBJSUkgSW5zdGl0dXRlIG9mIEhlYWx0aCwgTWFkcmlkLCBTcGFpbi48L2F1dGgt
YWRkcmVzcz48dGl0bGVzPjx0aXRsZT5TdWJ0aGFsYW1pYyBTdGltdWxhdGlvbiBJbXByb3ZlcyBR
dWFsaXR5IG9mIFNsZWVwIGluIFBhcmtpbnNvbiBEaXNlYXNlOiBBIDM2LU1vbnRoIENvbnRyb2xs
ZWQgU3R1ZHk8L3RpdGxlPjxzZWNvbmRhcnktdGl0bGU+SiBQYXJraW5zb25zIERpczwvc2Vjb25k
YXJ5LXRpdGxlPjxhbHQtdGl0bGU+Sm91cm5hbCBvZiBQYXJraW5zb24mYXBvcztzIGRpc2Vhc2U8
L2FsdC10aXRsZT48L3RpdGxlcz48cGVyaW9kaWNhbD48ZnVsbC10aXRsZT5KIFBhcmtpbnNvbnMg
RGlzPC9mdWxsLXRpdGxlPjxhYmJyLTE+Sm91cm5hbCBvZiBQYXJraW5zb24mYXBvcztzIGRpc2Vh
c2U8L2FiYnItMT48L3BlcmlvZGljYWw+PGFsdC1wZXJpb2RpY2FsPjxmdWxsLXRpdGxlPkogUGFy
a2luc29ucyBEaXM8L2Z1bGwtdGl0bGU+PGFiYnItMT5Kb3VybmFsIG9mIFBhcmtpbnNvbiZhcG9z
O3MgZGlzZWFzZTwvYWJici0xPjwvYWx0LXBlcmlvZGljYWw+PHBhZ2VzPjMyMy0zMzU8L3BhZ2Vz
Pjx2b2x1bWU+MTE8L3ZvbHVtZT48bnVtYmVyPjE8L251bWJlcj48ZWRpdGlvbj4yMDIwLzEwLzIw
PC9lZGl0aW9uPjxrZXl3b3Jkcz48a2V5d29yZD4qRGVlcCBicmFpbiBzdGltdWxhdGlvbjwva2V5
d29yZD48a2V5d29yZD4qbm9ubW90b3Igc3ltcHRvbXM8L2tleXdvcmQ+PGtleXdvcmQ+KnF1YWxp
dHkgb2YgbGlmZTwva2V5d29yZD48a2V5d29yZD4qc2xlZXAgZHlzZnVuY3Rpb248L2tleXdvcmQ+
PGtleXdvcmQ+KnN1YnRoYWxhbWljIG51Y2xldXM8L2tleXdvcmQ+PC9rZXl3b3Jkcz48ZGF0ZXM+
PHllYXI+MjAyMTwveWVhcj48L2RhdGVzPjxpc2JuPjE4NzctNzE4WCAoRWxlY3Ryb25pYykmI3hE
OzE4NzctNzE3MSAoTGlua2luZyk8L2lzYm4+PGFjY2Vzc2lvbi1udW0+MzMwNzQxOTI8L2FjY2Vz
c2lvbi1udW0+PHVybHM+PHJlbGF0ZWQtdXJscz48dXJsPmh0dHBzOi8vd3d3Lm5jYmkubmxtLm5p
aC5nb3YvcHVibWVkLzMzMDc0MTkyPC91cmw+PC9yZWxhdGVkLXVybHM+PC91cmxzPjxlbGVjdHJv
bmljLXJlc291cmNlLW51bT4xMC4zMjMzL0pQRC0yMDIyNzg8L2VsZWN0cm9uaWMtcmVzb3VyY2Ut
bnVtPjxyZW1vdGUtZGF0YWJhc2UtcHJvdmlkZXI+TkxNPC9yZW1vdGUtZGF0YWJhc2UtcHJvdmlk
ZXI+PGxhbmd1YWdlPmVuZzwvbGFuZ3VhZ2U+PC9yZWNvcmQ+PC9DaXRlPjxDaXRlPjxBdXRob3I+
Sm9zdDwvQXV0aG9yPjxZZWFyPjIwMjA8L1llYXI+PFJlY051bT4xMzk1PC9SZWNOdW0+PHJlY29y
ZD48cmVjLW51bWJlcj4xMzk1PC9yZWMtbnVtYmVyPjxmb3JlaWduLWtleXM+PGtleSBhcHA9IkVO
IiBkYi1pZD0iMjBhdGRzZWZwd2R3ZXZlNWFhM3hlMnRpdndwdGV6MGRkMjlhIiB0aW1lc3RhbXA9
IjE2NDIxNTkyOTUiPjEzOTU8L2tleT48L2ZvcmVpZ24ta2V5cz48cmVmLXR5cGUgbmFtZT0iSm91
cm5hbCBBcnRpY2xlIj4xNzwvcmVmLXR5cGU+PGNvbnRyaWJ1dG9ycz48YXV0aG9ycz48YXV0aG9y
Pkpvc3QsIFMuIFQuPC9hdXRob3I+PGF1dGhvcj5TYXVlcmJpZXIsIEEuPC9hdXRob3I+PGF1dGhv
cj5WaXNzZXItVmFuZGV3YWxsZSwgVi48L2F1dGhvcj48YXV0aG9yPkFzaGthbiwgSy48L2F1dGhv
cj48YXV0aG9yPlNpbHZlcmRhbGUsIE0uPC9hdXRob3I+PGF1dGhvcj5FdmFucywgSi48L2F1dGhv
cj48YXV0aG9yPkxvZWhyZXIsIFAuIEEuPC9hdXRob3I+PGF1dGhvcj5SaXpvcywgQS48L2F1dGhv
cj48YXV0aG9yPlBldHJ5LVNjaG1lbHplciwgSi4gTi48L2F1dGhvcj48YXV0aG9yPlJla2VyLCBQ
LjwvYXV0aG9yPjxhdXRob3I+RmluaywgRy4gUi48L2F1dGhvcj48YXV0aG9yPkZyYW5rbGluLCBK
LjwvYXV0aG9yPjxhdXRob3I+U2FtdWVsLCBNLjwvYXV0aG9yPjxhdXRob3I+U2Nobml0emxlciwg
QS48L2F1dGhvcj48YXV0aG9yPkJhcmJlLCBNLiBULjwvYXV0aG9yPjxhdXRob3I+QW50b25pbmks
IEEuPC9hdXRob3I+PGF1dGhvcj5NYXJ0aW5lei1NYXJ0aW4sIFAuPC9hdXRob3I+PGF1dGhvcj5U
aW1tZXJtYW5uLCBMLjwvYXV0aG9yPjxhdXRob3I+UmF5LUNoYXVkaHVyaSwgSy48L2F1dGhvcj48
YXV0aG9yPkRhZnNhcmksIEguIFMuPC9hdXRob3I+PGF1dGhvcj5FdXJvcGFyLDwvYXV0aG9yPjxh
dXRob3I+dGhlIEludGVybmF0aW9uYWwsIFBhcmtpbnNvbjwvYXV0aG9yPjxhdXRob3I+TW92ZW1l
bnQgRGlzb3JkZXJzIFNvY2lldHkgTm9uLU1vdG9yIFBhcmtpbnNvbiZhcG9zO3MgRGlzZWFzZSBT
dHVkeSwgR3JvdXA8L2F1dGhvcj48L2F1dGhvcnM+PC9jb250cmlidXRvcnM+PGF1dGgtYWRkcmVz
cz5EZXBhcnRtZW50IG9mIE5ldXJvbG9neSwgVW5pdmVyc2l0eSBIb3NwaXRhbCBDb2xvZ25lLCBD
b2xvZ25lLCBHZXJtYW55LiYjeEQ7UGFya2luc29uIEZvdW5kYXRpb24gSW50ZXJuYXRpb25hbCBD
ZW50cmUgb2YgRXhjZWxsZW5jZSwgS2luZyZhcG9zO3MgQ29sbGVnZSBIb3NwaXRhbCwgTG9uZG9u
LCBVSy4mI3hEO0RlcGFydG1lbnQgb2YgU3RlcmVvdGF4eSBhbmQgRnVuY3Rpb25hbCBOZXVyb3N1
cmdlcnksIFVuaXZlcnNpdHkgSG9zcGl0YWwgQ29sb2duZSwgQ29sb2duZSwgR2VybWFueS4mI3hE
O0RlcGFydG1lbnQgb2YgTmV1cm9sb2d5IGFuZCBOZXVyb3N1cmdlcnksIFNhbGZvcmQgUm95YWwg
TkhTIEZvdW5kYXRpb24gVHJ1c3QsIE1hbmNoZXN0ZXIgQWNhZGVtaWMgSGVhbHRoIFNjaWVuY2Ug
Q2VudHJlLCBHcmVhdGVyIE1hbmNoZXN0ZXIsIFVLLiYjeEQ7RGVwYXJ0bWVudCBvZiBOZXVyb2xv
Z3ksIFVuaXZlcnNpdHkgSG9zcGl0YWwgb2YgR2llc3NlbiBhbmQgTWFyYnVyZywgQ2FtcHVzIE1h
cmJ1cmcsIE1hcmJ1cmcsIEhlc3NlbiwgR2VybWFueS4mI3hEO0luc3RpdHV0ZSBvZiBNZWRpY2Fs
IFN0YXRpc3RpY3MgYW5kIENvbXB1dGF0aW9uYWwgQmlvbG9neSAoSU1TQiksIFVuaXZlcnNpdHkg
b2YgQ29sb2duZSwgS29sbiwgTm9yZHJoZWluLVdlc3RmYWxlbiwgR2VybWFueS4mI3hEO0RlcGFy
dG1lbnQgb2YgTmV1cm9sb2d5LCBDZW50ZXIgZm9yIE1vdmVtZW50IERpc29yZGVycyBhbmQgTmV1
cm9tb2R1bGF0aW9uLCBIZWlucmljaC1IZWluZS1Vbml2ZXJzaXR5IER1ZXNzZWxkb3JmLCBEdWVz
c2VsZG9yZiwgR2VybWFueS4mI3hEO1BhcmtpbnNvbiBhbmQgTW92ZW1lbnQgRGlzb3JkZXJzIFVu
aXQsIElSQ0NTIEhvc3BpdGFsIFNhbiBDYW1pbGxvLCBWZW5pY2UsIEl0YWx5LiYjeEQ7VW5pdmVy
c2l0eSBvZiBQYWR1YSwgUGFkb3ZhLCBWZW5ldG8sIEl0YWx5LiYjeEQ7Q2VudGVyIGZvciBOZXR3
b3JrZWQgQmlvbWVkaWNhbCBSZXNlYXJjaCBvbiBOZXVyb2RlZ2VuZXJhdGl2ZSBEaXNlYXNlcywg
TWFkcmlkLCBTcGFpbi4mI3hEO0luc3RpdHV0ZSBvZiBQc3ljaGlhdHJ5LCBQc3ljaG9sb2d5IGFu
ZCBOZXVyb3NjaWVuY2UsIEtpbmcmYXBvcztzIENvbGxlZ2UgTG9uZG9uLCBMb25kb24sIFVLLiYj
eEQ7RGVwYXJ0bWVudCBvZiBOZXVyb2xvZ3ksIFVuaXZlcnNpdHkgSG9zcGl0YWwgQ29sb2duZSwg
Q29sb2duZSwgR2VybWFueSBoYWlkYXIuc2FsaW1pLWRhZnNhcmlAdWsta29lbG4uZGUuPC9hdXRo
LWFkZHJlc3M+PHRpdGxlcz48dGl0bGU+QSBwcm9zcGVjdGl2ZSwgY29udHJvbGxlZCBzdHVkeSBv
ZiBub24tbW90b3IgZWZmZWN0cyBvZiBzdWJ0aGFsYW1pYyBzdGltdWxhdGlvbiBpbiBQYXJraW5z
b24mYXBvcztzIGRpc2Vhc2U6IHJlc3VsdHMgYXQgdGhlIDM2LW1vbnRoIGZvbGxvdy11cDwvdGl0
bGU+PHNlY29uZGFyeS10aXRsZT5KIE5ldXJvbCBOZXVyb3N1cmcgUHN5Y2hpYXRyeTwvc2Vjb25k
YXJ5LXRpdGxlPjxhbHQtdGl0bGU+Sm91cm5hbCBvZiBuZXVyb2xvZ3ksIG5ldXJvc3VyZ2VyeSwg
YW5kIHBzeWNoaWF0cnk8L2FsdC10aXRsZT48L3RpdGxlcz48cGVyaW9kaWNhbD48ZnVsbC10aXRs
ZT5KIE5ldXJvbCBOZXVyb3N1cmcgUHN5Y2hpYXRyeTwvZnVsbC10aXRsZT48L3BlcmlvZGljYWw+
PGFsdC1wZXJpb2RpY2FsPjxmdWxsLXRpdGxlPkpvdXJuYWwgb2YgTmV1cm9sb2d5LCBOZXVyb3N1
cmdlcnksIGFuZCBQc3ljaGlhdHJ5PC9mdWxsLXRpdGxlPjwvYWx0LXBlcmlvZGljYWw+PHBhZ2Vz
PjY4Ny02OTQ8L3BhZ2VzPjx2b2x1bWU+OTE8L3ZvbHVtZT48bnVtYmVyPjc8L251bWJlcj48ZWRp
dGlvbj4yMDIwLzA1LzA3PC9lZGl0aW9uPjxrZXl3b3Jkcz48a2V5d29yZD5BY3Rpdml0aWVzIG9m
IERhaWx5IExpdmluZzwva2V5d29yZD48a2V5d29yZD5BZ2VkPC9rZXl3b3JkPjxrZXl3b3JkPkFu
dGlwYXJraW5zb24gQWdlbnRzL3RoZXJhcGV1dGljIHVzZTwva2V5d29yZD48a2V5d29yZD5Db21i
aW5lZCBNb2RhbGl0eSBUaGVyYXB5PC9rZXl3b3JkPjxrZXl3b3JkPkRlZXAgQnJhaW4gU3RpbXVs
YXRpb24vKm1ldGhvZHM8L2tleXdvcmQ+PGtleXdvcmQ+RmF0aWd1ZS8qcGh5c2lvcGF0aG9sb2d5
PC9rZXl3b3JkPjxrZXl3b3JkPkZlbWFsZTwva2V5d29yZD48a2V5d29yZD5Gb2xsb3ctVXAgU3R1
ZGllczwva2V5d29yZD48a2V5d29yZD5IdW1hbnM8L2tleXdvcmQ+PGtleXdvcmQ+TGV2b2RvcGEv
dGhlcmFwZXV0aWMgdXNlPC9rZXl3b3JkPjxrZXl3b3JkPk1hbGU8L2tleXdvcmQ+PGtleXdvcmQ+
TWlkZGxlIEFnZWQ8L2tleXdvcmQ+PGtleXdvcmQ+UGFya2luc29uIERpc2Vhc2UvZHJ1ZyB0aGVy
YXB5L3BoeXNpb3BhdGhvbG9neS8qdGhlcmFweTwva2V5d29yZD48a2V5d29yZD5Qcm9zcGVjdGl2
ZSBTdHVkaWVzPC9rZXl3b3JkPjxrZXl3b3JkPlNsZWVwLypwaHlzaW9sb2d5PC9rZXl3b3JkPjxr
ZXl3b3JkPlN1YnRoYWxhbWljIE51Y2xldXMvKnBoeXNpb3BhdGhvbG9neTwva2V5d29yZD48a2V5
d29yZD5UcmVhdG1lbnQgT3V0Y29tZTwva2V5d29yZD48a2V5d29yZD5FeGNoYW5nZSBTZXJ2aWNl
LiBBU2EgcmVwb3J0cyBubyBmaW5hbmNpYWwgZGlzY2xvc3VyZXMuIFZWLVYgaXMgYSBtZW1iZXIg
b2YgdGhlPC9rZXl3b3JkPjxrZXl3b3JkPmFkdmlzb3J5IGJvYXJkcyBhbmQgcmVwb3J0cyBjb25z
dWx0YW5jaWVzIGZvciBNZWR0cm9uaWMsIEJvc3RvbiBTY2llbnRpZmljIGFuZDwva2V5d29yZD48
a2V5d29yZD5TdC4gSnVkZSBNZWRpY2FsLiBTaGUgcmVjZWl2ZWQgYSBncmFudCBmcm9tIFNBUElF
TlMgU3RlZXJpbmcgQnJhaW4gU3RpbXVsYXRpb24uPC9rZXl3b3JkPjxrZXl3b3JkPktBIGhhcyBy
ZWNlaXZlZCBob25vcmFyaWEgZm9yIGVkdWNhdGlvbmFsIG1lZXRpbmdzLCB0cmF2ZWwgYW5kIGNv
bnN1bHRhbmN5IGZyb208L2tleXdvcmQ+PGtleXdvcmQ+TWVkdHJvbmljLCBTdC4gSnVkZSBNZWRp
Y2FsIGFuZCBCb3N0b24gU2NpZW50aWZpYy4gTVNpIGhhcyByZWNlaXZlZCBob25vcmFyaWE8L2tl
eXdvcmQ+PGtleXdvcmQ+ZnJvbSBCaWFsLCBCcml0YW5uaWEgYW5kIE1lZHRyb25pYy4gSkUgcmVw
b3J0cyBubyBmaW5hbmNpYWwgZGlzY2xvc3VyZXMuIFBBTCB3YXM8L2tleXdvcmQ+PGtleXdvcmQ+
ZnVuZGVkIGJ5IHRoZSBLb25yYWQtQWRlbmF1ZXItRm91bmRhdGlvbiBhbmQgdGhlIEtvZWxuLUZv
cnR1bmUgUHJvZ3JhbS4gSGU8L2tleXdvcmQ+PGtleXdvcmQ+cmVwb3J0cyB0cmF2ZWwgZ3JhbnRz
IGZyb20gQWJiVmllLiBBUiBoYXMgcmVjZWl2ZWQgaG9ub3Jhcml1bSBmcm9tIFVDQiBhbmQgd2Fz
PC9rZXl3b3JkPjxrZXl3b3JkPnN1cHBvcnRlZCBieSBhIGdyYW50IGZyb20gTWVkdHJvbmljLiBK
TlAtUyBoYXMgcmVjZWl2ZWQgdHJhdmVsIGdyYW50cyBmcm9tIEJvc3Rvbjwva2V5d29yZD48a2V5
d29yZD5TY2llbnRpZmljLiBQUiBoYXMgcmVjZWl2ZWQgYSB0cmF2ZWwgZ3JhbnQgZnJvbSBBYmJW
aWUuIEdSRiByZXBvcnRzIG5vIGZpbmFuY2lhbDwva2V5d29yZD48a2V5d29yZD5kaXNjbG9zdXJl
cy4gSkYgcmVwb3J0cyBubyBmaW5hbmNpYWwgZGlzY2xvc3VyZXMuIE1TYSBoYXMgcmVjZWl2ZWQg
aG9ub3JhcmlhIGZvcjwva2V5d29yZD48a2V5d29yZD5lZHVjYXRpb25hbCBtZWV0aW5ncy90cmF2
ZWwvYWNjb21tb2RhdGlvbiBmcm9tIE1lZHRyb25pYywgU3QuIEp1ZGUgTWVkaWNhbCBhbmQ8L2tl
eXdvcmQ+PGtleXdvcmQ+VUNCLCBncmFudHMgZnJvbSBQYXJraW5zb24mYXBvcztzIFVLIGFuZCBJ
cHNlbiwgYW5kIGhhcyBhY3RlZCBhcyBhIGNvbnN1bHRhbnQgZm9yPC9rZXl3b3JkPjxrZXl3b3Jk
Pk1lZHRyb25pYyBhbmQgU3QuIEp1ZGUgTWVkaWNhbC4gQVNjIHJlcG9ydHMgcGVyc29uYWwgY29u
c3VsdGFuY3kgYW5kIGxlY3R1cmUgZmVlczwva2V5d29yZD48a2V5d29yZD5mcm9tIE1lZHRyb25p
YyBJbmMsIEFiYm90dCBhbmQgQm9zdG9uIFNjaWVudGlmaWMsIGxlY3R1cmUgZmVlcyBmcm9tIFVD
QiwgVGV2YTwva2V5d29yZD48a2V5d29yZD5QaGFybWEsIEJpYWwgYW5kIFphbWJvbiwgYW5kIHRo
cm91Z2ggaGlzIGluc3RpdHV0aW9uIGZ1bmRpbmcgZm9yIGhpcyByZXNlYXJjaDwva2V5d29yZD48
a2V5d29yZD5mcm9tIHRoZSBHZXJtYW4gUmVzZWFyY2ggQ291bmNpbCwgdGhlIEdlcm1hbiBGZWRl
cmFsIE1pbmlzdHJ5IG9mIEVkdWNhdGlvbiBhbmQ8L2tleXdvcmQ+PGtleXdvcmQ+SGVhbHRoLiBN
VEIgcmVwb3J0cyBncmFudHMgZnJvbSBCb3N0b24gU2NpZW50aWZpYyBhbmQgTWVkdHJvbmljLiBB
QSByZXBvcnRzPC9rZXl3b3JkPjxrZXl3b3JkPnBlcnNvbmFsIGNvbnN1bHRhbmN5IGZlZXMgZnJv
bSBaYW1ib24sIEFiYlZpZSwgQm9laHJpbmdlciBJbmdlbGhlaW0sIEdFLDwva2V5d29yZD48a2V5
d29yZD5OZXVyb2Rlcm0sIEJpb2dlbiwgQmlhbCwgRVZFUiBOZXVybyBQaGFybWEsIFRoZXJldmFu
Y2UsIFZlY3R1cmEgZ3JhbnRzIGZyb208L2tleXdvcmQ+PGtleXdvcmQ+Q2hpZXNpIFBoYXJtYWNl
dXRpY2FscywgTHVuZGJlY2ssIEhvcml6b24gMjAyMCAtIFBEX1BhbCBHcmFudCA4MjU3ODUsIE1p
bmlzdHJ5IG9mPC9rZXl3b3JkPjxrZXl3b3JkPkVkdWNhdGlvbiBVbml2ZXJzaXR5IGFuZCBSZXNl
YXJjaCAoTUlVUikgR3JhbnQgQVJTMDFfMDEwODEsIG93bnMgUGF0ZW50PC9rZXl3b3JkPjxrZXl3
b3JkPldPMjAxNTExMDI2MS1BMSwgb3ducyBzaGFyZXMgZnJvbSBQRCBOZXVyb3RlY2hub2xvZ3kg
TGltaXRlZC4gUE0tTSBoYXMgcmVjZWl2ZWQ8L2tleXdvcmQ+PGtleXdvcmQ+aG9ub3JhcmlhIGZy
b20gRWRpdG9yaWFsIFZpZ3VlcmEgYW5kIE1vdmVtZW50IERpc29yZGVyIFNvY2lldHkgZm9yIGxl
Y3R1cmluZyBpbjwva2V5d29yZD48a2V5d29yZD5jb3Vyc2VzPC9rZXl3b3JkPjxrZXl3b3JkPmZy
b20gQWJiVmllIGZvciBzcGVha2luZyBpbiBleHBlcnRzJmFwb3M7IG1lZXRpbmdzIGFuZCBmcm9t
IEFiYlZpZSBhbmQgWmFtYm9uPC9rZXl3b3JkPjxrZXl3b3JkPmZvciBwYXJ0aWNpcGF0aW5nIGlu
IHRoZSBhZHZpc29yeSBib2FyZCBvZiBlcGlkZW1pb2xvZ2ljYWwgc3R1ZGllcy4gTGljZW5zZSBm
ZWU8L2tleXdvcmQ+PGtleXdvcmQ+cGF5bWVudHMgZm9yIHRoZSBLaW5nJmFwb3M7cyBQYXJraW5z
b24mYXBvcztzIERpc2Vhc2UgUGFpbiBTY2FsZSwgYW5kIGdyYW50cyBmcm9tIHRoZTwva2V5d29y
ZD48a2V5d29yZD5JbnRlcm5hdGlvbmFsIFBhcmtpbnNvbiBhbmQgTW92ZW1lbnQgRGlzb3JkZXIg
U29jaWV0eSBmb3IgZGV2ZWxvcG1lbnQgYW5kPC9rZXl3b3JkPjxrZXl3b3JkPnZhbGlkYXRpb24g
b2YgdGhlIE1EUy1Ob24tbW90b3IgU3ltcHRvbSBTY2FsZS4gTFQgcmVwb3J0cyBncmFudHMsIHBl
cnNvbmFsIGZlZXM8L2tleXdvcmQ+PGtleXdvcmQ+YW5kIG5vbi1maW5hbmNpYWwgc3VwcG9ydCBm
cm9tIFNBUElFTlMgU3RlZXJpbmcgQnJhaW4gU3RpbXVsYXRpb24sIE1lZHRyb25pYyw8L2tleXdv
cmQ+PGtleXdvcmQ+Qm9zdG9uIFNjaWVudGlmaWMgYW5kIFN0LiBKdWRlIE1lZGljYWwuIEtSLUMg
aGFzIHJlY2VpdmVkIGZ1bmRpbmcgZnJvbTwva2V5d29yZD48a2V5d29yZD5QYXJraW5zb24mYXBv
cztzIFVLLCBOYXRpb25hbCBJbnN0aXR1dGUgb2YgSGVhbHRoIFJlc2VhcmNoLCBVQ0IgYW5kIHRo
ZSBFdXJvcGVhbjwva2V5d29yZD48a2V5d29yZD5Vbmlvbjwva2V5d29yZD48a2V5d29yZD5oZSBy
ZWNlaXZlZCBob25vcmFyaWEgZnJvbSBVQ0IsIEFiYm90dCwgQnJpdGFubmlhLCBVUyBXb3JsZG1l
ZHMgYW5kIE90c3VrYTwva2V5d29yZD48a2V5d29yZD5QaGFybWFjZXV0aWNhbHMsIGFuZCBhY3Rl
ZCBhcyBhIGNvbnN1bHRhbnQgZm9yIEFiYlZpZSwgVUNCIGFuZCBCcml0YW5uaWEuIEhTRDwva2V5
d29yZD48a2V5d29yZD53b3JrIHdhcyBmdW5kZWQgYnkgdGhlIFByb2YuIEtsYXVzIFRoaWVtYW5u
IEZvdW5kYXRpb24gYW5kIHRoZSBGZWxnZW5oYXVlcjwva2V5d29yZD48a2V5d29yZD5Gb3VuZGF0
aW9uIGFuZCBoYXMgcmVjZWl2ZWQgaG9ub3JhcmlhIGJ5IEJvc3RvbiBTY2llbnRpZmljIGFuZCBN
ZWR0cm9uaWMuPC9rZXl3b3JkPjwva2V5d29yZHM+PGRhdGVzPjx5ZWFyPjIwMjA8L3llYXI+PHB1
Yi1kYXRlcz48ZGF0ZT5KdWw8L2RhdGU+PC9wdWItZGF0ZXM+PC9kYXRlcz48aXNibj4xNDY4LTMz
MFggKEVsZWN0cm9uaWMpJiN4RDswMDIyLTMwNTAgKExpbmtpbmcpPC9pc2JuPjxhY2Nlc3Npb24t
bnVtPjMyMzcxNTM0PC9hY2Nlc3Npb24tbnVtPjx1cmxzPjxyZWxhdGVkLXVybHM+PHVybD5odHRw
czovL3d3dy5uY2JpLm5sbS5uaWguZ292L3B1Ym1lZC8zMjM3MTUzNDwvdXJsPjwvcmVsYXRlZC11
cmxzPjwvdXJscz48ZWxlY3Ryb25pYy1yZXNvdXJjZS1udW0+MTAuMTEzNi9qbm5wLTIwMTktMzIy
NjE0PC9lbGVjdHJvbmljLXJlc291cmNlLW51bT48cmVtb3RlLWRhdGFiYXNlLXByb3ZpZGVyPk5M
TTwvcmVtb3RlLWRhdGFiYXNlLXByb3ZpZGVyPjxsYW5ndWFnZT5lbmc8L2xhbmd1YWdlPjwvcmVj
b3JkPjwvQ2l0ZT48L0VuZE5vdGU+
</w:fldData>
        </w:fldChar>
      </w:r>
      <w:r w:rsidR="00A242F8" w:rsidRPr="00522DE5">
        <w:instrText xml:space="preserve"> ADDIN EN.CITE </w:instrText>
      </w:r>
      <w:r w:rsidR="00A242F8" w:rsidRPr="00522DE5">
        <w:fldChar w:fldCharType="begin">
          <w:fldData xml:space="preserve">PEVuZE5vdGU+PENpdGU+PEF1dGhvcj5Kb3N0PC9BdXRob3I+PFllYXI+MjAyMzwvWWVhcj48UmVj
TnVtPjEwNjA8L1JlY051bT48RGlzcGxheVRleHQ+PHN0eWxlIGZhY2U9InN1cGVyc2NyaXB0Ij41
IDI4IDQ4PC9zdHlsZT48L0Rpc3BsYXlUZXh0PjxyZWNvcmQ+PHJlYy1udW1iZXI+MTA2MDwvcmVj
LW51bWJlcj48Zm9yZWlnbi1rZXlzPjxrZXkgYXBwPSJFTiIgZGItaWQ9ImUyNXI5eHgwamFlZHg4
ZTU5MnZwZjl0N2Z3eHZkcDVhcHh6YSIgdGltZXN0YW1wPSIxNzIwMDgyMjc2IiBndWlkPSI1YTQ0
MjEzZC0zODNjLTQ2ODEtODEzMi05NzYyYWJjNGM1ZDMiPjEwNjA8L2tleT48L2ZvcmVpZ24ta2V5
cz48cmVmLXR5cGUgbmFtZT0iSm91cm5hbCBBcnRpY2xlIj4xNzwvcmVmLXR5cGU+PGNvbnRyaWJ1
dG9ycz48YXV0aG9ycz48YXV0aG9yPkpvc3QsIFMuIFQuPC9hdXRob3I+PGF1dGhvcj5Lb25pdHNp
b3RpLCBBLjwvYXV0aG9yPjxhdXRob3I+TG9laHJlciwgUC4gQS48L2F1dGhvcj48YXV0aG9yPkFz
aGthbiwgSy48L2F1dGhvcj48YXV0aG9yPlJpem9zLCBBLjwvYXV0aG9yPjxhdXRob3I+U2F1ZXJi
aWVyLCBBLjwvYXV0aG9yPjxhdXRob3I+RG9zIFNhbnRvcyBHaGlsYXJkaSwgTS4gRy48L2F1dGhv
cj48YXV0aG9yPlJvc2Vua3JhbnosIEYuPC9hdXRob3I+PGF1dGhvcj5TdHJvYmVsLCBMLjwvYXV0
aG9yPjxhdXRob3I+R3Jvbm9zdGF5LCBBLjwvYXV0aG9yPjxhdXRob3I+QmFyYmUsIE0uIFQuPC9h
dXRob3I+PGF1dGhvcj5FdmFucywgSi48L2F1dGhvcj48YXV0aG9yPlZpc3Nlci1WYW5kZXdhbGxl
LCBWLjwvYXV0aG9yPjxhdXRob3I+Tmltc2t5LCBDLjwvYXV0aG9yPjxhdXRob3I+RmluaywgRy4g
Ui48L2F1dGhvcj48YXV0aG9yPlNpbHZlcmRhbGUsIE0uPC9hdXRob3I+PGF1dGhvcj5DdXJ5LCBS
LiBHLjwvYXV0aG9yPjxhdXRob3I+Rm9ub2ZmLCBFLiBULjwvYXV0aG9yPjxhdXRob3I+QW50b25p
bmksIEEuPC9hdXRob3I+PGF1dGhvcj5DaGF1ZGh1cmksIEsuIFIuPC9hdXRob3I+PGF1dGhvcj5U
aW1tZXJtYW5uLCBMLjwvYXV0aG9yPjxhdXRob3I+TWFydGluZXotTWFydGluLCBQLjwvYXV0aG9y
PjxhdXRob3I+RGFmc2FyaSwgSC4gUy48L2F1dGhvcj48YXV0aG9yPkV1cm9wYXIsPC9hdXRob3I+
PGF1dGhvcj50aGUgSW50ZXJuYXRpb25hbCwgUGFya2luc29uPC9hdXRob3I+PGF1dGhvcj5Nb3Zl
bWVudCBEaXNvcmRlcnMgU29jaWV0eSBOb24tTW90b3IgUGFya2luc29uJmFwb3M7cyBEaXNlYXNl
IFN0dWR5LCBHcm91cDwvYXV0aG9yPjwvYXV0aG9ycz48L2NvbnRyaWJ1dG9ycz48YXV0aC1hZGRy
ZXNzPlVuaXZlcnNpdHkgb2YgQ29sb2duZSwgRmFjdWx0eSBvZiBNZWRpY2luZSBhbmQgVW5pdmVy
c2l0eSBIb3NwaXRhbCBDb2xvZ25lLCBEZXBhcnRtZW50IG9mIE5ldXJvbG9neSwgQ29sb2duZSwg
R2VybWFueS4gRWxlY3Ryb25pYyBhZGRyZXNzOiBzdGVmYW5pZS5qb3N0QHVrLWtvZWxuLmRlLiYj
eEQ7VW5pdmVyc2l0eSBvZiBDb2xvZ25lLCBGYWN1bHR5IG9mIE1lZGljaW5lIGFuZCBVbml2ZXJz
aXR5IEhvc3BpdGFsIENvbG9nbmUsIERlcGFydG1lbnQgb2YgTmV1cm9sb2d5LCBDb2xvZ25lLCBH
ZXJtYW55LiYjeEQ7VW5pdmVyc2l0eSBIb3NwaXRhbCBHaWVzc2VuIGFuZCBNYXJidXJnLCBDYW1w
dXMgTWFyYnVyZywgRGVwYXJ0bWVudCBvZiBOZXVyb2xvZ3ksIE1hcmJ1cmcsIEdlcm1hbnkuJiN4
RDtQYXJraW5zb24gRm91bmRhdGlvbiBJbnRlcm5hdGlvbmFsIENlbnRyZSBvZiBFeGNlbGxlbmNl
LCBLaW5nJmFwb3M7cyBDb2xsZWdlIEhvc3BpdGFsLCBMb25kb24sIFVuaXRlZCBLaW5nZG9tLiYj
eEQ7RGl2aXNpb24gb2YgRnVuY3Rpb25hbCBOZXVyb3N1cmdlcnkgb2YgSW5zdGl0dXRlIG9mIFBz
eWNoaWF0cnksIERlcGFydG1lbnQgb2YgTmV1cm9sb2d5LCBVbml2ZXJzaXR5IG9mIFNhbyBQYXVs
byBNZWRpY2FsIFNjaG9vbCwgU2FvIFBhdWxvLCBCcmF6aWwuJiN4RDtEZXBhcnRtZW50IG9mIE5l
dXJvbG9neSBhbmQgTmV1cm9zdXJnZXJ5LCBTYWxmb3JkIFJveWFsIE5IUyBGb3VuZGF0aW9uIFRy
dXN0LCBNYW5jaGVzdGVyIEFjYWRlbWljIEhlYWx0aCBTY2llbmNlIENlbnRyZSwgR3JlYXRlciBN
YW5jaGVzdGVyLCBVSy4mI3hEO1VuaXZlcnNpdHkgb2YgQ29sb2duZSwgRmFjdWx0eSBvZiBNZWRp
Y2luZSBhbmQgVW5pdmVyc2l0eSBIb3NwaXRhbCBDb2xvZ25lLCBEZXBhcnRtZW50IG9mIFN0ZXJl
b3RhY3RpYyBhbmQgRnVuY3Rpb25hbCBOZXVyb3N1cmdlcnksIENvbG9nbmUsIEdlcm1hbnkuJiN4
RDtEZXBhcnRtZW50IG9mIE5ldXJvc3VyZ2VyeSwgVW5pdmVyc2l0eSBNYXJidXJnLCBNYXJidXJn
LCBHZXJtYW55LiYjeEQ7VW5pdmVyc2l0eSBvZiBDb2xvZ25lLCBGYWN1bHR5IG9mIE1lZGljaW5l
IGFuZCBVbml2ZXJzaXR5IEhvc3BpdGFsIENvbG9nbmUsIERlcGFydG1lbnQgb2YgTmV1cm9sb2d5
LCBDb2xvZ25lLCBHZXJtYW55OyBDb2duaXRpdmUgTmV1cm9zY2llbmNlLCBJbnN0aXR1dGUgb2Yg
TmV1cm9zY2llbmNlIGFuZCBNZWRpY2luZSAoSU5NLTMpLCBSZXNlYXJjaCBDZW50cmUgSnVsaWNo
LCBKdWxpY2gsIEdlcm1hbnkuJiN4RDtQYXJraW5zb24gYW5kIE1vdmVtZW50IERpc29yZGVycyBV
bml0LCBEZXBhcnRtZW50IG9mIE5ldXJvc2NpZW5jZXMgKEROUyksIFVuaXZlcnNpdHkgb2YgUGFk
dWEsIFBhZG92YSwgSXRhbHkuJiN4RDtQYXJraW5zb24gRm91bmRhdGlvbiBJbnRlcm5hdGlvbmFs
IENlbnRyZSBvZiBFeGNlbGxlbmNlLCBLaW5nJmFwb3M7cyBDb2xsZWdlIEhvc3BpdGFsLCBMb25k
b24sIFVuaXRlZCBLaW5nZG9tOyBJbnN0aXR1dGUgb2YgUHN5Y2hpYXRyeSwgUHN5Y2hvbG9neSBh
bmQgTmV1cm9zY2llbmNlLCBLaW5nJmFwb3M7cyBDb2xsZWdlIExvbmRvbiwgTG9uZG9uLCBVbml0
ZWQgS2luZ2RvbTsgTklIUiBNZW50YWwgSGVhbHRoIEJpb21lZGljYWwgUmVzZWFyY2ggQ2VudHJl
IGFuZCBEZW1lbnRpYSBCaW9tZWRpY2FsIFJlc2VhcmNoIFVuaXQsIFNvdXRoIExvbmRvbiBhbmQg
TWF1ZHNsZXkgTkhTIEZvdW5kYXRpb24gVHJ1c3QgYW5kIEtpbmcmYXBvcztzIENvbGxlZ2UgTG9u
ZG9uLCBVbml0ZWQgS2luZ2RvbS4mI3hEO0NlbnRlciBmb3IgTmV0d29ya2VkIEJpb21lZGljYWwg
UmVzZWFyY2ggaW4gTmV1cm9kZWdlbmVyYXRpdmUgRGlzZWFzZXMgKENJQkVSTkVEKSwgQ2FybG9z
IElJSSBJbnN0aXR1dGUgb2YgSGVhbHRoLCBNYWRyaWQsIFNwYWluLiYjeEQ7VW5pdmVyc2l0eSBv
ZiBDb2xvZ25lLCBGYWN1bHR5IG9mIE1lZGljaW5lIGFuZCBVbml2ZXJzaXR5IEhvc3BpdGFsIENv
bG9nbmUsIERlcGFydG1lbnQgb2YgTmV1cm9sb2d5LCBDb2xvZ25lLCBHZXJtYW55LiBFbGVjdHJv
bmljIGFkZHJlc3M6IGhhaWRhci5kYWZzYXJpQHVrLWtvZWxuLmRlLjwvYXV0aC1hZGRyZXNzPjx0
aXRsZXM+PHRpdGxlPk5vbi1tb3RvciBlZmZlY3RzIG9mIGRlZXAgYnJhaW4gc3RpbXVsYXRpb24g
aW4gUGFya2luc29uJmFwb3M7cyBkaXNlYXNlIG1vdG9yIHN1YnR5cGVzPC90aXRsZT48c2Vjb25k
YXJ5LXRpdGxlPlBhcmtpbnNvbmlzbSBSZWxhdCBEaXNvcmQ8L3NlY29uZGFyeS10aXRsZT48L3Rp
dGxlcz48cGVyaW9kaWNhbD48ZnVsbC10aXRsZT5QYXJraW5zb25pc20gUmVsYXQgRGlzb3JkPC9m
dWxsLXRpdGxlPjxhYmJyLTE+UGFya2luc29uaXNtICZhbXA7IHJlbGF0ZWQgZGlzb3JkZXJzPC9h
YmJyLTE+PC9wZXJpb2RpY2FsPjxwYWdlcz4xMDUzMTg8L3BhZ2VzPjx2b2x1bWU+MTA5PC92b2x1
bWU+PGVkaXRpb24+MjAyMzAyMDk8L2VkaXRpb24+PGtleXdvcmRzPjxrZXl3b3JkPkh1bWFuczwv
a2V5d29yZD48a2V5d29yZD4qUGFya2luc29uIERpc2Vhc2UvY29tcGxpY2F0aW9uczwva2V5d29y
ZD48a2V5d29yZD5UcmVtb3IvdGhlcmFweS9jb21wbGljYXRpb25zPC9rZXl3b3JkPjxrZXl3b3Jk
PlByb3NwZWN0aXZlIFN0dWRpZXM8L2tleXdvcmQ+PGtleXdvcmQ+UXVhbGl0eSBvZiBMaWZlPC9r
ZXl3b3JkPjxrZXl3b3JkPipEZWVwIEJyYWluIFN0aW11bGF0aW9uPC9rZXl3b3JkPjxrZXl3b3Jk
PkFjdGl2aXRpZXMgb2YgRGFpbHkgTGl2aW5nPC9rZXl3b3JkPjxrZXl3b3JkPipTdWJ0aGFsYW1p
YyBOdWNsZXVzL3BoeXNpb2xvZ3k8L2tleXdvcmQ+PGtleXdvcmQ+RGVlcCBicmFpbiBzdGltdWxh
dGlvbjwva2V5d29yZD48a2V5d29yZD5Ob25tb3RvciBzeW1wdG9tczwva2V5d29yZD48a2V5d29y
ZD5Qb3N0dXJhbCBpbnN0YWJpbGl0eSBhbmQgZ2FpdCBkaWZmaWN1bHR5PC9rZXl3b3JkPjxrZXl3
b3JkPlRyZW1vci1kb21pbmFudDwva2V5d29yZD48L2tleXdvcmRzPjxkYXRlcz48eWVhcj4yMDIz
PC95ZWFyPjxwdWItZGF0ZXM+PGRhdGU+QXByPC9kYXRlPjwvcHViLWRhdGVzPjwvZGF0ZXM+PGlz
Ym4+MTg3My01MTI2IChFbGVjdHJvbmljKSYjeEQ7MTM1My04MDIwIChMaW5raW5nKTwvaXNibj48
YWNjZXNzaW9uLW51bT4zNjg0Mjg2NjwvYWNjZXNzaW9uLW51bT48dXJscz48cmVsYXRlZC11cmxz
Pjx1cmw+aHR0cHM6Ly93d3cubmNiaS5ubG0ubmloLmdvdi9wdWJtZWQvMzY4NDI4NjY8L3VybD48
L3JlbGF0ZWQtdXJscz48L3VybHM+PGVsZWN0cm9uaWMtcmVzb3VyY2UtbnVtPjEwLjEwMTYvai5w
YXJrcmVsZGlzLjIwMjMuMTA1MzE4PC9lbGVjdHJvbmljLXJlc291cmNlLW51bT48cmVtb3RlLWRh
dGFiYXNlLW5hbWU+TWVkbGluZTwvcmVtb3RlLWRhdGFiYXNlLW5hbWU+PHJlbW90ZS1kYXRhYmFz
ZS1wcm92aWRlcj5OTE08L3JlbW90ZS1kYXRhYmFzZS1wcm92aWRlcj48bGFuZ3VhZ2U+ZW5nPC9s
YW5ndWFnZT48L3JlY29yZD48L0NpdGU+PENpdGU+PEF1dGhvcj5Kb3N0PC9BdXRob3I+PFllYXI+
MjAyMTwvWWVhcj48UmVjTnVtPjEzNDM8L1JlY051bT48cmVjb3JkPjxyZWMtbnVtYmVyPjEzNDM8
L3JlYy1udW1iZXI+PGZvcmVpZ24ta2V5cz48a2V5IGFwcD0iRU4iIGRiLWlkPSIyMGF0ZHNlZnB3
ZHdldmU1YWEzeGUydGl2d3B0ZXowZGQyOWEiIHRpbWVzdGFtcD0iMTYyMTcwNDM4MyI+MTM0Mzwv
a2V5PjwvZm9yZWlnbi1rZXlzPjxyZWYtdHlwZSBuYW1lPSJKb3VybmFsIEFydGljbGUiPjE3PC9y
ZWYtdHlwZT48Y29udHJpYnV0b3JzPjxhdXRob3JzPjxhdXRob3I+Sm9zdCwgUy4gVC48L2F1dGhv
cj48YXV0aG9yPlJheSBDaGF1ZGh1cmksIEsuPC9hdXRob3I+PGF1dGhvcj5Bc2hrYW4sIEsuPC9h
dXRob3I+PGF1dGhvcj5Mb2VocmVyLCBQLiBBLjwvYXV0aG9yPjxhdXRob3I+U2lsdmVyZGFsZSwg
TS48L2F1dGhvcj48YXV0aG9yPlJpem9zLCBBLjwvYXV0aG9yPjxhdXRob3I+RXZhbnMsIEouPC9h
dXRob3I+PGF1dGhvcj5QZXRyeS1TY2htZWx6ZXIsIEouIE4uPC9hdXRob3I+PGF1dGhvcj5CYXJi
ZSwgTS4gVC48L2F1dGhvcj48YXV0aG9yPlNhdWVyYmllciwgQS48L2F1dGhvcj48YXV0aG9yPkZp
bmssIEcuIFIuPC9hdXRob3I+PGF1dGhvcj5WaXNzZXItVmFuZGV3YWxsZSwgVi48L2F1dGhvcj48
YXV0aG9yPkFudG9uaW5pLCBBLjwvYXV0aG9yPjxhdXRob3I+TWFydGluZXotTWFydGluLCBQLjwv
YXV0aG9yPjxhdXRob3I+VGltbWVybWFubiwgTC48L2F1dGhvcj48YXV0aG9yPkRhZnNhcmksIEgu
IFMuPC9hdXRob3I+PGF1dGhvcj5FdXJvcGFyLDwvYXV0aG9yPjxhdXRob3I+dGhlIEludGVybmF0
aW9uYWwsIFBhcmtpbnNvbjwvYXV0aG9yPjxhdXRob3I+TW92ZW1lbnQgRGlzb3JkZXJzIFNvY2ll
dHkgTm9uLU1vdG9yIFBhcmtpbnNvbiZhcG9zO3MgRGlzZWFzZSBTdHVkeSwgR3JvdXA8L2F1dGhv
cj48L2F1dGhvcnM+PC9jb250cmlidXRvcnM+PGF1dGgtYWRkcmVzcz5EZXBhcnRtZW50IG9mIE5l
dXJvbG9neSwgVW5pdmVyc2l0eSBIb3NwaXRhbCBvZiBDb2xvZ25lLCBGYWN1bHR5IG9mIE1lZGlj
aW5lIGFuZCBVbml2ZXJzaXR5IEhvc3BpdGFsIENvbG9nbmUsIENvbG9nbmUsIEdlcm1hbnkuJiN4
RDtQYXJraW5zb24gRm91bmRhdGlvbiBJbnRlcm5hdGlvbmFsIENlbnRyZSBvZiBFeGNlbGxlbmNl
LCBLaW5nJmFwb3M7cyBDb2xsZWdlIEhvc3BpdGFsLCBMb25kb24sIFVLLiYjeEQ7SW5zdGl0dXRl
IG9mIFBzeWNoaWF0cnksIFBzeWNob2xvZ3kgYW5kIE5ldXJvc2NpZW5jZSwgS2luZyZhcG9zO3Mg
Q29sbGVnZSBMb25kb24sIExvbmRvbiwgVUsuJiN4RDtEZXBhcnRtZW50IG9mIE5ldXJvbG9neSwg
VW5pdmVyc2l0eSBIb3NwaXRhbCBHaWVzc2VuIGFuZCBNYXJidXJnLCBDYW1wdXMgTWFyYnVyZywg
TWFyYnVyZywgR2VybWFueS4mI3hEO0RlcGFydG1lbnQgb2YgTmV1cm9sb2d5IGFuZCBOZXVyb3N1
cmdlcnksIFNhbGZvcmQgUm95YWwgTkhTIEZvdW5kYXRpb24gVHJ1c3QsIE1hbmNoZXN0ZXIgQWNh
ZGVtaWMgSGVhbHRoIFNjaWVuY2UgQ2VudHJlLCBVbml2ZXJzaXR5IG9mIE1hbmNoZXN0ZXIsIEdy
ZWF0ZXIgTWFuY2hlc3RlciwgVUsuJiN4RDtDb2duaXRpdmUgTmV1cm9zY2llbmNlLCBJbnN0aXR1
dGUgb2YgTmV1cm9zY2llbmNlIGFuZCBNZWRpY2luZSAoSU5NLTMpLCBSZXNlYXJjaCBDZW50cmUg
SnVsaWNoLCBKdWxpY2gsIEdlcm1hbnkuJiN4RDtEZXBhcnRtZW50IG9mIFN0ZXJlb3RheHkgYW5k
IEZ1bmN0aW9uYWwgTmV1cm9zdXJnZXJ5LCBVbml2ZXJzaXR5IEhvc3BpdGFsIG9mIENvbG9nbmUs
IEZhY3VsdHkgb2YgTWVkaWNpbmUgYW5kIFVuaXZlcnNpdHkgSG9zcGl0YWwgQ29sb2duZSwgQ29s
b2duZSwgR2VybWFueS4mI3hEO0RlcGFydG1lbnQgb2YgTmV1cm9zY2llbmNlcyAoRE5TKSwgUGFk
b3ZhIFVuaXZlcnNpdHksIFBhZG92YSwgSXRhbHkuJiN4RDtDZW50ZXIgZm9yIE5ldHdvcmtlZCBC
aW9tZWRpY2FsIFJlc2VhcmNoIGluIE5ldXJvZGVnZW5lcmF0aXZlIERpc2Vhc2VzIChDSUJFUk5F
RCksIENhcmxvcyBJSUkgSW5zdGl0dXRlIG9mIEhlYWx0aCwgTWFkcmlkLCBTcGFpbi48L2F1dGgt
YWRkcmVzcz48dGl0bGVzPjx0aXRsZT5TdWJ0aGFsYW1pYyBTdGltdWxhdGlvbiBJbXByb3ZlcyBR
dWFsaXR5IG9mIFNsZWVwIGluIFBhcmtpbnNvbiBEaXNlYXNlOiBBIDM2LU1vbnRoIENvbnRyb2xs
ZWQgU3R1ZHk8L3RpdGxlPjxzZWNvbmRhcnktdGl0bGU+SiBQYXJraW5zb25zIERpczwvc2Vjb25k
YXJ5LXRpdGxlPjxhbHQtdGl0bGU+Sm91cm5hbCBvZiBQYXJraW5zb24mYXBvcztzIGRpc2Vhc2U8
L2FsdC10aXRsZT48L3RpdGxlcz48cGVyaW9kaWNhbD48ZnVsbC10aXRsZT5KIFBhcmtpbnNvbnMg
RGlzPC9mdWxsLXRpdGxlPjxhYmJyLTE+Sm91cm5hbCBvZiBQYXJraW5zb24mYXBvcztzIGRpc2Vh
c2U8L2FiYnItMT48L3BlcmlvZGljYWw+PGFsdC1wZXJpb2RpY2FsPjxmdWxsLXRpdGxlPkogUGFy
a2luc29ucyBEaXM8L2Z1bGwtdGl0bGU+PGFiYnItMT5Kb3VybmFsIG9mIFBhcmtpbnNvbiZhcG9z
O3MgZGlzZWFzZTwvYWJici0xPjwvYWx0LXBlcmlvZGljYWw+PHBhZ2VzPjMyMy0zMzU8L3BhZ2Vz
Pjx2b2x1bWU+MTE8L3ZvbHVtZT48bnVtYmVyPjE8L251bWJlcj48ZWRpdGlvbj4yMDIwLzEwLzIw
PC9lZGl0aW9uPjxrZXl3b3Jkcz48a2V5d29yZD4qRGVlcCBicmFpbiBzdGltdWxhdGlvbjwva2V5
d29yZD48a2V5d29yZD4qbm9ubW90b3Igc3ltcHRvbXM8L2tleXdvcmQ+PGtleXdvcmQ+KnF1YWxp
dHkgb2YgbGlmZTwva2V5d29yZD48a2V5d29yZD4qc2xlZXAgZHlzZnVuY3Rpb248L2tleXdvcmQ+
PGtleXdvcmQ+KnN1YnRoYWxhbWljIG51Y2xldXM8L2tleXdvcmQ+PC9rZXl3b3Jkcz48ZGF0ZXM+
PHllYXI+MjAyMTwveWVhcj48L2RhdGVzPjxpc2JuPjE4NzctNzE4WCAoRWxlY3Ryb25pYykmI3hE
OzE4NzctNzE3MSAoTGlua2luZyk8L2lzYm4+PGFjY2Vzc2lvbi1udW0+MzMwNzQxOTI8L2FjY2Vz
c2lvbi1udW0+PHVybHM+PHJlbGF0ZWQtdXJscz48dXJsPmh0dHBzOi8vd3d3Lm5jYmkubmxtLm5p
aC5nb3YvcHVibWVkLzMzMDc0MTkyPC91cmw+PC9yZWxhdGVkLXVybHM+PC91cmxzPjxlbGVjdHJv
bmljLXJlc291cmNlLW51bT4xMC4zMjMzL0pQRC0yMDIyNzg8L2VsZWN0cm9uaWMtcmVzb3VyY2Ut
bnVtPjxyZW1vdGUtZGF0YWJhc2UtcHJvdmlkZXI+TkxNPC9yZW1vdGUtZGF0YWJhc2UtcHJvdmlk
ZXI+PGxhbmd1YWdlPmVuZzwvbGFuZ3VhZ2U+PC9yZWNvcmQ+PC9DaXRlPjxDaXRlPjxBdXRob3I+
Sm9zdDwvQXV0aG9yPjxZZWFyPjIwMjA8L1llYXI+PFJlY051bT4xMzk1PC9SZWNOdW0+PHJlY29y
ZD48cmVjLW51bWJlcj4xMzk1PC9yZWMtbnVtYmVyPjxmb3JlaWduLWtleXM+PGtleSBhcHA9IkVO
IiBkYi1pZD0iMjBhdGRzZWZwd2R3ZXZlNWFhM3hlMnRpdndwdGV6MGRkMjlhIiB0aW1lc3RhbXA9
IjE2NDIxNTkyOTUiPjEzOTU8L2tleT48L2ZvcmVpZ24ta2V5cz48cmVmLXR5cGUgbmFtZT0iSm91
cm5hbCBBcnRpY2xlIj4xNzwvcmVmLXR5cGU+PGNvbnRyaWJ1dG9ycz48YXV0aG9ycz48YXV0aG9y
Pkpvc3QsIFMuIFQuPC9hdXRob3I+PGF1dGhvcj5TYXVlcmJpZXIsIEEuPC9hdXRob3I+PGF1dGhv
cj5WaXNzZXItVmFuZGV3YWxsZSwgVi48L2F1dGhvcj48YXV0aG9yPkFzaGthbiwgSy48L2F1dGhv
cj48YXV0aG9yPlNpbHZlcmRhbGUsIE0uPC9hdXRob3I+PGF1dGhvcj5FdmFucywgSi48L2F1dGhv
cj48YXV0aG9yPkxvZWhyZXIsIFAuIEEuPC9hdXRob3I+PGF1dGhvcj5SaXpvcywgQS48L2F1dGhv
cj48YXV0aG9yPlBldHJ5LVNjaG1lbHplciwgSi4gTi48L2F1dGhvcj48YXV0aG9yPlJla2VyLCBQ
LjwvYXV0aG9yPjxhdXRob3I+RmluaywgRy4gUi48L2F1dGhvcj48YXV0aG9yPkZyYW5rbGluLCBK
LjwvYXV0aG9yPjxhdXRob3I+U2FtdWVsLCBNLjwvYXV0aG9yPjxhdXRob3I+U2Nobml0emxlciwg
QS48L2F1dGhvcj48YXV0aG9yPkJhcmJlLCBNLiBULjwvYXV0aG9yPjxhdXRob3I+QW50b25pbmks
IEEuPC9hdXRob3I+PGF1dGhvcj5NYXJ0aW5lei1NYXJ0aW4sIFAuPC9hdXRob3I+PGF1dGhvcj5U
aW1tZXJtYW5uLCBMLjwvYXV0aG9yPjxhdXRob3I+UmF5LUNoYXVkaHVyaSwgSy48L2F1dGhvcj48
YXV0aG9yPkRhZnNhcmksIEguIFMuPC9hdXRob3I+PGF1dGhvcj5FdXJvcGFyLDwvYXV0aG9yPjxh
dXRob3I+dGhlIEludGVybmF0aW9uYWwsIFBhcmtpbnNvbjwvYXV0aG9yPjxhdXRob3I+TW92ZW1l
bnQgRGlzb3JkZXJzIFNvY2lldHkgTm9uLU1vdG9yIFBhcmtpbnNvbiZhcG9zO3MgRGlzZWFzZSBT
dHVkeSwgR3JvdXA8L2F1dGhvcj48L2F1dGhvcnM+PC9jb250cmlidXRvcnM+PGF1dGgtYWRkcmVz
cz5EZXBhcnRtZW50IG9mIE5ldXJvbG9neSwgVW5pdmVyc2l0eSBIb3NwaXRhbCBDb2xvZ25lLCBD
b2xvZ25lLCBHZXJtYW55LiYjeEQ7UGFya2luc29uIEZvdW5kYXRpb24gSW50ZXJuYXRpb25hbCBD
ZW50cmUgb2YgRXhjZWxsZW5jZSwgS2luZyZhcG9zO3MgQ29sbGVnZSBIb3NwaXRhbCwgTG9uZG9u
LCBVSy4mI3hEO0RlcGFydG1lbnQgb2YgU3RlcmVvdGF4eSBhbmQgRnVuY3Rpb25hbCBOZXVyb3N1
cmdlcnksIFVuaXZlcnNpdHkgSG9zcGl0YWwgQ29sb2duZSwgQ29sb2duZSwgR2VybWFueS4mI3hE
O0RlcGFydG1lbnQgb2YgTmV1cm9sb2d5IGFuZCBOZXVyb3N1cmdlcnksIFNhbGZvcmQgUm95YWwg
TkhTIEZvdW5kYXRpb24gVHJ1c3QsIE1hbmNoZXN0ZXIgQWNhZGVtaWMgSGVhbHRoIFNjaWVuY2Ug
Q2VudHJlLCBHcmVhdGVyIE1hbmNoZXN0ZXIsIFVLLiYjeEQ7RGVwYXJ0bWVudCBvZiBOZXVyb2xv
Z3ksIFVuaXZlcnNpdHkgSG9zcGl0YWwgb2YgR2llc3NlbiBhbmQgTWFyYnVyZywgQ2FtcHVzIE1h
cmJ1cmcsIE1hcmJ1cmcsIEhlc3NlbiwgR2VybWFueS4mI3hEO0luc3RpdHV0ZSBvZiBNZWRpY2Fs
IFN0YXRpc3RpY3MgYW5kIENvbXB1dGF0aW9uYWwgQmlvbG9neSAoSU1TQiksIFVuaXZlcnNpdHkg
b2YgQ29sb2duZSwgS29sbiwgTm9yZHJoZWluLVdlc3RmYWxlbiwgR2VybWFueS4mI3hEO0RlcGFy
dG1lbnQgb2YgTmV1cm9sb2d5LCBDZW50ZXIgZm9yIE1vdmVtZW50IERpc29yZGVycyBhbmQgTmV1
cm9tb2R1bGF0aW9uLCBIZWlucmljaC1IZWluZS1Vbml2ZXJzaXR5IER1ZXNzZWxkb3JmLCBEdWVz
c2VsZG9yZiwgR2VybWFueS4mI3hEO1BhcmtpbnNvbiBhbmQgTW92ZW1lbnQgRGlzb3JkZXJzIFVu
aXQsIElSQ0NTIEhvc3BpdGFsIFNhbiBDYW1pbGxvLCBWZW5pY2UsIEl0YWx5LiYjeEQ7VW5pdmVy
c2l0eSBvZiBQYWR1YSwgUGFkb3ZhLCBWZW5ldG8sIEl0YWx5LiYjeEQ7Q2VudGVyIGZvciBOZXR3
b3JrZWQgQmlvbWVkaWNhbCBSZXNlYXJjaCBvbiBOZXVyb2RlZ2VuZXJhdGl2ZSBEaXNlYXNlcywg
TWFkcmlkLCBTcGFpbi4mI3hEO0luc3RpdHV0ZSBvZiBQc3ljaGlhdHJ5LCBQc3ljaG9sb2d5IGFu
ZCBOZXVyb3NjaWVuY2UsIEtpbmcmYXBvcztzIENvbGxlZ2UgTG9uZG9uLCBMb25kb24sIFVLLiYj
eEQ7RGVwYXJ0bWVudCBvZiBOZXVyb2xvZ3ksIFVuaXZlcnNpdHkgSG9zcGl0YWwgQ29sb2duZSwg
Q29sb2duZSwgR2VybWFueSBoYWlkYXIuc2FsaW1pLWRhZnNhcmlAdWsta29lbG4uZGUuPC9hdXRo
LWFkZHJlc3M+PHRpdGxlcz48dGl0bGU+QSBwcm9zcGVjdGl2ZSwgY29udHJvbGxlZCBzdHVkeSBv
ZiBub24tbW90b3IgZWZmZWN0cyBvZiBzdWJ0aGFsYW1pYyBzdGltdWxhdGlvbiBpbiBQYXJraW5z
b24mYXBvcztzIGRpc2Vhc2U6IHJlc3VsdHMgYXQgdGhlIDM2LW1vbnRoIGZvbGxvdy11cDwvdGl0
bGU+PHNlY29uZGFyeS10aXRsZT5KIE5ldXJvbCBOZXVyb3N1cmcgUHN5Y2hpYXRyeTwvc2Vjb25k
YXJ5LXRpdGxlPjxhbHQtdGl0bGU+Sm91cm5hbCBvZiBuZXVyb2xvZ3ksIG5ldXJvc3VyZ2VyeSwg
YW5kIHBzeWNoaWF0cnk8L2FsdC10aXRsZT48L3RpdGxlcz48cGVyaW9kaWNhbD48ZnVsbC10aXRs
ZT5KIE5ldXJvbCBOZXVyb3N1cmcgUHN5Y2hpYXRyeTwvZnVsbC10aXRsZT48L3BlcmlvZGljYWw+
PGFsdC1wZXJpb2RpY2FsPjxmdWxsLXRpdGxlPkpvdXJuYWwgb2YgTmV1cm9sb2d5LCBOZXVyb3N1
cmdlcnksIGFuZCBQc3ljaGlhdHJ5PC9mdWxsLXRpdGxlPjwvYWx0LXBlcmlvZGljYWw+PHBhZ2Vz
PjY4Ny02OTQ8L3BhZ2VzPjx2b2x1bWU+OTE8L3ZvbHVtZT48bnVtYmVyPjc8L251bWJlcj48ZWRp
dGlvbj4yMDIwLzA1LzA3PC9lZGl0aW9uPjxrZXl3b3Jkcz48a2V5d29yZD5BY3Rpdml0aWVzIG9m
IERhaWx5IExpdmluZzwva2V5d29yZD48a2V5d29yZD5BZ2VkPC9rZXl3b3JkPjxrZXl3b3JkPkFu
dGlwYXJraW5zb24gQWdlbnRzL3RoZXJhcGV1dGljIHVzZTwva2V5d29yZD48a2V5d29yZD5Db21i
aW5lZCBNb2RhbGl0eSBUaGVyYXB5PC9rZXl3b3JkPjxrZXl3b3JkPkRlZXAgQnJhaW4gU3RpbXVs
YXRpb24vKm1ldGhvZHM8L2tleXdvcmQ+PGtleXdvcmQ+RmF0aWd1ZS8qcGh5c2lvcGF0aG9sb2d5
PC9rZXl3b3JkPjxrZXl3b3JkPkZlbWFsZTwva2V5d29yZD48a2V5d29yZD5Gb2xsb3ctVXAgU3R1
ZGllczwva2V5d29yZD48a2V5d29yZD5IdW1hbnM8L2tleXdvcmQ+PGtleXdvcmQ+TGV2b2RvcGEv
dGhlcmFwZXV0aWMgdXNlPC9rZXl3b3JkPjxrZXl3b3JkPk1hbGU8L2tleXdvcmQ+PGtleXdvcmQ+
TWlkZGxlIEFnZWQ8L2tleXdvcmQ+PGtleXdvcmQ+UGFya2luc29uIERpc2Vhc2UvZHJ1ZyB0aGVy
YXB5L3BoeXNpb3BhdGhvbG9neS8qdGhlcmFweTwva2V5d29yZD48a2V5d29yZD5Qcm9zcGVjdGl2
ZSBTdHVkaWVzPC9rZXl3b3JkPjxrZXl3b3JkPlNsZWVwLypwaHlzaW9sb2d5PC9rZXl3b3JkPjxr
ZXl3b3JkPlN1YnRoYWxhbWljIE51Y2xldXMvKnBoeXNpb3BhdGhvbG9neTwva2V5d29yZD48a2V5
d29yZD5UcmVhdG1lbnQgT3V0Y29tZTwva2V5d29yZD48a2V5d29yZD5FeGNoYW5nZSBTZXJ2aWNl
LiBBU2EgcmVwb3J0cyBubyBmaW5hbmNpYWwgZGlzY2xvc3VyZXMuIFZWLVYgaXMgYSBtZW1iZXIg
b2YgdGhlPC9rZXl3b3JkPjxrZXl3b3JkPmFkdmlzb3J5IGJvYXJkcyBhbmQgcmVwb3J0cyBjb25z
dWx0YW5jaWVzIGZvciBNZWR0cm9uaWMsIEJvc3RvbiBTY2llbnRpZmljIGFuZDwva2V5d29yZD48
a2V5d29yZD5TdC4gSnVkZSBNZWRpY2FsLiBTaGUgcmVjZWl2ZWQgYSBncmFudCBmcm9tIFNBUElF
TlMgU3RlZXJpbmcgQnJhaW4gU3RpbXVsYXRpb24uPC9rZXl3b3JkPjxrZXl3b3JkPktBIGhhcyBy
ZWNlaXZlZCBob25vcmFyaWEgZm9yIGVkdWNhdGlvbmFsIG1lZXRpbmdzLCB0cmF2ZWwgYW5kIGNv
bnN1bHRhbmN5IGZyb208L2tleXdvcmQ+PGtleXdvcmQ+TWVkdHJvbmljLCBTdC4gSnVkZSBNZWRp
Y2FsIGFuZCBCb3N0b24gU2NpZW50aWZpYy4gTVNpIGhhcyByZWNlaXZlZCBob25vcmFyaWE8L2tl
eXdvcmQ+PGtleXdvcmQ+ZnJvbSBCaWFsLCBCcml0YW5uaWEgYW5kIE1lZHRyb25pYy4gSkUgcmVw
b3J0cyBubyBmaW5hbmNpYWwgZGlzY2xvc3VyZXMuIFBBTCB3YXM8L2tleXdvcmQ+PGtleXdvcmQ+
ZnVuZGVkIGJ5IHRoZSBLb25yYWQtQWRlbmF1ZXItRm91bmRhdGlvbiBhbmQgdGhlIEtvZWxuLUZv
cnR1bmUgUHJvZ3JhbS4gSGU8L2tleXdvcmQ+PGtleXdvcmQ+cmVwb3J0cyB0cmF2ZWwgZ3JhbnRz
IGZyb20gQWJiVmllLiBBUiBoYXMgcmVjZWl2ZWQgaG9ub3Jhcml1bSBmcm9tIFVDQiBhbmQgd2Fz
PC9rZXl3b3JkPjxrZXl3b3JkPnN1cHBvcnRlZCBieSBhIGdyYW50IGZyb20gTWVkdHJvbmljLiBK
TlAtUyBoYXMgcmVjZWl2ZWQgdHJhdmVsIGdyYW50cyBmcm9tIEJvc3Rvbjwva2V5d29yZD48a2V5
d29yZD5TY2llbnRpZmljLiBQUiBoYXMgcmVjZWl2ZWQgYSB0cmF2ZWwgZ3JhbnQgZnJvbSBBYmJW
aWUuIEdSRiByZXBvcnRzIG5vIGZpbmFuY2lhbDwva2V5d29yZD48a2V5d29yZD5kaXNjbG9zdXJl
cy4gSkYgcmVwb3J0cyBubyBmaW5hbmNpYWwgZGlzY2xvc3VyZXMuIE1TYSBoYXMgcmVjZWl2ZWQg
aG9ub3JhcmlhIGZvcjwva2V5d29yZD48a2V5d29yZD5lZHVjYXRpb25hbCBtZWV0aW5ncy90cmF2
ZWwvYWNjb21tb2RhdGlvbiBmcm9tIE1lZHRyb25pYywgU3QuIEp1ZGUgTWVkaWNhbCBhbmQ8L2tl
eXdvcmQ+PGtleXdvcmQ+VUNCLCBncmFudHMgZnJvbSBQYXJraW5zb24mYXBvcztzIFVLIGFuZCBJ
cHNlbiwgYW5kIGhhcyBhY3RlZCBhcyBhIGNvbnN1bHRhbnQgZm9yPC9rZXl3b3JkPjxrZXl3b3Jk
Pk1lZHRyb25pYyBhbmQgU3QuIEp1ZGUgTWVkaWNhbC4gQVNjIHJlcG9ydHMgcGVyc29uYWwgY29u
c3VsdGFuY3kgYW5kIGxlY3R1cmUgZmVlczwva2V5d29yZD48a2V5d29yZD5mcm9tIE1lZHRyb25p
YyBJbmMsIEFiYm90dCBhbmQgQm9zdG9uIFNjaWVudGlmaWMsIGxlY3R1cmUgZmVlcyBmcm9tIFVD
QiwgVGV2YTwva2V5d29yZD48a2V5d29yZD5QaGFybWEsIEJpYWwgYW5kIFphbWJvbiwgYW5kIHRo
cm91Z2ggaGlzIGluc3RpdHV0aW9uIGZ1bmRpbmcgZm9yIGhpcyByZXNlYXJjaDwva2V5d29yZD48
a2V5d29yZD5mcm9tIHRoZSBHZXJtYW4gUmVzZWFyY2ggQ291bmNpbCwgdGhlIEdlcm1hbiBGZWRl
cmFsIE1pbmlzdHJ5IG9mIEVkdWNhdGlvbiBhbmQ8L2tleXdvcmQ+PGtleXdvcmQ+SGVhbHRoLiBN
VEIgcmVwb3J0cyBncmFudHMgZnJvbSBCb3N0b24gU2NpZW50aWZpYyBhbmQgTWVkdHJvbmljLiBB
QSByZXBvcnRzPC9rZXl3b3JkPjxrZXl3b3JkPnBlcnNvbmFsIGNvbnN1bHRhbmN5IGZlZXMgZnJv
bSBaYW1ib24sIEFiYlZpZSwgQm9laHJpbmdlciBJbmdlbGhlaW0sIEdFLDwva2V5d29yZD48a2V5
d29yZD5OZXVyb2Rlcm0sIEJpb2dlbiwgQmlhbCwgRVZFUiBOZXVybyBQaGFybWEsIFRoZXJldmFu
Y2UsIFZlY3R1cmEgZ3JhbnRzIGZyb208L2tleXdvcmQ+PGtleXdvcmQ+Q2hpZXNpIFBoYXJtYWNl
dXRpY2FscywgTHVuZGJlY2ssIEhvcml6b24gMjAyMCAtIFBEX1BhbCBHcmFudCA4MjU3ODUsIE1p
bmlzdHJ5IG9mPC9rZXl3b3JkPjxrZXl3b3JkPkVkdWNhdGlvbiBVbml2ZXJzaXR5IGFuZCBSZXNl
YXJjaCAoTUlVUikgR3JhbnQgQVJTMDFfMDEwODEsIG93bnMgUGF0ZW50PC9rZXl3b3JkPjxrZXl3
b3JkPldPMjAxNTExMDI2MS1BMSwgb3ducyBzaGFyZXMgZnJvbSBQRCBOZXVyb3RlY2hub2xvZ3kg
TGltaXRlZC4gUE0tTSBoYXMgcmVjZWl2ZWQ8L2tleXdvcmQ+PGtleXdvcmQ+aG9ub3JhcmlhIGZy
b20gRWRpdG9yaWFsIFZpZ3VlcmEgYW5kIE1vdmVtZW50IERpc29yZGVyIFNvY2lldHkgZm9yIGxl
Y3R1cmluZyBpbjwva2V5d29yZD48a2V5d29yZD5jb3Vyc2VzPC9rZXl3b3JkPjxrZXl3b3JkPmZy
b20gQWJiVmllIGZvciBzcGVha2luZyBpbiBleHBlcnRzJmFwb3M7IG1lZXRpbmdzIGFuZCBmcm9t
IEFiYlZpZSBhbmQgWmFtYm9uPC9rZXl3b3JkPjxrZXl3b3JkPmZvciBwYXJ0aWNpcGF0aW5nIGlu
IHRoZSBhZHZpc29yeSBib2FyZCBvZiBlcGlkZW1pb2xvZ2ljYWwgc3R1ZGllcy4gTGljZW5zZSBm
ZWU8L2tleXdvcmQ+PGtleXdvcmQ+cGF5bWVudHMgZm9yIHRoZSBLaW5nJmFwb3M7cyBQYXJraW5z
b24mYXBvcztzIERpc2Vhc2UgUGFpbiBTY2FsZSwgYW5kIGdyYW50cyBmcm9tIHRoZTwva2V5d29y
ZD48a2V5d29yZD5JbnRlcm5hdGlvbmFsIFBhcmtpbnNvbiBhbmQgTW92ZW1lbnQgRGlzb3JkZXIg
U29jaWV0eSBmb3IgZGV2ZWxvcG1lbnQgYW5kPC9rZXl3b3JkPjxrZXl3b3JkPnZhbGlkYXRpb24g
b2YgdGhlIE1EUy1Ob24tbW90b3IgU3ltcHRvbSBTY2FsZS4gTFQgcmVwb3J0cyBncmFudHMsIHBl
cnNvbmFsIGZlZXM8L2tleXdvcmQ+PGtleXdvcmQ+YW5kIG5vbi1maW5hbmNpYWwgc3VwcG9ydCBm
cm9tIFNBUElFTlMgU3RlZXJpbmcgQnJhaW4gU3RpbXVsYXRpb24sIE1lZHRyb25pYyw8L2tleXdv
cmQ+PGtleXdvcmQ+Qm9zdG9uIFNjaWVudGlmaWMgYW5kIFN0LiBKdWRlIE1lZGljYWwuIEtSLUMg
aGFzIHJlY2VpdmVkIGZ1bmRpbmcgZnJvbTwva2V5d29yZD48a2V5d29yZD5QYXJraW5zb24mYXBv
cztzIFVLLCBOYXRpb25hbCBJbnN0aXR1dGUgb2YgSGVhbHRoIFJlc2VhcmNoLCBVQ0IgYW5kIHRo
ZSBFdXJvcGVhbjwva2V5d29yZD48a2V5d29yZD5Vbmlvbjwva2V5d29yZD48a2V5d29yZD5oZSBy
ZWNlaXZlZCBob25vcmFyaWEgZnJvbSBVQ0IsIEFiYm90dCwgQnJpdGFubmlhLCBVUyBXb3JsZG1l
ZHMgYW5kIE90c3VrYTwva2V5d29yZD48a2V5d29yZD5QaGFybWFjZXV0aWNhbHMsIGFuZCBhY3Rl
ZCBhcyBhIGNvbnN1bHRhbnQgZm9yIEFiYlZpZSwgVUNCIGFuZCBCcml0YW5uaWEuIEhTRDwva2V5
d29yZD48a2V5d29yZD53b3JrIHdhcyBmdW5kZWQgYnkgdGhlIFByb2YuIEtsYXVzIFRoaWVtYW5u
IEZvdW5kYXRpb24gYW5kIHRoZSBGZWxnZW5oYXVlcjwva2V5d29yZD48a2V5d29yZD5Gb3VuZGF0
aW9uIGFuZCBoYXMgcmVjZWl2ZWQgaG9ub3JhcmlhIGJ5IEJvc3RvbiBTY2llbnRpZmljIGFuZCBN
ZWR0cm9uaWMuPC9rZXl3b3JkPjwva2V5d29yZHM+PGRhdGVzPjx5ZWFyPjIwMjA8L3llYXI+PHB1
Yi1kYXRlcz48ZGF0ZT5KdWw8L2RhdGU+PC9wdWItZGF0ZXM+PC9kYXRlcz48aXNibj4xNDY4LTMz
MFggKEVsZWN0cm9uaWMpJiN4RDswMDIyLTMwNTAgKExpbmtpbmcpPC9pc2JuPjxhY2Nlc3Npb24t
bnVtPjMyMzcxNTM0PC9hY2Nlc3Npb24tbnVtPjx1cmxzPjxyZWxhdGVkLXVybHM+PHVybD5odHRw
czovL3d3dy5uY2JpLm5sbS5uaWguZ292L3B1Ym1lZC8zMjM3MTUzNDwvdXJsPjwvcmVsYXRlZC11
cmxzPjwvdXJscz48ZWxlY3Ryb25pYy1yZXNvdXJjZS1udW0+MTAuMTEzNi9qbm5wLTIwMTktMzIy
NjE0PC9lbGVjdHJvbmljLXJlc291cmNlLW51bT48cmVtb3RlLWRhdGFiYXNlLXByb3ZpZGVyPk5M
TTwvcmVtb3RlLWRhdGFiYXNlLXByb3ZpZGVyPjxsYW5ndWFnZT5lbmc8L2xhbmd1YWdlPjwvcmVj
b3JkPjwvQ2l0ZT48L0VuZE5vdGU+
</w:fldData>
        </w:fldChar>
      </w:r>
      <w:r w:rsidR="00A242F8" w:rsidRPr="00522DE5">
        <w:instrText xml:space="preserve"> ADDIN EN.CITE.DATA </w:instrText>
      </w:r>
      <w:r w:rsidR="00A242F8" w:rsidRPr="00522DE5">
        <w:fldChar w:fldCharType="end"/>
      </w:r>
      <w:r w:rsidRPr="00522DE5">
        <w:fldChar w:fldCharType="separate"/>
      </w:r>
      <w:r w:rsidR="00A242F8" w:rsidRPr="00522DE5">
        <w:rPr>
          <w:noProof/>
          <w:vertAlign w:val="superscript"/>
        </w:rPr>
        <w:t>5 28 48</w:t>
      </w:r>
      <w:r w:rsidRPr="00522DE5">
        <w:fldChar w:fldCharType="end"/>
      </w:r>
      <w:r w:rsidR="00E07A78" w:rsidRPr="00522DE5">
        <w:t xml:space="preserve"> </w:t>
      </w:r>
      <w:r w:rsidR="00E07A78" w:rsidRPr="00522DE5">
        <w:rPr>
          <w:lang w:val="en-US"/>
        </w:rPr>
        <w:t>The grade of evidence was rated following the classification used in the practice guidelines by the National Guideline Clearinghouse of the U.S. Department of Health and Human Services</w:t>
      </w:r>
      <w:r w:rsidR="00BA5477" w:rsidRPr="00522DE5">
        <w:rPr>
          <w:lang w:val="en-US"/>
        </w:rPr>
        <w:t>,</w:t>
      </w:r>
      <w:r w:rsidR="00E07A78" w:rsidRPr="00522DE5">
        <w:rPr>
          <w:lang w:val="en-US"/>
        </w:rPr>
        <w:fldChar w:fldCharType="begin"/>
      </w:r>
      <w:r w:rsidR="00A242F8" w:rsidRPr="00522DE5">
        <w:rPr>
          <w:lang w:val="en-US"/>
        </w:rPr>
        <w:instrText xml:space="preserve"> ADDIN EN.CITE &lt;EndNote&gt;&lt;Cite&gt;&lt;Author&gt;Shekelle&lt;/Author&gt;&lt;Year&gt;1999&lt;/Year&gt;&lt;RecNum&gt;2498&lt;/RecNum&gt;&lt;DisplayText&gt;&lt;style face="superscript"&gt;49&lt;/style&gt;&lt;/DisplayText&gt;&lt;record&gt;&lt;rec-number&gt;2498&lt;/rec-number&gt;&lt;foreign-keys&gt;&lt;key app="EN" db-id="20atdsefpwdweve5aa3xe2tivwptez0dd29a" timestamp="1754308639"&gt;2498&lt;/key&gt;&lt;/foreign-keys&gt;&lt;ref-type name="Journal Article"&gt;17&lt;/ref-type&gt;&lt;contributors&gt;&lt;authors&gt;&lt;author&gt;Shekelle, P. G.&lt;/author&gt;&lt;author&gt;Woolf, S. H.&lt;/author&gt;&lt;author&gt;Eccles, M.&lt;/author&gt;&lt;author&gt;Grimshaw, J.&lt;/author&gt;&lt;/authors&gt;&lt;/contributors&gt;&lt;auth-address&gt;West Los Angeles Veterans Affairs Medical Center (111G), 11301 Wilshire Blvd, Los Angeles, CA 90073.&lt;/auth-address&gt;&lt;titles&gt;&lt;title&gt;Developing clinical guidelines&lt;/title&gt;&lt;secondary-title&gt;West J Med&lt;/secondary-title&gt;&lt;alt-title&gt;The Western journal of medicine&lt;/alt-title&gt;&lt;/titles&gt;&lt;periodical&gt;&lt;full-title&gt;West J Med&lt;/full-title&gt;&lt;abbr-1&gt;The Western journal of medicine&lt;/abbr-1&gt;&lt;/periodical&gt;&lt;alt-periodical&gt;&lt;full-title&gt;West J Med&lt;/full-title&gt;&lt;abbr-1&gt;The Western journal of medicine&lt;/abbr-1&gt;&lt;/alt-periodical&gt;&lt;pages&gt;348-51&lt;/pages&gt;&lt;volume&gt;170&lt;/volume&gt;&lt;number&gt;6&lt;/number&gt;&lt;edition&gt;2008/08/30&lt;/edition&gt;&lt;dates&gt;&lt;year&gt;1999&lt;/year&gt;&lt;pub-dates&gt;&lt;date&gt;Jun&lt;/date&gt;&lt;/pub-dates&gt;&lt;/dates&gt;&lt;isbn&gt;0093-0415 (Print)&amp;#xD;0093-0415 (Linking)&lt;/isbn&gt;&lt;accession-num&gt;18751155&lt;/accession-num&gt;&lt;urls&gt;&lt;related-urls&gt;&lt;url&gt;https://www.ncbi.nlm.nih.gov/pubmed/18751155&lt;/url&gt;&lt;/related-urls&gt;&lt;/urls&gt;&lt;custom2&gt;PMC1305691&lt;/custom2&gt;&lt;remote-database-provider&gt;NLM&lt;/remote-database-provider&gt;&lt;language&gt;eng&lt;/language&gt;&lt;/record&gt;&lt;/Cite&gt;&lt;/EndNote&gt;</w:instrText>
      </w:r>
      <w:r w:rsidR="00E07A78" w:rsidRPr="00522DE5">
        <w:rPr>
          <w:lang w:val="en-US"/>
        </w:rPr>
        <w:fldChar w:fldCharType="separate"/>
      </w:r>
      <w:r w:rsidR="00A242F8" w:rsidRPr="00522DE5">
        <w:rPr>
          <w:noProof/>
          <w:vertAlign w:val="superscript"/>
          <w:lang w:val="en-US"/>
        </w:rPr>
        <w:t>49</w:t>
      </w:r>
      <w:r w:rsidR="00E07A78" w:rsidRPr="00522DE5">
        <w:fldChar w:fldCharType="end"/>
      </w:r>
      <w:r w:rsidR="00BA5477" w:rsidRPr="00522DE5">
        <w:t xml:space="preserve"> which is commonly used in the field of PD and DBS research.</w:t>
      </w:r>
      <w:r w:rsidR="00BA5477" w:rsidRPr="00522DE5">
        <w:rPr>
          <w:szCs w:val="22"/>
          <w:lang w:val="en-US"/>
        </w:rPr>
        <w:fldChar w:fldCharType="begin">
          <w:fldData xml:space="preserve">PEVuZE5vdGU+PENpdGU+PEF1dGhvcj5LYW1wbGluZzwvQXV0aG9yPjxZZWFyPjIwMTk8L1llYXI+
PFJlY051bT4yNDk5PC9SZWNOdW0+PERpc3BsYXlUZXh0PjxzdHlsZSBmYWNlPSJzdXBlcnNjcmlw
dCI+NSA2IDI4IDI5IDUwPC9zdHlsZT48L0Rpc3BsYXlUZXh0PjxyZWNvcmQ+PHJlYy1udW1iZXI+
MjQ5OTwvcmVjLW51bWJlcj48Zm9yZWlnbi1rZXlzPjxrZXkgYXBwPSJFTiIgZGItaWQ9IjIwYXRk
c2VmcHdkd2V2ZTVhYTN4ZTJ0aXZ3cHRlejBkZDI5YSIgdGltZXN0YW1wPSIxNzU0MzA4ODgxIj4y
NDk5PC9rZXk+PC9mb3JlaWduLWtleXM+PHJlZi10eXBlIG5hbWU9IkpvdXJuYWwgQXJ0aWNsZSI+
MTc8L3JlZi10eXBlPjxjb250cmlidXRvcnM+PGF1dGhvcnM+PGF1dGhvcj5LYW1wbGluZywgSC48
L2F1dGhvcj48YXV0aG9yPkJyZW5kZWwsIEwuIEsuPC9hdXRob3I+PGF1dGhvcj5NaXR0YWcsIE8u
PC9hdXRob3I+PC9hdXRob3JzPjwvY29udHJpYnV0b3JzPjxhdXRoLWFkZHJlc3M+U2VjdGlvbiBv
ZiBIZWFsdGggQ2FyZSBSZXNlYXJjaCBhbmQgUmVoYWJpbGl0YXRpb24gUmVzZWFyY2gsIEZhY3Vs
dHkgb2YgTWVkaWNpbmUsIE1lZGljYWwgQ2VudGVyIC0gVW5pdmVyc2l0eSBvZiBGcmVpYnVyZywg
SHVnc3RldHRlciBTdHIuIDQ5LCA3OTEwNiwgRnJlaWJ1cmcsIEdlcm1hbnkuIGhhbm5hLmthbXBs
aW5nQHBzeWNoby5tZWQudW5pLWdpZXNzZW4uZGUuJiN4RDtTZWN0aW9uIG9mIEhlYWx0aCBDYXJl
IFJlc2VhcmNoIGFuZCBSZWhhYmlsaXRhdGlvbiBSZXNlYXJjaCwgRmFjdWx0eSBvZiBNZWRpY2lu
ZSwgTWVkaWNhbCBDZW50ZXIgLSBVbml2ZXJzaXR5IG9mIEZyZWlidXJnLCBIdWdzdGV0dGVyIFN0
ci4gNDksIDc5MTA2LCBGcmVpYnVyZywgR2VybWFueS48L2F1dGgtYWRkcmVzcz48dGl0bGVzPjx0
aXRsZT4oTmV1cm8pUHN5Y2hvbG9naWNhbCBJbnRlcnZlbnRpb25zIGZvciBOb24tTW90b3IgU3lt
cHRvbXMgaW4gdGhlIFRyZWF0bWVudCBvZiBQYXRpZW50cyB3aXRoIFBhcmtpbnNvbiZhcG9zO3Mg
RGlzZWFzZTogYSBTeXN0ZW1hdGljIFVtYnJlbGxhIFJldmlldzwvdGl0bGU+PHNlY29uZGFyeS10
aXRsZT5OZXVyb3BzeWNob2wgUmV2PC9zZWNvbmRhcnktdGl0bGU+PGFsdC10aXRsZT5OZXVyb3Bz
eWNob2xvZ3kgcmV2aWV3PC9hbHQtdGl0bGU+PC90aXRsZXM+PHBlcmlvZGljYWw+PGZ1bGwtdGl0
bGU+TmV1cm9wc3ljaG9sIFJldjwvZnVsbC10aXRsZT48L3BlcmlvZGljYWw+PGFsdC1wZXJpb2Rp
Y2FsPjxmdWxsLXRpdGxlPk5ldXJvcHN5Y2hvbG9neSBSZXZpZXc8L2Z1bGwtdGl0bGU+PC9hbHQt
cGVyaW9kaWNhbD48cGFnZXM+MTY2LTE4MDwvcGFnZXM+PHZvbHVtZT4yOTwvdm9sdW1lPjxudW1i
ZXI+MjwvbnVtYmVyPjxlZGl0aW9uPjIwMTkvMDYvMDY8L2VkaXRpb24+PGtleXdvcmRzPjxrZXl3
b3JkPkFjdGl2aXRpZXMgb2YgRGFpbHkgTGl2aW5nPC9rZXl3b3JkPjxrZXl3b3JkPkNvZ25pdGlv
bjwva2V5d29yZD48a2V5d29yZD5IdW1hbnM8L2tleXdvcmQ+PGtleXdvcmQ+UGFya2luc29uIERp
c2Vhc2UvKnBzeWNob2xvZ3kvKnRoZXJhcHk8L2tleXdvcmQ+PGtleXdvcmQ+KlBzeWNob3RoZXJh
cHk8L2tleXdvcmQ+PGtleXdvcmQ+UXVhbGl0eSBvZiBMaWZlPC9rZXl3b3JkPjxrZXl3b3JkPlRy
ZWF0bWVudCBPdXRjb21lPC9rZXl3b3JkPjxrZXl3b3JkPkFsdGVybmF0aXZlIGFuZCBjb21wbGVt
ZW50YXJ5IHRoZXJhcHk8L2tleXdvcmQ+PGtleXdvcmQ+TmV1cm9wc3ljaG9sb2d5PC9rZXl3b3Jk
PjxrZXl3b3JkPk5vbi1tb3RvciBvdXRjb21lczwva2V5d29yZD48a2V5d29yZD5QYXJraW5zb27i
gJlzIGRpc2Vhc2U8L2tleXdvcmQ+PGtleXdvcmQ+UHN5Y2hvbG9naWNhbCBpbnRlcnZlbnRpb25z
PC9rZXl3b3JkPjxrZXl3b3JkPlN5c3RlbWF0aWMgcmV2aWV3PC9rZXl3b3JkPjxrZXl3b3JkPlVt
YnJlbGxhIHJldmlldzwva2V5d29yZD48L2tleXdvcmRzPjxkYXRlcz48eWVhcj4yMDE5PC95ZWFy
PjxwdWItZGF0ZXM+PGRhdGU+SnVuPC9kYXRlPjwvcHViLWRhdGVzPjwvZGF0ZXM+PGlzYm4+MTA0
MC03MzA4PC9pc2JuPjxhY2Nlc3Npb24tbnVtPjMxMTY1OTU3PC9hY2Nlc3Npb24tbnVtPjx1cmxz
PjwvdXJscz48ZWxlY3Ryb25pYy1yZXNvdXJjZS1udW0+MTAuMTAwNy9zMTEwNjUtMDE5LTA5NDA5
LTQ8L2VsZWN0cm9uaWMtcmVzb3VyY2UtbnVtPjxyZW1vdGUtZGF0YWJhc2UtcHJvdmlkZXI+TkxN
PC9yZW1vdGUtZGF0YWJhc2UtcHJvdmlkZXI+PGxhbmd1YWdlPmVuZzwvbGFuZ3VhZ2U+PC9yZWNv
cmQ+PC9DaXRlPjxDaXRlIEV4Y2x1ZGVZZWFyPSIxIj48QXV0aG9yPkpvc3Q8L0F1dGhvcj48WWVh
cj4yMDIwPC9ZZWFyPjxSZWNOdW0+MTM5NTwvUmVjTnVtPjxyZWNvcmQ+PHJlYy1udW1iZXI+MTM5
NTwvcmVjLW51bWJlcj48Zm9yZWlnbi1rZXlzPjxrZXkgYXBwPSJFTiIgZGItaWQ9IjIwYXRkc2Vm
cHdkd2V2ZTVhYTN4ZTJ0aXZ3cHRlejBkZDI5YSIgdGltZXN0YW1wPSIxNjQyMTU5Mjk1Ij4xMzk1
PC9rZXk+PC9mb3JlaWduLWtleXM+PHJlZi10eXBlIG5hbWU9IkpvdXJuYWwgQXJ0aWNsZSI+MTc8
L3JlZi10eXBlPjxjb250cmlidXRvcnM+PGF1dGhvcnM+PGF1dGhvcj5Kb3N0LCBTLiBULjwvYXV0
aG9yPjxhdXRob3I+U2F1ZXJiaWVyLCBBLjwvYXV0aG9yPjxhdXRob3I+Vmlzc2VyLVZhbmRld2Fs
bGUsIFYuPC9hdXRob3I+PGF1dGhvcj5Bc2hrYW4sIEsuPC9hdXRob3I+PGF1dGhvcj5TaWx2ZXJk
YWxlLCBNLjwvYXV0aG9yPjxhdXRob3I+RXZhbnMsIEouPC9hdXRob3I+PGF1dGhvcj5Mb2VocmVy
LCBQLiBBLjwvYXV0aG9yPjxhdXRob3I+Uml6b3MsIEEuPC9hdXRob3I+PGF1dGhvcj5QZXRyeS1T
Y2htZWx6ZXIsIEouIE4uPC9hdXRob3I+PGF1dGhvcj5SZWtlciwgUC48L2F1dGhvcj48YXV0aG9y
PkZpbmssIEcuIFIuPC9hdXRob3I+PGF1dGhvcj5GcmFua2xpbiwgSi48L2F1dGhvcj48YXV0aG9y
PlNhbXVlbCwgTS48L2F1dGhvcj48YXV0aG9yPlNjaG5pdHpsZXIsIEEuPC9hdXRob3I+PGF1dGhv
cj5CYXJiZSwgTS4gVC48L2F1dGhvcj48YXV0aG9yPkFudG9uaW5pLCBBLjwvYXV0aG9yPjxhdXRo
b3I+TWFydGluZXotTWFydGluLCBQLjwvYXV0aG9yPjxhdXRob3I+VGltbWVybWFubiwgTC48L2F1
dGhvcj48YXV0aG9yPlJheS1DaGF1ZGh1cmksIEsuPC9hdXRob3I+PGF1dGhvcj5EYWZzYXJpLCBI
LiBTLjwvYXV0aG9yPjxhdXRob3I+RXVyb3Bhciw8L2F1dGhvcj48YXV0aG9yPnRoZSBJbnRlcm5h
dGlvbmFsLCBQYXJraW5zb248L2F1dGhvcj48YXV0aG9yPk1vdmVtZW50IERpc29yZGVycyBTb2Np
ZXR5IE5vbi1Nb3RvciBQYXJraW5zb24mYXBvcztzIERpc2Vhc2UgU3R1ZHksIEdyb3VwPC9hdXRo
b3I+PC9hdXRob3JzPjwvY29udHJpYnV0b3JzPjxhdXRoLWFkZHJlc3M+RGVwYXJ0bWVudCBvZiBO
ZXVyb2xvZ3ksIFVuaXZlcnNpdHkgSG9zcGl0YWwgQ29sb2duZSwgQ29sb2duZSwgR2VybWFueS4m
I3hEO1BhcmtpbnNvbiBGb3VuZGF0aW9uIEludGVybmF0aW9uYWwgQ2VudHJlIG9mIEV4Y2VsbGVu
Y2UsIEtpbmcmYXBvcztzIENvbGxlZ2UgSG9zcGl0YWwsIExvbmRvbiwgVUsuJiN4RDtEZXBhcnRt
ZW50IG9mIFN0ZXJlb3RheHkgYW5kIEZ1bmN0aW9uYWwgTmV1cm9zdXJnZXJ5LCBVbml2ZXJzaXR5
IEhvc3BpdGFsIENvbG9nbmUsIENvbG9nbmUsIEdlcm1hbnkuJiN4RDtEZXBhcnRtZW50IG9mIE5l
dXJvbG9neSBhbmQgTmV1cm9zdXJnZXJ5LCBTYWxmb3JkIFJveWFsIE5IUyBGb3VuZGF0aW9uIFRy
dXN0LCBNYW5jaGVzdGVyIEFjYWRlbWljIEhlYWx0aCBTY2llbmNlIENlbnRyZSwgR3JlYXRlciBN
YW5jaGVzdGVyLCBVSy4mI3hEO0RlcGFydG1lbnQgb2YgTmV1cm9sb2d5LCBVbml2ZXJzaXR5IEhv
c3BpdGFsIG9mIEdpZXNzZW4gYW5kIE1hcmJ1cmcsIENhbXB1cyBNYXJidXJnLCBNYXJidXJnLCBI
ZXNzZW4sIEdlcm1hbnkuJiN4RDtJbnN0aXR1dGUgb2YgTWVkaWNhbCBTdGF0aXN0aWNzIGFuZCBD
b21wdXRhdGlvbmFsIEJpb2xvZ3kgKElNU0IpLCBVbml2ZXJzaXR5IG9mIENvbG9nbmUsIEtvbG4s
IE5vcmRyaGVpbi1XZXN0ZmFsZW4sIEdlcm1hbnkuJiN4RDtEZXBhcnRtZW50IG9mIE5ldXJvbG9n
eSwgQ2VudGVyIGZvciBNb3ZlbWVudCBEaXNvcmRlcnMgYW5kIE5ldXJvbW9kdWxhdGlvbiwgSGVp
bnJpY2gtSGVpbmUtVW5pdmVyc2l0eSBEdWVzc2VsZG9yZiwgRHVlc3NlbGRvcmYsIEdlcm1hbnku
JiN4RDtQYXJraW5zb24gYW5kIE1vdmVtZW50IERpc29yZGVycyBVbml0LCBJUkNDUyBIb3NwaXRh
bCBTYW4gQ2FtaWxsbywgVmVuaWNlLCBJdGFseS4mI3hEO1VuaXZlcnNpdHkgb2YgUGFkdWEsIFBh
ZG92YSwgVmVuZXRvLCBJdGFseS4mI3hEO0NlbnRlciBmb3IgTmV0d29ya2VkIEJpb21lZGljYWwg
UmVzZWFyY2ggb24gTmV1cm9kZWdlbmVyYXRpdmUgRGlzZWFzZXMsIE1hZHJpZCwgU3BhaW4uJiN4
RDtJbnN0aXR1dGUgb2YgUHN5Y2hpYXRyeSwgUHN5Y2hvbG9neSBhbmQgTmV1cm9zY2llbmNlLCBL
aW5nJmFwb3M7cyBDb2xsZWdlIExvbmRvbiwgTG9uZG9uLCBVSy4mI3hEO0RlcGFydG1lbnQgb2Yg
TmV1cm9sb2d5LCBVbml2ZXJzaXR5IEhvc3BpdGFsIENvbG9nbmUsIENvbG9nbmUsIEdlcm1hbnkg
aGFpZGFyLnNhbGltaS1kYWZzYXJpQHVrLWtvZWxuLmRlLjwvYXV0aC1hZGRyZXNzPjx0aXRsZXM+
PHRpdGxlPkEgcHJvc3BlY3RpdmUsIGNvbnRyb2xsZWQgc3R1ZHkgb2Ygbm9uLW1vdG9yIGVmZmVj
dHMgb2Ygc3VidGhhbGFtaWMgc3RpbXVsYXRpb24gaW4gUGFya2luc29uJmFwb3M7cyBkaXNlYXNl
OiByZXN1bHRzIGF0IHRoZSAzNi1tb250aCBmb2xsb3ctdXA8L3RpdGxlPjxzZWNvbmRhcnktdGl0
bGU+SiBOZXVyb2wgTmV1cm9zdXJnIFBzeWNoaWF0cnk8L3NlY29uZGFyeS10aXRsZT48YWx0LXRp
dGxlPkpvdXJuYWwgb2YgbmV1cm9sb2d5LCBuZXVyb3N1cmdlcnksIGFuZCBwc3ljaGlhdHJ5PC9h
bHQtdGl0bGU+PC90aXRsZXM+PHBlcmlvZGljYWw+PGZ1bGwtdGl0bGU+SiBOZXVyb2wgTmV1cm9z
dXJnIFBzeWNoaWF0cnk8L2Z1bGwtdGl0bGU+PC9wZXJpb2RpY2FsPjxhbHQtcGVyaW9kaWNhbD48
ZnVsbC10aXRsZT5Kb3VybmFsIG9mIE5ldXJvbG9neSwgTmV1cm9zdXJnZXJ5LCBhbmQgUHN5Y2hp
YXRyeTwvZnVsbC10aXRsZT48L2FsdC1wZXJpb2RpY2FsPjxwYWdlcz42ODctNjk0PC9wYWdlcz48
dm9sdW1lPjkxPC92b2x1bWU+PG51bWJlcj43PC9udW1iZXI+PGVkaXRpb24+MjAyMC8wNS8wNzwv
ZWRpdGlvbj48a2V5d29yZHM+PGtleXdvcmQ+QWN0aXZpdGllcyBvZiBEYWlseSBMaXZpbmc8L2tl
eXdvcmQ+PGtleXdvcmQ+QWdlZDwva2V5d29yZD48a2V5d29yZD5BbnRpcGFya2luc29uIEFnZW50
cy90aGVyYXBldXRpYyB1c2U8L2tleXdvcmQ+PGtleXdvcmQ+Q29tYmluZWQgTW9kYWxpdHkgVGhl
cmFweTwva2V5d29yZD48a2V5d29yZD5EZWVwIEJyYWluIFN0aW11bGF0aW9uLyptZXRob2RzPC9r
ZXl3b3JkPjxrZXl3b3JkPkZhdGlndWUvKnBoeXNpb3BhdGhvbG9neTwva2V5d29yZD48a2V5d29y
ZD5GZW1hbGU8L2tleXdvcmQ+PGtleXdvcmQ+Rm9sbG93LVVwIFN0dWRpZXM8L2tleXdvcmQ+PGtl
eXdvcmQ+SHVtYW5zPC9rZXl3b3JkPjxrZXl3b3JkPkxldm9kb3BhL3RoZXJhcGV1dGljIHVzZTwv
a2V5d29yZD48a2V5d29yZD5NYWxlPC9rZXl3b3JkPjxrZXl3b3JkPk1pZGRsZSBBZ2VkPC9rZXl3
b3JkPjxrZXl3b3JkPlBhcmtpbnNvbiBEaXNlYXNlL2RydWcgdGhlcmFweS9waHlzaW9wYXRob2xv
Z3kvKnRoZXJhcHk8L2tleXdvcmQ+PGtleXdvcmQ+UHJvc3BlY3RpdmUgU3R1ZGllczwva2V5d29y
ZD48a2V5d29yZD5TbGVlcC8qcGh5c2lvbG9neTwva2V5d29yZD48a2V5d29yZD5TdWJ0aGFsYW1p
YyBOdWNsZXVzLypwaHlzaW9wYXRob2xvZ3k8L2tleXdvcmQ+PGtleXdvcmQ+VHJlYXRtZW50IE91
dGNvbWU8L2tleXdvcmQ+PGtleXdvcmQ+RXhjaGFuZ2UgU2VydmljZS4gQVNhIHJlcG9ydHMgbm8g
ZmluYW5jaWFsIGRpc2Nsb3N1cmVzLiBWVi1WIGlzIGEgbWVtYmVyIG9mIHRoZTwva2V5d29yZD48
a2V5d29yZD5hZHZpc29yeSBib2FyZHMgYW5kIHJlcG9ydHMgY29uc3VsdGFuY2llcyBmb3IgTWVk
dHJvbmljLCBCb3N0b24gU2NpZW50aWZpYyBhbmQ8L2tleXdvcmQ+PGtleXdvcmQ+U3QuIEp1ZGUg
TWVkaWNhbC4gU2hlIHJlY2VpdmVkIGEgZ3JhbnQgZnJvbSBTQVBJRU5TIFN0ZWVyaW5nIEJyYWlu
IFN0aW11bGF0aW9uLjwva2V5d29yZD48a2V5d29yZD5LQSBoYXMgcmVjZWl2ZWQgaG9ub3Jhcmlh
IGZvciBlZHVjYXRpb25hbCBtZWV0aW5ncywgdHJhdmVsIGFuZCBjb25zdWx0YW5jeSBmcm9tPC9r
ZXl3b3JkPjxrZXl3b3JkPk1lZHRyb25pYywgU3QuIEp1ZGUgTWVkaWNhbCBhbmQgQm9zdG9uIFNj
aWVudGlmaWMuIE1TaSBoYXMgcmVjZWl2ZWQgaG9ub3JhcmlhPC9rZXl3b3JkPjxrZXl3b3JkPmZy
b20gQmlhbCwgQnJpdGFubmlhIGFuZCBNZWR0cm9uaWMuIEpFIHJlcG9ydHMgbm8gZmluYW5jaWFs
IGRpc2Nsb3N1cmVzLiBQQUwgd2FzPC9rZXl3b3JkPjxrZXl3b3JkPmZ1bmRlZCBieSB0aGUgS29u
cmFkLUFkZW5hdWVyLUZvdW5kYXRpb24gYW5kIHRoZSBLb2Vsbi1Gb3J0dW5lIFByb2dyYW0uIEhl
PC9rZXl3b3JkPjxrZXl3b3JkPnJlcG9ydHMgdHJhdmVsIGdyYW50cyBmcm9tIEFiYlZpZS4gQVIg
aGFzIHJlY2VpdmVkIGhvbm9yYXJpdW0gZnJvbSBVQ0IgYW5kIHdhczwva2V5d29yZD48a2V5d29y
ZD5zdXBwb3J0ZWQgYnkgYSBncmFudCBmcm9tIE1lZHRyb25pYy4gSk5QLVMgaGFzIHJlY2VpdmVk
IHRyYXZlbCBncmFudHMgZnJvbSBCb3N0b248L2tleXdvcmQ+PGtleXdvcmQ+U2NpZW50aWZpYy4g
UFIgaGFzIHJlY2VpdmVkIGEgdHJhdmVsIGdyYW50IGZyb20gQWJiVmllLiBHUkYgcmVwb3J0cyBu
byBmaW5hbmNpYWw8L2tleXdvcmQ+PGtleXdvcmQ+ZGlzY2xvc3VyZXMuIEpGIHJlcG9ydHMgbm8g
ZmluYW5jaWFsIGRpc2Nsb3N1cmVzLiBNU2EgaGFzIHJlY2VpdmVkIGhvbm9yYXJpYSBmb3I8L2tl
eXdvcmQ+PGtleXdvcmQ+ZWR1Y2F0aW9uYWwgbWVldGluZ3MvdHJhdmVsL2FjY29tbW9kYXRpb24g
ZnJvbSBNZWR0cm9uaWMsIFN0LiBKdWRlIE1lZGljYWwgYW5kPC9rZXl3b3JkPjxrZXl3b3JkPlVD
QiwgZ3JhbnRzIGZyb20gUGFya2luc29uJmFwb3M7cyBVSyBhbmQgSXBzZW4sIGFuZCBoYXMgYWN0
ZWQgYXMgYSBjb25zdWx0YW50IGZvcjwva2V5d29yZD48a2V5d29yZD5NZWR0cm9uaWMgYW5kIFN0
LiBKdWRlIE1lZGljYWwuIEFTYyByZXBvcnRzIHBlcnNvbmFsIGNvbnN1bHRhbmN5IGFuZCBsZWN0
dXJlIGZlZXM8L2tleXdvcmQ+PGtleXdvcmQ+ZnJvbSBNZWR0cm9uaWMgSW5jLCBBYmJvdHQgYW5k
IEJvc3RvbiBTY2llbnRpZmljLCBsZWN0dXJlIGZlZXMgZnJvbSBVQ0IsIFRldmE8L2tleXdvcmQ+
PGtleXdvcmQ+UGhhcm1hLCBCaWFsIGFuZCBaYW1ib24sIGFuZCB0aHJvdWdoIGhpcyBpbnN0aXR1
dGlvbiBmdW5kaW5nIGZvciBoaXMgcmVzZWFyY2g8L2tleXdvcmQ+PGtleXdvcmQ+ZnJvbSB0aGUg
R2VybWFuIFJlc2VhcmNoIENvdW5jaWwsIHRoZSBHZXJtYW4gRmVkZXJhbCBNaW5pc3RyeSBvZiBF
ZHVjYXRpb24gYW5kPC9rZXl3b3JkPjxrZXl3b3JkPkhlYWx0aC4gTVRCIHJlcG9ydHMgZ3JhbnRz
IGZyb20gQm9zdG9uIFNjaWVudGlmaWMgYW5kIE1lZHRyb25pYy4gQUEgcmVwb3J0czwva2V5d29y
ZD48a2V5d29yZD5wZXJzb25hbCBjb25zdWx0YW5jeSBmZWVzIGZyb20gWmFtYm9uLCBBYmJWaWUs
IEJvZWhyaW5nZXIgSW5nZWxoZWltLCBHRSw8L2tleXdvcmQ+PGtleXdvcmQ+TmV1cm9kZXJtLCBC
aW9nZW4sIEJpYWwsIEVWRVIgTmV1cm8gUGhhcm1hLCBUaGVyZXZhbmNlLCBWZWN0dXJhIGdyYW50
cyBmcm9tPC9rZXl3b3JkPjxrZXl3b3JkPkNoaWVzaSBQaGFybWFjZXV0aWNhbHMsIEx1bmRiZWNr
LCBIb3Jpem9uIDIwMjAgLSBQRF9QYWwgR3JhbnQgODI1Nzg1LCBNaW5pc3RyeSBvZjwva2V5d29y
ZD48a2V5d29yZD5FZHVjYXRpb24gVW5pdmVyc2l0eSBhbmQgUmVzZWFyY2ggKE1JVVIpIEdyYW50
IEFSUzAxXzAxMDgxLCBvd25zIFBhdGVudDwva2V5d29yZD48a2V5d29yZD5XTzIwMTUxMTAyNjEt
QTEsIG93bnMgc2hhcmVzIGZyb20gUEQgTmV1cm90ZWNobm9sb2d5IExpbWl0ZWQuIFBNLU0gaGFz
IHJlY2VpdmVkPC9rZXl3b3JkPjxrZXl3b3JkPmhvbm9yYXJpYSBmcm9tIEVkaXRvcmlhbCBWaWd1
ZXJhIGFuZCBNb3ZlbWVudCBEaXNvcmRlciBTb2NpZXR5IGZvciBsZWN0dXJpbmcgaW48L2tleXdv
cmQ+PGtleXdvcmQ+Y291cnNlczwva2V5d29yZD48a2V5d29yZD5mcm9tIEFiYlZpZSBmb3Igc3Bl
YWtpbmcgaW4gZXhwZXJ0cyZhcG9zOyBtZWV0aW5ncyBhbmQgZnJvbSBBYmJWaWUgYW5kIFphbWJv
bjwva2V5d29yZD48a2V5d29yZD5mb3IgcGFydGljaXBhdGluZyBpbiB0aGUgYWR2aXNvcnkgYm9h
cmQgb2YgZXBpZGVtaW9sb2dpY2FsIHN0dWRpZXMuIExpY2Vuc2UgZmVlPC9rZXl3b3JkPjxrZXl3
b3JkPnBheW1lbnRzIGZvciB0aGUgS2luZyZhcG9zO3MgUGFya2luc29uJmFwb3M7cyBEaXNlYXNl
IFBhaW4gU2NhbGUsIGFuZCBncmFudHMgZnJvbSB0aGU8L2tleXdvcmQ+PGtleXdvcmQ+SW50ZXJu
YXRpb25hbCBQYXJraW5zb24gYW5kIE1vdmVtZW50IERpc29yZGVyIFNvY2lldHkgZm9yIGRldmVs
b3BtZW50IGFuZDwva2V5d29yZD48a2V5d29yZD52YWxpZGF0aW9uIG9mIHRoZSBNRFMtTm9uLW1v
dG9yIFN5bXB0b20gU2NhbGUuIExUIHJlcG9ydHMgZ3JhbnRzLCBwZXJzb25hbCBmZWVzPC9rZXl3
b3JkPjxrZXl3b3JkPmFuZCBub24tZmluYW5jaWFsIHN1cHBvcnQgZnJvbSBTQVBJRU5TIFN0ZWVy
aW5nIEJyYWluIFN0aW11bGF0aW9uLCBNZWR0cm9uaWMsPC9rZXl3b3JkPjxrZXl3b3JkPkJvc3Rv
biBTY2llbnRpZmljIGFuZCBTdC4gSnVkZSBNZWRpY2FsLiBLUi1DIGhhcyByZWNlaXZlZCBmdW5k
aW5nIGZyb208L2tleXdvcmQ+PGtleXdvcmQ+UGFya2luc29uJmFwb3M7cyBVSywgTmF0aW9uYWwg
SW5zdGl0dXRlIG9mIEhlYWx0aCBSZXNlYXJjaCwgVUNCIGFuZCB0aGUgRXVyb3BlYW48L2tleXdv
cmQ+PGtleXdvcmQ+VW5pb248L2tleXdvcmQ+PGtleXdvcmQ+aGUgcmVjZWl2ZWQgaG9ub3Jhcmlh
IGZyb20gVUNCLCBBYmJvdHQsIEJyaXRhbm5pYSwgVVMgV29ybGRtZWRzIGFuZCBPdHN1a2E8L2tl
eXdvcmQ+PGtleXdvcmQ+UGhhcm1hY2V1dGljYWxzLCBhbmQgYWN0ZWQgYXMgYSBjb25zdWx0YW50
IGZvciBBYmJWaWUsIFVDQiBhbmQgQnJpdGFubmlhLiBIU0Q8L2tleXdvcmQ+PGtleXdvcmQ+d29y
ayB3YXMgZnVuZGVkIGJ5IHRoZSBQcm9mLiBLbGF1cyBUaGllbWFubiBGb3VuZGF0aW9uIGFuZCB0
aGUgRmVsZ2VuaGF1ZXI8L2tleXdvcmQ+PGtleXdvcmQ+Rm91bmRhdGlvbiBhbmQgaGFzIHJlY2Vp
dmVkIGhvbm9yYXJpYSBieSBCb3N0b24gU2NpZW50aWZpYyBhbmQgTWVkdHJvbmljLjwva2V5d29y
ZD48L2tleXdvcmRzPjxkYXRlcz48eWVhcj4yMDIwPC95ZWFyPjxwdWItZGF0ZXM+PGRhdGU+SnVs
PC9kYXRlPjwvcHViLWRhdGVzPjwvZGF0ZXM+PGlzYm4+MTQ2OC0zMzBYIChFbGVjdHJvbmljKSYj
eEQ7MDAyMi0zMDUwIChMaW5raW5nKTwvaXNibj48YWNjZXNzaW9uLW51bT4zMjM3MTUzNDwvYWNj
ZXNzaW9uLW51bT48dXJscz48cmVsYXRlZC11cmxzPjx1cmw+aHR0cHM6Ly93d3cubmNiaS5ubG0u
bmloLmdvdi9wdWJtZWQvMzIzNzE1MzQ8L3VybD48L3JlbGF0ZWQtdXJscz48L3VybHM+PGVsZWN0
cm9uaWMtcmVzb3VyY2UtbnVtPjEwLjExMzYvam5ucC0yMDE5LTMyMjYxNDwvZWxlY3Ryb25pYy1y
ZXNvdXJjZS1udW0+PHJlbW90ZS1kYXRhYmFzZS1wcm92aWRlcj5OTE08L3JlbW90ZS1kYXRhYmFz
ZS1wcm92aWRlcj48bGFuZ3VhZ2U+ZW5nPC9sYW5ndWFnZT48L3JlY29yZD48L0NpdGU+PENpdGUg
RXhjbHVkZVllYXI9IjEiPjxBdXRob3I+Sm9zdDwvQXV0aG9yPjxZZWFyPjIwMjE8L1llYXI+PFJl
Y051bT4xMzQzPC9SZWNOdW0+PHJlY29yZD48cmVjLW51bWJlcj4xMzQzPC9yZWMtbnVtYmVyPjxm
b3JlaWduLWtleXM+PGtleSBhcHA9IkVOIiBkYi1pZD0iMjBhdGRzZWZwd2R3ZXZlNWFhM3hlMnRp
dndwdGV6MGRkMjlhIiB0aW1lc3RhbXA9IjE2MjE3MDQzODMiPjEzNDM8L2tleT48L2ZvcmVpZ24t
a2V5cz48cmVmLXR5cGUgbmFtZT0iSm91cm5hbCBBcnRpY2xlIj4xNzwvcmVmLXR5cGU+PGNvbnRy
aWJ1dG9ycz48YXV0aG9ycz48YXV0aG9yPkpvc3QsIFMuIFQuPC9hdXRob3I+PGF1dGhvcj5SYXkg
Q2hhdWRodXJpLCBLLjwvYXV0aG9yPjxhdXRob3I+QXNoa2FuLCBLLjwvYXV0aG9yPjxhdXRob3I+
TG9laHJlciwgUC4gQS48L2F1dGhvcj48YXV0aG9yPlNpbHZlcmRhbGUsIE0uPC9hdXRob3I+PGF1
dGhvcj5SaXpvcywgQS48L2F1dGhvcj48YXV0aG9yPkV2YW5zLCBKLjwvYXV0aG9yPjxhdXRob3I+
UGV0cnktU2NobWVsemVyLCBKLiBOLjwvYXV0aG9yPjxhdXRob3I+QmFyYmUsIE0uIFQuPC9hdXRo
b3I+PGF1dGhvcj5TYXVlcmJpZXIsIEEuPC9hdXRob3I+PGF1dGhvcj5GaW5rLCBHLiBSLjwvYXV0
aG9yPjxhdXRob3I+Vmlzc2VyLVZhbmRld2FsbGUsIFYuPC9hdXRob3I+PGF1dGhvcj5BbnRvbmlu
aSwgQS48L2F1dGhvcj48YXV0aG9yPk1hcnRpbmV6LU1hcnRpbiwgUC48L2F1dGhvcj48YXV0aG9y
PlRpbW1lcm1hbm4sIEwuPC9hdXRob3I+PGF1dGhvcj5EYWZzYXJpLCBILiBTLjwvYXV0aG9yPjxh
dXRob3I+RXVyb3Bhciw8L2F1dGhvcj48YXV0aG9yPnRoZSBJbnRlcm5hdGlvbmFsLCBQYXJraW5z
b248L2F1dGhvcj48YXV0aG9yPk1vdmVtZW50IERpc29yZGVycyBTb2NpZXR5IE5vbi1Nb3RvciBQ
YXJraW5zb24mYXBvcztzIERpc2Vhc2UgU3R1ZHksIEdyb3VwPC9hdXRob3I+PC9hdXRob3JzPjwv
Y29udHJpYnV0b3JzPjxhdXRoLWFkZHJlc3M+RGVwYXJ0bWVudCBvZiBOZXVyb2xvZ3ksIFVuaXZl
cnNpdHkgSG9zcGl0YWwgb2YgQ29sb2duZSwgRmFjdWx0eSBvZiBNZWRpY2luZSBhbmQgVW5pdmVy
c2l0eSBIb3NwaXRhbCBDb2xvZ25lLCBDb2xvZ25lLCBHZXJtYW55LiYjeEQ7UGFya2luc29uIEZv
dW5kYXRpb24gSW50ZXJuYXRpb25hbCBDZW50cmUgb2YgRXhjZWxsZW5jZSwgS2luZyZhcG9zO3Mg
Q29sbGVnZSBIb3NwaXRhbCwgTG9uZG9uLCBVSy4mI3hEO0luc3RpdHV0ZSBvZiBQc3ljaGlhdHJ5
LCBQc3ljaG9sb2d5IGFuZCBOZXVyb3NjaWVuY2UsIEtpbmcmYXBvcztzIENvbGxlZ2UgTG9uZG9u
LCBMb25kb24sIFVLLiYjeEQ7RGVwYXJ0bWVudCBvZiBOZXVyb2xvZ3ksIFVuaXZlcnNpdHkgSG9z
cGl0YWwgR2llc3NlbiBhbmQgTWFyYnVyZywgQ2FtcHVzIE1hcmJ1cmcsIE1hcmJ1cmcsIEdlcm1h
bnkuJiN4RDtEZXBhcnRtZW50IG9mIE5ldXJvbG9neSBhbmQgTmV1cm9zdXJnZXJ5LCBTYWxmb3Jk
IFJveWFsIE5IUyBGb3VuZGF0aW9uIFRydXN0LCBNYW5jaGVzdGVyIEFjYWRlbWljIEhlYWx0aCBT
Y2llbmNlIENlbnRyZSwgVW5pdmVyc2l0eSBvZiBNYW5jaGVzdGVyLCBHcmVhdGVyIE1hbmNoZXN0
ZXIsIFVLLiYjeEQ7Q29nbml0aXZlIE5ldXJvc2NpZW5jZSwgSW5zdGl0dXRlIG9mIE5ldXJvc2Np
ZW5jZSBhbmQgTWVkaWNpbmUgKElOTS0zKSwgUmVzZWFyY2ggQ2VudHJlIEp1bGljaCwgSnVsaWNo
LCBHZXJtYW55LiYjeEQ7RGVwYXJ0bWVudCBvZiBTdGVyZW90YXh5IGFuZCBGdW5jdGlvbmFsIE5l
dXJvc3VyZ2VyeSwgVW5pdmVyc2l0eSBIb3NwaXRhbCBvZiBDb2xvZ25lLCBGYWN1bHR5IG9mIE1l
ZGljaW5lIGFuZCBVbml2ZXJzaXR5IEhvc3BpdGFsIENvbG9nbmUsIENvbG9nbmUsIEdlcm1hbnku
JiN4RDtEZXBhcnRtZW50IG9mIE5ldXJvc2NpZW5jZXMgKEROUyksIFBhZG92YSBVbml2ZXJzaXR5
LCBQYWRvdmEsIEl0YWx5LiYjeEQ7Q2VudGVyIGZvciBOZXR3b3JrZWQgQmlvbWVkaWNhbCBSZXNl
YXJjaCBpbiBOZXVyb2RlZ2VuZXJhdGl2ZSBEaXNlYXNlcyAoQ0lCRVJORUQpLCBDYXJsb3MgSUlJ
IEluc3RpdHV0ZSBvZiBIZWFsdGgsIE1hZHJpZCwgU3BhaW4uPC9hdXRoLWFkZHJlc3M+PHRpdGxl
cz48dGl0bGU+U3VidGhhbGFtaWMgU3RpbXVsYXRpb24gSW1wcm92ZXMgUXVhbGl0eSBvZiBTbGVl
cCBpbiBQYXJraW5zb24gRGlzZWFzZTogQSAzNi1Nb250aCBDb250cm9sbGVkIFN0dWR5PC90aXRs
ZT48c2Vjb25kYXJ5LXRpdGxlPkogUGFya2luc29ucyBEaXM8L3NlY29uZGFyeS10aXRsZT48YWx0
LXRpdGxlPkpvdXJuYWwgb2YgUGFya2luc29uJmFwb3M7cyBkaXNlYXNlPC9hbHQtdGl0bGU+PC90
aXRsZXM+PHBlcmlvZGljYWw+PGZ1bGwtdGl0bGU+SiBQYXJraW5zb25zIERpczwvZnVsbC10aXRs
ZT48YWJici0xPkpvdXJuYWwgb2YgUGFya2luc29uJmFwb3M7cyBkaXNlYXNlPC9hYmJyLTE+PC9w
ZXJpb2RpY2FsPjxhbHQtcGVyaW9kaWNhbD48ZnVsbC10aXRsZT5KIFBhcmtpbnNvbnMgRGlzPC9m
dWxsLXRpdGxlPjxhYmJyLTE+Sm91cm5hbCBvZiBQYXJraW5zb24mYXBvcztzIGRpc2Vhc2U8L2Fi
YnItMT48L2FsdC1wZXJpb2RpY2FsPjxwYWdlcz4zMjMtMzM1PC9wYWdlcz48dm9sdW1lPjExPC92
b2x1bWU+PG51bWJlcj4xPC9udW1iZXI+PGVkaXRpb24+MjAyMC8xMC8yMDwvZWRpdGlvbj48a2V5
d29yZHM+PGtleXdvcmQ+KkRlZXAgYnJhaW4gc3RpbXVsYXRpb248L2tleXdvcmQ+PGtleXdvcmQ+
Km5vbm1vdG9yIHN5bXB0b21zPC9rZXl3b3JkPjxrZXl3b3JkPipxdWFsaXR5IG9mIGxpZmU8L2tl
eXdvcmQ+PGtleXdvcmQ+KnNsZWVwIGR5c2Z1bmN0aW9uPC9rZXl3b3JkPjxrZXl3b3JkPipzdWJ0
aGFsYW1pYyBudWNsZXVzPC9rZXl3b3JkPjwva2V5d29yZHM+PGRhdGVzPjx5ZWFyPjIwMjE8L3ll
YXI+PC9kYXRlcz48aXNibj4xODc3LTcxOFggKEVsZWN0cm9uaWMpJiN4RDsxODc3LTcxNzEgKExp
bmtpbmcpPC9pc2JuPjxhY2Nlc3Npb24tbnVtPjMzMDc0MTkyPC9hY2Nlc3Npb24tbnVtPjx1cmxz
PjxyZWxhdGVkLXVybHM+PHVybD5odHRwczovL3d3dy5uY2JpLm5sbS5uaWguZ292L3B1Ym1lZC8z
MzA3NDE5MjwvdXJsPjwvcmVsYXRlZC11cmxzPjwvdXJscz48ZWxlY3Ryb25pYy1yZXNvdXJjZS1u
dW0+MTAuMzIzMy9KUEQtMjAyMjc4PC9lbGVjdHJvbmljLXJlc291cmNlLW51bT48cmVtb3RlLWRh
dGFiYXNlLXByb3ZpZGVyPk5MTTwvcmVtb3RlLWRhdGFiYXNlLXByb3ZpZGVyPjxsYW5ndWFnZT5l
bmc8L2xhbmd1YWdlPjwvcmVjb3JkPjwvQ2l0ZT48Q2l0ZSBFeGNsdWRlWWVhcj0iMSI+PEF1dGhv
cj5Kb3N0PC9BdXRob3I+PFllYXI+MjAyNDwvWWVhcj48UmVjTnVtPjE2NTk8L1JlY051bT48cmVj
b3JkPjxyZWMtbnVtYmVyPjE2NTk8L3JlYy1udW1iZXI+PGZvcmVpZ24ta2V5cz48a2V5IGFwcD0i
RU4iIGRiLWlkPSIyMGF0ZHNlZnB3ZHdldmU1YWEzeGUydGl2d3B0ZXowZGQyOWEiIHRpbWVzdGFt
cD0iMTcwNzg0MTA4MCI+MTY1OTwva2V5PjwvZm9yZWlnbi1rZXlzPjxyZWYtdHlwZSBuYW1lPSJK
b3VybmFsIEFydGljbGUiPjE3PC9yZWYtdHlwZT48Y29udHJpYnV0b3JzPjxhdXRob3JzPjxhdXRo
b3I+Sm9zdCwgUy4gVC48L2F1dGhvcj48YXV0aG9yPkFsb3VpLCBTLjwvYXV0aG9yPjxhdXRob3I+
RXZhbnMsIEouPC9hdXRob3I+PGF1dGhvcj5Bc2hrYW4sIEsuPC9hdXRob3I+PGF1dGhvcj5TYXVl
cmJpZXIsIEEuPC9hdXRob3I+PGF1dGhvcj5SaXpvcywgQS48L2F1dGhvcj48YXV0aG9yPlBldHJ5
LVNjaG1lbHplciwgSi4gTi48L2F1dGhvcj48YXV0aG9yPkdyb25vc3RheSwgQS48L2F1dGhvcj48
YXV0aG9yPkZpbmssIEcuIFIuPC9hdXRob3I+PGF1dGhvcj5WaXNzZXItVmFuZGV3YWxsZSwgVi48
L2F1dGhvcj48YXV0aG9yPkFudG9uaW5pLCBBLjwvYXV0aG9yPjxhdXRob3I+U2lsdmVyZGFsZSwg
TS48L2F1dGhvcj48YXV0aG9yPlRpbW1lcm1hbm4sIEwuPC9hdXRob3I+PGF1dGhvcj5NYXJ0aW5l
ei1NYXJ0aW4sIFAuPC9hdXRob3I+PGF1dGhvcj5DaGF1ZGh1cmksIEsuIFIuPC9hdXRob3I+PGF1
dGhvcj5EYWZzYXJpLCBILiBTLjwvYXV0aG9yPjxhdXRob3I+SW50ZXJuYXRpb25hbCwgUGFya2lu
c29uPC9hdXRob3I+PGF1dGhvcj5Nb3ZlbWVudCBEaXNvcmRlcnMgU29jaWV0eSBOb24tTW90b3Ig
UGFya2luc29uJmFwb3M7cyBEaXNlYXNlIFN0dWR5LCBHcm91cDwvYXV0aG9yPjxhdXRob3I+RXVy
b3Bhciw8L2F1dGhvcj48L2F1dGhvcnM+PC9jb250cmlidXRvcnM+PGF1dGgtYWRkcmVzcz5Vbml2
ZXJzaXR5IG9mIENvbG9nbmUsIEZhY3VsdHkgb2YgTWVkaWNpbmUgYW5kIFVuaXZlcnNpdHkgSG9z
cGl0YWwgQ29sb2duZSwgRGVwYXJ0bWVudCBvZiBOZXVyb2xvZ3ksIENvbG9nbmUsIEdlcm1hbnku
JiN4RDtEZXBhcnRtZW50IG9mIE5ldXJvbG9neSBhbmQgTmV1cm9zdXJnZXJ5LCBTYWxmb3JkIFJv
eWFsIE5IUyBGb3VuZGF0aW9uIFRydXN0LCBNYW5jaGVzdGVyLCBVSy4mI3hEO1BhcmtpbnNvbiBG
b3VuZGF0aW9uIEludGVybmF0aW9uYWwgQ2VudHJlIG9mIEV4Y2VsbGVuY2UsIEtpbmcmYXBvcztz
IENvbGxlZ2UgSG9zcGl0YWwsIExvbmRvbiwgVUsuJiN4RDtBY2FkZW1pYyBIZWFsdGggU2NpZW5j
ZSBDZW50cmUsIFVuaXZlcnNpdHkgb2YgTWFuY2hlc3RlciwgR3JlYXRlciBNYW5jaGVzdGVyLCBV
Sy4mI3hEO0NvZ25pdGl2ZSBOZXVyb3NjaWVuY2UsIEluc3RpdHV0ZSBvZiBOZXVyb3NjaWVuY2Ug
YW5kIE1lZGljaW5lIChJTk0tMyksIFJlc2VhcmNoIENlbnRyZSBKdWxpY2gsIEp1bGljaCwgR2Vy
bWFueS4mI3hEO1VuaXZlcnNpdHkgb2YgQ29sb2duZSwgRmFjdWx0eSBvZiBNZWRpY2luZSBhbmQg
VW5pdmVyc2l0eSBIb3NwaXRhbCBDb2xvZ25lLCBEZXBhcnRtZW50IG9mIFN0ZXJlb3RhY3RpYyBh
bmQgRnVuY3Rpb25hbCBOZXVyb3N1cmdlcnksIENvbG9nbmUsIEdlcm1hbnkuJiN4RDtEZXBhcnRt
ZW50IG9mIE5ldXJvc2NpZW5jZXMgKEROUyksIFBhZG92YSBVbml2ZXJzaXR5LCBQYWRvdmEsIEl0
YWx5LiYjeEQ7RGVwYXJ0bWVudCBvZiBOZXVyb2xvZ3ksIFVuaXZlcnNpdHkgSG9zcGl0YWwgR2ll
c3NlbiBhbmQgTWFyYnVyZywgQ2FtcHVzIE1hcmJ1cmcsIE1hcmJ1cmcsIEdlcm1hbnkuJiN4RDtD
ZW50ZXIgZm9yIE5ldHdvcmtlZCBCaW9tZWRpY2FsIFJlc2VhcmNoIGluIE5ldXJvZGVnZW5lcmF0
aXZlIERpc2Vhc2VzIChDSUJFUk5FRCksIENhcmxvcyBJSUkgSW5zdGl0dXRlIG9mIEhlYWx0aCwg
TWFkcmlkLCBTcGFpbi4mI3hEO0luc3RpdHV0ZSBvZiBQc3ljaGlhdHJ5LCBQc3ljaG9sb2d5IGFu
ZCBOZXVyb3NjaWVuY2UsIEtpbmcmYXBvcztzIENvbGxlZ2UgTG9uZG9uLCBMb25kb24sIFVLLiYj
eEQ7TklIUiBNZW50YWwgSGVhbHRoIEJpb21lZGljYWwgUmVzZWFyY2ggQ2VudHJlIGFuZCBEZW1l
bnRpYSBCaW9tZWRpY2FsIFJlc2VhcmNoIFVuaXQsIFNvdXRoIExvbmRvbiBhbmQgTWF1ZHNsZXkg
TkhTIEZvdW5kYXRpb24gVHJ1c3QgYW5kIEtpbmcmYXBvcztzIENvbGxlZ2UgTG9uZG9uLCBMb25k
b24sIFVLLjwvYXV0aC1hZGRyZXNzPjx0aXRsZXM+PHRpdGxlPk5ldXJvc3RpbXVsYXRpb24gZm9y
IEFkdmFuY2VkIFBhcmtpbnNvbiBEaXNlYXNlIGFuZCBRdWFsaXR5IG9mIExpZmUgYXQgNSBZZWFy
czogQSBOb25yYW5kb21pemVkIENvbnRyb2xsZWQgVHJpYWw8L3RpdGxlPjxzZWNvbmRhcnktdGl0
bGU+SkFNQSBOZXR3IE9wZW48L3NlY29uZGFyeS10aXRsZT48YWx0LXRpdGxlPkpBTUEgbmV0d29y
ayBvcGVuPC9hbHQtdGl0bGU+PC90aXRsZXM+PHBlcmlvZGljYWw+PGZ1bGwtdGl0bGU+SkFNQSBO
ZXR3IE9wZW48L2Z1bGwtdGl0bGU+PGFiYnItMT5KQU1BIG5ldHdvcmsgb3BlbjwvYWJici0xPjwv
cGVyaW9kaWNhbD48YWx0LXBlcmlvZGljYWw+PGZ1bGwtdGl0bGU+SkFNQSBOZXR3IE9wZW48L2Z1
bGwtdGl0bGU+PGFiYnItMT5KQU1BIG5ldHdvcmsgb3BlbjwvYWJici0xPjwvYWx0LXBlcmlvZGlj
YWw+PHBhZ2VzPmUyMzUyMTc3PC9wYWdlcz48dm9sdW1lPjc8L3ZvbHVtZT48bnVtYmVyPjE8L251
bWJlcj48ZWRpdGlvbj4yMDI0LzAxLzE4PC9lZGl0aW9uPjxrZXl3b3Jkcz48a2V5d29yZD5GZW1h
bGU8L2tleXdvcmQ+PGtleXdvcmQ+SHVtYW5zPC9rZXl3b3JkPjxrZXl3b3JkPk1hbGU8L2tleXdv
cmQ+PGtleXdvcmQ+TWlkZGxlIEFnZWQ8L2tleXdvcmQ+PGtleXdvcmQ+QWN0aXZpdGllcyBvZiBE
YWlseSBMaXZpbmc8L2tleXdvcmQ+PGtleXdvcmQ+TGV2b2RvcGE8L2tleXdvcmQ+PGtleXdvcmQ+
KlBhcmtpbnNvbiBEaXNlYXNlL3RoZXJhcHk8L2tleXdvcmQ+PGtleXdvcmQ+UHJvc3BlY3RpdmUg
U3R1ZGllczwva2V5d29yZD48a2V5d29yZD4qUXVhbGl0eSBvZiBMaWZlPC9rZXl3b3JkPjxrZXl3
b3JkPkFnZWQ8L2tleXdvcmQ+PC9rZXl3b3Jkcz48ZGF0ZXM+PHllYXI+MjAyNDwveWVhcj48cHVi
LWRhdGVzPjxkYXRlPkphbiAyPC9kYXRlPjwvcHViLWRhdGVzPjwvZGF0ZXM+PGlzYm4+MjU3NC0z
ODA1IChFbGVjdHJvbmljKSYjeEQ7MjU3NC0zODA1IChMaW5raW5nKTwvaXNibj48YWNjZXNzaW9u
LW51bT4zODIzNjYwMDwvYWNjZXNzaW9uLW51bT48dXJscz48cmVsYXRlZC11cmxzPjx1cmw+aHR0
cHM6Ly93d3cubmNiaS5ubG0ubmloLmdvdi9wdWJtZWQvMzgyMzY2MDA8L3VybD48L3JlbGF0ZWQt
dXJscz48L3VybHM+PGN1c3RvbTI+UE1DMTA3OTc0MjMgUHJvZi4gS2xhdXMgVGhpZW1hbm4gRm91
bmRhdGlvbiBhbmQgQnJhbmRhdS1MYWliYWNoLUZvdW5kYXRpb24gb3V0c2lkZSB0aGUgc3VibWl0
dGVkIHdvcmsuIERyIEFzaGthbiByZXBvcnRlZCByZWNlaXZpbmcgZ3JhbnRzIGZyb20gTWVkdHJv
bmljIGFuZCBBYmJvdHQgb3V0c2lkZSB0aGUgc3VibWl0dGVkIHdvcmsuIERyIFJpem9zIHJlcG9y
dGVkIHJlY2VpdmluZyBzYWxhcnkgc3VwcG9ydCBmcm9tIE1vdmVtZW50IERpc29yZGVyIFNvY2ll
dHkgYW5kIE5hdGlvbmFsIEluc3RpdHV0ZSBmb3IgSGVhbHRoIFJlc2VhcmNoIENsaW5pY2FsIFJl
c2VhcmNoIE5ldHdvcmsgb3V0c2lkZSB0aGUgc3VibWl0dGVkIHdvcmsuIERyIFBldHJ5LVNjaG1l
bHplciByZXBvcnRlZCByZWNlaXZpbmcgZ3JhbnRzIGZyb20gRGV1dHNjaGUgRm9yc2NodW5nc2dl
bWVpbnNjaGFmdC4gRHIgRmluayByZXBvcnRlZCByZWNlaXZpbmcgZ3JhbnRzIGZyb20gRGV1dHNj
aGUgRm9yc2NodW5nc2dlbWVpbnNjaGFmdCBkdXJpbmcgdGhlIGNvbmR1Y3Qgb2YgdGhlIHN0dWR5
LiBEciBBbnRvbmluaSByZXBvcnRlZCByZWNlaXZpbmcgcGVyc29uYWwgZmVlcyBmcm9tIEJpYWws
IEFiYlZpZSwgQmF5ZXIsIGFuZCBmcm9tIE5vcmRpYyBJbmZ1Y2FyZSBvdXRzaWRlIHRoZSBzdWJt
aXR0ZWQgd29yay4gRHIgVGltbWVybWFubiByZXBvcnRlZCByZWNlaXZpbmcgZ3JhbnRzIGZyb20g
Qm9zdG9uIFNjaWVudGlmaWMgYW5kIHBlcnNvbmFsIGZlZXMgZnJvbSBCb3N0b24gU2NpZW50aWZp
YywgQWJiVmllLCBOb3ZhcnRpcywgTmV1cmF4cGhhcm0sIFRldmEsIERpYXBsYW4sIGFuZCBNb3Zl
bWVudCBEaXNvcmRlcnMgU29jaWV0eSBkdXJpbmcgdGhlIGNvbmR1Y3Qgb2YgdGhlIHN0dWR5IGFu
ZCBzZXJ2aW5nIGFzIHRoZSBwcmVzaWRlbnQgb2YgdGhlIEdlcm1hbiBTb2NpZXR5IG9mIE5ldXJv
bG9neSBvdXRzaWRlIHRoZSBzdWJtaXR0ZWQgd29yay4gRHIgTWFydGluZXotTWFydGluIHJlcG9y
dGVkIHJlY2VpdmluZyBwZXJzb25hbCBmZWVzIGZyb20gSW50ZXJuYXRpb25hbCBQYXJraW5zb24g
YW5kIE1vdmVtZW50IERpc29yZGVyIFNvY2lldHkgb3V0c2lkZSB0aGUgc3VibWl0dGVkIHdvcmsu
IERyIENoYXVkaHVyaSByZXBvcnRlZCByZWNlaXZpbmcgZ3JhbnRzIGZyb20gUGFya2luc29uJmFw
b3M7cyBEaXNlYXNlIE5vbi1Nb3RvciBHcm91cCBHcmFudCBmb3IgTklMUyBzdHVkeSBkdXJpbmcg
dGhlIGNvbmR1Y3Qgb2YgdGhlIHN0dWR5IGFuZCBwZXJzb25hbCBmZWVzIGZyb20gQWJiVmllLCBV
Q0IsIEJpYWwsIEdsb2JhbCBLaW5ldGljcyBDb3Jwb3JhdGlvbiwgQ3luYXBzdXMsIExvYnNvciwg
U3RhZGEsIFphbWJvbiwgUHJvZmlsZSBQaGFybWEsIFN5bm92aW9uLCBSb2NoZSwgU2Npb24sIEJy
aXRhbm5pYSBQaGFybWFjZXV0aWNhbHMsIEFjYWRpYSwgNEQgUGhhcm1hLCBOb3ZhcnRpcywgS3lv
d2EgS2lyaW4sIGFuZCBCb2VocmluZ2VyIEluZ2VsaGVpbSBhbmQgZ3JhbnRzIGZyb20gRVUgKEhv
cml6b24gMjAyMCksIFBhcmtpbnNvbiZhcG9zO3MgVUssIFBhcmtpbnNvbiZhcG9zO3MgRm91bmRh
dGlvbiwgYW5kIFdlbGxjb21lIFRydXN0IG91dHNpZGUgdGhlIHN1Ym1pdHRlZCB3b3JrOyBpbiBh
ZGRpdGlvbiwgRHIgQ2hhdWRodXJpIGhhZCBhIHBhdGVudCBmb3IgTm9uLU1vdG9yIFN5bXB0b21z
IG9mIFBhcmtpbnNvbiZhcG9zO3MgRGlzZWFzZSB3aXRoIHJveWFsdGllcyBwYWlkIGZyb20gT3hm
b3JkIFVuaXZlcnNpdHkgUHJlc3MsIGEgcGF0ZW50IGZvciBOZXVyb3BzeWNoaWF0cmljIGFuZCBD
b2duaXRpdmUgQ2hhbmdlcyBpbiBQYXJraW5zb24mYXBvcztzIERpc2Vhc2UgYW5kIFJlbGF0ZWQg
TW92ZW1lbnQgRGlzb3JkZXJzIHdpdGggcm95YWx0aWVzIHBhaWQgZnJvbSBDYW1icmlkZ2UgUHVi
bGlzaGVycywgYSBwYXRlbnQgZm9yIEtQUFMsIFBEU1MyIHdpdGggcm95YWx0aWVzIHBhaWQgZnJv
bSBNYXBpLCBhbmQgYSBwYXRlbnQgZm9yIE1vdmVtZW50IERpc29yZGVycyBpbiBDbGluaWNhbCBQ
cmFjdGljZSB3aXRoIHJveWFsdGllcyBwYWlkIGZyb20gU3ByaW5nZXIuIERyIERhZnNhcmkgcmVw
b3J0ZWQgcmVjZWl2aW5nIGdyYW50cyBmcm9tIEVVIEpvaW50IFByb2dyYW1tZSAtIE5ldXJvZGVn
ZW5lcmF0aXZlIERpc2Vhc2UgUmVzZWFyY2gsIFByb2YuIEtsYXVzIFRoaWVtYW5uIEZvdW5kYXRp
b24gaW4gdGhlIEdlcm1hbiBTb2NpZXR5IG9mIE5ldXJvbG9neSwgRmVsZ2VuaGF1ZXIgRm91bmRh
dGlvbiwgS29lbG5Gb3J0dW5lIHByb2dyYW0gb2YgdGhlIE1lZGljYWwgRmFjdWx0eSBvZiB0aGUg
VW5pdmVyc2l0eSBvZiBDb2xvZ25lLCBFdmVycGhhcm1hLCBLeW93YSBLaXJpbiwgQmlhbCwgT3J1
ZW4sIGFuZCBTdGFkYXBoYXJtIG91dHNpZGUgdGhlIHN1Ym1pdHRlZCB3b3JrIGFuZCBzZXJ2aW5n
IGFzIHRoZSBoZWFkIG9mIHRoZSBOb24tTW90b3IgU3ltcHRvbXMgU3R1ZHkgR3JvdXAgb2YgdGhl
IEdlcm1hbiBQYXJraW5zb24gYW5kIE1vdmVtZW50IERpc29yZGVyIEZvdW5kYXRpb24gKHVucGFp
ZCkuIE5vIG90aGVyIGRpc2Nsb3N1cmVzIHdlcmUgcmVwb3J0ZWQuPC9jdXN0b20yPjxlbGVjdHJv
bmljLXJlc291cmNlLW51bT4xMC4xMDAxL2phbWFuZXR3b3Jrb3Blbi4yMDIzLjUyMTc3PC9lbGVj
dHJvbmljLXJlc291cmNlLW51bT48cmVtb3RlLWRhdGFiYXNlLXByb3ZpZGVyPk5MTTwvcmVtb3Rl
LWRhdGFiYXNlLXByb3ZpZGVyPjxsYW5ndWFnZT5lbmc8L2xhbmd1YWdlPjwvcmVjb3JkPjwvQ2l0
ZT48Q2l0ZSBFeGNsdWRlWWVhcj0iMSI+PEF1dGhvcj5Kb3N0PC9BdXRob3I+PFllYXI+MjAyMjwv
WWVhcj48UmVjTnVtPjE1NTk8L1JlY051bT48cmVjb3JkPjxyZWMtbnVtYmVyPjE1NTk8L3JlYy1u
dW1iZXI+PGZvcmVpZ24ta2V5cz48a2V5IGFwcD0iRU4iIGRiLWlkPSIyMGF0ZHNlZnB3ZHdldmU1
YWEzeGUydGl2d3B0ZXowZGQyOWEiIHRpbWVzdGFtcD0iMTY4NjkwOTMwNyI+MTU1OTwva2V5Pjwv
Zm9yZWlnbi1rZXlzPjxyZWYtdHlwZSBuYW1lPSJKb3VybmFsIEFydGljbGUiPjE3PC9yZWYtdHlw
ZT48Y29udHJpYnV0b3JzPjxhdXRob3JzPjxhdXRob3I+Sm9zdCwgUy4gVC48L2F1dGhvcj48YXV0
aG9yPlN0cm9iZWwsIEwuPC9hdXRob3I+PGF1dGhvcj5SaXpvcywgQS48L2F1dGhvcj48YXV0aG9y
PkxvZWhyZXIsIFAuIEEuPC9hdXRob3I+PGF1dGhvcj5Bc2hrYW4sIEsuPC9hdXRob3I+PGF1dGhv
cj5FdmFucywgSi48L2F1dGhvcj48YXV0aG9yPlJvc2Vua3JhbnosIEYuPC9hdXRob3I+PGF1dGhv
cj5CYXJiZSwgTS4gVC48L2F1dGhvcj48YXV0aG9yPkZpbmssIEcuIFIuPC9hdXRob3I+PGF1dGhv
cj5GcmFua2xpbiwgSi48L2F1dGhvcj48YXV0aG9yPlNhdWVyYmllciwgQS48L2F1dGhvcj48YXV0
aG9yPk5pbXNreSwgQy48L2F1dGhvcj48YXV0aG9yPlNhdHRhcmksIEEuPC9hdXRob3I+PGF1dGhv
cj5SYXkgQ2hhdWRodXJpLCBLLjwvYXV0aG9yPjxhdXRob3I+QW50b25pbmksIEEuPC9hdXRob3I+
PGF1dGhvcj5UaW1tZXJtYW5uLCBMLjwvYXV0aG9yPjxhdXRob3I+TWFydGluZXotTWFydGluLCBQ
LjwvYXV0aG9yPjxhdXRob3I+U2lsdmVyZGFsZSwgTS48L2F1dGhvcj48YXV0aG9yPkthbGJlLCBF
LjwvYXV0aG9yPjxhdXRob3I+Vmlzc2VyLVZhbmRld2FsbGUsIFYuPC9hdXRob3I+PGF1dGhvcj5E
YWZzYXJpLCBILiBTLjwvYXV0aG9yPjxhdXRob3I+RXVyb3Bhciw8L2F1dGhvcj48YXV0aG9yPnRo
ZSBJbnRlcm5hdGlvbmFsLCBQYXJraW5zb248L2F1dGhvcj48YXV0aG9yPk1vdmVtZW50IERpc29y
ZGVycyBTb2NpZXR5IE5vbi1Nb3RvciBQYXJraW5zb24mYXBvcztzIERpc2Vhc2UgU3R1ZHksIEdy
b3VwPC9hdXRob3I+PC9hdXRob3JzPjwvY29udHJpYnV0b3JzPjxhdXRoLWFkZHJlc3M+RGVwYXJ0
bWVudCBvZiBOZXVyb2xvZ3ksIFVuaXZlcnNpdHkgb2YgQ29sb2duZSwgRmFjdWx0eSBvZiBNZWRp
Y2luZSBhbmQgVW5pdmVyc2l0eSBIb3NwaXRhbCBDb2xvZ25lLCBDb2xvZ25lLCBHZXJtYW55LiBz
dGVmYW5pZS5qb3N0QHVrLWtvZWxuLmRlLiYjeEQ7RGVwYXJ0bWVudCBvZiBOZXVyb2xvZ3ksIFVu
aXZlcnNpdHkgb2YgQ29sb2duZSwgRmFjdWx0eSBvZiBNZWRpY2luZSBhbmQgVW5pdmVyc2l0eSBI
b3NwaXRhbCBDb2xvZ25lLCBDb2xvZ25lLCBHZXJtYW55LiYjeEQ7UGFya2luc29uIEZvdW5kYXRp
b24gSW50ZXJuYXRpb25hbCBDZW50cmUgb2YgRXhjZWxsZW5jZSwgS2luZyZhcG9zO3MgQ29sbGVn
ZSBIb3NwaXRhbCwgTG9uZG9uLCBVSy4mI3hEO0RlcGFydG1lbnQgb2YgTmV1cm9sb2d5LCBVbml2
ZXJzaXR5IEhvc3BpdGFsIEdpZXNzZW4gYW5kIE1hcmJ1cmcsIENhbXB1cyBNYXJidXJnLCBNYXJi
dXJnLCBHZXJtYW55LiYjeEQ7RGVwYXJ0bWVudCBvZiBOZXVyb2xvZ3kgYW5kIE5ldXJvc3VyZ2Vy
eSwgU2FsZm9yZCBSb3lhbCBOSFMgRm91bmRhdGlvbiBUcnVzdCwgTWFuY2hlc3RlciBBY2FkZW1p
YyBIZWFsdGggU2NpZW5jZSBDZW50cmUsIFVuaXZlcnNpdHkgb2YgTWFuY2hlc3RlciwgR3JlYXRl
ciBNYW5jaGVzdGVyLCBVSy4mI3hEO0NvZ25pdGl2ZSBOZXVyb3NjaWVuY2UsIEluc3RpdHV0ZSBv
ZiBOZXVyb3NjaWVuY2UgYW5kIE1lZGljaW5lIChJTk0tMyksIFJlc2VhcmNoIENlbnRyZSBKdWxp
Y2gsIEp1bGljaCwgR2VybWFueS4mI3hEO0luc3RpdHV0ZSBvZiBNZWRpY2FsIFN0YXRpc3RpY3Mg
YW5kIENvbXB1dGF0aW9uYWwgQmlvbG9neSAoSU1TQiksIFVuaXZlcnNpdHkgb2YgQ29sb2duZSwg
Q29sb2duZSwgR2VybWFueS4mI3hEO0RlcGFydG1lbnQgb2YgTmV1cm9zdXJnZXJ5LCBVbml2ZXJz
aXR5IE1hcmJ1cmcsIE1hcmJ1cmcsIEdlcm1hbnkuJiN4RDtVbml2ZXJzaXR5IG9mIENvbG9nbmUs
IEZhY3VsdHkgb2YgSHVtYW5pdGllcywgQ29sb2duZSwgR2VybWFueS4mI3hEO0dlcm1hbiBBc3Nv
Y2lhdGlvbiBvZiBXb21lbiBFbmdpbmVlcnMsIENvbG9nbmUsIEdlcm1hbnkuJiN4RDtJbnN0aXR1
dGUgb2YgUHN5Y2hpYXRyeSwgUHN5Y2hvbG9neSBhbmQgTmV1cm9zY2llbmNlLCBLaW5nJmFwb3M7
cyBDb2xsZWdlIExvbmRvbiwgTG9uZG9uLCBVSy4mI3hEO05JSFIgTWVudGFsIEhlYWx0aCBCaW9t
ZWRpY2FsIFJlc2VhcmNoIENlbnRyZSBhbmQgRGVtZW50aWEgQmlvbWVkaWNhbCBSZXNlYXJjaCBV
bml0LCBTb3V0aCBMb25kb24gYW5kIE1hdWRzbGV5IE5IUyBGb3VuZGF0aW9uIFRydXN0IGFuZCBL
aW5nJmFwb3M7cyBDb2xsZWdlIExvbmRvbiwgTG9uZG9uLCBVSy4mI3hEO1BhcmtpbnNvbiBhbmQg
TW92ZW1lbnQgRGlzb3JkZXJzIFVuaXQsIERlcGFydG1lbnQgb2YgTmV1cm9zY2llbmNlcyAoRE5T
KSwgVW5pdmVyc2l0eSBvZiBQYWR1YSwgUGFkb3ZhLCBJdGFseS4mI3hEO0NlbnRlciBmb3IgTmV0
d29ya2VkIEJpb21lZGljYWwgUmVzZWFyY2ggaW4gTmV1cm9kZWdlbmVyYXRpdmUgRGlzZWFzZXMg
KENJQkVSTkVEKSwgQ2FybG9zIElJSSBJbnN0aXR1dGUgb2YgSGVhbHRoLCBNYWRyaWQsIFNwYWlu
LiYjeEQ7VW5pdmVyc2l0eSBvZiBDb2xvZ25lLCBGYWN1bHR5IG9mIE1lZGljaW5lLCBNZWRpY2Fs
IFBzeWNob2xvZ3ksIE5ldXJvcHN5Y2hvbG9neSBhbmQgR2VuZGVyIFN0dWRpZXMgJmFtcDsgQ2Vu
dGVyIGZvciBOZXVyb3BzeWNob2xvZ2ljYWwgRGlhZ25vc3RpY3MgYW5kIEludGVydmVudGlvbnMg
KENlTkRJKSwgQ29sb2duZSwgR2VybWFueS4mI3hEO0RlcGFydG1lbnQgb2YgU3RlcmVvdGFjdGlj
IGFuZCBGdW5jdGlvbmFsIE5ldXJvc3VyZ2VyeSwgRmFjdWx0eSBvZiBNZWRpY2luZSBhbmQgVW5p
dmVyc2l0eSBIb3NwaXRhbCBDb2xvZ25lLCBVbml2ZXJzaXR5IG9mIENvbG9nbmUsIENvbG9nbmUs
IEdlcm1hbnkuJiN4RDtEZXBhcnRtZW50IG9mIE5ldXJvbG9neSwgVW5pdmVyc2l0eSBvZiBDb2xv
Z25lLCBGYWN1bHR5IG9mIE1lZGljaW5lIGFuZCBVbml2ZXJzaXR5IEhvc3BpdGFsIENvbG9nbmUs
IENvbG9nbmUsIEdlcm1hbnkuIGhhaWRhci5kYWZzYXJpQHVrLWtvZWxuLmRlLjwvYXV0aC1hZGRy
ZXNzPjx0aXRsZXM+PHRpdGxlPkdlbmRlciBnYXAgaW4gZGVlcCBicmFpbiBzdGltdWxhdGlvbiBm
b3IgUGFya2luc29uJmFwb3M7cyBkaXNlYXNlPC90aXRsZT48c2Vjb25kYXJ5LXRpdGxlPk5QSiBQ
YXJraW5zb25zIERpczwvc2Vjb25kYXJ5LXRpdGxlPjxhbHQtdGl0bGU+TlBKIFBhcmtpbnNvbiZh
cG9zO3MgZGlzZWFzZTwvYWx0LXRpdGxlPjwvdGl0bGVzPjxwZXJpb2RpY2FsPjxmdWxsLXRpdGxl
Pk5QSiBQYXJraW5zb25zIERpczwvZnVsbC10aXRsZT48L3BlcmlvZGljYWw+PGFsdC1wZXJpb2Rp
Y2FsPjxmdWxsLXRpdGxlPk5waiBQYXJraW5zb24mYXBvcztzIERpc2Vhc2U8L2Z1bGwtdGl0bGU+
PC9hbHQtcGVyaW9kaWNhbD48cGFnZXM+NDc8L3BhZ2VzPjx2b2x1bWU+ODwvdm9sdW1lPjxudW1i
ZXI+MTwvbnVtYmVyPjxlZGl0aW9uPjIwMjIvMDQvMjI8L2VkaXRpb24+PGRhdGVzPjx5ZWFyPjIw
MjI8L3llYXI+PHB1Yi1kYXRlcz48ZGF0ZT5BcHIgMjA8L2RhdGU+PC9wdWItZGF0ZXM+PC9kYXRl
cz48aXNibj4yMzczLTgwNTcgKFByaW50KSYjeEQ7MjM3My04MDU3IChFbGVjdHJvbmljKSYjeEQ7
MjM3My04MDU3IChMaW5raW5nKTwvaXNibj48YWNjZXNzaW9uLW51bT4zNTQ0NDE4NzwvYWNjZXNz
aW9uLW51bT48dXJscz48cmVsYXRlZC11cmxzPjx1cmw+aHR0cHM6Ly93d3cubmNiaS5ubG0ubmlo
Lmdvdi9wdWJtZWQvMzU0NDQxODc8L3VybD48L3JlbGF0ZWQtdXJscz48L3VybHM+PGN1c3RvbTI+
UE1DOTAyMTI4MSBmaW5hbmNpYWwgZGlzY2xvc3VyZXMuIEEuUi4gaGFzIHJlY2VpdmVkIGhvbm9y
YXJpdW0gZnJvbSBVQ0IgYW5kIHdhcyBzdXBwb3J0ZWQgYnkgYSBncmFudCBmcm9tIE1lZHRyb25p
Yy4gUC5BLkwuIHdhcyBmdW5kZWQgYnkgdGhlIFNVQ0NFU1MtUHJvZ3JhbSBvZiB0aGUgVW5pdmVy
c2l0eSBvZiBNYXJidXJnLCB0aGUgUGFya2luc29uJmFwb3M7cyBGb3VuZGF0aW9uLCBhbmQgdGhl
IFN0aWZ0dW5nIHp1ciBGb3JkZXJ1bmcganVuZ2VyIE5ldXJvd2lzc2Vuc2NoYWZ0bGVyLiBLLkEu
IGhhcyByZWNlaXZlZCBob25vcmFyaWEgZm9yIGVkdWNhdGlvbmFsIG1lZXRpbmdzLCB0cmF2ZWwg
YW5kIGNvbnN1bHRhbmN5IGZyb20gTWVkdHJvbmljLCBTdC4gSnVkZSBNZWRpY2FsIGFuZCBCb3N0
b24gU2NpZW50aWZpYy4gSi5FLiByZXBvcnRzIG5vIGZpbmFuY2lhbCBkaXNjbG9zdXJlcy4gRi5S
LiByZXBvcnRzIG5vIGZpbmFuY2lhbCBkaXNjbG9zdXJlcy4gTS5ULkIuIHJlY2VpdmVkIHNwZWFr
ZXImYXBvcztzIGhvbm9yYXJpYSBmcm9tIE1lZHRyb25pYywgQm9zdG9uIFNjaWVudGlmaWMsIEFi
Ym90dCAoZm9ybWVybHkgU3QuIEp1ZGUpLCBHRSBNZWRpY2FsLCBVQ0IsIEFwb3RoZWtlcnZlcmJh
bmQgS29sbiBlLlYuIGFuZCBCaWFsIGFzIHdlbGwgYXMgcmVzZWFyY2ggZnVuZGluZyBmcm9tIHRo
ZSBGZWxnZW5oYXVlci1TdGlmdHVuZywgRm9yc2NodW5nc3Bvb2wgS2xpbmlzY2hlIFN0dWRpZW4g
KFVuaXZlcnNpdHkgb2YgQ29sb2duZSksIEhvcml6b24gMjAyMCAoR29uZG9sYSksIE1lZHRyb25p
YyAoT0RJUyksIGFuZCBCb3N0b24gU2NpZW50aWZpYyBhbmQgYWR2aXNvcnkgaG9ub3JhcmlhIGZv
ciB0aGUgSVFXSUcuIEcuUi5GLiB3YXMgZnVuZGVkIGJ5IHRoZSBEZXV0c2NoZSBGb3JzY2h1bmdz
Z2VtZWluc2NoYWZ0IChERkcsIEdlcm1hbiBSZXNlYXJjaCBGb3VuZGF0aW9uKS1Qcm9qZWN0LUlE
IDQzMTU0OTAyOS1TRkIgMTQ1MS4gRy5SLkYuIHNlcnZlcyBhcyBhbiBlZGl0b3JpYWwgYm9hcmQg
bWVtYmVyIG9mIENvcnRleCwgTmV1cm9sb2dpY2FsIFJlc2VhcmNoIGFuZCBQcmFjdGljZSwgTmV1
cm9JbWFnZTogQ2xpbmljYWwsIFplaXRzY2hyaWZ0IGZ1ciBOZXVyb3BzeWNob2xvZ2llLCBhbmQg
REdOZXVyb2xvZ2llOyByZWNlaXZlcyByb3lhbHRpZXMgZnJvbSB0aGUgcHVibGljYXRpb24gb2Yg
dGhlIGJvb2tzIEZ1bmt0aW9uZWxsZSBNUlQgaW4gUHN5Y2hpYXRyaWUgdW5kIE5ldXJvbG9naWUs
IE5ldXJvbG9naXNjaGUgRGlmZmVyZW50aWFsZGlhZ25vc2UsIGFuZCBTT1AgTmV1cm9sb2dpZTsg
cmVjZWl2ZXMgcm95YWx0aWVzIGZyb20gdGhlIHB1YmxpY2F0aW9uIG9mIHRoZSBuZXVyb3BzeWNo
b2xvZ2ljYWwgdGVzdHMgS0FTIGFuZCBLb3BwczsgcmVjZWl2ZWQgaG9ub3JhcmlhIGZvciBzcGVh
a2luZyBlbmdhZ2VtZW50cyBmcm9tIEJheWVyLCBEZXNpdGluLCBER04sIEVyZ28gREtWLCBGb3J1
bSBmdXIgbWVkaXppbmlzY2hlIEZvcnRiaWxkdW5nIEZvbUYgR21iSCwgR1NLLCBNZWRpY2EgQWNh
ZGVteSBNZXNzZSBEdXNzZWxkb3JmLCBNZWRpY2JyYWluIEhlYWx0aGNhcmUsIE5vdmFydGlzLCBQ
Zml6ZXIsIGFuZCBTcG9ydGFyenRlYnVuZCBOUlcuIEplcmVteSBGcmFua2xpbiByZXBvcnRzIG5v
IGZpbmFuY2lhbCBkaXNjbG9zdXJlcy4gQS5TLiBpcyBmdW5kZWQgYnkgdGhlIEd1c3lrIHByb2dy
YW0gYW5kIHRoZSBBZHZhbmNlZCBDb2xvZ25lIENsaW5pY2lhbiBTY2llbnRpc3QgcHJvZ3JhbSBv
ZiB0aGUgTWVkaWNhbCBGYWN1bHR5IG9mIHRoZSBVbml2ZXJzaXR5IG9mIENvbG9nbmUgYW5kIGhh
cyByZWNlaXZlZCBmdW5kaW5nIGZyb20gdGhlIFByb2YuIEtsYXVzIFRoaWVtYW5uIEZvdW5kYXRp
b24uIEMuTi4gaXMgY29uc3VsdGFudCBmb3IgQnJhaW5sYWIgYW5kIHJlY2VpdmVkIHNwZWFrZXIm
YXBvcztzIGhvbm9yYXJpYS4gQS5TLiByZXBvcnRzIG5vIGZpbmFuY2lhbCBkaXNjbG9zdXJlcy4g
Sy5SLkMuIGhhcyByZWNlaXZlZCBmdW5kaW5nIGZyb20gUGFya2luc29uJmFwb3M7cyBVSywgTklI
UiwgVUNCLCBhbmQgdGhlIEV1cm9wZWFuIFVuaW9uOyBoZSByZWNlaXZlZCBob25vcmFyaWEgZnJv
bSBVQ0IsIEFiYm90dCwgQnJpdGFubmlhLCBVUyBXb3JsZG1lZHMsIGFuZCBPdHN1a2EgUGhhcm1h
Y2V1dGljYWxzOyBhbmQgYWN0ZWQgYXMgYSBjb25zdWx0YW50IGZvciBBYmJWaWUsIFVDQiwgYW5k
IEJyaXRhbm5pYS4gQS5BLiByZXBvcnRzIHBlcnNvbmFsIGNvbnN1bHRhbmN5IGZlZXMgZnJvbSBa
YW1ib24sIEFiYlZpZSwgQm9laHJpbmdlciBJbmdlbGhlaW0sIEdFLCBOZXVyb2Rlcm0sIEJpb2dl
biwgQmlhbCwgRVZFUiBOZXVybyBQaGFybWEsIFRoZXJldmFuY2UsIFZlY3R1cmEgZ3JhbnRzIGZy
b20gQ2hpZXNpIFBoYXJtYWNldXRpY2FscywgTHVuZGJlY2ssIEhvcml6b24gMjAyMCAtIFBEX1Bh
bCBHcmFudCA4MjU3ODUsIE1pbmlzdHJ5IG9mIEVkdWNhdGlvbiBVbml2ZXJzaXR5IGFuZCBSZXNl
YXJjaCAoTUlVUikgR3JhbnQgQVJTMDFfMDEwODEsIG93bnMgUGF0ZW50IFdPMjAxNTExMDI2MS1B
MSwgb3ducyBzaGFyZXMgZnJvbSBQRCBOZXVyb3RlY2hub2xvZ3kgTGltaXRlZC4gTC5ULiByZXBv
cnRzIGdyYW50cywgcGVyc29uYWwgZmVlcyBhbmQgbm9uLWZpbmFuY2lhbCBzdXBwb3J0IGZyb20g
U0FQSUVOUyBTdGVlcmluZyBCcmFpbiBTdGltdWxhdGlvbiwgTWVkdHJvbmljLCBCb3N0b24gU2Np
ZW50aWZpYyBhbmQgU3QuIEp1ZGUgTWVkaWNhbC4gUC5NLU0uIGhhcyByZWNlaXZlZCBob25vcmFy
aWEgZnJvbSBOYXRpb25hbCBTY2hvb2wgb2YgUHVibGljIEhlYWx0aCAoSVNDSUlJKSwgRWRpdG9y
aWFsIFZpZ3VlcmEgYW5kIFRha2VkYSBQaGFybWFjZXV0aWNhbHMgZm9yIGxlY3R1cmluZyBpbiBj
b3Vyc2VzOyBmcm9tIEJyaXRhbm5pYSBmb3Igd3JpdGluZyBhbiBhcnRpY2xlIGluIHRoZWlyIFBh
cmtpbnNvbiZhcG9zO3MgRGlzZWFzZSBNZWRpY2FsIEpvdXJuYWwtS2luZXRpYzsgYW5kIGZyb20g
dGhlIEludGVybmF0aW9uYWwgUGFya2luc29uIGFuZCBNb3ZlbWVudCBEaXNvcmRlciBTb2NpZXR5
IChNRFMpIGZvciBtYW5hZ2VtZW50IG9mIHRoZSBQcm9ncmFtIG9uIFJhdGluZyBTY2FsZXMuIEdy
YW50czogZnJvbSB0aGUgTURTIGZvciBkZXZlbG9wbWVudCBhbmQgdmFsaWRhdGlvbiBvZiB0aGUg
TURTLU5NUy4gTW9udHkgU2lsdmVyZGFsZSBoYXMgcmVjZWl2ZWQgaG9ub3JhcmlhIGZyb20gQmlh
bCwgQnJpdGFubmlhIGFuZCBNZWR0cm9uaWMuIEUuSy4gaGFzIHJlY2VpdmVkIGdyYW50cyBmcm9t
IHRoZSBHZXJtYW4gTWluaXN0cnkgb2YgRWR1Y2F0aW9uIGFuZCBSZXNlYXJjaCwgdGhlIEdlcm1h
biBQYXJraW5zb24tIEZvbmRzLCB0aGUgR2VybWFuIFBhcmtpbnNvbiBTb2NpZXR5OyBob25vcmFy
aWEgZnJvbTogT3RpY29uIEdtYkgsIEhhbWJ1cmcsIEdlcm1hbnk7IExpbGx5IFBoYXJtYSBHbWJI
LCBCYWQgSG9tYnVyZywgR2VybWFueTsgQmVybmFmb24gQUcsIEJlcm4sIFN3aXR6ZXJsYW5kOyBE
ZXNpdGluIEdtYkgsIEhhbWJ1cmcsIEdlcm1hbnkuIFYuVi5WLiBpcyBhIG1lbWJlciBvZiB0aGUg
YWR2aXNvcnkgYm9hcmRzIGFuZCByZXBvcnRzIGNvbnN1bHRhbmNpZXMgZm9yIE1lZHRyb25pYywg
Qm9zdG9uIFNjaWVudGlmaWMgYW5kIFN0LiBKdWRlIE1lZGljYWwuIFNoZSByZWNlaXZlZCBhIGdy
YW50IGZyb20gU0FQSUVOUyBTdGVlcmluZyBCcmFpbiBTdGltdWxhdGlvbi4gSC5TLkQuIHJlcG9y
dHMgZnVuZGluZyBvZiBoaXMgd29yayBieSB0aGUgRVUgSm9pbnQgUHJvZ3JhbW1lLU5ldXJvZGVn
ZW5lcmF0aXZlIERpc2Vhc2UgUmVzZWFyY2ggKEpQTkQpLCB0aGUgUHJvZi4gS2xhdXMgVGhpZW1h
bm4gRm91bmRhdGlvbiwgdGhlIEZlbGdlbmhhdWVyIEZvdW5kYXRpb24sIGFuZCB0aGUgS29lbG4g
Rm9ydHVuZSBQcm9ncmFtLCBhbmQgaG9ub3JhcmlhIGJ5IEJvc3RvbiBTY2llbnRpZmljLCBNZWR0
cm9uaWMgYW5kIFN0YWRhcGhhcm0uIFRoaXMgcGFwZXIgcHJlc2VudHMgaW5kZXBlbmRlbnQgcmVz
ZWFyY2ggZnVuZGVkIGJ5IHRoZSBOYXRpb25hbCBJbnN0aXR1dGUgZm9yIEhlYWx0aCBSZXNlYXJj
aCAoTklIUikgTWVudGFsIEhlYWx0aCBCaW9tZWRpY2FsIFJlc2VhcmNoIENlbnRyZSBhbmQgRGVt
ZW50aWEgVW5pdCBhdCBTb3V0aCBMb25kb24gYW5kIE1hdWRzbGV5IE5IUyBGb3VuZGF0aW9uIFRy
dXN0IGFuZCBLaW5nJmFwb3M7cyBDb2xsZWdlIExvbmRvbi4gVGhlIHZpZXdzIGV4cHJlc3NlZCBh
cmUgdGhvc2Ugb2YgdGhlIGF1dGhvcihzKSBhbmQgbm90IG5lY2Vzc2FyaWx5IHRob3NlIG9mIHRo
ZSBOSFMsIHRoZSBOSUhSIG9yIHRoZSBEZXBhcnRtZW50IG9mIEhlYWx0aC48L2N1c3RvbTI+PGVs
ZWN0cm9uaWMtcmVzb3VyY2UtbnVtPjEwLjEwMzgvczQxNTMxLTAyMi0wMDMwNS15PC9lbGVjdHJv
bmljLXJlc291cmNlLW51bT48cmVtb3RlLWRhdGFiYXNlLXByb3ZpZGVyPk5MTTwvcmVtb3RlLWRh
dGFiYXNlLXByb3ZpZGVyPjxsYW5ndWFnZT5lbmc8L2xhbmd1YWdlPjwvcmVjb3JkPjwvQ2l0ZT48
L0VuZE5vdGU+AG==
</w:fldData>
        </w:fldChar>
      </w:r>
      <w:r w:rsidR="00A242F8" w:rsidRPr="00522DE5">
        <w:rPr>
          <w:szCs w:val="22"/>
          <w:lang w:val="en-US"/>
        </w:rPr>
        <w:instrText xml:space="preserve"> ADDIN EN.CITE </w:instrText>
      </w:r>
      <w:r w:rsidR="00A242F8" w:rsidRPr="00522DE5">
        <w:rPr>
          <w:szCs w:val="22"/>
          <w:lang w:val="en-US"/>
        </w:rPr>
        <w:fldChar w:fldCharType="begin">
          <w:fldData xml:space="preserve">PEVuZE5vdGU+PENpdGU+PEF1dGhvcj5LYW1wbGluZzwvQXV0aG9yPjxZZWFyPjIwMTk8L1llYXI+
PFJlY051bT4yNDk5PC9SZWNOdW0+PERpc3BsYXlUZXh0PjxzdHlsZSBmYWNlPSJzdXBlcnNjcmlw
dCI+NSA2IDI4IDI5IDUwPC9zdHlsZT48L0Rpc3BsYXlUZXh0PjxyZWNvcmQ+PHJlYy1udW1iZXI+
MjQ5OTwvcmVjLW51bWJlcj48Zm9yZWlnbi1rZXlzPjxrZXkgYXBwPSJFTiIgZGItaWQ9IjIwYXRk
c2VmcHdkd2V2ZTVhYTN4ZTJ0aXZ3cHRlejBkZDI5YSIgdGltZXN0YW1wPSIxNzU0MzA4ODgxIj4y
NDk5PC9rZXk+PC9mb3JlaWduLWtleXM+PHJlZi10eXBlIG5hbWU9IkpvdXJuYWwgQXJ0aWNsZSI+
MTc8L3JlZi10eXBlPjxjb250cmlidXRvcnM+PGF1dGhvcnM+PGF1dGhvcj5LYW1wbGluZywgSC48
L2F1dGhvcj48YXV0aG9yPkJyZW5kZWwsIEwuIEsuPC9hdXRob3I+PGF1dGhvcj5NaXR0YWcsIE8u
PC9hdXRob3I+PC9hdXRob3JzPjwvY29udHJpYnV0b3JzPjxhdXRoLWFkZHJlc3M+U2VjdGlvbiBv
ZiBIZWFsdGggQ2FyZSBSZXNlYXJjaCBhbmQgUmVoYWJpbGl0YXRpb24gUmVzZWFyY2gsIEZhY3Vs
dHkgb2YgTWVkaWNpbmUsIE1lZGljYWwgQ2VudGVyIC0gVW5pdmVyc2l0eSBvZiBGcmVpYnVyZywg
SHVnc3RldHRlciBTdHIuIDQ5LCA3OTEwNiwgRnJlaWJ1cmcsIEdlcm1hbnkuIGhhbm5hLmthbXBs
aW5nQHBzeWNoby5tZWQudW5pLWdpZXNzZW4uZGUuJiN4RDtTZWN0aW9uIG9mIEhlYWx0aCBDYXJl
IFJlc2VhcmNoIGFuZCBSZWhhYmlsaXRhdGlvbiBSZXNlYXJjaCwgRmFjdWx0eSBvZiBNZWRpY2lu
ZSwgTWVkaWNhbCBDZW50ZXIgLSBVbml2ZXJzaXR5IG9mIEZyZWlidXJnLCBIdWdzdGV0dGVyIFN0
ci4gNDksIDc5MTA2LCBGcmVpYnVyZywgR2VybWFueS48L2F1dGgtYWRkcmVzcz48dGl0bGVzPjx0
aXRsZT4oTmV1cm8pUHN5Y2hvbG9naWNhbCBJbnRlcnZlbnRpb25zIGZvciBOb24tTW90b3IgU3lt
cHRvbXMgaW4gdGhlIFRyZWF0bWVudCBvZiBQYXRpZW50cyB3aXRoIFBhcmtpbnNvbiZhcG9zO3Mg
RGlzZWFzZTogYSBTeXN0ZW1hdGljIFVtYnJlbGxhIFJldmlldzwvdGl0bGU+PHNlY29uZGFyeS10
aXRsZT5OZXVyb3BzeWNob2wgUmV2PC9zZWNvbmRhcnktdGl0bGU+PGFsdC10aXRsZT5OZXVyb3Bz
eWNob2xvZ3kgcmV2aWV3PC9hbHQtdGl0bGU+PC90aXRsZXM+PHBlcmlvZGljYWw+PGZ1bGwtdGl0
bGU+TmV1cm9wc3ljaG9sIFJldjwvZnVsbC10aXRsZT48L3BlcmlvZGljYWw+PGFsdC1wZXJpb2Rp
Y2FsPjxmdWxsLXRpdGxlPk5ldXJvcHN5Y2hvbG9neSBSZXZpZXc8L2Z1bGwtdGl0bGU+PC9hbHQt
cGVyaW9kaWNhbD48cGFnZXM+MTY2LTE4MDwvcGFnZXM+PHZvbHVtZT4yOTwvdm9sdW1lPjxudW1i
ZXI+MjwvbnVtYmVyPjxlZGl0aW9uPjIwMTkvMDYvMDY8L2VkaXRpb24+PGtleXdvcmRzPjxrZXl3
b3JkPkFjdGl2aXRpZXMgb2YgRGFpbHkgTGl2aW5nPC9rZXl3b3JkPjxrZXl3b3JkPkNvZ25pdGlv
bjwva2V5d29yZD48a2V5d29yZD5IdW1hbnM8L2tleXdvcmQ+PGtleXdvcmQ+UGFya2luc29uIERp
c2Vhc2UvKnBzeWNob2xvZ3kvKnRoZXJhcHk8L2tleXdvcmQ+PGtleXdvcmQ+KlBzeWNob3RoZXJh
cHk8L2tleXdvcmQ+PGtleXdvcmQ+UXVhbGl0eSBvZiBMaWZlPC9rZXl3b3JkPjxrZXl3b3JkPlRy
ZWF0bWVudCBPdXRjb21lPC9rZXl3b3JkPjxrZXl3b3JkPkFsdGVybmF0aXZlIGFuZCBjb21wbGVt
ZW50YXJ5IHRoZXJhcHk8L2tleXdvcmQ+PGtleXdvcmQ+TmV1cm9wc3ljaG9sb2d5PC9rZXl3b3Jk
PjxrZXl3b3JkPk5vbi1tb3RvciBvdXRjb21lczwva2V5d29yZD48a2V5d29yZD5QYXJraW5zb27i
gJlzIGRpc2Vhc2U8L2tleXdvcmQ+PGtleXdvcmQ+UHN5Y2hvbG9naWNhbCBpbnRlcnZlbnRpb25z
PC9rZXl3b3JkPjxrZXl3b3JkPlN5c3RlbWF0aWMgcmV2aWV3PC9rZXl3b3JkPjxrZXl3b3JkPlVt
YnJlbGxhIHJldmlldzwva2V5d29yZD48L2tleXdvcmRzPjxkYXRlcz48eWVhcj4yMDE5PC95ZWFy
PjxwdWItZGF0ZXM+PGRhdGU+SnVuPC9kYXRlPjwvcHViLWRhdGVzPjwvZGF0ZXM+PGlzYm4+MTA0
MC03MzA4PC9pc2JuPjxhY2Nlc3Npb24tbnVtPjMxMTY1OTU3PC9hY2Nlc3Npb24tbnVtPjx1cmxz
PjwvdXJscz48ZWxlY3Ryb25pYy1yZXNvdXJjZS1udW0+MTAuMTAwNy9zMTEwNjUtMDE5LTA5NDA5
LTQ8L2VsZWN0cm9uaWMtcmVzb3VyY2UtbnVtPjxyZW1vdGUtZGF0YWJhc2UtcHJvdmlkZXI+TkxN
PC9yZW1vdGUtZGF0YWJhc2UtcHJvdmlkZXI+PGxhbmd1YWdlPmVuZzwvbGFuZ3VhZ2U+PC9yZWNv
cmQ+PC9DaXRlPjxDaXRlIEV4Y2x1ZGVZZWFyPSIxIj48QXV0aG9yPkpvc3Q8L0F1dGhvcj48WWVh
cj4yMDIwPC9ZZWFyPjxSZWNOdW0+MTM5NTwvUmVjTnVtPjxyZWNvcmQ+PHJlYy1udW1iZXI+MTM5
NTwvcmVjLW51bWJlcj48Zm9yZWlnbi1rZXlzPjxrZXkgYXBwPSJFTiIgZGItaWQ9IjIwYXRkc2Vm
cHdkd2V2ZTVhYTN4ZTJ0aXZ3cHRlejBkZDI5YSIgdGltZXN0YW1wPSIxNjQyMTU5Mjk1Ij4xMzk1
PC9rZXk+PC9mb3JlaWduLWtleXM+PHJlZi10eXBlIG5hbWU9IkpvdXJuYWwgQXJ0aWNsZSI+MTc8
L3JlZi10eXBlPjxjb250cmlidXRvcnM+PGF1dGhvcnM+PGF1dGhvcj5Kb3N0LCBTLiBULjwvYXV0
aG9yPjxhdXRob3I+U2F1ZXJiaWVyLCBBLjwvYXV0aG9yPjxhdXRob3I+Vmlzc2VyLVZhbmRld2Fs
bGUsIFYuPC9hdXRob3I+PGF1dGhvcj5Bc2hrYW4sIEsuPC9hdXRob3I+PGF1dGhvcj5TaWx2ZXJk
YWxlLCBNLjwvYXV0aG9yPjxhdXRob3I+RXZhbnMsIEouPC9hdXRob3I+PGF1dGhvcj5Mb2VocmVy
LCBQLiBBLjwvYXV0aG9yPjxhdXRob3I+Uml6b3MsIEEuPC9hdXRob3I+PGF1dGhvcj5QZXRyeS1T
Y2htZWx6ZXIsIEouIE4uPC9hdXRob3I+PGF1dGhvcj5SZWtlciwgUC48L2F1dGhvcj48YXV0aG9y
PkZpbmssIEcuIFIuPC9hdXRob3I+PGF1dGhvcj5GcmFua2xpbiwgSi48L2F1dGhvcj48YXV0aG9y
PlNhbXVlbCwgTS48L2F1dGhvcj48YXV0aG9yPlNjaG5pdHpsZXIsIEEuPC9hdXRob3I+PGF1dGhv
cj5CYXJiZSwgTS4gVC48L2F1dGhvcj48YXV0aG9yPkFudG9uaW5pLCBBLjwvYXV0aG9yPjxhdXRo
b3I+TWFydGluZXotTWFydGluLCBQLjwvYXV0aG9yPjxhdXRob3I+VGltbWVybWFubiwgTC48L2F1
dGhvcj48YXV0aG9yPlJheS1DaGF1ZGh1cmksIEsuPC9hdXRob3I+PGF1dGhvcj5EYWZzYXJpLCBI
LiBTLjwvYXV0aG9yPjxhdXRob3I+RXVyb3Bhciw8L2F1dGhvcj48YXV0aG9yPnRoZSBJbnRlcm5h
dGlvbmFsLCBQYXJraW5zb248L2F1dGhvcj48YXV0aG9yPk1vdmVtZW50IERpc29yZGVycyBTb2Np
ZXR5IE5vbi1Nb3RvciBQYXJraW5zb24mYXBvcztzIERpc2Vhc2UgU3R1ZHksIEdyb3VwPC9hdXRo
b3I+PC9hdXRob3JzPjwvY29udHJpYnV0b3JzPjxhdXRoLWFkZHJlc3M+RGVwYXJ0bWVudCBvZiBO
ZXVyb2xvZ3ksIFVuaXZlcnNpdHkgSG9zcGl0YWwgQ29sb2duZSwgQ29sb2duZSwgR2VybWFueS4m
I3hEO1BhcmtpbnNvbiBGb3VuZGF0aW9uIEludGVybmF0aW9uYWwgQ2VudHJlIG9mIEV4Y2VsbGVu
Y2UsIEtpbmcmYXBvcztzIENvbGxlZ2UgSG9zcGl0YWwsIExvbmRvbiwgVUsuJiN4RDtEZXBhcnRt
ZW50IG9mIFN0ZXJlb3RheHkgYW5kIEZ1bmN0aW9uYWwgTmV1cm9zdXJnZXJ5LCBVbml2ZXJzaXR5
IEhvc3BpdGFsIENvbG9nbmUsIENvbG9nbmUsIEdlcm1hbnkuJiN4RDtEZXBhcnRtZW50IG9mIE5l
dXJvbG9neSBhbmQgTmV1cm9zdXJnZXJ5LCBTYWxmb3JkIFJveWFsIE5IUyBGb3VuZGF0aW9uIFRy
dXN0LCBNYW5jaGVzdGVyIEFjYWRlbWljIEhlYWx0aCBTY2llbmNlIENlbnRyZSwgR3JlYXRlciBN
YW5jaGVzdGVyLCBVSy4mI3hEO0RlcGFydG1lbnQgb2YgTmV1cm9sb2d5LCBVbml2ZXJzaXR5IEhv
c3BpdGFsIG9mIEdpZXNzZW4gYW5kIE1hcmJ1cmcsIENhbXB1cyBNYXJidXJnLCBNYXJidXJnLCBI
ZXNzZW4sIEdlcm1hbnkuJiN4RDtJbnN0aXR1dGUgb2YgTWVkaWNhbCBTdGF0aXN0aWNzIGFuZCBD
b21wdXRhdGlvbmFsIEJpb2xvZ3kgKElNU0IpLCBVbml2ZXJzaXR5IG9mIENvbG9nbmUsIEtvbG4s
IE5vcmRyaGVpbi1XZXN0ZmFsZW4sIEdlcm1hbnkuJiN4RDtEZXBhcnRtZW50IG9mIE5ldXJvbG9n
eSwgQ2VudGVyIGZvciBNb3ZlbWVudCBEaXNvcmRlcnMgYW5kIE5ldXJvbW9kdWxhdGlvbiwgSGVp
bnJpY2gtSGVpbmUtVW5pdmVyc2l0eSBEdWVzc2VsZG9yZiwgRHVlc3NlbGRvcmYsIEdlcm1hbnku
JiN4RDtQYXJraW5zb24gYW5kIE1vdmVtZW50IERpc29yZGVycyBVbml0LCBJUkNDUyBIb3NwaXRh
bCBTYW4gQ2FtaWxsbywgVmVuaWNlLCBJdGFseS4mI3hEO1VuaXZlcnNpdHkgb2YgUGFkdWEsIFBh
ZG92YSwgVmVuZXRvLCBJdGFseS4mI3hEO0NlbnRlciBmb3IgTmV0d29ya2VkIEJpb21lZGljYWwg
UmVzZWFyY2ggb24gTmV1cm9kZWdlbmVyYXRpdmUgRGlzZWFzZXMsIE1hZHJpZCwgU3BhaW4uJiN4
RDtJbnN0aXR1dGUgb2YgUHN5Y2hpYXRyeSwgUHN5Y2hvbG9neSBhbmQgTmV1cm9zY2llbmNlLCBL
aW5nJmFwb3M7cyBDb2xsZWdlIExvbmRvbiwgTG9uZG9uLCBVSy4mI3hEO0RlcGFydG1lbnQgb2Yg
TmV1cm9sb2d5LCBVbml2ZXJzaXR5IEhvc3BpdGFsIENvbG9nbmUsIENvbG9nbmUsIEdlcm1hbnkg
aGFpZGFyLnNhbGltaS1kYWZzYXJpQHVrLWtvZWxuLmRlLjwvYXV0aC1hZGRyZXNzPjx0aXRsZXM+
PHRpdGxlPkEgcHJvc3BlY3RpdmUsIGNvbnRyb2xsZWQgc3R1ZHkgb2Ygbm9uLW1vdG9yIGVmZmVj
dHMgb2Ygc3VidGhhbGFtaWMgc3RpbXVsYXRpb24gaW4gUGFya2luc29uJmFwb3M7cyBkaXNlYXNl
OiByZXN1bHRzIGF0IHRoZSAzNi1tb250aCBmb2xsb3ctdXA8L3RpdGxlPjxzZWNvbmRhcnktdGl0
bGU+SiBOZXVyb2wgTmV1cm9zdXJnIFBzeWNoaWF0cnk8L3NlY29uZGFyeS10aXRsZT48YWx0LXRp
dGxlPkpvdXJuYWwgb2YgbmV1cm9sb2d5LCBuZXVyb3N1cmdlcnksIGFuZCBwc3ljaGlhdHJ5PC9h
bHQtdGl0bGU+PC90aXRsZXM+PHBlcmlvZGljYWw+PGZ1bGwtdGl0bGU+SiBOZXVyb2wgTmV1cm9z
dXJnIFBzeWNoaWF0cnk8L2Z1bGwtdGl0bGU+PC9wZXJpb2RpY2FsPjxhbHQtcGVyaW9kaWNhbD48
ZnVsbC10aXRsZT5Kb3VybmFsIG9mIE5ldXJvbG9neSwgTmV1cm9zdXJnZXJ5LCBhbmQgUHN5Y2hp
YXRyeTwvZnVsbC10aXRsZT48L2FsdC1wZXJpb2RpY2FsPjxwYWdlcz42ODctNjk0PC9wYWdlcz48
dm9sdW1lPjkxPC92b2x1bWU+PG51bWJlcj43PC9udW1iZXI+PGVkaXRpb24+MjAyMC8wNS8wNzwv
ZWRpdGlvbj48a2V5d29yZHM+PGtleXdvcmQ+QWN0aXZpdGllcyBvZiBEYWlseSBMaXZpbmc8L2tl
eXdvcmQ+PGtleXdvcmQ+QWdlZDwva2V5d29yZD48a2V5d29yZD5BbnRpcGFya2luc29uIEFnZW50
cy90aGVyYXBldXRpYyB1c2U8L2tleXdvcmQ+PGtleXdvcmQ+Q29tYmluZWQgTW9kYWxpdHkgVGhl
cmFweTwva2V5d29yZD48a2V5d29yZD5EZWVwIEJyYWluIFN0aW11bGF0aW9uLyptZXRob2RzPC9r
ZXl3b3JkPjxrZXl3b3JkPkZhdGlndWUvKnBoeXNpb3BhdGhvbG9neTwva2V5d29yZD48a2V5d29y
ZD5GZW1hbGU8L2tleXdvcmQ+PGtleXdvcmQ+Rm9sbG93LVVwIFN0dWRpZXM8L2tleXdvcmQ+PGtl
eXdvcmQ+SHVtYW5zPC9rZXl3b3JkPjxrZXl3b3JkPkxldm9kb3BhL3RoZXJhcGV1dGljIHVzZTwv
a2V5d29yZD48a2V5d29yZD5NYWxlPC9rZXl3b3JkPjxrZXl3b3JkPk1pZGRsZSBBZ2VkPC9rZXl3
b3JkPjxrZXl3b3JkPlBhcmtpbnNvbiBEaXNlYXNlL2RydWcgdGhlcmFweS9waHlzaW9wYXRob2xv
Z3kvKnRoZXJhcHk8L2tleXdvcmQ+PGtleXdvcmQ+UHJvc3BlY3RpdmUgU3R1ZGllczwva2V5d29y
ZD48a2V5d29yZD5TbGVlcC8qcGh5c2lvbG9neTwva2V5d29yZD48a2V5d29yZD5TdWJ0aGFsYW1p
YyBOdWNsZXVzLypwaHlzaW9wYXRob2xvZ3k8L2tleXdvcmQ+PGtleXdvcmQ+VHJlYXRtZW50IE91
dGNvbWU8L2tleXdvcmQ+PGtleXdvcmQ+RXhjaGFuZ2UgU2VydmljZS4gQVNhIHJlcG9ydHMgbm8g
ZmluYW5jaWFsIGRpc2Nsb3N1cmVzLiBWVi1WIGlzIGEgbWVtYmVyIG9mIHRoZTwva2V5d29yZD48
a2V5d29yZD5hZHZpc29yeSBib2FyZHMgYW5kIHJlcG9ydHMgY29uc3VsdGFuY2llcyBmb3IgTWVk
dHJvbmljLCBCb3N0b24gU2NpZW50aWZpYyBhbmQ8L2tleXdvcmQ+PGtleXdvcmQ+U3QuIEp1ZGUg
TWVkaWNhbC4gU2hlIHJlY2VpdmVkIGEgZ3JhbnQgZnJvbSBTQVBJRU5TIFN0ZWVyaW5nIEJyYWlu
IFN0aW11bGF0aW9uLjwva2V5d29yZD48a2V5d29yZD5LQSBoYXMgcmVjZWl2ZWQgaG9ub3Jhcmlh
IGZvciBlZHVjYXRpb25hbCBtZWV0aW5ncywgdHJhdmVsIGFuZCBjb25zdWx0YW5jeSBmcm9tPC9r
ZXl3b3JkPjxrZXl3b3JkPk1lZHRyb25pYywgU3QuIEp1ZGUgTWVkaWNhbCBhbmQgQm9zdG9uIFNj
aWVudGlmaWMuIE1TaSBoYXMgcmVjZWl2ZWQgaG9ub3JhcmlhPC9rZXl3b3JkPjxrZXl3b3JkPmZy
b20gQmlhbCwgQnJpdGFubmlhIGFuZCBNZWR0cm9uaWMuIEpFIHJlcG9ydHMgbm8gZmluYW5jaWFs
IGRpc2Nsb3N1cmVzLiBQQUwgd2FzPC9rZXl3b3JkPjxrZXl3b3JkPmZ1bmRlZCBieSB0aGUgS29u
cmFkLUFkZW5hdWVyLUZvdW5kYXRpb24gYW5kIHRoZSBLb2Vsbi1Gb3J0dW5lIFByb2dyYW0uIEhl
PC9rZXl3b3JkPjxrZXl3b3JkPnJlcG9ydHMgdHJhdmVsIGdyYW50cyBmcm9tIEFiYlZpZS4gQVIg
aGFzIHJlY2VpdmVkIGhvbm9yYXJpdW0gZnJvbSBVQ0IgYW5kIHdhczwva2V5d29yZD48a2V5d29y
ZD5zdXBwb3J0ZWQgYnkgYSBncmFudCBmcm9tIE1lZHRyb25pYy4gSk5QLVMgaGFzIHJlY2VpdmVk
IHRyYXZlbCBncmFudHMgZnJvbSBCb3N0b248L2tleXdvcmQ+PGtleXdvcmQ+U2NpZW50aWZpYy4g
UFIgaGFzIHJlY2VpdmVkIGEgdHJhdmVsIGdyYW50IGZyb20gQWJiVmllLiBHUkYgcmVwb3J0cyBu
byBmaW5hbmNpYWw8L2tleXdvcmQ+PGtleXdvcmQ+ZGlzY2xvc3VyZXMuIEpGIHJlcG9ydHMgbm8g
ZmluYW5jaWFsIGRpc2Nsb3N1cmVzLiBNU2EgaGFzIHJlY2VpdmVkIGhvbm9yYXJpYSBmb3I8L2tl
eXdvcmQ+PGtleXdvcmQ+ZWR1Y2F0aW9uYWwgbWVldGluZ3MvdHJhdmVsL2FjY29tbW9kYXRpb24g
ZnJvbSBNZWR0cm9uaWMsIFN0LiBKdWRlIE1lZGljYWwgYW5kPC9rZXl3b3JkPjxrZXl3b3JkPlVD
QiwgZ3JhbnRzIGZyb20gUGFya2luc29uJmFwb3M7cyBVSyBhbmQgSXBzZW4sIGFuZCBoYXMgYWN0
ZWQgYXMgYSBjb25zdWx0YW50IGZvcjwva2V5d29yZD48a2V5d29yZD5NZWR0cm9uaWMgYW5kIFN0
LiBKdWRlIE1lZGljYWwuIEFTYyByZXBvcnRzIHBlcnNvbmFsIGNvbnN1bHRhbmN5IGFuZCBsZWN0
dXJlIGZlZXM8L2tleXdvcmQ+PGtleXdvcmQ+ZnJvbSBNZWR0cm9uaWMgSW5jLCBBYmJvdHQgYW5k
IEJvc3RvbiBTY2llbnRpZmljLCBsZWN0dXJlIGZlZXMgZnJvbSBVQ0IsIFRldmE8L2tleXdvcmQ+
PGtleXdvcmQ+UGhhcm1hLCBCaWFsIGFuZCBaYW1ib24sIGFuZCB0aHJvdWdoIGhpcyBpbnN0aXR1
dGlvbiBmdW5kaW5nIGZvciBoaXMgcmVzZWFyY2g8L2tleXdvcmQ+PGtleXdvcmQ+ZnJvbSB0aGUg
R2VybWFuIFJlc2VhcmNoIENvdW5jaWwsIHRoZSBHZXJtYW4gRmVkZXJhbCBNaW5pc3RyeSBvZiBF
ZHVjYXRpb24gYW5kPC9rZXl3b3JkPjxrZXl3b3JkPkhlYWx0aC4gTVRCIHJlcG9ydHMgZ3JhbnRz
IGZyb20gQm9zdG9uIFNjaWVudGlmaWMgYW5kIE1lZHRyb25pYy4gQUEgcmVwb3J0czwva2V5d29y
ZD48a2V5d29yZD5wZXJzb25hbCBjb25zdWx0YW5jeSBmZWVzIGZyb20gWmFtYm9uLCBBYmJWaWUs
IEJvZWhyaW5nZXIgSW5nZWxoZWltLCBHRSw8L2tleXdvcmQ+PGtleXdvcmQ+TmV1cm9kZXJtLCBC
aW9nZW4sIEJpYWwsIEVWRVIgTmV1cm8gUGhhcm1hLCBUaGVyZXZhbmNlLCBWZWN0dXJhIGdyYW50
cyBmcm9tPC9rZXl3b3JkPjxrZXl3b3JkPkNoaWVzaSBQaGFybWFjZXV0aWNhbHMsIEx1bmRiZWNr
LCBIb3Jpem9uIDIwMjAgLSBQRF9QYWwgR3JhbnQgODI1Nzg1LCBNaW5pc3RyeSBvZjwva2V5d29y
ZD48a2V5d29yZD5FZHVjYXRpb24gVW5pdmVyc2l0eSBhbmQgUmVzZWFyY2ggKE1JVVIpIEdyYW50
IEFSUzAxXzAxMDgxLCBvd25zIFBhdGVudDwva2V5d29yZD48a2V5d29yZD5XTzIwMTUxMTAyNjEt
QTEsIG93bnMgc2hhcmVzIGZyb20gUEQgTmV1cm90ZWNobm9sb2d5IExpbWl0ZWQuIFBNLU0gaGFz
IHJlY2VpdmVkPC9rZXl3b3JkPjxrZXl3b3JkPmhvbm9yYXJpYSBmcm9tIEVkaXRvcmlhbCBWaWd1
ZXJhIGFuZCBNb3ZlbWVudCBEaXNvcmRlciBTb2NpZXR5IGZvciBsZWN0dXJpbmcgaW48L2tleXdv
cmQ+PGtleXdvcmQ+Y291cnNlczwva2V5d29yZD48a2V5d29yZD5mcm9tIEFiYlZpZSBmb3Igc3Bl
YWtpbmcgaW4gZXhwZXJ0cyZhcG9zOyBtZWV0aW5ncyBhbmQgZnJvbSBBYmJWaWUgYW5kIFphbWJv
bjwva2V5d29yZD48a2V5d29yZD5mb3IgcGFydGljaXBhdGluZyBpbiB0aGUgYWR2aXNvcnkgYm9h
cmQgb2YgZXBpZGVtaW9sb2dpY2FsIHN0dWRpZXMuIExpY2Vuc2UgZmVlPC9rZXl3b3JkPjxrZXl3
b3JkPnBheW1lbnRzIGZvciB0aGUgS2luZyZhcG9zO3MgUGFya2luc29uJmFwb3M7cyBEaXNlYXNl
IFBhaW4gU2NhbGUsIGFuZCBncmFudHMgZnJvbSB0aGU8L2tleXdvcmQ+PGtleXdvcmQ+SW50ZXJu
YXRpb25hbCBQYXJraW5zb24gYW5kIE1vdmVtZW50IERpc29yZGVyIFNvY2lldHkgZm9yIGRldmVs
b3BtZW50IGFuZDwva2V5d29yZD48a2V5d29yZD52YWxpZGF0aW9uIG9mIHRoZSBNRFMtTm9uLW1v
dG9yIFN5bXB0b20gU2NhbGUuIExUIHJlcG9ydHMgZ3JhbnRzLCBwZXJzb25hbCBmZWVzPC9rZXl3
b3JkPjxrZXl3b3JkPmFuZCBub24tZmluYW5jaWFsIHN1cHBvcnQgZnJvbSBTQVBJRU5TIFN0ZWVy
aW5nIEJyYWluIFN0aW11bGF0aW9uLCBNZWR0cm9uaWMsPC9rZXl3b3JkPjxrZXl3b3JkPkJvc3Rv
biBTY2llbnRpZmljIGFuZCBTdC4gSnVkZSBNZWRpY2FsLiBLUi1DIGhhcyByZWNlaXZlZCBmdW5k
aW5nIGZyb208L2tleXdvcmQ+PGtleXdvcmQ+UGFya2luc29uJmFwb3M7cyBVSywgTmF0aW9uYWwg
SW5zdGl0dXRlIG9mIEhlYWx0aCBSZXNlYXJjaCwgVUNCIGFuZCB0aGUgRXVyb3BlYW48L2tleXdv
cmQ+PGtleXdvcmQ+VW5pb248L2tleXdvcmQ+PGtleXdvcmQ+aGUgcmVjZWl2ZWQgaG9ub3Jhcmlh
IGZyb20gVUNCLCBBYmJvdHQsIEJyaXRhbm5pYSwgVVMgV29ybGRtZWRzIGFuZCBPdHN1a2E8L2tl
eXdvcmQ+PGtleXdvcmQ+UGhhcm1hY2V1dGljYWxzLCBhbmQgYWN0ZWQgYXMgYSBjb25zdWx0YW50
IGZvciBBYmJWaWUsIFVDQiBhbmQgQnJpdGFubmlhLiBIU0Q8L2tleXdvcmQ+PGtleXdvcmQ+d29y
ayB3YXMgZnVuZGVkIGJ5IHRoZSBQcm9mLiBLbGF1cyBUaGllbWFubiBGb3VuZGF0aW9uIGFuZCB0
aGUgRmVsZ2VuaGF1ZXI8L2tleXdvcmQ+PGtleXdvcmQ+Rm91bmRhdGlvbiBhbmQgaGFzIHJlY2Vp
dmVkIGhvbm9yYXJpYSBieSBCb3N0b24gU2NpZW50aWZpYyBhbmQgTWVkdHJvbmljLjwva2V5d29y
ZD48L2tleXdvcmRzPjxkYXRlcz48eWVhcj4yMDIwPC95ZWFyPjxwdWItZGF0ZXM+PGRhdGU+SnVs
PC9kYXRlPjwvcHViLWRhdGVzPjwvZGF0ZXM+PGlzYm4+MTQ2OC0zMzBYIChFbGVjdHJvbmljKSYj
eEQ7MDAyMi0zMDUwIChMaW5raW5nKTwvaXNibj48YWNjZXNzaW9uLW51bT4zMjM3MTUzNDwvYWNj
ZXNzaW9uLW51bT48dXJscz48cmVsYXRlZC11cmxzPjx1cmw+aHR0cHM6Ly93d3cubmNiaS5ubG0u
bmloLmdvdi9wdWJtZWQvMzIzNzE1MzQ8L3VybD48L3JlbGF0ZWQtdXJscz48L3VybHM+PGVsZWN0
cm9uaWMtcmVzb3VyY2UtbnVtPjEwLjExMzYvam5ucC0yMDE5LTMyMjYxNDwvZWxlY3Ryb25pYy1y
ZXNvdXJjZS1udW0+PHJlbW90ZS1kYXRhYmFzZS1wcm92aWRlcj5OTE08L3JlbW90ZS1kYXRhYmFz
ZS1wcm92aWRlcj48bGFuZ3VhZ2U+ZW5nPC9sYW5ndWFnZT48L3JlY29yZD48L0NpdGU+PENpdGUg
RXhjbHVkZVllYXI9IjEiPjxBdXRob3I+Sm9zdDwvQXV0aG9yPjxZZWFyPjIwMjE8L1llYXI+PFJl
Y051bT4xMzQzPC9SZWNOdW0+PHJlY29yZD48cmVjLW51bWJlcj4xMzQzPC9yZWMtbnVtYmVyPjxm
b3JlaWduLWtleXM+PGtleSBhcHA9IkVOIiBkYi1pZD0iMjBhdGRzZWZwd2R3ZXZlNWFhM3hlMnRp
dndwdGV6MGRkMjlhIiB0aW1lc3RhbXA9IjE2MjE3MDQzODMiPjEzNDM8L2tleT48L2ZvcmVpZ24t
a2V5cz48cmVmLXR5cGUgbmFtZT0iSm91cm5hbCBBcnRpY2xlIj4xNzwvcmVmLXR5cGU+PGNvbnRy
aWJ1dG9ycz48YXV0aG9ycz48YXV0aG9yPkpvc3QsIFMuIFQuPC9hdXRob3I+PGF1dGhvcj5SYXkg
Q2hhdWRodXJpLCBLLjwvYXV0aG9yPjxhdXRob3I+QXNoa2FuLCBLLjwvYXV0aG9yPjxhdXRob3I+
TG9laHJlciwgUC4gQS48L2F1dGhvcj48YXV0aG9yPlNpbHZlcmRhbGUsIE0uPC9hdXRob3I+PGF1
dGhvcj5SaXpvcywgQS48L2F1dGhvcj48YXV0aG9yPkV2YW5zLCBKLjwvYXV0aG9yPjxhdXRob3I+
UGV0cnktU2NobWVsemVyLCBKLiBOLjwvYXV0aG9yPjxhdXRob3I+QmFyYmUsIE0uIFQuPC9hdXRo
b3I+PGF1dGhvcj5TYXVlcmJpZXIsIEEuPC9hdXRob3I+PGF1dGhvcj5GaW5rLCBHLiBSLjwvYXV0
aG9yPjxhdXRob3I+Vmlzc2VyLVZhbmRld2FsbGUsIFYuPC9hdXRob3I+PGF1dGhvcj5BbnRvbmlu
aSwgQS48L2F1dGhvcj48YXV0aG9yPk1hcnRpbmV6LU1hcnRpbiwgUC48L2F1dGhvcj48YXV0aG9y
PlRpbW1lcm1hbm4sIEwuPC9hdXRob3I+PGF1dGhvcj5EYWZzYXJpLCBILiBTLjwvYXV0aG9yPjxh
dXRob3I+RXVyb3Bhciw8L2F1dGhvcj48YXV0aG9yPnRoZSBJbnRlcm5hdGlvbmFsLCBQYXJraW5z
b248L2F1dGhvcj48YXV0aG9yPk1vdmVtZW50IERpc29yZGVycyBTb2NpZXR5IE5vbi1Nb3RvciBQ
YXJraW5zb24mYXBvcztzIERpc2Vhc2UgU3R1ZHksIEdyb3VwPC9hdXRob3I+PC9hdXRob3JzPjwv
Y29udHJpYnV0b3JzPjxhdXRoLWFkZHJlc3M+RGVwYXJ0bWVudCBvZiBOZXVyb2xvZ3ksIFVuaXZl
cnNpdHkgSG9zcGl0YWwgb2YgQ29sb2duZSwgRmFjdWx0eSBvZiBNZWRpY2luZSBhbmQgVW5pdmVy
c2l0eSBIb3NwaXRhbCBDb2xvZ25lLCBDb2xvZ25lLCBHZXJtYW55LiYjeEQ7UGFya2luc29uIEZv
dW5kYXRpb24gSW50ZXJuYXRpb25hbCBDZW50cmUgb2YgRXhjZWxsZW5jZSwgS2luZyZhcG9zO3Mg
Q29sbGVnZSBIb3NwaXRhbCwgTG9uZG9uLCBVSy4mI3hEO0luc3RpdHV0ZSBvZiBQc3ljaGlhdHJ5
LCBQc3ljaG9sb2d5IGFuZCBOZXVyb3NjaWVuY2UsIEtpbmcmYXBvcztzIENvbGxlZ2UgTG9uZG9u
LCBMb25kb24sIFVLLiYjeEQ7RGVwYXJ0bWVudCBvZiBOZXVyb2xvZ3ksIFVuaXZlcnNpdHkgSG9z
cGl0YWwgR2llc3NlbiBhbmQgTWFyYnVyZywgQ2FtcHVzIE1hcmJ1cmcsIE1hcmJ1cmcsIEdlcm1h
bnkuJiN4RDtEZXBhcnRtZW50IG9mIE5ldXJvbG9neSBhbmQgTmV1cm9zdXJnZXJ5LCBTYWxmb3Jk
IFJveWFsIE5IUyBGb3VuZGF0aW9uIFRydXN0LCBNYW5jaGVzdGVyIEFjYWRlbWljIEhlYWx0aCBT
Y2llbmNlIENlbnRyZSwgVW5pdmVyc2l0eSBvZiBNYW5jaGVzdGVyLCBHcmVhdGVyIE1hbmNoZXN0
ZXIsIFVLLiYjeEQ7Q29nbml0aXZlIE5ldXJvc2NpZW5jZSwgSW5zdGl0dXRlIG9mIE5ldXJvc2Np
ZW5jZSBhbmQgTWVkaWNpbmUgKElOTS0zKSwgUmVzZWFyY2ggQ2VudHJlIEp1bGljaCwgSnVsaWNo
LCBHZXJtYW55LiYjeEQ7RGVwYXJ0bWVudCBvZiBTdGVyZW90YXh5IGFuZCBGdW5jdGlvbmFsIE5l
dXJvc3VyZ2VyeSwgVW5pdmVyc2l0eSBIb3NwaXRhbCBvZiBDb2xvZ25lLCBGYWN1bHR5IG9mIE1l
ZGljaW5lIGFuZCBVbml2ZXJzaXR5IEhvc3BpdGFsIENvbG9nbmUsIENvbG9nbmUsIEdlcm1hbnku
JiN4RDtEZXBhcnRtZW50IG9mIE5ldXJvc2NpZW5jZXMgKEROUyksIFBhZG92YSBVbml2ZXJzaXR5
LCBQYWRvdmEsIEl0YWx5LiYjeEQ7Q2VudGVyIGZvciBOZXR3b3JrZWQgQmlvbWVkaWNhbCBSZXNl
YXJjaCBpbiBOZXVyb2RlZ2VuZXJhdGl2ZSBEaXNlYXNlcyAoQ0lCRVJORUQpLCBDYXJsb3MgSUlJ
IEluc3RpdHV0ZSBvZiBIZWFsdGgsIE1hZHJpZCwgU3BhaW4uPC9hdXRoLWFkZHJlc3M+PHRpdGxl
cz48dGl0bGU+U3VidGhhbGFtaWMgU3RpbXVsYXRpb24gSW1wcm92ZXMgUXVhbGl0eSBvZiBTbGVl
cCBpbiBQYXJraW5zb24gRGlzZWFzZTogQSAzNi1Nb250aCBDb250cm9sbGVkIFN0dWR5PC90aXRs
ZT48c2Vjb25kYXJ5LXRpdGxlPkogUGFya2luc29ucyBEaXM8L3NlY29uZGFyeS10aXRsZT48YWx0
LXRpdGxlPkpvdXJuYWwgb2YgUGFya2luc29uJmFwb3M7cyBkaXNlYXNlPC9hbHQtdGl0bGU+PC90
aXRsZXM+PHBlcmlvZGljYWw+PGZ1bGwtdGl0bGU+SiBQYXJraW5zb25zIERpczwvZnVsbC10aXRs
ZT48YWJici0xPkpvdXJuYWwgb2YgUGFya2luc29uJmFwb3M7cyBkaXNlYXNlPC9hYmJyLTE+PC9w
ZXJpb2RpY2FsPjxhbHQtcGVyaW9kaWNhbD48ZnVsbC10aXRsZT5KIFBhcmtpbnNvbnMgRGlzPC9m
dWxsLXRpdGxlPjxhYmJyLTE+Sm91cm5hbCBvZiBQYXJraW5zb24mYXBvcztzIGRpc2Vhc2U8L2Fi
YnItMT48L2FsdC1wZXJpb2RpY2FsPjxwYWdlcz4zMjMtMzM1PC9wYWdlcz48dm9sdW1lPjExPC92
b2x1bWU+PG51bWJlcj4xPC9udW1iZXI+PGVkaXRpb24+MjAyMC8xMC8yMDwvZWRpdGlvbj48a2V5
d29yZHM+PGtleXdvcmQ+KkRlZXAgYnJhaW4gc3RpbXVsYXRpb248L2tleXdvcmQ+PGtleXdvcmQ+
Km5vbm1vdG9yIHN5bXB0b21zPC9rZXl3b3JkPjxrZXl3b3JkPipxdWFsaXR5IG9mIGxpZmU8L2tl
eXdvcmQ+PGtleXdvcmQ+KnNsZWVwIGR5c2Z1bmN0aW9uPC9rZXl3b3JkPjxrZXl3b3JkPipzdWJ0
aGFsYW1pYyBudWNsZXVzPC9rZXl3b3JkPjwva2V5d29yZHM+PGRhdGVzPjx5ZWFyPjIwMjE8L3ll
YXI+PC9kYXRlcz48aXNibj4xODc3LTcxOFggKEVsZWN0cm9uaWMpJiN4RDsxODc3LTcxNzEgKExp
bmtpbmcpPC9pc2JuPjxhY2Nlc3Npb24tbnVtPjMzMDc0MTkyPC9hY2Nlc3Npb24tbnVtPjx1cmxz
PjxyZWxhdGVkLXVybHM+PHVybD5odHRwczovL3d3dy5uY2JpLm5sbS5uaWguZ292L3B1Ym1lZC8z
MzA3NDE5MjwvdXJsPjwvcmVsYXRlZC11cmxzPjwvdXJscz48ZWxlY3Ryb25pYy1yZXNvdXJjZS1u
dW0+MTAuMzIzMy9KUEQtMjAyMjc4PC9lbGVjdHJvbmljLXJlc291cmNlLW51bT48cmVtb3RlLWRh
dGFiYXNlLXByb3ZpZGVyPk5MTTwvcmVtb3RlLWRhdGFiYXNlLXByb3ZpZGVyPjxsYW5ndWFnZT5l
bmc8L2xhbmd1YWdlPjwvcmVjb3JkPjwvQ2l0ZT48Q2l0ZSBFeGNsdWRlWWVhcj0iMSI+PEF1dGhv
cj5Kb3N0PC9BdXRob3I+PFllYXI+MjAyNDwvWWVhcj48UmVjTnVtPjE2NTk8L1JlY051bT48cmVj
b3JkPjxyZWMtbnVtYmVyPjE2NTk8L3JlYy1udW1iZXI+PGZvcmVpZ24ta2V5cz48a2V5IGFwcD0i
RU4iIGRiLWlkPSIyMGF0ZHNlZnB3ZHdldmU1YWEzeGUydGl2d3B0ZXowZGQyOWEiIHRpbWVzdGFt
cD0iMTcwNzg0MTA4MCI+MTY1OTwva2V5PjwvZm9yZWlnbi1rZXlzPjxyZWYtdHlwZSBuYW1lPSJK
b3VybmFsIEFydGljbGUiPjE3PC9yZWYtdHlwZT48Y29udHJpYnV0b3JzPjxhdXRob3JzPjxhdXRo
b3I+Sm9zdCwgUy4gVC48L2F1dGhvcj48YXV0aG9yPkFsb3VpLCBTLjwvYXV0aG9yPjxhdXRob3I+
RXZhbnMsIEouPC9hdXRob3I+PGF1dGhvcj5Bc2hrYW4sIEsuPC9hdXRob3I+PGF1dGhvcj5TYXVl
cmJpZXIsIEEuPC9hdXRob3I+PGF1dGhvcj5SaXpvcywgQS48L2F1dGhvcj48YXV0aG9yPlBldHJ5
LVNjaG1lbHplciwgSi4gTi48L2F1dGhvcj48YXV0aG9yPkdyb25vc3RheSwgQS48L2F1dGhvcj48
YXV0aG9yPkZpbmssIEcuIFIuPC9hdXRob3I+PGF1dGhvcj5WaXNzZXItVmFuZGV3YWxsZSwgVi48
L2F1dGhvcj48YXV0aG9yPkFudG9uaW5pLCBBLjwvYXV0aG9yPjxhdXRob3I+U2lsdmVyZGFsZSwg
TS48L2F1dGhvcj48YXV0aG9yPlRpbW1lcm1hbm4sIEwuPC9hdXRob3I+PGF1dGhvcj5NYXJ0aW5l
ei1NYXJ0aW4sIFAuPC9hdXRob3I+PGF1dGhvcj5DaGF1ZGh1cmksIEsuIFIuPC9hdXRob3I+PGF1
dGhvcj5EYWZzYXJpLCBILiBTLjwvYXV0aG9yPjxhdXRob3I+SW50ZXJuYXRpb25hbCwgUGFya2lu
c29uPC9hdXRob3I+PGF1dGhvcj5Nb3ZlbWVudCBEaXNvcmRlcnMgU29jaWV0eSBOb24tTW90b3Ig
UGFya2luc29uJmFwb3M7cyBEaXNlYXNlIFN0dWR5LCBHcm91cDwvYXV0aG9yPjxhdXRob3I+RXVy
b3Bhciw8L2F1dGhvcj48L2F1dGhvcnM+PC9jb250cmlidXRvcnM+PGF1dGgtYWRkcmVzcz5Vbml2
ZXJzaXR5IG9mIENvbG9nbmUsIEZhY3VsdHkgb2YgTWVkaWNpbmUgYW5kIFVuaXZlcnNpdHkgSG9z
cGl0YWwgQ29sb2duZSwgRGVwYXJ0bWVudCBvZiBOZXVyb2xvZ3ksIENvbG9nbmUsIEdlcm1hbnku
JiN4RDtEZXBhcnRtZW50IG9mIE5ldXJvbG9neSBhbmQgTmV1cm9zdXJnZXJ5LCBTYWxmb3JkIFJv
eWFsIE5IUyBGb3VuZGF0aW9uIFRydXN0LCBNYW5jaGVzdGVyLCBVSy4mI3hEO1BhcmtpbnNvbiBG
b3VuZGF0aW9uIEludGVybmF0aW9uYWwgQ2VudHJlIG9mIEV4Y2VsbGVuY2UsIEtpbmcmYXBvcztz
IENvbGxlZ2UgSG9zcGl0YWwsIExvbmRvbiwgVUsuJiN4RDtBY2FkZW1pYyBIZWFsdGggU2NpZW5j
ZSBDZW50cmUsIFVuaXZlcnNpdHkgb2YgTWFuY2hlc3RlciwgR3JlYXRlciBNYW5jaGVzdGVyLCBV
Sy4mI3hEO0NvZ25pdGl2ZSBOZXVyb3NjaWVuY2UsIEluc3RpdHV0ZSBvZiBOZXVyb3NjaWVuY2Ug
YW5kIE1lZGljaW5lIChJTk0tMyksIFJlc2VhcmNoIENlbnRyZSBKdWxpY2gsIEp1bGljaCwgR2Vy
bWFueS4mI3hEO1VuaXZlcnNpdHkgb2YgQ29sb2duZSwgRmFjdWx0eSBvZiBNZWRpY2luZSBhbmQg
VW5pdmVyc2l0eSBIb3NwaXRhbCBDb2xvZ25lLCBEZXBhcnRtZW50IG9mIFN0ZXJlb3RhY3RpYyBh
bmQgRnVuY3Rpb25hbCBOZXVyb3N1cmdlcnksIENvbG9nbmUsIEdlcm1hbnkuJiN4RDtEZXBhcnRt
ZW50IG9mIE5ldXJvc2NpZW5jZXMgKEROUyksIFBhZG92YSBVbml2ZXJzaXR5LCBQYWRvdmEsIEl0
YWx5LiYjeEQ7RGVwYXJ0bWVudCBvZiBOZXVyb2xvZ3ksIFVuaXZlcnNpdHkgSG9zcGl0YWwgR2ll
c3NlbiBhbmQgTWFyYnVyZywgQ2FtcHVzIE1hcmJ1cmcsIE1hcmJ1cmcsIEdlcm1hbnkuJiN4RDtD
ZW50ZXIgZm9yIE5ldHdvcmtlZCBCaW9tZWRpY2FsIFJlc2VhcmNoIGluIE5ldXJvZGVnZW5lcmF0
aXZlIERpc2Vhc2VzIChDSUJFUk5FRCksIENhcmxvcyBJSUkgSW5zdGl0dXRlIG9mIEhlYWx0aCwg
TWFkcmlkLCBTcGFpbi4mI3hEO0luc3RpdHV0ZSBvZiBQc3ljaGlhdHJ5LCBQc3ljaG9sb2d5IGFu
ZCBOZXVyb3NjaWVuY2UsIEtpbmcmYXBvcztzIENvbGxlZ2UgTG9uZG9uLCBMb25kb24sIFVLLiYj
eEQ7TklIUiBNZW50YWwgSGVhbHRoIEJpb21lZGljYWwgUmVzZWFyY2ggQ2VudHJlIGFuZCBEZW1l
bnRpYSBCaW9tZWRpY2FsIFJlc2VhcmNoIFVuaXQsIFNvdXRoIExvbmRvbiBhbmQgTWF1ZHNsZXkg
TkhTIEZvdW5kYXRpb24gVHJ1c3QgYW5kIEtpbmcmYXBvcztzIENvbGxlZ2UgTG9uZG9uLCBMb25k
b24sIFVLLjwvYXV0aC1hZGRyZXNzPjx0aXRsZXM+PHRpdGxlPk5ldXJvc3RpbXVsYXRpb24gZm9y
IEFkdmFuY2VkIFBhcmtpbnNvbiBEaXNlYXNlIGFuZCBRdWFsaXR5IG9mIExpZmUgYXQgNSBZZWFy
czogQSBOb25yYW5kb21pemVkIENvbnRyb2xsZWQgVHJpYWw8L3RpdGxlPjxzZWNvbmRhcnktdGl0
bGU+SkFNQSBOZXR3IE9wZW48L3NlY29uZGFyeS10aXRsZT48YWx0LXRpdGxlPkpBTUEgbmV0d29y
ayBvcGVuPC9hbHQtdGl0bGU+PC90aXRsZXM+PHBlcmlvZGljYWw+PGZ1bGwtdGl0bGU+SkFNQSBO
ZXR3IE9wZW48L2Z1bGwtdGl0bGU+PGFiYnItMT5KQU1BIG5ldHdvcmsgb3BlbjwvYWJici0xPjwv
cGVyaW9kaWNhbD48YWx0LXBlcmlvZGljYWw+PGZ1bGwtdGl0bGU+SkFNQSBOZXR3IE9wZW48L2Z1
bGwtdGl0bGU+PGFiYnItMT5KQU1BIG5ldHdvcmsgb3BlbjwvYWJici0xPjwvYWx0LXBlcmlvZGlj
YWw+PHBhZ2VzPmUyMzUyMTc3PC9wYWdlcz48dm9sdW1lPjc8L3ZvbHVtZT48bnVtYmVyPjE8L251
bWJlcj48ZWRpdGlvbj4yMDI0LzAxLzE4PC9lZGl0aW9uPjxrZXl3b3Jkcz48a2V5d29yZD5GZW1h
bGU8L2tleXdvcmQ+PGtleXdvcmQ+SHVtYW5zPC9rZXl3b3JkPjxrZXl3b3JkPk1hbGU8L2tleXdv
cmQ+PGtleXdvcmQ+TWlkZGxlIEFnZWQ8L2tleXdvcmQ+PGtleXdvcmQ+QWN0aXZpdGllcyBvZiBE
YWlseSBMaXZpbmc8L2tleXdvcmQ+PGtleXdvcmQ+TGV2b2RvcGE8L2tleXdvcmQ+PGtleXdvcmQ+
KlBhcmtpbnNvbiBEaXNlYXNlL3RoZXJhcHk8L2tleXdvcmQ+PGtleXdvcmQ+UHJvc3BlY3RpdmUg
U3R1ZGllczwva2V5d29yZD48a2V5d29yZD4qUXVhbGl0eSBvZiBMaWZlPC9rZXl3b3JkPjxrZXl3
b3JkPkFnZWQ8L2tleXdvcmQ+PC9rZXl3b3Jkcz48ZGF0ZXM+PHllYXI+MjAyNDwveWVhcj48cHVi
LWRhdGVzPjxkYXRlPkphbiAyPC9kYXRlPjwvcHViLWRhdGVzPjwvZGF0ZXM+PGlzYm4+MjU3NC0z
ODA1IChFbGVjdHJvbmljKSYjeEQ7MjU3NC0zODA1IChMaW5raW5nKTwvaXNibj48YWNjZXNzaW9u
LW51bT4zODIzNjYwMDwvYWNjZXNzaW9uLW51bT48dXJscz48cmVsYXRlZC11cmxzPjx1cmw+aHR0
cHM6Ly93d3cubmNiaS5ubG0ubmloLmdvdi9wdWJtZWQvMzgyMzY2MDA8L3VybD48L3JlbGF0ZWQt
dXJscz48L3VybHM+PGN1c3RvbTI+UE1DMTA3OTc0MjMgUHJvZi4gS2xhdXMgVGhpZW1hbm4gRm91
bmRhdGlvbiBhbmQgQnJhbmRhdS1MYWliYWNoLUZvdW5kYXRpb24gb3V0c2lkZSB0aGUgc3VibWl0
dGVkIHdvcmsuIERyIEFzaGthbiByZXBvcnRlZCByZWNlaXZpbmcgZ3JhbnRzIGZyb20gTWVkdHJv
bmljIGFuZCBBYmJvdHQgb3V0c2lkZSB0aGUgc3VibWl0dGVkIHdvcmsuIERyIFJpem9zIHJlcG9y
dGVkIHJlY2VpdmluZyBzYWxhcnkgc3VwcG9ydCBmcm9tIE1vdmVtZW50IERpc29yZGVyIFNvY2ll
dHkgYW5kIE5hdGlvbmFsIEluc3RpdHV0ZSBmb3IgSGVhbHRoIFJlc2VhcmNoIENsaW5pY2FsIFJl
c2VhcmNoIE5ldHdvcmsgb3V0c2lkZSB0aGUgc3VibWl0dGVkIHdvcmsuIERyIFBldHJ5LVNjaG1l
bHplciByZXBvcnRlZCByZWNlaXZpbmcgZ3JhbnRzIGZyb20gRGV1dHNjaGUgRm9yc2NodW5nc2dl
bWVpbnNjaGFmdC4gRHIgRmluayByZXBvcnRlZCByZWNlaXZpbmcgZ3JhbnRzIGZyb20gRGV1dHNj
aGUgRm9yc2NodW5nc2dlbWVpbnNjaGFmdCBkdXJpbmcgdGhlIGNvbmR1Y3Qgb2YgdGhlIHN0dWR5
LiBEciBBbnRvbmluaSByZXBvcnRlZCByZWNlaXZpbmcgcGVyc29uYWwgZmVlcyBmcm9tIEJpYWws
IEFiYlZpZSwgQmF5ZXIsIGFuZCBmcm9tIE5vcmRpYyBJbmZ1Y2FyZSBvdXRzaWRlIHRoZSBzdWJt
aXR0ZWQgd29yay4gRHIgVGltbWVybWFubiByZXBvcnRlZCByZWNlaXZpbmcgZ3JhbnRzIGZyb20g
Qm9zdG9uIFNjaWVudGlmaWMgYW5kIHBlcnNvbmFsIGZlZXMgZnJvbSBCb3N0b24gU2NpZW50aWZp
YywgQWJiVmllLCBOb3ZhcnRpcywgTmV1cmF4cGhhcm0sIFRldmEsIERpYXBsYW4sIGFuZCBNb3Zl
bWVudCBEaXNvcmRlcnMgU29jaWV0eSBkdXJpbmcgdGhlIGNvbmR1Y3Qgb2YgdGhlIHN0dWR5IGFu
ZCBzZXJ2aW5nIGFzIHRoZSBwcmVzaWRlbnQgb2YgdGhlIEdlcm1hbiBTb2NpZXR5IG9mIE5ldXJv
bG9neSBvdXRzaWRlIHRoZSBzdWJtaXR0ZWQgd29yay4gRHIgTWFydGluZXotTWFydGluIHJlcG9y
dGVkIHJlY2VpdmluZyBwZXJzb25hbCBmZWVzIGZyb20gSW50ZXJuYXRpb25hbCBQYXJraW5zb24g
YW5kIE1vdmVtZW50IERpc29yZGVyIFNvY2lldHkgb3V0c2lkZSB0aGUgc3VibWl0dGVkIHdvcmsu
IERyIENoYXVkaHVyaSByZXBvcnRlZCByZWNlaXZpbmcgZ3JhbnRzIGZyb20gUGFya2luc29uJmFw
b3M7cyBEaXNlYXNlIE5vbi1Nb3RvciBHcm91cCBHcmFudCBmb3IgTklMUyBzdHVkeSBkdXJpbmcg
dGhlIGNvbmR1Y3Qgb2YgdGhlIHN0dWR5IGFuZCBwZXJzb25hbCBmZWVzIGZyb20gQWJiVmllLCBV
Q0IsIEJpYWwsIEdsb2JhbCBLaW5ldGljcyBDb3Jwb3JhdGlvbiwgQ3luYXBzdXMsIExvYnNvciwg
U3RhZGEsIFphbWJvbiwgUHJvZmlsZSBQaGFybWEsIFN5bm92aW9uLCBSb2NoZSwgU2Npb24sIEJy
aXRhbm5pYSBQaGFybWFjZXV0aWNhbHMsIEFjYWRpYSwgNEQgUGhhcm1hLCBOb3ZhcnRpcywgS3lv
d2EgS2lyaW4sIGFuZCBCb2VocmluZ2VyIEluZ2VsaGVpbSBhbmQgZ3JhbnRzIGZyb20gRVUgKEhv
cml6b24gMjAyMCksIFBhcmtpbnNvbiZhcG9zO3MgVUssIFBhcmtpbnNvbiZhcG9zO3MgRm91bmRh
dGlvbiwgYW5kIFdlbGxjb21lIFRydXN0IG91dHNpZGUgdGhlIHN1Ym1pdHRlZCB3b3JrOyBpbiBh
ZGRpdGlvbiwgRHIgQ2hhdWRodXJpIGhhZCBhIHBhdGVudCBmb3IgTm9uLU1vdG9yIFN5bXB0b21z
IG9mIFBhcmtpbnNvbiZhcG9zO3MgRGlzZWFzZSB3aXRoIHJveWFsdGllcyBwYWlkIGZyb20gT3hm
b3JkIFVuaXZlcnNpdHkgUHJlc3MsIGEgcGF0ZW50IGZvciBOZXVyb3BzeWNoaWF0cmljIGFuZCBD
b2duaXRpdmUgQ2hhbmdlcyBpbiBQYXJraW5zb24mYXBvcztzIERpc2Vhc2UgYW5kIFJlbGF0ZWQg
TW92ZW1lbnQgRGlzb3JkZXJzIHdpdGggcm95YWx0aWVzIHBhaWQgZnJvbSBDYW1icmlkZ2UgUHVi
bGlzaGVycywgYSBwYXRlbnQgZm9yIEtQUFMsIFBEU1MyIHdpdGggcm95YWx0aWVzIHBhaWQgZnJv
bSBNYXBpLCBhbmQgYSBwYXRlbnQgZm9yIE1vdmVtZW50IERpc29yZGVycyBpbiBDbGluaWNhbCBQ
cmFjdGljZSB3aXRoIHJveWFsdGllcyBwYWlkIGZyb20gU3ByaW5nZXIuIERyIERhZnNhcmkgcmVw
b3J0ZWQgcmVjZWl2aW5nIGdyYW50cyBmcm9tIEVVIEpvaW50IFByb2dyYW1tZSAtIE5ldXJvZGVn
ZW5lcmF0aXZlIERpc2Vhc2UgUmVzZWFyY2gsIFByb2YuIEtsYXVzIFRoaWVtYW5uIEZvdW5kYXRp
b24gaW4gdGhlIEdlcm1hbiBTb2NpZXR5IG9mIE5ldXJvbG9neSwgRmVsZ2VuaGF1ZXIgRm91bmRh
dGlvbiwgS29lbG5Gb3J0dW5lIHByb2dyYW0gb2YgdGhlIE1lZGljYWwgRmFjdWx0eSBvZiB0aGUg
VW5pdmVyc2l0eSBvZiBDb2xvZ25lLCBFdmVycGhhcm1hLCBLeW93YSBLaXJpbiwgQmlhbCwgT3J1
ZW4sIGFuZCBTdGFkYXBoYXJtIG91dHNpZGUgdGhlIHN1Ym1pdHRlZCB3b3JrIGFuZCBzZXJ2aW5n
IGFzIHRoZSBoZWFkIG9mIHRoZSBOb24tTW90b3IgU3ltcHRvbXMgU3R1ZHkgR3JvdXAgb2YgdGhl
IEdlcm1hbiBQYXJraW5zb24gYW5kIE1vdmVtZW50IERpc29yZGVyIEZvdW5kYXRpb24gKHVucGFp
ZCkuIE5vIG90aGVyIGRpc2Nsb3N1cmVzIHdlcmUgcmVwb3J0ZWQuPC9jdXN0b20yPjxlbGVjdHJv
bmljLXJlc291cmNlLW51bT4xMC4xMDAxL2phbWFuZXR3b3Jrb3Blbi4yMDIzLjUyMTc3PC9lbGVj
dHJvbmljLXJlc291cmNlLW51bT48cmVtb3RlLWRhdGFiYXNlLXByb3ZpZGVyPk5MTTwvcmVtb3Rl
LWRhdGFiYXNlLXByb3ZpZGVyPjxsYW5ndWFnZT5lbmc8L2xhbmd1YWdlPjwvcmVjb3JkPjwvQ2l0
ZT48Q2l0ZSBFeGNsdWRlWWVhcj0iMSI+PEF1dGhvcj5Kb3N0PC9BdXRob3I+PFllYXI+MjAyMjwv
WWVhcj48UmVjTnVtPjE1NTk8L1JlY051bT48cmVjb3JkPjxyZWMtbnVtYmVyPjE1NTk8L3JlYy1u
dW1iZXI+PGZvcmVpZ24ta2V5cz48a2V5IGFwcD0iRU4iIGRiLWlkPSIyMGF0ZHNlZnB3ZHdldmU1
YWEzeGUydGl2d3B0ZXowZGQyOWEiIHRpbWVzdGFtcD0iMTY4NjkwOTMwNyI+MTU1OTwva2V5Pjwv
Zm9yZWlnbi1rZXlzPjxyZWYtdHlwZSBuYW1lPSJKb3VybmFsIEFydGljbGUiPjE3PC9yZWYtdHlw
ZT48Y29udHJpYnV0b3JzPjxhdXRob3JzPjxhdXRob3I+Sm9zdCwgUy4gVC48L2F1dGhvcj48YXV0
aG9yPlN0cm9iZWwsIEwuPC9hdXRob3I+PGF1dGhvcj5SaXpvcywgQS48L2F1dGhvcj48YXV0aG9y
PkxvZWhyZXIsIFAuIEEuPC9hdXRob3I+PGF1dGhvcj5Bc2hrYW4sIEsuPC9hdXRob3I+PGF1dGhv
cj5FdmFucywgSi48L2F1dGhvcj48YXV0aG9yPlJvc2Vua3JhbnosIEYuPC9hdXRob3I+PGF1dGhv
cj5CYXJiZSwgTS4gVC48L2F1dGhvcj48YXV0aG9yPkZpbmssIEcuIFIuPC9hdXRob3I+PGF1dGhv
cj5GcmFua2xpbiwgSi48L2F1dGhvcj48YXV0aG9yPlNhdWVyYmllciwgQS48L2F1dGhvcj48YXV0
aG9yPk5pbXNreSwgQy48L2F1dGhvcj48YXV0aG9yPlNhdHRhcmksIEEuPC9hdXRob3I+PGF1dGhv
cj5SYXkgQ2hhdWRodXJpLCBLLjwvYXV0aG9yPjxhdXRob3I+QW50b25pbmksIEEuPC9hdXRob3I+
PGF1dGhvcj5UaW1tZXJtYW5uLCBMLjwvYXV0aG9yPjxhdXRob3I+TWFydGluZXotTWFydGluLCBQ
LjwvYXV0aG9yPjxhdXRob3I+U2lsdmVyZGFsZSwgTS48L2F1dGhvcj48YXV0aG9yPkthbGJlLCBF
LjwvYXV0aG9yPjxhdXRob3I+Vmlzc2VyLVZhbmRld2FsbGUsIFYuPC9hdXRob3I+PGF1dGhvcj5E
YWZzYXJpLCBILiBTLjwvYXV0aG9yPjxhdXRob3I+RXVyb3Bhciw8L2F1dGhvcj48YXV0aG9yPnRo
ZSBJbnRlcm5hdGlvbmFsLCBQYXJraW5zb248L2F1dGhvcj48YXV0aG9yPk1vdmVtZW50IERpc29y
ZGVycyBTb2NpZXR5IE5vbi1Nb3RvciBQYXJraW5zb24mYXBvcztzIERpc2Vhc2UgU3R1ZHksIEdy
b3VwPC9hdXRob3I+PC9hdXRob3JzPjwvY29udHJpYnV0b3JzPjxhdXRoLWFkZHJlc3M+RGVwYXJ0
bWVudCBvZiBOZXVyb2xvZ3ksIFVuaXZlcnNpdHkgb2YgQ29sb2duZSwgRmFjdWx0eSBvZiBNZWRp
Y2luZSBhbmQgVW5pdmVyc2l0eSBIb3NwaXRhbCBDb2xvZ25lLCBDb2xvZ25lLCBHZXJtYW55LiBz
dGVmYW5pZS5qb3N0QHVrLWtvZWxuLmRlLiYjeEQ7RGVwYXJ0bWVudCBvZiBOZXVyb2xvZ3ksIFVu
aXZlcnNpdHkgb2YgQ29sb2duZSwgRmFjdWx0eSBvZiBNZWRpY2luZSBhbmQgVW5pdmVyc2l0eSBI
b3NwaXRhbCBDb2xvZ25lLCBDb2xvZ25lLCBHZXJtYW55LiYjeEQ7UGFya2luc29uIEZvdW5kYXRp
b24gSW50ZXJuYXRpb25hbCBDZW50cmUgb2YgRXhjZWxsZW5jZSwgS2luZyZhcG9zO3MgQ29sbGVn
ZSBIb3NwaXRhbCwgTG9uZG9uLCBVSy4mI3hEO0RlcGFydG1lbnQgb2YgTmV1cm9sb2d5LCBVbml2
ZXJzaXR5IEhvc3BpdGFsIEdpZXNzZW4gYW5kIE1hcmJ1cmcsIENhbXB1cyBNYXJidXJnLCBNYXJi
dXJnLCBHZXJtYW55LiYjeEQ7RGVwYXJ0bWVudCBvZiBOZXVyb2xvZ3kgYW5kIE5ldXJvc3VyZ2Vy
eSwgU2FsZm9yZCBSb3lhbCBOSFMgRm91bmRhdGlvbiBUcnVzdCwgTWFuY2hlc3RlciBBY2FkZW1p
YyBIZWFsdGggU2NpZW5jZSBDZW50cmUsIFVuaXZlcnNpdHkgb2YgTWFuY2hlc3RlciwgR3JlYXRl
ciBNYW5jaGVzdGVyLCBVSy4mI3hEO0NvZ25pdGl2ZSBOZXVyb3NjaWVuY2UsIEluc3RpdHV0ZSBv
ZiBOZXVyb3NjaWVuY2UgYW5kIE1lZGljaW5lIChJTk0tMyksIFJlc2VhcmNoIENlbnRyZSBKdWxp
Y2gsIEp1bGljaCwgR2VybWFueS4mI3hEO0luc3RpdHV0ZSBvZiBNZWRpY2FsIFN0YXRpc3RpY3Mg
YW5kIENvbXB1dGF0aW9uYWwgQmlvbG9neSAoSU1TQiksIFVuaXZlcnNpdHkgb2YgQ29sb2duZSwg
Q29sb2duZSwgR2VybWFueS4mI3hEO0RlcGFydG1lbnQgb2YgTmV1cm9zdXJnZXJ5LCBVbml2ZXJz
aXR5IE1hcmJ1cmcsIE1hcmJ1cmcsIEdlcm1hbnkuJiN4RDtVbml2ZXJzaXR5IG9mIENvbG9nbmUs
IEZhY3VsdHkgb2YgSHVtYW5pdGllcywgQ29sb2duZSwgR2VybWFueS4mI3hEO0dlcm1hbiBBc3Nv
Y2lhdGlvbiBvZiBXb21lbiBFbmdpbmVlcnMsIENvbG9nbmUsIEdlcm1hbnkuJiN4RDtJbnN0aXR1
dGUgb2YgUHN5Y2hpYXRyeSwgUHN5Y2hvbG9neSBhbmQgTmV1cm9zY2llbmNlLCBLaW5nJmFwb3M7
cyBDb2xsZWdlIExvbmRvbiwgTG9uZG9uLCBVSy4mI3hEO05JSFIgTWVudGFsIEhlYWx0aCBCaW9t
ZWRpY2FsIFJlc2VhcmNoIENlbnRyZSBhbmQgRGVtZW50aWEgQmlvbWVkaWNhbCBSZXNlYXJjaCBV
bml0LCBTb3V0aCBMb25kb24gYW5kIE1hdWRzbGV5IE5IUyBGb3VuZGF0aW9uIFRydXN0IGFuZCBL
aW5nJmFwb3M7cyBDb2xsZWdlIExvbmRvbiwgTG9uZG9uLCBVSy4mI3hEO1BhcmtpbnNvbiBhbmQg
TW92ZW1lbnQgRGlzb3JkZXJzIFVuaXQsIERlcGFydG1lbnQgb2YgTmV1cm9zY2llbmNlcyAoRE5T
KSwgVW5pdmVyc2l0eSBvZiBQYWR1YSwgUGFkb3ZhLCBJdGFseS4mI3hEO0NlbnRlciBmb3IgTmV0
d29ya2VkIEJpb21lZGljYWwgUmVzZWFyY2ggaW4gTmV1cm9kZWdlbmVyYXRpdmUgRGlzZWFzZXMg
KENJQkVSTkVEKSwgQ2FybG9zIElJSSBJbnN0aXR1dGUgb2YgSGVhbHRoLCBNYWRyaWQsIFNwYWlu
LiYjeEQ7VW5pdmVyc2l0eSBvZiBDb2xvZ25lLCBGYWN1bHR5IG9mIE1lZGljaW5lLCBNZWRpY2Fs
IFBzeWNob2xvZ3ksIE5ldXJvcHN5Y2hvbG9neSBhbmQgR2VuZGVyIFN0dWRpZXMgJmFtcDsgQ2Vu
dGVyIGZvciBOZXVyb3BzeWNob2xvZ2ljYWwgRGlhZ25vc3RpY3MgYW5kIEludGVydmVudGlvbnMg
KENlTkRJKSwgQ29sb2duZSwgR2VybWFueS4mI3hEO0RlcGFydG1lbnQgb2YgU3RlcmVvdGFjdGlj
IGFuZCBGdW5jdGlvbmFsIE5ldXJvc3VyZ2VyeSwgRmFjdWx0eSBvZiBNZWRpY2luZSBhbmQgVW5p
dmVyc2l0eSBIb3NwaXRhbCBDb2xvZ25lLCBVbml2ZXJzaXR5IG9mIENvbG9nbmUsIENvbG9nbmUs
IEdlcm1hbnkuJiN4RDtEZXBhcnRtZW50IG9mIE5ldXJvbG9neSwgVW5pdmVyc2l0eSBvZiBDb2xv
Z25lLCBGYWN1bHR5IG9mIE1lZGljaW5lIGFuZCBVbml2ZXJzaXR5IEhvc3BpdGFsIENvbG9nbmUs
IENvbG9nbmUsIEdlcm1hbnkuIGhhaWRhci5kYWZzYXJpQHVrLWtvZWxuLmRlLjwvYXV0aC1hZGRy
ZXNzPjx0aXRsZXM+PHRpdGxlPkdlbmRlciBnYXAgaW4gZGVlcCBicmFpbiBzdGltdWxhdGlvbiBm
b3IgUGFya2luc29uJmFwb3M7cyBkaXNlYXNlPC90aXRsZT48c2Vjb25kYXJ5LXRpdGxlPk5QSiBQ
YXJraW5zb25zIERpczwvc2Vjb25kYXJ5LXRpdGxlPjxhbHQtdGl0bGU+TlBKIFBhcmtpbnNvbiZh
cG9zO3MgZGlzZWFzZTwvYWx0LXRpdGxlPjwvdGl0bGVzPjxwZXJpb2RpY2FsPjxmdWxsLXRpdGxl
Pk5QSiBQYXJraW5zb25zIERpczwvZnVsbC10aXRsZT48L3BlcmlvZGljYWw+PGFsdC1wZXJpb2Rp
Y2FsPjxmdWxsLXRpdGxlPk5waiBQYXJraW5zb24mYXBvcztzIERpc2Vhc2U8L2Z1bGwtdGl0bGU+
PC9hbHQtcGVyaW9kaWNhbD48cGFnZXM+NDc8L3BhZ2VzPjx2b2x1bWU+ODwvdm9sdW1lPjxudW1i
ZXI+MTwvbnVtYmVyPjxlZGl0aW9uPjIwMjIvMDQvMjI8L2VkaXRpb24+PGRhdGVzPjx5ZWFyPjIw
MjI8L3llYXI+PHB1Yi1kYXRlcz48ZGF0ZT5BcHIgMjA8L2RhdGU+PC9wdWItZGF0ZXM+PC9kYXRl
cz48aXNibj4yMzczLTgwNTcgKFByaW50KSYjeEQ7MjM3My04MDU3IChFbGVjdHJvbmljKSYjeEQ7
MjM3My04MDU3IChMaW5raW5nKTwvaXNibj48YWNjZXNzaW9uLW51bT4zNTQ0NDE4NzwvYWNjZXNz
aW9uLW51bT48dXJscz48cmVsYXRlZC11cmxzPjx1cmw+aHR0cHM6Ly93d3cubmNiaS5ubG0ubmlo
Lmdvdi9wdWJtZWQvMzU0NDQxODc8L3VybD48L3JlbGF0ZWQtdXJscz48L3VybHM+PGN1c3RvbTI+
UE1DOTAyMTI4MSBmaW5hbmNpYWwgZGlzY2xvc3VyZXMuIEEuUi4gaGFzIHJlY2VpdmVkIGhvbm9y
YXJpdW0gZnJvbSBVQ0IgYW5kIHdhcyBzdXBwb3J0ZWQgYnkgYSBncmFudCBmcm9tIE1lZHRyb25p
Yy4gUC5BLkwuIHdhcyBmdW5kZWQgYnkgdGhlIFNVQ0NFU1MtUHJvZ3JhbSBvZiB0aGUgVW5pdmVy
c2l0eSBvZiBNYXJidXJnLCB0aGUgUGFya2luc29uJmFwb3M7cyBGb3VuZGF0aW9uLCBhbmQgdGhl
IFN0aWZ0dW5nIHp1ciBGb3JkZXJ1bmcganVuZ2VyIE5ldXJvd2lzc2Vuc2NoYWZ0bGVyLiBLLkEu
IGhhcyByZWNlaXZlZCBob25vcmFyaWEgZm9yIGVkdWNhdGlvbmFsIG1lZXRpbmdzLCB0cmF2ZWwg
YW5kIGNvbnN1bHRhbmN5IGZyb20gTWVkdHJvbmljLCBTdC4gSnVkZSBNZWRpY2FsIGFuZCBCb3N0
b24gU2NpZW50aWZpYy4gSi5FLiByZXBvcnRzIG5vIGZpbmFuY2lhbCBkaXNjbG9zdXJlcy4gRi5S
LiByZXBvcnRzIG5vIGZpbmFuY2lhbCBkaXNjbG9zdXJlcy4gTS5ULkIuIHJlY2VpdmVkIHNwZWFr
ZXImYXBvcztzIGhvbm9yYXJpYSBmcm9tIE1lZHRyb25pYywgQm9zdG9uIFNjaWVudGlmaWMsIEFi
Ym90dCAoZm9ybWVybHkgU3QuIEp1ZGUpLCBHRSBNZWRpY2FsLCBVQ0IsIEFwb3RoZWtlcnZlcmJh
bmQgS29sbiBlLlYuIGFuZCBCaWFsIGFzIHdlbGwgYXMgcmVzZWFyY2ggZnVuZGluZyBmcm9tIHRo
ZSBGZWxnZW5oYXVlci1TdGlmdHVuZywgRm9yc2NodW5nc3Bvb2wgS2xpbmlzY2hlIFN0dWRpZW4g
KFVuaXZlcnNpdHkgb2YgQ29sb2duZSksIEhvcml6b24gMjAyMCAoR29uZG9sYSksIE1lZHRyb25p
YyAoT0RJUyksIGFuZCBCb3N0b24gU2NpZW50aWZpYyBhbmQgYWR2aXNvcnkgaG9ub3JhcmlhIGZv
ciB0aGUgSVFXSUcuIEcuUi5GLiB3YXMgZnVuZGVkIGJ5IHRoZSBEZXV0c2NoZSBGb3JzY2h1bmdz
Z2VtZWluc2NoYWZ0IChERkcsIEdlcm1hbiBSZXNlYXJjaCBGb3VuZGF0aW9uKS1Qcm9qZWN0LUlE
IDQzMTU0OTAyOS1TRkIgMTQ1MS4gRy5SLkYuIHNlcnZlcyBhcyBhbiBlZGl0b3JpYWwgYm9hcmQg
bWVtYmVyIG9mIENvcnRleCwgTmV1cm9sb2dpY2FsIFJlc2VhcmNoIGFuZCBQcmFjdGljZSwgTmV1
cm9JbWFnZTogQ2xpbmljYWwsIFplaXRzY2hyaWZ0IGZ1ciBOZXVyb3BzeWNob2xvZ2llLCBhbmQg
REdOZXVyb2xvZ2llOyByZWNlaXZlcyByb3lhbHRpZXMgZnJvbSB0aGUgcHVibGljYXRpb24gb2Yg
dGhlIGJvb2tzIEZ1bmt0aW9uZWxsZSBNUlQgaW4gUHN5Y2hpYXRyaWUgdW5kIE5ldXJvbG9naWUs
IE5ldXJvbG9naXNjaGUgRGlmZmVyZW50aWFsZGlhZ25vc2UsIGFuZCBTT1AgTmV1cm9sb2dpZTsg
cmVjZWl2ZXMgcm95YWx0aWVzIGZyb20gdGhlIHB1YmxpY2F0aW9uIG9mIHRoZSBuZXVyb3BzeWNo
b2xvZ2ljYWwgdGVzdHMgS0FTIGFuZCBLb3BwczsgcmVjZWl2ZWQgaG9ub3JhcmlhIGZvciBzcGVh
a2luZyBlbmdhZ2VtZW50cyBmcm9tIEJheWVyLCBEZXNpdGluLCBER04sIEVyZ28gREtWLCBGb3J1
bSBmdXIgbWVkaXppbmlzY2hlIEZvcnRiaWxkdW5nIEZvbUYgR21iSCwgR1NLLCBNZWRpY2EgQWNh
ZGVteSBNZXNzZSBEdXNzZWxkb3JmLCBNZWRpY2JyYWluIEhlYWx0aGNhcmUsIE5vdmFydGlzLCBQ
Zml6ZXIsIGFuZCBTcG9ydGFyenRlYnVuZCBOUlcuIEplcmVteSBGcmFua2xpbiByZXBvcnRzIG5v
IGZpbmFuY2lhbCBkaXNjbG9zdXJlcy4gQS5TLiBpcyBmdW5kZWQgYnkgdGhlIEd1c3lrIHByb2dy
YW0gYW5kIHRoZSBBZHZhbmNlZCBDb2xvZ25lIENsaW5pY2lhbiBTY2llbnRpc3QgcHJvZ3JhbSBv
ZiB0aGUgTWVkaWNhbCBGYWN1bHR5IG9mIHRoZSBVbml2ZXJzaXR5IG9mIENvbG9nbmUgYW5kIGhh
cyByZWNlaXZlZCBmdW5kaW5nIGZyb20gdGhlIFByb2YuIEtsYXVzIFRoaWVtYW5uIEZvdW5kYXRp
b24uIEMuTi4gaXMgY29uc3VsdGFudCBmb3IgQnJhaW5sYWIgYW5kIHJlY2VpdmVkIHNwZWFrZXIm
YXBvcztzIGhvbm9yYXJpYS4gQS5TLiByZXBvcnRzIG5vIGZpbmFuY2lhbCBkaXNjbG9zdXJlcy4g
Sy5SLkMuIGhhcyByZWNlaXZlZCBmdW5kaW5nIGZyb20gUGFya2luc29uJmFwb3M7cyBVSywgTklI
UiwgVUNCLCBhbmQgdGhlIEV1cm9wZWFuIFVuaW9uOyBoZSByZWNlaXZlZCBob25vcmFyaWEgZnJv
bSBVQ0IsIEFiYm90dCwgQnJpdGFubmlhLCBVUyBXb3JsZG1lZHMsIGFuZCBPdHN1a2EgUGhhcm1h
Y2V1dGljYWxzOyBhbmQgYWN0ZWQgYXMgYSBjb25zdWx0YW50IGZvciBBYmJWaWUsIFVDQiwgYW5k
IEJyaXRhbm5pYS4gQS5BLiByZXBvcnRzIHBlcnNvbmFsIGNvbnN1bHRhbmN5IGZlZXMgZnJvbSBa
YW1ib24sIEFiYlZpZSwgQm9laHJpbmdlciBJbmdlbGhlaW0sIEdFLCBOZXVyb2Rlcm0sIEJpb2dl
biwgQmlhbCwgRVZFUiBOZXVybyBQaGFybWEsIFRoZXJldmFuY2UsIFZlY3R1cmEgZ3JhbnRzIGZy
b20gQ2hpZXNpIFBoYXJtYWNldXRpY2FscywgTHVuZGJlY2ssIEhvcml6b24gMjAyMCAtIFBEX1Bh
bCBHcmFudCA4MjU3ODUsIE1pbmlzdHJ5IG9mIEVkdWNhdGlvbiBVbml2ZXJzaXR5IGFuZCBSZXNl
YXJjaCAoTUlVUikgR3JhbnQgQVJTMDFfMDEwODEsIG93bnMgUGF0ZW50IFdPMjAxNTExMDI2MS1B
MSwgb3ducyBzaGFyZXMgZnJvbSBQRCBOZXVyb3RlY2hub2xvZ3kgTGltaXRlZC4gTC5ULiByZXBv
cnRzIGdyYW50cywgcGVyc29uYWwgZmVlcyBhbmQgbm9uLWZpbmFuY2lhbCBzdXBwb3J0IGZyb20g
U0FQSUVOUyBTdGVlcmluZyBCcmFpbiBTdGltdWxhdGlvbiwgTWVkdHJvbmljLCBCb3N0b24gU2Np
ZW50aWZpYyBhbmQgU3QuIEp1ZGUgTWVkaWNhbC4gUC5NLU0uIGhhcyByZWNlaXZlZCBob25vcmFy
aWEgZnJvbSBOYXRpb25hbCBTY2hvb2wgb2YgUHVibGljIEhlYWx0aCAoSVNDSUlJKSwgRWRpdG9y
aWFsIFZpZ3VlcmEgYW5kIFRha2VkYSBQaGFybWFjZXV0aWNhbHMgZm9yIGxlY3R1cmluZyBpbiBj
b3Vyc2VzOyBmcm9tIEJyaXRhbm5pYSBmb3Igd3JpdGluZyBhbiBhcnRpY2xlIGluIHRoZWlyIFBh
cmtpbnNvbiZhcG9zO3MgRGlzZWFzZSBNZWRpY2FsIEpvdXJuYWwtS2luZXRpYzsgYW5kIGZyb20g
dGhlIEludGVybmF0aW9uYWwgUGFya2luc29uIGFuZCBNb3ZlbWVudCBEaXNvcmRlciBTb2NpZXR5
IChNRFMpIGZvciBtYW5hZ2VtZW50IG9mIHRoZSBQcm9ncmFtIG9uIFJhdGluZyBTY2FsZXMuIEdy
YW50czogZnJvbSB0aGUgTURTIGZvciBkZXZlbG9wbWVudCBhbmQgdmFsaWRhdGlvbiBvZiB0aGUg
TURTLU5NUy4gTW9udHkgU2lsdmVyZGFsZSBoYXMgcmVjZWl2ZWQgaG9ub3JhcmlhIGZyb20gQmlh
bCwgQnJpdGFubmlhIGFuZCBNZWR0cm9uaWMuIEUuSy4gaGFzIHJlY2VpdmVkIGdyYW50cyBmcm9t
IHRoZSBHZXJtYW4gTWluaXN0cnkgb2YgRWR1Y2F0aW9uIGFuZCBSZXNlYXJjaCwgdGhlIEdlcm1h
biBQYXJraW5zb24tIEZvbmRzLCB0aGUgR2VybWFuIFBhcmtpbnNvbiBTb2NpZXR5OyBob25vcmFy
aWEgZnJvbTogT3RpY29uIEdtYkgsIEhhbWJ1cmcsIEdlcm1hbnk7IExpbGx5IFBoYXJtYSBHbWJI
LCBCYWQgSG9tYnVyZywgR2VybWFueTsgQmVybmFmb24gQUcsIEJlcm4sIFN3aXR6ZXJsYW5kOyBE
ZXNpdGluIEdtYkgsIEhhbWJ1cmcsIEdlcm1hbnkuIFYuVi5WLiBpcyBhIG1lbWJlciBvZiB0aGUg
YWR2aXNvcnkgYm9hcmRzIGFuZCByZXBvcnRzIGNvbnN1bHRhbmNpZXMgZm9yIE1lZHRyb25pYywg
Qm9zdG9uIFNjaWVudGlmaWMgYW5kIFN0LiBKdWRlIE1lZGljYWwuIFNoZSByZWNlaXZlZCBhIGdy
YW50IGZyb20gU0FQSUVOUyBTdGVlcmluZyBCcmFpbiBTdGltdWxhdGlvbi4gSC5TLkQuIHJlcG9y
dHMgZnVuZGluZyBvZiBoaXMgd29yayBieSB0aGUgRVUgSm9pbnQgUHJvZ3JhbW1lLU5ldXJvZGVn
ZW5lcmF0aXZlIERpc2Vhc2UgUmVzZWFyY2ggKEpQTkQpLCB0aGUgUHJvZi4gS2xhdXMgVGhpZW1h
bm4gRm91bmRhdGlvbiwgdGhlIEZlbGdlbmhhdWVyIEZvdW5kYXRpb24sIGFuZCB0aGUgS29lbG4g
Rm9ydHVuZSBQcm9ncmFtLCBhbmQgaG9ub3JhcmlhIGJ5IEJvc3RvbiBTY2llbnRpZmljLCBNZWR0
cm9uaWMgYW5kIFN0YWRhcGhhcm0uIFRoaXMgcGFwZXIgcHJlc2VudHMgaW5kZXBlbmRlbnQgcmVz
ZWFyY2ggZnVuZGVkIGJ5IHRoZSBOYXRpb25hbCBJbnN0aXR1dGUgZm9yIEhlYWx0aCBSZXNlYXJj
aCAoTklIUikgTWVudGFsIEhlYWx0aCBCaW9tZWRpY2FsIFJlc2VhcmNoIENlbnRyZSBhbmQgRGVt
ZW50aWEgVW5pdCBhdCBTb3V0aCBMb25kb24gYW5kIE1hdWRzbGV5IE5IUyBGb3VuZGF0aW9uIFRy
dXN0IGFuZCBLaW5nJmFwb3M7cyBDb2xsZWdlIExvbmRvbi4gVGhlIHZpZXdzIGV4cHJlc3NlZCBh
cmUgdGhvc2Ugb2YgdGhlIGF1dGhvcihzKSBhbmQgbm90IG5lY2Vzc2FyaWx5IHRob3NlIG9mIHRo
ZSBOSFMsIHRoZSBOSUhSIG9yIHRoZSBEZXBhcnRtZW50IG9mIEhlYWx0aC48L2N1c3RvbTI+PGVs
ZWN0cm9uaWMtcmVzb3VyY2UtbnVtPjEwLjEwMzgvczQxNTMxLTAyMi0wMDMwNS15PC9lbGVjdHJv
bmljLXJlc291cmNlLW51bT48cmVtb3RlLWRhdGFiYXNlLXByb3ZpZGVyPk5MTTwvcmVtb3RlLWRh
dGFiYXNlLXByb3ZpZGVyPjxsYW5ndWFnZT5lbmc8L2xhbmd1YWdlPjwvcmVjb3JkPjwvQ2l0ZT48
L0VuZE5vdGU+AG==
</w:fldData>
        </w:fldChar>
      </w:r>
      <w:r w:rsidR="00A242F8" w:rsidRPr="00522DE5">
        <w:rPr>
          <w:szCs w:val="22"/>
          <w:lang w:val="en-US"/>
        </w:rPr>
        <w:instrText xml:space="preserve"> ADDIN EN.CITE.DATA </w:instrText>
      </w:r>
      <w:r w:rsidR="00A242F8" w:rsidRPr="00522DE5">
        <w:rPr>
          <w:szCs w:val="22"/>
          <w:lang w:val="en-US"/>
        </w:rPr>
      </w:r>
      <w:r w:rsidR="00A242F8" w:rsidRPr="00522DE5">
        <w:rPr>
          <w:szCs w:val="22"/>
          <w:lang w:val="en-US"/>
        </w:rPr>
        <w:fldChar w:fldCharType="end"/>
      </w:r>
      <w:r w:rsidR="00BA5477" w:rsidRPr="00522DE5">
        <w:rPr>
          <w:szCs w:val="22"/>
          <w:lang w:val="en-US"/>
        </w:rPr>
      </w:r>
      <w:r w:rsidR="00BA5477" w:rsidRPr="00522DE5">
        <w:rPr>
          <w:szCs w:val="22"/>
          <w:lang w:val="en-US"/>
        </w:rPr>
        <w:fldChar w:fldCharType="separate"/>
      </w:r>
      <w:r w:rsidR="00A242F8" w:rsidRPr="00522DE5">
        <w:rPr>
          <w:noProof/>
          <w:szCs w:val="22"/>
          <w:vertAlign w:val="superscript"/>
          <w:lang w:val="en-US"/>
        </w:rPr>
        <w:t>5 6 28 29 50</w:t>
      </w:r>
      <w:r w:rsidR="00BA5477" w:rsidRPr="00522DE5">
        <w:rPr>
          <w:szCs w:val="22"/>
          <w:lang w:val="en-US"/>
        </w:rPr>
        <w:fldChar w:fldCharType="end"/>
      </w:r>
    </w:p>
    <w:p w14:paraId="50C05134" w14:textId="13716EC2" w:rsidR="00545EA2" w:rsidRPr="00522DE5" w:rsidRDefault="00545EA2" w:rsidP="00844C86">
      <w:pPr>
        <w:rPr>
          <w:lang w:val="en-US"/>
        </w:rPr>
      </w:pPr>
    </w:p>
    <w:p w14:paraId="151475B0" w14:textId="77777777" w:rsidR="00F93726" w:rsidRPr="00522DE5" w:rsidRDefault="00AB1752" w:rsidP="00731A20">
      <w:pPr>
        <w:pStyle w:val="berschrift1"/>
      </w:pPr>
      <w:r w:rsidRPr="00522DE5">
        <w:t>RESULTS</w:t>
      </w:r>
    </w:p>
    <w:p w14:paraId="050DF13A" w14:textId="7E00CC4D" w:rsidR="006F1EED" w:rsidRPr="00522DE5" w:rsidRDefault="003820F5" w:rsidP="00731A20">
      <w:pPr>
        <w:pStyle w:val="berschrift2"/>
      </w:pPr>
      <w:r w:rsidRPr="00522DE5">
        <w:t>Baseline characteristics in the o</w:t>
      </w:r>
      <w:r w:rsidR="00F25C27" w:rsidRPr="00522DE5">
        <w:t>verall cohort</w:t>
      </w:r>
    </w:p>
    <w:p w14:paraId="7FA89D36" w14:textId="22B182BB" w:rsidR="005C727D" w:rsidRPr="00522DE5" w:rsidRDefault="00E74667" w:rsidP="00485910">
      <w:r w:rsidRPr="00522DE5">
        <w:t xml:space="preserve">We screened </w:t>
      </w:r>
      <w:r w:rsidR="00F25C27" w:rsidRPr="00522DE5">
        <w:rPr>
          <w:color w:val="000000" w:themeColor="text1"/>
        </w:rPr>
        <w:t>2</w:t>
      </w:r>
      <w:r w:rsidR="001D0C44" w:rsidRPr="00522DE5">
        <w:rPr>
          <w:color w:val="000000" w:themeColor="text1"/>
        </w:rPr>
        <w:t>93</w:t>
      </w:r>
      <w:r w:rsidR="00D350E7" w:rsidRPr="00522DE5">
        <w:rPr>
          <w:color w:val="000000" w:themeColor="text1"/>
        </w:rPr>
        <w:t xml:space="preserve"> </w:t>
      </w:r>
      <w:r w:rsidR="00D350E7" w:rsidRPr="00522DE5">
        <w:t xml:space="preserve">consecutive patients </w:t>
      </w:r>
      <w:r w:rsidRPr="00522DE5">
        <w:t xml:space="preserve">undergoing STN-DBS for PD </w:t>
      </w:r>
      <w:r w:rsidR="00D350E7" w:rsidRPr="00522DE5">
        <w:t>between 0</w:t>
      </w:r>
      <w:r w:rsidR="00F25C27" w:rsidRPr="00522DE5">
        <w:t>7</w:t>
      </w:r>
      <w:r w:rsidR="00D350E7" w:rsidRPr="00522DE5">
        <w:t>/201</w:t>
      </w:r>
      <w:r w:rsidR="00462A87" w:rsidRPr="00522DE5">
        <w:t>1</w:t>
      </w:r>
      <w:r w:rsidR="00D350E7" w:rsidRPr="00522DE5">
        <w:t xml:space="preserve"> and </w:t>
      </w:r>
      <w:r w:rsidR="00462A87" w:rsidRPr="00522DE5">
        <w:t>10</w:t>
      </w:r>
      <w:r w:rsidR="00D350E7" w:rsidRPr="00522DE5">
        <w:t>/202</w:t>
      </w:r>
      <w:r w:rsidR="00462A87" w:rsidRPr="00522DE5">
        <w:t>2</w:t>
      </w:r>
      <w:r w:rsidRPr="00522DE5">
        <w:t xml:space="preserve"> (see Figure 1). Of these</w:t>
      </w:r>
      <w:r w:rsidR="00D350E7" w:rsidRPr="00522DE5">
        <w:t xml:space="preserve">, </w:t>
      </w:r>
      <w:r w:rsidR="009B4CA5" w:rsidRPr="00522DE5">
        <w:t>2</w:t>
      </w:r>
      <w:r w:rsidR="00F25C27" w:rsidRPr="00522DE5">
        <w:t>54</w:t>
      </w:r>
      <w:r w:rsidR="00D350E7" w:rsidRPr="00522DE5">
        <w:rPr>
          <w:color w:val="FF0000"/>
        </w:rPr>
        <w:t xml:space="preserve"> </w:t>
      </w:r>
      <w:r w:rsidR="00D350E7" w:rsidRPr="00522DE5">
        <w:t xml:space="preserve">patients were included in </w:t>
      </w:r>
      <w:r w:rsidR="00D00C95" w:rsidRPr="00522DE5">
        <w:t>the final analysis (</w:t>
      </w:r>
      <w:r w:rsidR="00272BB1" w:rsidRPr="00522DE5">
        <w:t>90 female; mean age: 61.2 years ±8.4, mean disease duration: 10.0 years ±4.6).</w:t>
      </w:r>
      <w:r w:rsidR="00E65C01" w:rsidRPr="00522DE5">
        <w:t xml:space="preserve"> </w:t>
      </w:r>
      <w:r w:rsidR="00A656D9" w:rsidRPr="00522DE5">
        <w:t xml:space="preserve">These patients were recruited from five DBS centres: Cologne (n = 153), Manchester (n = 30), Marburg (n = 28), London (n = 26), and Toronto (n = 17). </w:t>
      </w:r>
      <w:r w:rsidR="00E65C01" w:rsidRPr="00907776">
        <w:t>The mean time to follow-up was</w:t>
      </w:r>
      <w:r w:rsidR="001875A0" w:rsidRPr="00907776">
        <w:t xml:space="preserve"> 0.5 years ±0.2</w:t>
      </w:r>
      <w:r w:rsidR="002F1B14" w:rsidRPr="00907776">
        <w:t xml:space="preserve"> </w:t>
      </w:r>
      <w:r w:rsidR="002F1B14" w:rsidRPr="00907776">
        <w:lastRenderedPageBreak/>
        <w:t>and between-centre difference in time to follow-up was not significant (p&gt;0.5)</w:t>
      </w:r>
      <w:r w:rsidR="001875A0" w:rsidRPr="00907776">
        <w:t>.</w:t>
      </w:r>
      <w:r w:rsidR="00272BB1" w:rsidRPr="00522DE5">
        <w:t xml:space="preserve"> </w:t>
      </w:r>
      <w:r w:rsidR="00F25C27" w:rsidRPr="00522DE5">
        <w:rPr>
          <w:color w:val="000000" w:themeColor="text1"/>
        </w:rPr>
        <w:t>54</w:t>
      </w:r>
      <w:r w:rsidR="001624E5" w:rsidRPr="00522DE5">
        <w:rPr>
          <w:color w:val="000000" w:themeColor="text1"/>
        </w:rPr>
        <w:t xml:space="preserve"> </w:t>
      </w:r>
      <w:r w:rsidR="006147B5" w:rsidRPr="00522DE5">
        <w:rPr>
          <w:color w:val="000000" w:themeColor="text1"/>
        </w:rPr>
        <w:t>patients</w:t>
      </w:r>
      <w:r w:rsidR="0091772F" w:rsidRPr="00522DE5">
        <w:rPr>
          <w:color w:val="000000" w:themeColor="text1"/>
        </w:rPr>
        <w:t xml:space="preserve"> (21.3%)</w:t>
      </w:r>
      <w:r w:rsidR="00FE0BEF" w:rsidRPr="00522DE5">
        <w:rPr>
          <w:color w:val="000000" w:themeColor="text1"/>
        </w:rPr>
        <w:t xml:space="preserve"> </w:t>
      </w:r>
      <w:r w:rsidR="00EF69B7" w:rsidRPr="00522DE5">
        <w:rPr>
          <w:color w:val="000000" w:themeColor="text1"/>
        </w:rPr>
        <w:t>were classified as</w:t>
      </w:r>
      <w:r w:rsidR="003F5491" w:rsidRPr="00522DE5">
        <w:rPr>
          <w:color w:val="000000" w:themeColor="text1"/>
        </w:rPr>
        <w:t xml:space="preserve"> </w:t>
      </w:r>
      <w:r w:rsidR="00F25C27" w:rsidRPr="00522DE5">
        <w:rPr>
          <w:color w:val="000000" w:themeColor="text1"/>
        </w:rPr>
        <w:t>symmetric</w:t>
      </w:r>
      <w:r w:rsidR="008B27E0" w:rsidRPr="00522DE5">
        <w:rPr>
          <w:color w:val="000000" w:themeColor="text1"/>
        </w:rPr>
        <w:t xml:space="preserve">, </w:t>
      </w:r>
      <w:r w:rsidR="00F25C27" w:rsidRPr="00522DE5">
        <w:rPr>
          <w:color w:val="000000" w:themeColor="text1"/>
        </w:rPr>
        <w:t>200</w:t>
      </w:r>
      <w:r w:rsidR="008B27E0" w:rsidRPr="00522DE5">
        <w:rPr>
          <w:color w:val="000000" w:themeColor="text1"/>
        </w:rPr>
        <w:t xml:space="preserve"> as </w:t>
      </w:r>
      <w:r w:rsidR="00F25C27" w:rsidRPr="00522DE5">
        <w:rPr>
          <w:color w:val="000000" w:themeColor="text1"/>
        </w:rPr>
        <w:t>asymmetric</w:t>
      </w:r>
      <w:r w:rsidR="0091772F" w:rsidRPr="00522DE5">
        <w:rPr>
          <w:color w:val="000000" w:themeColor="text1"/>
        </w:rPr>
        <w:t xml:space="preserve"> (78.7%)</w:t>
      </w:r>
      <w:r w:rsidR="00391E74" w:rsidRPr="00522DE5">
        <w:rPr>
          <w:color w:val="000000" w:themeColor="text1"/>
        </w:rPr>
        <w:t>.</w:t>
      </w:r>
      <w:r w:rsidR="00467A20" w:rsidRPr="00522DE5">
        <w:rPr>
          <w:color w:val="000000" w:themeColor="text1"/>
        </w:rPr>
        <w:t xml:space="preserve"> In the asymmetric group, 99 patients had predominantly left-sided motor symptoms, and 101 </w:t>
      </w:r>
      <w:r w:rsidR="00634102" w:rsidRPr="00522DE5">
        <w:rPr>
          <w:color w:val="000000" w:themeColor="text1"/>
        </w:rPr>
        <w:t xml:space="preserve">had </w:t>
      </w:r>
      <w:r w:rsidR="00467A20" w:rsidRPr="00522DE5">
        <w:rPr>
          <w:color w:val="000000" w:themeColor="text1"/>
        </w:rPr>
        <w:t>right-sided motor symptoms</w:t>
      </w:r>
      <w:r w:rsidR="0031361E" w:rsidRPr="00522DE5">
        <w:rPr>
          <w:color w:val="000000" w:themeColor="text1"/>
        </w:rPr>
        <w:t>.</w:t>
      </w:r>
      <w:r w:rsidR="00F25C27" w:rsidRPr="00522DE5">
        <w:rPr>
          <w:color w:val="000000" w:themeColor="text1"/>
        </w:rPr>
        <w:t xml:space="preserve"> </w:t>
      </w:r>
      <w:r w:rsidR="009C2BF7" w:rsidRPr="00522DE5">
        <w:t xml:space="preserve">In a subsample of </w:t>
      </w:r>
      <w:r w:rsidR="005C6C83" w:rsidRPr="00522DE5">
        <w:t>115</w:t>
      </w:r>
      <w:r w:rsidR="009C2BF7" w:rsidRPr="00522DE5">
        <w:t xml:space="preserve"> patients with available motor scores in the </w:t>
      </w:r>
      <w:r w:rsidR="00DA502E" w:rsidRPr="00522DE5">
        <w:t>medication-off</w:t>
      </w:r>
      <w:r w:rsidR="009C2BF7" w:rsidRPr="00522DE5">
        <w:t xml:space="preserve"> state at </w:t>
      </w:r>
      <w:r w:rsidR="00634102" w:rsidRPr="00522DE5">
        <w:t xml:space="preserve">the </w:t>
      </w:r>
      <w:r w:rsidR="009C2BF7" w:rsidRPr="00522DE5">
        <w:t xml:space="preserve">preoperative baseline, </w:t>
      </w:r>
      <w:r w:rsidR="00634102" w:rsidRPr="00522DE5">
        <w:t>patient classification</w:t>
      </w:r>
      <w:r w:rsidR="009C2BF7" w:rsidRPr="00522DE5">
        <w:t xml:space="preserve"> did not differ significantly from classification results in the</w:t>
      </w:r>
      <w:r w:rsidR="00DA502E" w:rsidRPr="00522DE5">
        <w:t xml:space="preserve"> medication-on</w:t>
      </w:r>
      <w:r w:rsidR="009C2BF7" w:rsidRPr="00522DE5">
        <w:t xml:space="preserve"> state </w:t>
      </w:r>
      <w:r w:rsidR="002B4A4B" w:rsidRPr="00522DE5">
        <w:t>(p=0.607).</w:t>
      </w:r>
    </w:p>
    <w:p w14:paraId="4EB14F96" w14:textId="4E2431CD" w:rsidR="009121F1" w:rsidRPr="00522DE5" w:rsidRDefault="00F25C27" w:rsidP="00485910">
      <w:pPr>
        <w:rPr>
          <w:color w:val="000000" w:themeColor="text1"/>
        </w:rPr>
      </w:pPr>
      <w:r w:rsidRPr="00522DE5">
        <w:rPr>
          <w:color w:val="000000" w:themeColor="text1"/>
        </w:rPr>
        <w:t xml:space="preserve">Table 1 </w:t>
      </w:r>
      <w:r w:rsidR="003820F5" w:rsidRPr="00522DE5">
        <w:rPr>
          <w:color w:val="000000" w:themeColor="text1"/>
        </w:rPr>
        <w:t xml:space="preserve">presents </w:t>
      </w:r>
      <w:r w:rsidRPr="00522DE5">
        <w:rPr>
          <w:color w:val="000000" w:themeColor="text1"/>
        </w:rPr>
        <w:t xml:space="preserve">clinical characteristics at </w:t>
      </w:r>
      <w:r w:rsidR="003820F5" w:rsidRPr="00522DE5">
        <w:rPr>
          <w:color w:val="000000" w:themeColor="text1"/>
        </w:rPr>
        <w:t xml:space="preserve">preoperative </w:t>
      </w:r>
      <w:r w:rsidRPr="00522DE5">
        <w:rPr>
          <w:color w:val="000000" w:themeColor="text1"/>
        </w:rPr>
        <w:t>baseline</w:t>
      </w:r>
      <w:r w:rsidR="00844C86" w:rsidRPr="00522DE5">
        <w:rPr>
          <w:color w:val="000000" w:themeColor="text1"/>
        </w:rPr>
        <w:t xml:space="preserve"> in the overall cohort</w:t>
      </w:r>
      <w:r w:rsidRPr="00522DE5">
        <w:rPr>
          <w:color w:val="000000" w:themeColor="text1"/>
        </w:rPr>
        <w:t>.</w:t>
      </w:r>
      <w:r w:rsidR="00272BB1" w:rsidRPr="00522DE5">
        <w:rPr>
          <w:color w:val="000000" w:themeColor="text1"/>
        </w:rPr>
        <w:t xml:space="preserve"> </w:t>
      </w:r>
      <w:r w:rsidR="00B91577" w:rsidRPr="00522DE5">
        <w:rPr>
          <w:color w:val="000000" w:themeColor="text1"/>
          <w:lang w:val="en-US"/>
        </w:rPr>
        <w:t>In the primary outcome analysis, SCOPA-M ADL improved from baseline to 6-month follow-up by 21.7% (SCOPA-M ADL </w:t>
      </w:r>
      <w:r w:rsidR="00B91577" w:rsidRPr="00522DE5">
        <w:rPr>
          <w:color w:val="000000" w:themeColor="text1"/>
          <w:vertAlign w:val="subscript"/>
          <w:lang w:val="en-US"/>
        </w:rPr>
        <w:t>baseline</w:t>
      </w:r>
      <w:r w:rsidR="00B91577" w:rsidRPr="00522DE5">
        <w:rPr>
          <w:color w:val="000000" w:themeColor="text1"/>
          <w:lang w:val="en-US"/>
        </w:rPr>
        <w:t xml:space="preserve">: 6.9 </w:t>
      </w:r>
      <w:r w:rsidR="00B91577" w:rsidRPr="00522DE5">
        <w:rPr>
          <w:color w:val="000000" w:themeColor="text1"/>
        </w:rPr>
        <w:t>± 3.4; SCOPA-M ADL </w:t>
      </w:r>
      <w:r w:rsidR="00B91577" w:rsidRPr="00522DE5">
        <w:rPr>
          <w:color w:val="000000" w:themeColor="text1"/>
          <w:vertAlign w:val="subscript"/>
        </w:rPr>
        <w:t>follow-up</w:t>
      </w:r>
      <w:r w:rsidR="00B91577" w:rsidRPr="00522DE5">
        <w:rPr>
          <w:color w:val="000000" w:themeColor="text1"/>
        </w:rPr>
        <w:t>: 5.4 ± 3.5</w:t>
      </w:r>
      <w:r w:rsidR="00B91577" w:rsidRPr="00522DE5">
        <w:rPr>
          <w:color w:val="000000" w:themeColor="text1"/>
          <w:lang w:val="en-US"/>
        </w:rPr>
        <w:t>; p &lt; 0.001). However, Cohen’s d effect size was small (</w:t>
      </w:r>
      <w:r w:rsidR="00C307F9" w:rsidRPr="00522DE5">
        <w:rPr>
          <w:color w:val="000000" w:themeColor="text1"/>
          <w:lang w:val="en-US"/>
        </w:rPr>
        <w:t>Cohen’s d=</w:t>
      </w:r>
      <w:r w:rsidR="00A061FC" w:rsidRPr="00522DE5">
        <w:rPr>
          <w:color w:val="000000" w:themeColor="text1"/>
          <w:lang w:val="en-US"/>
        </w:rPr>
        <w:t>0.4</w:t>
      </w:r>
      <w:r w:rsidR="00FA04E6" w:rsidRPr="00522DE5">
        <w:rPr>
          <w:color w:val="000000" w:themeColor="text1"/>
          <w:lang w:val="en-US"/>
        </w:rPr>
        <w:t>4</w:t>
      </w:r>
      <w:r w:rsidR="00B91577" w:rsidRPr="00522DE5">
        <w:rPr>
          <w:color w:val="000000" w:themeColor="text1"/>
          <w:lang w:val="en-US"/>
        </w:rPr>
        <w:t>) and only 48.1% (116/241) of patients experienced a clinically relevant ADL improvement in the overall cohort (see Supplementary Tables 1 and 2).</w:t>
      </w:r>
      <w:r w:rsidR="00FA04E6" w:rsidRPr="00522DE5">
        <w:rPr>
          <w:color w:val="000000" w:themeColor="text1"/>
          <w:lang w:val="en-US"/>
        </w:rPr>
        <w:t xml:space="preserve"> </w:t>
      </w:r>
      <w:r w:rsidR="00351FDA" w:rsidRPr="00522DE5">
        <w:rPr>
          <w:color w:val="000000" w:themeColor="text1"/>
        </w:rPr>
        <w:t>T</w:t>
      </w:r>
      <w:r w:rsidR="00EF5EC7" w:rsidRPr="00522DE5">
        <w:rPr>
          <w:color w:val="000000" w:themeColor="text1"/>
        </w:rPr>
        <w:t xml:space="preserve">he </w:t>
      </w:r>
      <w:r w:rsidR="00351FDA" w:rsidRPr="00522DE5">
        <w:rPr>
          <w:color w:val="000000" w:themeColor="text1"/>
        </w:rPr>
        <w:t xml:space="preserve">secondary outcomes </w:t>
      </w:r>
      <w:r w:rsidR="00EF5EC7" w:rsidRPr="00522DE5">
        <w:rPr>
          <w:color w:val="000000"/>
        </w:rPr>
        <w:t>UPDRS</w:t>
      </w:r>
      <w:r w:rsidR="00FE37BC" w:rsidRPr="00522DE5">
        <w:rPr>
          <w:color w:val="000000"/>
        </w:rPr>
        <w:t>-</w:t>
      </w:r>
      <w:r w:rsidR="00E14E4F" w:rsidRPr="00522DE5">
        <w:rPr>
          <w:color w:val="000000" w:themeColor="text1"/>
        </w:rPr>
        <w:t>m</w:t>
      </w:r>
      <w:r w:rsidR="00272BB1" w:rsidRPr="00522DE5">
        <w:rPr>
          <w:color w:val="000000" w:themeColor="text1"/>
        </w:rPr>
        <w:t xml:space="preserve">otor </w:t>
      </w:r>
      <w:r w:rsidR="005D4178" w:rsidRPr="00522DE5">
        <w:rPr>
          <w:color w:val="000000" w:themeColor="text1"/>
        </w:rPr>
        <w:t>e</w:t>
      </w:r>
      <w:r w:rsidR="00351FDA" w:rsidRPr="00522DE5">
        <w:rPr>
          <w:color w:val="000000" w:themeColor="text1"/>
        </w:rPr>
        <w:t>xamination</w:t>
      </w:r>
      <w:r w:rsidR="00272BB1" w:rsidRPr="00522DE5">
        <w:rPr>
          <w:color w:val="000000" w:themeColor="text1"/>
        </w:rPr>
        <w:t xml:space="preserve"> and PDQ-8 Summary Index </w:t>
      </w:r>
      <w:r w:rsidR="00B10D7A" w:rsidRPr="00522DE5">
        <w:rPr>
          <w:color w:val="000000" w:themeColor="text1"/>
        </w:rPr>
        <w:t>improved</w:t>
      </w:r>
      <w:r w:rsidR="000A6EB6" w:rsidRPr="00522DE5">
        <w:rPr>
          <w:color w:val="000000" w:themeColor="text1"/>
        </w:rPr>
        <w:t>,</w:t>
      </w:r>
      <w:r w:rsidR="00B10D7A" w:rsidRPr="00522DE5">
        <w:rPr>
          <w:color w:val="000000" w:themeColor="text1"/>
        </w:rPr>
        <w:t xml:space="preserve"> and</w:t>
      </w:r>
      <w:r w:rsidR="00272BB1" w:rsidRPr="00522DE5">
        <w:rPr>
          <w:color w:val="000000" w:themeColor="text1"/>
        </w:rPr>
        <w:t xml:space="preserve"> LEDD was reduced</w:t>
      </w:r>
      <w:r w:rsidR="00B10D7A" w:rsidRPr="00522DE5">
        <w:rPr>
          <w:color w:val="000000" w:themeColor="text1"/>
        </w:rPr>
        <w:t xml:space="preserve"> at follow-up</w:t>
      </w:r>
      <w:r w:rsidR="00272BB1" w:rsidRPr="00522DE5">
        <w:rPr>
          <w:color w:val="000000" w:themeColor="text1"/>
        </w:rPr>
        <w:t>. Exploring SCOPA-</w:t>
      </w:r>
      <w:r w:rsidR="00F279D6" w:rsidRPr="00522DE5">
        <w:rPr>
          <w:color w:val="000000" w:themeColor="text1"/>
        </w:rPr>
        <w:t xml:space="preserve">M </w:t>
      </w:r>
      <w:r w:rsidR="00272BB1" w:rsidRPr="00522DE5">
        <w:rPr>
          <w:color w:val="000000" w:themeColor="text1"/>
        </w:rPr>
        <w:t xml:space="preserve">subscales, </w:t>
      </w:r>
      <w:r w:rsidR="00B10D7A" w:rsidRPr="00522DE5">
        <w:rPr>
          <w:color w:val="000000" w:themeColor="text1"/>
        </w:rPr>
        <w:t>only dysphagia and dysarthria did not improve</w:t>
      </w:r>
      <w:r w:rsidR="00272BB1" w:rsidRPr="00522DE5">
        <w:rPr>
          <w:color w:val="000000" w:themeColor="text1"/>
        </w:rPr>
        <w:t>.</w:t>
      </w:r>
    </w:p>
    <w:p w14:paraId="082C27CA" w14:textId="04EAAD02" w:rsidR="00E00162" w:rsidRPr="00522DE5" w:rsidRDefault="00E00162">
      <w:pPr>
        <w:widowControl/>
        <w:autoSpaceDE/>
        <w:autoSpaceDN/>
        <w:adjustRightInd/>
        <w:spacing w:after="0" w:line="240" w:lineRule="auto"/>
        <w:ind w:right="0"/>
        <w:jc w:val="left"/>
        <w:rPr>
          <w:color w:val="000000" w:themeColor="text1"/>
        </w:rPr>
      </w:pPr>
    </w:p>
    <w:p w14:paraId="5D341913" w14:textId="4A53EA09" w:rsidR="00F25C27" w:rsidRPr="00522DE5" w:rsidRDefault="00F25C27" w:rsidP="00D467E5">
      <w:pPr>
        <w:pStyle w:val="berschrift2"/>
      </w:pPr>
      <w:r w:rsidRPr="00522DE5">
        <w:t>Baseline characteristics</w:t>
      </w:r>
      <w:r w:rsidR="001D3CFE" w:rsidRPr="00522DE5">
        <w:t xml:space="preserve"> in symmetric and asymmetric </w:t>
      </w:r>
      <w:r w:rsidR="003820F5" w:rsidRPr="00522DE5">
        <w:t>Parkinson’s disease</w:t>
      </w:r>
    </w:p>
    <w:p w14:paraId="2672830E" w14:textId="27502340" w:rsidR="00780914" w:rsidRPr="00522DE5" w:rsidRDefault="006147B5" w:rsidP="00485910">
      <w:pPr>
        <w:rPr>
          <w:color w:val="000000" w:themeColor="text1"/>
        </w:rPr>
      </w:pPr>
      <w:r w:rsidRPr="00522DE5">
        <w:t xml:space="preserve">Table </w:t>
      </w:r>
      <w:r w:rsidR="00F25C27" w:rsidRPr="00522DE5">
        <w:t>2</w:t>
      </w:r>
      <w:r w:rsidRPr="00522DE5">
        <w:t xml:space="preserve"> presents c</w:t>
      </w:r>
      <w:r w:rsidR="008A7A8B" w:rsidRPr="00522DE5">
        <w:t xml:space="preserve">linical </w:t>
      </w:r>
      <w:r w:rsidRPr="00522DE5">
        <w:t xml:space="preserve">baseline characteristics </w:t>
      </w:r>
      <w:r w:rsidR="00462A87" w:rsidRPr="00522DE5">
        <w:t xml:space="preserve">in </w:t>
      </w:r>
      <w:r w:rsidR="003820F5" w:rsidRPr="00522DE5">
        <w:t xml:space="preserve">patients with </w:t>
      </w:r>
      <w:r w:rsidR="00F25C27" w:rsidRPr="00522DE5">
        <w:t>symmetric</w:t>
      </w:r>
      <w:r w:rsidR="00462A87" w:rsidRPr="00522DE5">
        <w:t xml:space="preserve"> and </w:t>
      </w:r>
      <w:r w:rsidR="00F25C27" w:rsidRPr="00522DE5">
        <w:t>asymmetric</w:t>
      </w:r>
      <w:r w:rsidR="003820F5" w:rsidRPr="00522DE5">
        <w:t xml:space="preserve"> PD</w:t>
      </w:r>
      <w:r w:rsidR="008A7A8B" w:rsidRPr="00522DE5">
        <w:t xml:space="preserve">. </w:t>
      </w:r>
      <w:r w:rsidR="00FE0BEF" w:rsidRPr="00522DE5">
        <w:t>In the</w:t>
      </w:r>
      <w:r w:rsidR="003F5491" w:rsidRPr="00522DE5">
        <w:t xml:space="preserve"> </w:t>
      </w:r>
      <w:r w:rsidR="00223FEC" w:rsidRPr="00522DE5">
        <w:t>symmetric</w:t>
      </w:r>
      <w:r w:rsidR="00462A87" w:rsidRPr="00522DE5">
        <w:t xml:space="preserve"> group</w:t>
      </w:r>
      <w:r w:rsidR="00780914" w:rsidRPr="00522DE5">
        <w:t>,</w:t>
      </w:r>
      <w:r w:rsidR="009506EB" w:rsidRPr="00522DE5">
        <w:t xml:space="preserve"> </w:t>
      </w:r>
      <w:r w:rsidR="00223FEC" w:rsidRPr="00522DE5">
        <w:rPr>
          <w:color w:val="000000" w:themeColor="text1"/>
        </w:rPr>
        <w:t>54</w:t>
      </w:r>
      <w:r w:rsidR="009506EB" w:rsidRPr="00522DE5">
        <w:rPr>
          <w:color w:val="000000" w:themeColor="text1"/>
        </w:rPr>
        <w:t xml:space="preserve"> patients (</w:t>
      </w:r>
      <w:r w:rsidR="00223FEC" w:rsidRPr="00522DE5">
        <w:rPr>
          <w:color w:val="000000" w:themeColor="text1"/>
        </w:rPr>
        <w:t>22</w:t>
      </w:r>
      <w:r w:rsidR="00690159" w:rsidRPr="00522DE5">
        <w:rPr>
          <w:color w:val="000000" w:themeColor="text1"/>
        </w:rPr>
        <w:t xml:space="preserve"> </w:t>
      </w:r>
      <w:r w:rsidR="00E14E4F" w:rsidRPr="00522DE5">
        <w:rPr>
          <w:color w:val="000000" w:themeColor="text1"/>
        </w:rPr>
        <w:t>women</w:t>
      </w:r>
      <w:r w:rsidR="00FC656D" w:rsidRPr="00522DE5">
        <w:rPr>
          <w:color w:val="000000" w:themeColor="text1"/>
        </w:rPr>
        <w:t>, 40.7%</w:t>
      </w:r>
      <w:r w:rsidR="00690159" w:rsidRPr="00522DE5">
        <w:rPr>
          <w:color w:val="000000" w:themeColor="text1"/>
        </w:rPr>
        <w:t>) were aged 6</w:t>
      </w:r>
      <w:r w:rsidR="00223FEC" w:rsidRPr="00522DE5">
        <w:rPr>
          <w:color w:val="000000" w:themeColor="text1"/>
        </w:rPr>
        <w:t>3.3</w:t>
      </w:r>
      <w:r w:rsidR="00690159" w:rsidRPr="00522DE5">
        <w:rPr>
          <w:color w:val="000000" w:themeColor="text1"/>
        </w:rPr>
        <w:t xml:space="preserve"> years ±</w:t>
      </w:r>
      <w:r w:rsidR="00223FEC" w:rsidRPr="00522DE5">
        <w:rPr>
          <w:color w:val="000000" w:themeColor="text1"/>
        </w:rPr>
        <w:t>7.5</w:t>
      </w:r>
      <w:r w:rsidR="009506EB" w:rsidRPr="00522DE5">
        <w:rPr>
          <w:color w:val="000000" w:themeColor="text1"/>
        </w:rPr>
        <w:t xml:space="preserve"> with </w:t>
      </w:r>
      <w:r w:rsidR="00223FEC" w:rsidRPr="00522DE5">
        <w:rPr>
          <w:color w:val="000000" w:themeColor="text1"/>
        </w:rPr>
        <w:t>10.4</w:t>
      </w:r>
      <w:r w:rsidR="009506EB" w:rsidRPr="00522DE5">
        <w:rPr>
          <w:color w:val="000000" w:themeColor="text1"/>
        </w:rPr>
        <w:t xml:space="preserve"> years ±4.</w:t>
      </w:r>
      <w:r w:rsidR="00223FEC" w:rsidRPr="00522DE5">
        <w:rPr>
          <w:color w:val="000000" w:themeColor="text1"/>
        </w:rPr>
        <w:t>6</w:t>
      </w:r>
      <w:r w:rsidR="00FE0BEF" w:rsidRPr="00522DE5">
        <w:rPr>
          <w:color w:val="000000" w:themeColor="text1"/>
        </w:rPr>
        <w:t xml:space="preserve"> disease duration. </w:t>
      </w:r>
      <w:r w:rsidR="00FE0BEF" w:rsidRPr="00522DE5">
        <w:t xml:space="preserve">In the </w:t>
      </w:r>
      <w:r w:rsidR="00223FEC" w:rsidRPr="00522DE5">
        <w:t>asymmetric</w:t>
      </w:r>
      <w:r w:rsidR="009506EB" w:rsidRPr="00522DE5">
        <w:t xml:space="preserve"> group</w:t>
      </w:r>
      <w:r w:rsidR="00780914" w:rsidRPr="00522DE5">
        <w:t>,</w:t>
      </w:r>
      <w:r w:rsidR="009506EB" w:rsidRPr="00522DE5">
        <w:t xml:space="preserve"> </w:t>
      </w:r>
      <w:r w:rsidR="00223FEC" w:rsidRPr="00522DE5">
        <w:rPr>
          <w:color w:val="000000" w:themeColor="text1"/>
        </w:rPr>
        <w:t>200</w:t>
      </w:r>
      <w:r w:rsidR="009506EB" w:rsidRPr="00522DE5">
        <w:rPr>
          <w:color w:val="000000" w:themeColor="text1"/>
        </w:rPr>
        <w:t xml:space="preserve"> patients (</w:t>
      </w:r>
      <w:r w:rsidR="00223FEC" w:rsidRPr="00522DE5">
        <w:rPr>
          <w:color w:val="000000" w:themeColor="text1"/>
        </w:rPr>
        <w:t>68</w:t>
      </w:r>
      <w:r w:rsidR="00FE0BEF" w:rsidRPr="00522DE5">
        <w:rPr>
          <w:color w:val="000000" w:themeColor="text1"/>
        </w:rPr>
        <w:t xml:space="preserve"> </w:t>
      </w:r>
      <w:r w:rsidR="00E14E4F" w:rsidRPr="00522DE5">
        <w:rPr>
          <w:color w:val="000000" w:themeColor="text1"/>
        </w:rPr>
        <w:t>women</w:t>
      </w:r>
      <w:r w:rsidR="00FC656D" w:rsidRPr="00522DE5">
        <w:rPr>
          <w:color w:val="000000" w:themeColor="text1"/>
        </w:rPr>
        <w:t>, 34.0%</w:t>
      </w:r>
      <w:r w:rsidR="00FE0BEF" w:rsidRPr="00522DE5">
        <w:rPr>
          <w:color w:val="000000" w:themeColor="text1"/>
        </w:rPr>
        <w:t xml:space="preserve">) were aged </w:t>
      </w:r>
      <w:r w:rsidR="00690159" w:rsidRPr="00522DE5">
        <w:rPr>
          <w:color w:val="000000" w:themeColor="text1"/>
        </w:rPr>
        <w:t>6</w:t>
      </w:r>
      <w:r w:rsidR="00223FEC" w:rsidRPr="00522DE5">
        <w:rPr>
          <w:color w:val="000000" w:themeColor="text1"/>
        </w:rPr>
        <w:t>0</w:t>
      </w:r>
      <w:r w:rsidR="00690159" w:rsidRPr="00522DE5">
        <w:rPr>
          <w:color w:val="000000" w:themeColor="text1"/>
        </w:rPr>
        <w:t>.</w:t>
      </w:r>
      <w:r w:rsidR="00223FEC" w:rsidRPr="00522DE5">
        <w:rPr>
          <w:color w:val="000000" w:themeColor="text1"/>
        </w:rPr>
        <w:t>7</w:t>
      </w:r>
      <w:r w:rsidR="00690159" w:rsidRPr="00522DE5">
        <w:rPr>
          <w:color w:val="000000" w:themeColor="text1"/>
        </w:rPr>
        <w:t xml:space="preserve"> years ±</w:t>
      </w:r>
      <w:r w:rsidR="009506EB" w:rsidRPr="00522DE5">
        <w:rPr>
          <w:color w:val="000000" w:themeColor="text1"/>
        </w:rPr>
        <w:t>8.</w:t>
      </w:r>
      <w:r w:rsidR="00A82177" w:rsidRPr="00522DE5">
        <w:rPr>
          <w:color w:val="000000" w:themeColor="text1"/>
        </w:rPr>
        <w:t>5</w:t>
      </w:r>
      <w:r w:rsidR="009506EB" w:rsidRPr="00522DE5">
        <w:rPr>
          <w:color w:val="000000" w:themeColor="text1"/>
        </w:rPr>
        <w:t xml:space="preserve"> with </w:t>
      </w:r>
      <w:r w:rsidR="00223FEC" w:rsidRPr="00522DE5">
        <w:rPr>
          <w:color w:val="000000" w:themeColor="text1"/>
        </w:rPr>
        <w:t>9.9</w:t>
      </w:r>
      <w:r w:rsidR="00690159" w:rsidRPr="00522DE5">
        <w:rPr>
          <w:color w:val="000000" w:themeColor="text1"/>
        </w:rPr>
        <w:t xml:space="preserve"> years ±</w:t>
      </w:r>
      <w:r w:rsidR="009506EB" w:rsidRPr="00522DE5">
        <w:rPr>
          <w:color w:val="000000" w:themeColor="text1"/>
        </w:rPr>
        <w:t>4.</w:t>
      </w:r>
      <w:r w:rsidR="00A82177" w:rsidRPr="00522DE5">
        <w:rPr>
          <w:color w:val="000000" w:themeColor="text1"/>
        </w:rPr>
        <w:t>7</w:t>
      </w:r>
      <w:r w:rsidR="00FE0BEF" w:rsidRPr="00522DE5">
        <w:rPr>
          <w:color w:val="000000" w:themeColor="text1"/>
        </w:rPr>
        <w:t xml:space="preserve"> disease duration. </w:t>
      </w:r>
      <w:r w:rsidR="0028793D" w:rsidRPr="00522DE5">
        <w:rPr>
          <w:color w:val="000000" w:themeColor="text1"/>
          <w:lang w:val="en-US"/>
        </w:rPr>
        <w:t>The asymmetry index was 1.0 for all patients in the symmetric PD group and ranged from 1.1</w:t>
      </w:r>
      <w:r w:rsidR="0028793D" w:rsidRPr="00522DE5">
        <w:rPr>
          <w:b/>
          <w:bCs/>
          <w:color w:val="000000" w:themeColor="text1"/>
          <w:lang w:val="en-US"/>
        </w:rPr>
        <w:t xml:space="preserve"> </w:t>
      </w:r>
      <w:r w:rsidR="0028793D" w:rsidRPr="00522DE5">
        <w:rPr>
          <w:color w:val="000000" w:themeColor="text1"/>
          <w:lang w:val="en-US"/>
        </w:rPr>
        <w:t xml:space="preserve">to 14.0 in the </w:t>
      </w:r>
      <w:r w:rsidR="0028793D" w:rsidRPr="00522DE5">
        <w:rPr>
          <w:color w:val="000000" w:themeColor="text1"/>
          <w:lang w:val="en-US"/>
        </w:rPr>
        <w:lastRenderedPageBreak/>
        <w:t>asymmetric PD group.</w:t>
      </w:r>
    </w:p>
    <w:p w14:paraId="0F0B15F7" w14:textId="22B2973C" w:rsidR="00472537" w:rsidRPr="00522DE5" w:rsidRDefault="00D97C5B" w:rsidP="00485910">
      <w:r w:rsidRPr="00522DE5">
        <w:t xml:space="preserve">Comparing baseline characteristics between both groups, we observed </w:t>
      </w:r>
      <w:r w:rsidR="000A6EB6" w:rsidRPr="00522DE5">
        <w:t xml:space="preserve">a 6.2% </w:t>
      </w:r>
      <w:r w:rsidRPr="00522DE5">
        <w:t xml:space="preserve">more severe tremor score in the asymmetric group </w:t>
      </w:r>
      <w:r w:rsidR="000A6EB6" w:rsidRPr="00522DE5">
        <w:t>(</w:t>
      </w:r>
      <w:r w:rsidRPr="00522DE5">
        <w:t xml:space="preserve">p=0.006). All other </w:t>
      </w:r>
      <w:r w:rsidR="003820F5" w:rsidRPr="00522DE5">
        <w:t xml:space="preserve">clinical baseline characteristics </w:t>
      </w:r>
      <w:r w:rsidRPr="00522DE5">
        <w:t>and SCOPA-M subscores did not differ significantly between groups.</w:t>
      </w:r>
    </w:p>
    <w:p w14:paraId="5FAD8D55" w14:textId="77777777" w:rsidR="00F84987" w:rsidRPr="00522DE5" w:rsidRDefault="00F84987" w:rsidP="00485910"/>
    <w:p w14:paraId="55141631" w14:textId="58F70CEE" w:rsidR="002E4DCE" w:rsidRPr="00522DE5" w:rsidRDefault="002E4DCE" w:rsidP="00D467E5">
      <w:pPr>
        <w:pStyle w:val="berschrift2"/>
      </w:pPr>
      <w:r w:rsidRPr="00522DE5">
        <w:t>Cli</w:t>
      </w:r>
      <w:r w:rsidR="006F1EED" w:rsidRPr="00522DE5">
        <w:t xml:space="preserve">nical outcomes at </w:t>
      </w:r>
      <w:r w:rsidRPr="00522DE5">
        <w:t xml:space="preserve">6-month follow-up </w:t>
      </w:r>
    </w:p>
    <w:p w14:paraId="0D8CBFC8" w14:textId="4B5431F7" w:rsidR="005F0A6D" w:rsidRPr="00522DE5" w:rsidRDefault="00E04CF8" w:rsidP="00B10D7A">
      <w:r w:rsidRPr="00522DE5">
        <w:t>Table 3 reports l</w:t>
      </w:r>
      <w:r w:rsidR="002E4DCE" w:rsidRPr="00522DE5">
        <w:t xml:space="preserve">ongitudinal within-group changes and between-group differences. </w:t>
      </w:r>
      <w:r w:rsidR="004E38EF" w:rsidRPr="00522DE5">
        <w:t xml:space="preserve">In the within-group analysis, the primary outcome, </w:t>
      </w:r>
      <w:r w:rsidR="00634102" w:rsidRPr="00522DE5">
        <w:t xml:space="preserve">i.e., </w:t>
      </w:r>
      <w:r w:rsidR="004E38EF" w:rsidRPr="00522DE5">
        <w:t xml:space="preserve">the </w:t>
      </w:r>
      <w:r w:rsidR="005F0A6D" w:rsidRPr="00522DE5">
        <w:t>SCOPA-</w:t>
      </w:r>
      <w:r w:rsidR="006B3947" w:rsidRPr="00522DE5">
        <w:t xml:space="preserve">M </w:t>
      </w:r>
      <w:r w:rsidR="005F0A6D" w:rsidRPr="00522DE5">
        <w:t>ADL</w:t>
      </w:r>
      <w:r w:rsidR="00B10D7A" w:rsidRPr="00522DE5">
        <w:t xml:space="preserve"> score</w:t>
      </w:r>
      <w:r w:rsidR="00634102" w:rsidRPr="00522DE5">
        <w:t>,</w:t>
      </w:r>
      <w:r w:rsidR="005F0A6D" w:rsidRPr="00522DE5">
        <w:t xml:space="preserve"> </w:t>
      </w:r>
      <w:r w:rsidR="00B10D7A" w:rsidRPr="00522DE5">
        <w:t>remained stable in the symmetric group</w:t>
      </w:r>
      <w:r w:rsidR="00634102" w:rsidRPr="00522DE5">
        <w:t>. In contrast,</w:t>
      </w:r>
      <w:r w:rsidR="00B10D7A" w:rsidRPr="00522DE5">
        <w:t xml:space="preserve"> </w:t>
      </w:r>
      <w:r w:rsidR="00634102" w:rsidRPr="00522DE5">
        <w:t>it</w:t>
      </w:r>
      <w:r w:rsidR="00B10D7A" w:rsidRPr="00522DE5">
        <w:t xml:space="preserve"> improved </w:t>
      </w:r>
      <w:r w:rsidR="00F278BB" w:rsidRPr="00522DE5">
        <w:t xml:space="preserve">with moderate effect size </w:t>
      </w:r>
      <w:r w:rsidR="005F0A6D" w:rsidRPr="00522DE5">
        <w:t>in the asymmetric group</w:t>
      </w:r>
      <w:r w:rsidR="004B3C02" w:rsidRPr="00522DE5">
        <w:t>.</w:t>
      </w:r>
      <w:r w:rsidR="00F557A9" w:rsidRPr="00522DE5">
        <w:t xml:space="preserve"> </w:t>
      </w:r>
      <w:r w:rsidR="004B3C02" w:rsidRPr="00522DE5">
        <w:t xml:space="preserve">In the between-group analysis, </w:t>
      </w:r>
      <w:r w:rsidR="005F0A6D" w:rsidRPr="00522DE5">
        <w:t xml:space="preserve">SCOPA-M ADL </w:t>
      </w:r>
      <w:r w:rsidR="00FC656D" w:rsidRPr="00522DE5">
        <w:t xml:space="preserve">outcome was </w:t>
      </w:r>
      <w:r w:rsidR="00342A28" w:rsidRPr="00522DE5">
        <w:t>un</w:t>
      </w:r>
      <w:r w:rsidR="00FC656D" w:rsidRPr="00522DE5">
        <w:t xml:space="preserve">favourable in </w:t>
      </w:r>
      <w:r w:rsidR="004B3C02" w:rsidRPr="00522DE5">
        <w:t>the symmetric group</w:t>
      </w:r>
      <w:r w:rsidR="005F0A6D" w:rsidRPr="00522DE5">
        <w:t xml:space="preserve"> (</w:t>
      </w:r>
      <w:r w:rsidR="00FC656D" w:rsidRPr="00522DE5">
        <w:t xml:space="preserve">change score of the </w:t>
      </w:r>
      <w:r w:rsidR="005F0A6D" w:rsidRPr="00522DE5">
        <w:t xml:space="preserve">symmetric </w:t>
      </w:r>
      <w:r w:rsidR="00FC656D" w:rsidRPr="00522DE5">
        <w:t xml:space="preserve">group </w:t>
      </w:r>
      <w:r w:rsidR="005F0A6D" w:rsidRPr="00522DE5">
        <w:t>0.3</w:t>
      </w:r>
      <w:r w:rsidR="00FC656D" w:rsidRPr="00522DE5">
        <w:t xml:space="preserve"> </w:t>
      </w:r>
      <w:r w:rsidR="005F0A6D" w:rsidRPr="00522DE5">
        <w:t>±3.4</w:t>
      </w:r>
      <w:r w:rsidR="00FC656D" w:rsidRPr="00522DE5">
        <w:t xml:space="preserve"> and</w:t>
      </w:r>
      <w:r w:rsidR="005F0A6D" w:rsidRPr="00522DE5">
        <w:t xml:space="preserve"> asymmetric</w:t>
      </w:r>
      <w:r w:rsidR="00FC656D" w:rsidRPr="00522DE5">
        <w:t xml:space="preserve"> group</w:t>
      </w:r>
      <w:r w:rsidR="005F0A6D" w:rsidRPr="00522DE5">
        <w:t xml:space="preserve"> 1.8</w:t>
      </w:r>
      <w:r w:rsidR="00FC656D" w:rsidRPr="00522DE5">
        <w:t xml:space="preserve"> </w:t>
      </w:r>
      <w:r w:rsidR="005F0A6D" w:rsidRPr="00522DE5">
        <w:t>±3.5, p=0.007</w:t>
      </w:r>
      <w:r w:rsidR="00BC069E" w:rsidRPr="00907776">
        <w:t>, see also Supplementary Table 3</w:t>
      </w:r>
      <w:r w:rsidR="005F0A6D" w:rsidRPr="00907776">
        <w:t>).</w:t>
      </w:r>
      <w:r w:rsidR="005F0A6D" w:rsidRPr="00522DE5">
        <w:t xml:space="preserve"> </w:t>
      </w:r>
      <w:r w:rsidR="00D6025F" w:rsidRPr="00522DE5">
        <w:t xml:space="preserve">This effect was driven by the between-group outcome difference of the ADL items ‘feeding’ and ‘walking’ (see Supplementary Table </w:t>
      </w:r>
      <w:r w:rsidR="00BC069E" w:rsidRPr="00522DE5">
        <w:t>4</w:t>
      </w:r>
      <w:r w:rsidR="00D6025F" w:rsidRPr="00522DE5">
        <w:t xml:space="preserve">, </w:t>
      </w:r>
      <w:r w:rsidR="00CF7C9B" w:rsidRPr="00522DE5">
        <w:t>‘</w:t>
      </w:r>
      <w:r w:rsidR="00D6025F" w:rsidRPr="00522DE5">
        <w:t>feeding</w:t>
      </w:r>
      <w:r w:rsidR="00CF7C9B" w:rsidRPr="00522DE5">
        <w:t>’</w:t>
      </w:r>
      <w:r w:rsidR="00D6025F" w:rsidRPr="00522DE5">
        <w:t xml:space="preserve"> change score of the symmetric group -</w:t>
      </w:r>
      <w:r w:rsidR="00CF7C9B" w:rsidRPr="00522DE5">
        <w:t>.</w:t>
      </w:r>
      <w:r w:rsidR="00D6025F" w:rsidRPr="00522DE5">
        <w:t>06</w:t>
      </w:r>
      <w:r w:rsidR="00CF7C9B" w:rsidRPr="00522DE5">
        <w:t xml:space="preserve"> ±</w:t>
      </w:r>
      <w:r w:rsidR="00D6025F" w:rsidRPr="00522DE5">
        <w:t>0</w:t>
      </w:r>
      <w:r w:rsidR="00CF7C9B" w:rsidRPr="00522DE5">
        <w:t>.</w:t>
      </w:r>
      <w:r w:rsidR="00D6025F" w:rsidRPr="00522DE5">
        <w:t>7</w:t>
      </w:r>
      <w:r w:rsidR="00CF7C9B" w:rsidRPr="00522DE5">
        <w:t>9</w:t>
      </w:r>
      <w:r w:rsidR="00D6025F" w:rsidRPr="00522DE5">
        <w:t xml:space="preserve"> and asymmetric group </w:t>
      </w:r>
      <w:r w:rsidR="00CF7C9B" w:rsidRPr="00522DE5">
        <w:t>0.41 ±0.78</w:t>
      </w:r>
      <w:r w:rsidR="00D6025F" w:rsidRPr="00522DE5">
        <w:t>, p=0.001</w:t>
      </w:r>
      <w:r w:rsidR="00CF7C9B" w:rsidRPr="00522DE5">
        <w:t>,</w:t>
      </w:r>
      <w:r w:rsidR="00D6025F" w:rsidRPr="00522DE5">
        <w:t xml:space="preserve"> and </w:t>
      </w:r>
      <w:r w:rsidR="00CF7C9B" w:rsidRPr="00522DE5">
        <w:t>‘</w:t>
      </w:r>
      <w:r w:rsidR="00D6025F" w:rsidRPr="00522DE5">
        <w:t>walking</w:t>
      </w:r>
      <w:r w:rsidR="00CF7C9B" w:rsidRPr="00522DE5">
        <w:t>’</w:t>
      </w:r>
      <w:r w:rsidR="00D6025F" w:rsidRPr="00522DE5">
        <w:t xml:space="preserve"> change score symmetric group</w:t>
      </w:r>
      <w:r w:rsidR="00CF7C9B" w:rsidRPr="00522DE5">
        <w:t xml:space="preserve"> -.10 ±0.83</w:t>
      </w:r>
      <w:r w:rsidR="00D6025F" w:rsidRPr="00522DE5">
        <w:t xml:space="preserve"> and asymmetric group </w:t>
      </w:r>
      <w:r w:rsidR="00CF7C9B" w:rsidRPr="00522DE5">
        <w:t>0.15 ±0.84</w:t>
      </w:r>
      <w:r w:rsidR="00D6025F" w:rsidRPr="00522DE5">
        <w:t>, p=0.034</w:t>
      </w:r>
      <w:r w:rsidR="00034C35" w:rsidRPr="00522DE5">
        <w:t xml:space="preserve">, see Supplementary Table </w:t>
      </w:r>
      <w:r w:rsidR="00BC069E" w:rsidRPr="00522DE5">
        <w:t>4</w:t>
      </w:r>
      <w:r w:rsidR="00D6025F" w:rsidRPr="00522DE5">
        <w:t xml:space="preserve">). </w:t>
      </w:r>
      <w:r w:rsidR="0002489E" w:rsidRPr="00522DE5">
        <w:t xml:space="preserve">In 17 patients from Toronto, ADL scores were extracted from the UPDRS-ADL scale. </w:t>
      </w:r>
      <w:r w:rsidR="00B86BB8" w:rsidRPr="00522DE5">
        <w:t xml:space="preserve">In a </w:t>
      </w:r>
      <w:r w:rsidR="00013DF5" w:rsidRPr="00522DE5">
        <w:t xml:space="preserve">sensitivity </w:t>
      </w:r>
      <w:r w:rsidR="00B86BB8" w:rsidRPr="00522DE5">
        <w:t>analysis, w</w:t>
      </w:r>
      <w:r w:rsidR="0002489E" w:rsidRPr="00522DE5">
        <w:t>e excluded these 17 patients</w:t>
      </w:r>
      <w:r w:rsidR="00292BB5" w:rsidRPr="00522DE5">
        <w:t xml:space="preserve"> and</w:t>
      </w:r>
      <w:r w:rsidR="00634102" w:rsidRPr="00522DE5">
        <w:t xml:space="preserve"> </w:t>
      </w:r>
      <w:r w:rsidR="00292BB5" w:rsidRPr="00522DE5">
        <w:t>w</w:t>
      </w:r>
      <w:r w:rsidR="00634102" w:rsidRPr="00522DE5">
        <w:t>e</w:t>
      </w:r>
      <w:r w:rsidR="0002489E" w:rsidRPr="00522DE5">
        <w:t xml:space="preserve"> </w:t>
      </w:r>
      <w:r w:rsidR="00B86BB8" w:rsidRPr="00522DE5">
        <w:t>confirmed the result of the overall cohort that ADL</w:t>
      </w:r>
      <w:r w:rsidR="00B10D7A" w:rsidRPr="00522DE5">
        <w:t xml:space="preserve"> did not improve</w:t>
      </w:r>
      <w:r w:rsidR="00B86BB8" w:rsidRPr="00522DE5">
        <w:t xml:space="preserve"> in the symmetric group</w:t>
      </w:r>
      <w:r w:rsidR="00B10D7A" w:rsidRPr="00522DE5">
        <w:t xml:space="preserve">, whereas it improved in the asymmetric group </w:t>
      </w:r>
      <w:r w:rsidR="00B86BB8" w:rsidRPr="00522DE5">
        <w:t xml:space="preserve">(see Supplementary Table </w:t>
      </w:r>
      <w:r w:rsidR="00BC069E" w:rsidRPr="00522DE5">
        <w:t>5</w:t>
      </w:r>
      <w:r w:rsidR="00B86BB8" w:rsidRPr="00522DE5">
        <w:t>)</w:t>
      </w:r>
      <w:r w:rsidR="0002489E" w:rsidRPr="00522DE5">
        <w:t>.</w:t>
      </w:r>
    </w:p>
    <w:p w14:paraId="75CBEE9D" w14:textId="25ADD30D" w:rsidR="00342A28" w:rsidRPr="00522DE5" w:rsidRDefault="004A5E39" w:rsidP="00B10D7A">
      <w:r w:rsidRPr="00522DE5">
        <w:t xml:space="preserve">To define a clinically relevant improvement in SCOPA-M ADL, we applied the </w:t>
      </w:r>
      <w:r w:rsidRPr="00522DE5">
        <w:lastRenderedPageBreak/>
        <w:t>distribution-based approach of ½ standard deviation at baseline, resulting in a &gt;1.</w:t>
      </w:r>
      <w:r w:rsidR="00B36FEF" w:rsidRPr="00522DE5">
        <w:t>7</w:t>
      </w:r>
      <w:r w:rsidRPr="00522DE5">
        <w:t xml:space="preserve"> point</w:t>
      </w:r>
      <w:r w:rsidR="00B36FEF" w:rsidRPr="00522DE5">
        <w:t xml:space="preserve"> threshold for a clinically</w:t>
      </w:r>
      <w:r w:rsidRPr="00522DE5">
        <w:t xml:space="preserve"> </w:t>
      </w:r>
      <w:r w:rsidR="00B36FEF" w:rsidRPr="00522DE5">
        <w:t xml:space="preserve">relevant ADL change </w:t>
      </w:r>
      <w:r w:rsidRPr="00522DE5">
        <w:t>(SD = 3.4)</w:t>
      </w:r>
      <w:r w:rsidR="002B49D7" w:rsidRPr="00522DE5">
        <w:t>.</w:t>
      </w:r>
      <w:r w:rsidRPr="00522DE5">
        <w:fldChar w:fldCharType="begin"/>
      </w:r>
      <w:r w:rsidR="00A242F8" w:rsidRPr="00522DE5">
        <w:instrText xml:space="preserve"> ADDIN EN.CITE &lt;EndNote&gt;&lt;Cite&gt;&lt;Author&gt;Norman&lt;/Author&gt;&lt;Year&gt;2003&lt;/Year&gt;&lt;RecNum&gt;696&lt;/RecNum&gt;&lt;DisplayText&gt;&lt;style face="superscript"&gt;45&lt;/style&gt;&lt;/DisplayText&gt;&lt;record&gt;&lt;rec-number&gt;696&lt;/rec-number&gt;&lt;foreign-keys&gt;&lt;key app="EN" db-id="20atdsefpwdweve5aa3xe2tivwptez0dd29a" timestamp="1491925102"&gt;696&lt;/key&gt;&lt;/foreign-keys&gt;&lt;ref-type name="Journal Article"&gt;17&lt;/ref-type&gt;&lt;contributors&gt;&lt;authors&gt;&lt;author&gt;Norman, G. R.&lt;/author&gt;&lt;author&gt;Sloan, J. A.&lt;/author&gt;&lt;author&gt;Wyrwich, K. W.&lt;/author&gt;&lt;/authors&gt;&lt;/contributors&gt;&lt;auth-address&gt;Program for Educational Research and Development, McMaster University, Hamilton, ON, Canada. Norman@mcmaster.ca&lt;/auth-address&gt;&lt;titles&gt;&lt;title&gt;Interpretation of changes in health-related quality of life: the remarkable universality of half a standard deviation&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582-92&lt;/pages&gt;&lt;volume&gt;41&lt;/volume&gt;&lt;number&gt;5&lt;/number&gt;&lt;edition&gt;2003/04/30&lt;/edition&gt;&lt;keywords&gt;&lt;keyword&gt;Chronic Disease/classification/*psychology&lt;/keyword&gt;&lt;keyword&gt;*Data Interpretation, Statistical&lt;/keyword&gt;&lt;keyword&gt;Humans&lt;/keyword&gt;&lt;keyword&gt;Life Change Events&lt;/keyword&gt;&lt;keyword&gt;Psychometrics&lt;/keyword&gt;&lt;keyword&gt;*Quality of Life&lt;/keyword&gt;&lt;keyword&gt;Self Efficacy&lt;/keyword&gt;&lt;keyword&gt;*Sickness Impact Profile&lt;/keyword&gt;&lt;keyword&gt;Surveys and Questionnaires&lt;/keyword&gt;&lt;keyword&gt;Treatment Outcome&lt;/keyword&gt;&lt;keyword&gt;United States&lt;/keyword&gt;&lt;/keywords&gt;&lt;dates&gt;&lt;year&gt;2003&lt;/year&gt;&lt;pub-dates&gt;&lt;date&gt;May&lt;/date&gt;&lt;/pub-dates&gt;&lt;/dates&gt;&lt;isbn&gt;0025-7079 (Print)&amp;#xD;0025-7079&lt;/isbn&gt;&lt;accession-num&gt;12719681&lt;/accession-num&gt;&lt;urls&gt;&lt;/urls&gt;&lt;electronic-resource-num&gt;10.1097/01.mlr.0000062554.74615.4c&lt;/electronic-resource-num&gt;&lt;remote-database-provider&gt;NLM&lt;/remote-database-provider&gt;&lt;language&gt;eng&lt;/language&gt;&lt;/record&gt;&lt;/Cite&gt;&lt;/EndNote&gt;</w:instrText>
      </w:r>
      <w:r w:rsidRPr="00522DE5">
        <w:fldChar w:fldCharType="separate"/>
      </w:r>
      <w:r w:rsidR="00A242F8" w:rsidRPr="00522DE5">
        <w:rPr>
          <w:noProof/>
          <w:vertAlign w:val="superscript"/>
        </w:rPr>
        <w:t>45</w:t>
      </w:r>
      <w:r w:rsidRPr="00522DE5">
        <w:fldChar w:fldCharType="end"/>
      </w:r>
      <w:r w:rsidRPr="00522DE5">
        <w:t xml:space="preserve"> </w:t>
      </w:r>
      <w:r w:rsidR="002B49D7" w:rsidRPr="00522DE5">
        <w:t xml:space="preserve">Figure 2 and Supplementary Table </w:t>
      </w:r>
      <w:r w:rsidR="0078534D" w:rsidRPr="00522DE5">
        <w:t>2</w:t>
      </w:r>
      <w:r w:rsidR="00984EE6" w:rsidRPr="00522DE5">
        <w:t xml:space="preserve"> show that,</w:t>
      </w:r>
      <w:r w:rsidR="002B49D7" w:rsidRPr="00522DE5">
        <w:t xml:space="preserve"> </w:t>
      </w:r>
      <w:r w:rsidR="00FE768C" w:rsidRPr="00522DE5">
        <w:t xml:space="preserve">based on </w:t>
      </w:r>
      <w:r w:rsidR="00B36FEF" w:rsidRPr="00522DE5">
        <w:t xml:space="preserve">this </w:t>
      </w:r>
      <w:r w:rsidR="00FE768C" w:rsidRPr="00522DE5">
        <w:t xml:space="preserve">threshold for clinically </w:t>
      </w:r>
      <w:r w:rsidR="004A6ED0" w:rsidRPr="00522DE5">
        <w:t xml:space="preserve">relevant </w:t>
      </w:r>
      <w:r w:rsidR="00FE768C" w:rsidRPr="00522DE5">
        <w:t xml:space="preserve">ADL improvement, only </w:t>
      </w:r>
      <w:r w:rsidR="002B49D7" w:rsidRPr="00522DE5">
        <w:t>2</w:t>
      </w:r>
      <w:r w:rsidR="00CB0ED8" w:rsidRPr="00522DE5">
        <w:t>9</w:t>
      </w:r>
      <w:r w:rsidR="002B49D7" w:rsidRPr="00522DE5">
        <w:t>.</w:t>
      </w:r>
      <w:r w:rsidR="00CB0ED8" w:rsidRPr="00522DE5">
        <w:t>4</w:t>
      </w:r>
      <w:r w:rsidR="002B49D7" w:rsidRPr="00522DE5">
        <w:t>%</w:t>
      </w:r>
      <w:r w:rsidR="00FE768C" w:rsidRPr="00522DE5">
        <w:t xml:space="preserve"> (15/51)</w:t>
      </w:r>
      <w:r w:rsidR="002B49D7" w:rsidRPr="00522DE5">
        <w:t xml:space="preserve"> of patients in the symmetric group</w:t>
      </w:r>
      <w:r w:rsidR="00FE768C" w:rsidRPr="00522DE5">
        <w:t xml:space="preserve"> were classified as ‘ADL responders’, whereas this proportion was </w:t>
      </w:r>
      <w:r w:rsidR="004A6ED0" w:rsidRPr="00522DE5">
        <w:t xml:space="preserve">53.2% (101/190) </w:t>
      </w:r>
      <w:r w:rsidR="002B49D7" w:rsidRPr="00522DE5">
        <w:t xml:space="preserve">in the asymmetric group. </w:t>
      </w:r>
      <w:r w:rsidR="00984EE6" w:rsidRPr="00522DE5">
        <w:t>The</w:t>
      </w:r>
      <w:r w:rsidR="007E4EA3" w:rsidRPr="00522DE5">
        <w:t>refore, the</w:t>
      </w:r>
      <w:r w:rsidR="002B49D7" w:rsidRPr="00522DE5">
        <w:t xml:space="preserve"> absolute risk </w:t>
      </w:r>
      <w:r w:rsidR="004A6ED0" w:rsidRPr="00522DE5">
        <w:t xml:space="preserve">of </w:t>
      </w:r>
      <w:r w:rsidR="002B49D7" w:rsidRPr="00522DE5">
        <w:t>ADL non-response was 2</w:t>
      </w:r>
      <w:r w:rsidR="00CB0ED8" w:rsidRPr="00522DE5">
        <w:t>3</w:t>
      </w:r>
      <w:r w:rsidR="002B49D7" w:rsidRPr="00522DE5">
        <w:t>.</w:t>
      </w:r>
      <w:r w:rsidR="00CB0ED8" w:rsidRPr="00522DE5">
        <w:t>8</w:t>
      </w:r>
      <w:r w:rsidR="002B49D7" w:rsidRPr="00522DE5">
        <w:t xml:space="preserve">% </w:t>
      </w:r>
      <w:r w:rsidR="004A6ED0" w:rsidRPr="00522DE5">
        <w:t xml:space="preserve">lower </w:t>
      </w:r>
      <w:r w:rsidR="00CB0ED8" w:rsidRPr="00522DE5">
        <w:t xml:space="preserve">in the </w:t>
      </w:r>
      <w:r w:rsidR="002B49D7" w:rsidRPr="00522DE5">
        <w:t xml:space="preserve">asymmetric </w:t>
      </w:r>
      <w:r w:rsidR="00622B1A" w:rsidRPr="00522DE5">
        <w:t xml:space="preserve">group compared to the symmetric </w:t>
      </w:r>
      <w:r w:rsidR="00984EE6" w:rsidRPr="00522DE5">
        <w:t xml:space="preserve">PD </w:t>
      </w:r>
      <w:r w:rsidR="002B49D7" w:rsidRPr="00522DE5">
        <w:t>group.</w:t>
      </w:r>
    </w:p>
    <w:p w14:paraId="6734B355" w14:textId="40097EC3" w:rsidR="00E04CF8" w:rsidRPr="00522DE5" w:rsidRDefault="004B3C02" w:rsidP="00485910">
      <w:r w:rsidRPr="00522DE5">
        <w:t xml:space="preserve">Regarding secondary outcomes, we observed improvements </w:t>
      </w:r>
      <w:r w:rsidR="000008CA" w:rsidRPr="00522DE5">
        <w:t xml:space="preserve">in </w:t>
      </w:r>
      <w:r w:rsidRPr="00522DE5">
        <w:t xml:space="preserve">the </w:t>
      </w:r>
      <w:r w:rsidR="004E38EF" w:rsidRPr="00522DE5">
        <w:t>UPDRS-</w:t>
      </w:r>
      <w:r w:rsidR="00FC656D" w:rsidRPr="00522DE5">
        <w:t>m</w:t>
      </w:r>
      <w:r w:rsidR="004E38EF" w:rsidRPr="00522DE5">
        <w:t xml:space="preserve">otor examination </w:t>
      </w:r>
      <w:r w:rsidRPr="00522DE5">
        <w:t>and PDQ-8 Summary Index</w:t>
      </w:r>
      <w:r w:rsidR="00B10D7A" w:rsidRPr="00522DE5">
        <w:t xml:space="preserve"> and reductions of </w:t>
      </w:r>
      <w:r w:rsidR="00096875" w:rsidRPr="00522DE5">
        <w:t>LEDD in both groups.</w:t>
      </w:r>
    </w:p>
    <w:p w14:paraId="36D45170" w14:textId="6EA7014E" w:rsidR="00AF4FA4" w:rsidRPr="00522DE5" w:rsidRDefault="004F38F6" w:rsidP="00485910">
      <w:r w:rsidRPr="00522DE5">
        <w:t>Post-hoc analysis of</w:t>
      </w:r>
      <w:r w:rsidR="0046255B" w:rsidRPr="00522DE5">
        <w:t xml:space="preserve"> the </w:t>
      </w:r>
      <w:r w:rsidR="00901D79" w:rsidRPr="00522DE5">
        <w:t>SCOPA-M</w:t>
      </w:r>
      <w:r w:rsidR="0046255B" w:rsidRPr="00522DE5">
        <w:t xml:space="preserve"> domains</w:t>
      </w:r>
      <w:r w:rsidR="00710A7D" w:rsidRPr="00522DE5">
        <w:t xml:space="preserve"> </w:t>
      </w:r>
      <w:r w:rsidR="00445D9C" w:rsidRPr="00522DE5">
        <w:t xml:space="preserve">(see Figure </w:t>
      </w:r>
      <w:r w:rsidR="00CF20F0" w:rsidRPr="00522DE5">
        <w:t>3</w:t>
      </w:r>
      <w:r w:rsidR="00445D9C" w:rsidRPr="00522DE5">
        <w:t xml:space="preserve">) </w:t>
      </w:r>
      <w:r w:rsidR="00EB3979" w:rsidRPr="00522DE5">
        <w:t xml:space="preserve">showed </w:t>
      </w:r>
      <w:r w:rsidR="00445D9C" w:rsidRPr="00522DE5">
        <w:t xml:space="preserve">that </w:t>
      </w:r>
      <w:r w:rsidR="00E04CF8" w:rsidRPr="00522DE5">
        <w:t xml:space="preserve">tremor and axial symptoms </w:t>
      </w:r>
      <w:r w:rsidR="00B10D7A" w:rsidRPr="00522DE5">
        <w:t xml:space="preserve">did not improve in the symmetric group, whereas they </w:t>
      </w:r>
      <w:r w:rsidR="00EB3979" w:rsidRPr="00522DE5">
        <w:t>improved</w:t>
      </w:r>
      <w:r w:rsidR="00445D9C" w:rsidRPr="00522DE5">
        <w:t xml:space="preserve"> in the asymmetric group</w:t>
      </w:r>
      <w:r w:rsidR="00E04CF8" w:rsidRPr="00522DE5">
        <w:t>. In both groups, b</w:t>
      </w:r>
      <w:r w:rsidR="00FA08A5" w:rsidRPr="00522DE5">
        <w:t>radykine</w:t>
      </w:r>
      <w:r w:rsidR="00E04CF8" w:rsidRPr="00522DE5">
        <w:t>sia, d</w:t>
      </w:r>
      <w:r w:rsidR="00FA08A5" w:rsidRPr="00522DE5">
        <w:t xml:space="preserve">yskinesia, and </w:t>
      </w:r>
      <w:r w:rsidR="00E04CF8" w:rsidRPr="00522DE5">
        <w:t>motor f</w:t>
      </w:r>
      <w:r w:rsidR="00FA08A5" w:rsidRPr="00522DE5">
        <w:t>luctuations</w:t>
      </w:r>
      <w:r w:rsidR="004C23B6" w:rsidRPr="00522DE5">
        <w:t xml:space="preserve"> </w:t>
      </w:r>
      <w:r w:rsidR="003F5491" w:rsidRPr="00522DE5">
        <w:t>improved</w:t>
      </w:r>
      <w:r w:rsidR="000008CA" w:rsidRPr="00522DE5">
        <w:t>, while</w:t>
      </w:r>
      <w:r w:rsidR="0081703E" w:rsidRPr="00522DE5">
        <w:t xml:space="preserve"> </w:t>
      </w:r>
      <w:r w:rsidR="00E04CF8" w:rsidRPr="00522DE5">
        <w:t>dysarthria and dysphagia remained stable</w:t>
      </w:r>
      <w:r w:rsidR="00FA08A5" w:rsidRPr="00522DE5">
        <w:t>.</w:t>
      </w:r>
      <w:r w:rsidR="008D2382" w:rsidRPr="00522DE5">
        <w:t xml:space="preserve"> </w:t>
      </w:r>
    </w:p>
    <w:p w14:paraId="3381A74A" w14:textId="5DBAD498" w:rsidR="00293BB2" w:rsidRPr="00522DE5" w:rsidRDefault="00EB3979" w:rsidP="00485D25">
      <w:r w:rsidRPr="00522DE5">
        <w:t xml:space="preserve">The magnitude of clinical changes at 6-month follow-up </w:t>
      </w:r>
      <w:r w:rsidR="002C20F8" w:rsidRPr="00522DE5">
        <w:t>is</w:t>
      </w:r>
      <w:r w:rsidRPr="00522DE5">
        <w:t xml:space="preserve"> presented in </w:t>
      </w:r>
      <w:r w:rsidR="00B10D7A" w:rsidRPr="00522DE5">
        <w:br/>
      </w:r>
      <w:r w:rsidRPr="00522DE5">
        <w:t>Table 4</w:t>
      </w:r>
      <w:r w:rsidR="00780914" w:rsidRPr="00522DE5">
        <w:t>.</w:t>
      </w:r>
      <w:r w:rsidR="003A77F7" w:rsidRPr="00522DE5">
        <w:rPr>
          <w:color w:val="FF0000"/>
        </w:rPr>
        <w:t xml:space="preserve"> </w:t>
      </w:r>
      <w:r w:rsidR="00006A05" w:rsidRPr="00522DE5">
        <w:t xml:space="preserve">SCOPA-M ADL and tremor outcomes were </w:t>
      </w:r>
      <w:r w:rsidR="00B10D7A" w:rsidRPr="00522DE5">
        <w:t>un</w:t>
      </w:r>
      <w:r w:rsidR="00006A05" w:rsidRPr="00522DE5">
        <w:t xml:space="preserve">favourable in the symmetric group with </w:t>
      </w:r>
      <w:r w:rsidR="000008CA" w:rsidRPr="00522DE5">
        <w:t>small</w:t>
      </w:r>
      <w:r w:rsidR="00006A05" w:rsidRPr="00522DE5">
        <w:t xml:space="preserve"> effect size difference</w:t>
      </w:r>
      <w:r w:rsidR="000A0E59" w:rsidRPr="00522DE5">
        <w:t>.</w:t>
      </w:r>
      <w:r w:rsidR="00026E3A" w:rsidRPr="00522DE5">
        <w:t xml:space="preserve"> </w:t>
      </w:r>
      <w:r w:rsidR="00856A51" w:rsidRPr="00522DE5">
        <w:t>Other effect size differences were n</w:t>
      </w:r>
      <w:r w:rsidR="00416578" w:rsidRPr="00522DE5">
        <w:t>egligible.</w:t>
      </w:r>
    </w:p>
    <w:p w14:paraId="3B8E0E4C" w14:textId="4B0C9A02" w:rsidR="001E094D" w:rsidRPr="00522DE5" w:rsidRDefault="00C55CDF" w:rsidP="00485D25">
      <w:pPr>
        <w:rPr>
          <w:rFonts w:eastAsia="Times New Roman" w:cs="Times"/>
          <w:lang w:val="en-US" w:eastAsia="de-DE"/>
        </w:rPr>
      </w:pPr>
      <w:r w:rsidRPr="00522DE5">
        <w:rPr>
          <w:bCs/>
          <w:lang w:val="en-US"/>
        </w:rPr>
        <w:t xml:space="preserve">Table 5 displays </w:t>
      </w:r>
      <w:r w:rsidR="004F067B" w:rsidRPr="00522DE5">
        <w:rPr>
          <w:bCs/>
          <w:lang w:val="en-US"/>
        </w:rPr>
        <w:t>Spearman correlation</w:t>
      </w:r>
      <w:r w:rsidR="003742C7" w:rsidRPr="00522DE5">
        <w:rPr>
          <w:bCs/>
          <w:lang w:val="en-US"/>
        </w:rPr>
        <w:t>s</w:t>
      </w:r>
      <w:r w:rsidRPr="00522DE5">
        <w:rPr>
          <w:bCs/>
          <w:lang w:val="en-US"/>
        </w:rPr>
        <w:t xml:space="preserve"> </w:t>
      </w:r>
      <w:r w:rsidR="003742C7" w:rsidRPr="00522DE5">
        <w:rPr>
          <w:bCs/>
          <w:lang w:val="en-US"/>
        </w:rPr>
        <w:t xml:space="preserve">between change scores of the </w:t>
      </w:r>
      <w:r w:rsidRPr="00522DE5">
        <w:rPr>
          <w:bCs/>
          <w:lang w:val="en-US"/>
        </w:rPr>
        <w:t xml:space="preserve">PDQ-8 Summary Index </w:t>
      </w:r>
      <w:r w:rsidR="003742C7" w:rsidRPr="00522DE5">
        <w:rPr>
          <w:bCs/>
          <w:lang w:val="en-US"/>
        </w:rPr>
        <w:t xml:space="preserve">and </w:t>
      </w:r>
      <w:r w:rsidR="004F067B" w:rsidRPr="00522DE5">
        <w:rPr>
          <w:bCs/>
          <w:lang w:val="en-US"/>
        </w:rPr>
        <w:t xml:space="preserve">motor </w:t>
      </w:r>
      <w:r w:rsidRPr="00522DE5">
        <w:rPr>
          <w:bCs/>
          <w:lang w:val="en-US"/>
        </w:rPr>
        <w:t>aspects</w:t>
      </w:r>
      <w:r w:rsidR="00677F62" w:rsidRPr="00522DE5">
        <w:rPr>
          <w:bCs/>
          <w:lang w:val="en-US"/>
        </w:rPr>
        <w:t xml:space="preserve"> of PD</w:t>
      </w:r>
      <w:r w:rsidR="00BC069E" w:rsidRPr="00522DE5">
        <w:rPr>
          <w:bCs/>
          <w:lang w:val="en-US"/>
        </w:rPr>
        <w:t xml:space="preserve"> </w:t>
      </w:r>
      <w:r w:rsidR="00BC069E" w:rsidRPr="00907776">
        <w:rPr>
          <w:bCs/>
          <w:lang w:val="en-US"/>
        </w:rPr>
        <w:t>(see also Supplementary Table 6)</w:t>
      </w:r>
      <w:r w:rsidRPr="00522DE5">
        <w:rPr>
          <w:bCs/>
          <w:lang w:val="en-US"/>
        </w:rPr>
        <w:t>.</w:t>
      </w:r>
      <w:r w:rsidR="00007473" w:rsidRPr="00522DE5">
        <w:rPr>
          <w:bCs/>
          <w:lang w:val="en-US"/>
        </w:rPr>
        <w:t xml:space="preserve"> </w:t>
      </w:r>
      <w:r w:rsidR="0081703E" w:rsidRPr="00522DE5">
        <w:rPr>
          <w:bCs/>
          <w:lang w:val="en-US"/>
        </w:rPr>
        <w:t xml:space="preserve">In the symmetric group, changes </w:t>
      </w:r>
      <w:r w:rsidR="000008CA" w:rsidRPr="00522DE5">
        <w:rPr>
          <w:bCs/>
          <w:lang w:val="en-US"/>
        </w:rPr>
        <w:t>in</w:t>
      </w:r>
      <w:r w:rsidR="0081703E" w:rsidRPr="00522DE5">
        <w:rPr>
          <w:bCs/>
          <w:lang w:val="en-US"/>
        </w:rPr>
        <w:t xml:space="preserve"> the PDQ-8 Summary Index were not correlated with SCOPA-M ADL or other motor aspects. In contrast, i</w:t>
      </w:r>
      <w:r w:rsidR="00007473" w:rsidRPr="00522DE5">
        <w:rPr>
          <w:bCs/>
          <w:lang w:val="en-US"/>
        </w:rPr>
        <w:t xml:space="preserve">n the </w:t>
      </w:r>
      <w:r w:rsidR="00007473" w:rsidRPr="00522DE5">
        <w:rPr>
          <w:bCs/>
          <w:lang w:val="en-US"/>
        </w:rPr>
        <w:lastRenderedPageBreak/>
        <w:t xml:space="preserve">asymmetric group, </w:t>
      </w:r>
      <w:r w:rsidR="00677F62" w:rsidRPr="00522DE5">
        <w:rPr>
          <w:bCs/>
          <w:lang w:val="en-US"/>
        </w:rPr>
        <w:t xml:space="preserve">PDQ-8 Summary Index and </w:t>
      </w:r>
      <w:r w:rsidR="00007473" w:rsidRPr="00522DE5">
        <w:rPr>
          <w:bCs/>
          <w:lang w:val="en-US"/>
        </w:rPr>
        <w:t xml:space="preserve">SCOPA-M ADL </w:t>
      </w:r>
      <w:r w:rsidR="00677F62" w:rsidRPr="00522DE5">
        <w:rPr>
          <w:bCs/>
          <w:lang w:val="en-US"/>
        </w:rPr>
        <w:t xml:space="preserve">changes </w:t>
      </w:r>
      <w:r w:rsidR="00445D9C" w:rsidRPr="00522DE5">
        <w:rPr>
          <w:bCs/>
          <w:lang w:val="en-US"/>
        </w:rPr>
        <w:t xml:space="preserve">correlated </w:t>
      </w:r>
      <w:r w:rsidR="00E25436" w:rsidRPr="00522DE5">
        <w:rPr>
          <w:bCs/>
          <w:lang w:val="en-US"/>
        </w:rPr>
        <w:t>moderate</w:t>
      </w:r>
      <w:r w:rsidR="002553ED" w:rsidRPr="00522DE5">
        <w:rPr>
          <w:bCs/>
          <w:lang w:val="en-US"/>
        </w:rPr>
        <w:t xml:space="preserve">ly </w:t>
      </w:r>
      <w:r w:rsidR="00007473" w:rsidRPr="00522DE5">
        <w:rPr>
          <w:bCs/>
          <w:lang w:val="en-US"/>
        </w:rPr>
        <w:t>(</w:t>
      </w:r>
      <w:proofErr w:type="spellStart"/>
      <w:r w:rsidR="00007473" w:rsidRPr="00522DE5">
        <w:rPr>
          <w:bCs/>
          <w:lang w:val="en-US"/>
        </w:rPr>
        <w:t>r</w:t>
      </w:r>
      <w:r w:rsidR="00F3161B" w:rsidRPr="00522DE5">
        <w:rPr>
          <w:bCs/>
          <w:vertAlign w:val="subscript"/>
          <w:lang w:val="en-US"/>
        </w:rPr>
        <w:t>s</w:t>
      </w:r>
      <w:proofErr w:type="spellEnd"/>
      <w:r w:rsidR="00007473" w:rsidRPr="00522DE5">
        <w:rPr>
          <w:bCs/>
          <w:lang w:val="en-US"/>
        </w:rPr>
        <w:t>=</w:t>
      </w:r>
      <w:r w:rsidR="005D4640" w:rsidRPr="00522DE5">
        <w:rPr>
          <w:bCs/>
          <w:lang w:val="en-US"/>
        </w:rPr>
        <w:t>0</w:t>
      </w:r>
      <w:r w:rsidR="00007473" w:rsidRPr="00522DE5">
        <w:rPr>
          <w:bCs/>
          <w:lang w:val="en-US"/>
        </w:rPr>
        <w:t>.3</w:t>
      </w:r>
      <w:r w:rsidR="0081703E" w:rsidRPr="00522DE5">
        <w:rPr>
          <w:bCs/>
          <w:lang w:val="en-US"/>
        </w:rPr>
        <w:t>7</w:t>
      </w:r>
      <w:r w:rsidR="001E094D" w:rsidRPr="00522DE5">
        <w:rPr>
          <w:bCs/>
          <w:lang w:val="en-US"/>
        </w:rPr>
        <w:t>, p&lt;0.001)</w:t>
      </w:r>
      <w:r w:rsidR="000008CA" w:rsidRPr="00522DE5">
        <w:rPr>
          <w:bCs/>
          <w:lang w:val="en-US"/>
        </w:rPr>
        <w:t>,</w:t>
      </w:r>
      <w:r w:rsidR="001E094D" w:rsidRPr="00522DE5">
        <w:rPr>
          <w:bCs/>
          <w:lang w:val="en-US"/>
        </w:rPr>
        <w:t xml:space="preserve"> and t</w:t>
      </w:r>
      <w:r w:rsidR="002553ED" w:rsidRPr="00522DE5">
        <w:rPr>
          <w:bCs/>
          <w:lang w:val="en-US"/>
        </w:rPr>
        <w:t xml:space="preserve">his relationship was still observed when controlling for changes of </w:t>
      </w:r>
      <w:r w:rsidR="002C20F8" w:rsidRPr="00522DE5">
        <w:rPr>
          <w:bCs/>
          <w:lang w:val="en-US"/>
        </w:rPr>
        <w:t xml:space="preserve">the </w:t>
      </w:r>
      <w:r w:rsidR="002553ED" w:rsidRPr="00522DE5">
        <w:rPr>
          <w:bCs/>
          <w:lang w:val="en-US"/>
        </w:rPr>
        <w:t xml:space="preserve">SCOPA-M tremor </w:t>
      </w:r>
      <w:proofErr w:type="spellStart"/>
      <w:r w:rsidR="002553ED" w:rsidRPr="00522DE5">
        <w:rPr>
          <w:bCs/>
          <w:lang w:val="en-US"/>
        </w:rPr>
        <w:t>subscore</w:t>
      </w:r>
      <w:proofErr w:type="spellEnd"/>
      <w:r w:rsidR="002553ED" w:rsidRPr="00522DE5">
        <w:rPr>
          <w:bCs/>
          <w:lang w:val="en-US"/>
        </w:rPr>
        <w:t xml:space="preserve"> in partial correlations </w:t>
      </w:r>
      <w:r w:rsidR="00485D25" w:rsidRPr="00522DE5">
        <w:rPr>
          <w:rFonts w:eastAsia="Times New Roman" w:cs="Times"/>
          <w:lang w:val="en-US" w:eastAsia="de-DE"/>
        </w:rPr>
        <w:t>(</w:t>
      </w:r>
      <w:proofErr w:type="spellStart"/>
      <w:r w:rsidR="00485D25" w:rsidRPr="00522DE5">
        <w:rPr>
          <w:bCs/>
          <w:lang w:val="en-US"/>
        </w:rPr>
        <w:t>r</w:t>
      </w:r>
      <w:r w:rsidR="00485D25" w:rsidRPr="00522DE5">
        <w:rPr>
          <w:bCs/>
          <w:vertAlign w:val="subscript"/>
          <w:lang w:val="en-US"/>
        </w:rPr>
        <w:t>s</w:t>
      </w:r>
      <w:proofErr w:type="spellEnd"/>
      <w:r w:rsidR="00485D25" w:rsidRPr="00522DE5">
        <w:rPr>
          <w:bCs/>
          <w:lang w:val="en-US"/>
        </w:rPr>
        <w:t>=</w:t>
      </w:r>
      <w:r w:rsidR="005D4640" w:rsidRPr="00522DE5">
        <w:rPr>
          <w:bCs/>
          <w:lang w:val="en-US"/>
        </w:rPr>
        <w:t>0</w:t>
      </w:r>
      <w:r w:rsidR="00485D25" w:rsidRPr="00522DE5">
        <w:rPr>
          <w:bCs/>
          <w:lang w:val="en-US"/>
        </w:rPr>
        <w:t>.35, p&lt;0.001)</w:t>
      </w:r>
      <w:r w:rsidR="00485D25" w:rsidRPr="00522DE5">
        <w:rPr>
          <w:rFonts w:eastAsia="Times New Roman" w:cs="Times"/>
          <w:lang w:val="en-US" w:eastAsia="de-DE"/>
        </w:rPr>
        <w:t xml:space="preserve">. </w:t>
      </w:r>
      <w:r w:rsidR="006E50B3" w:rsidRPr="00522DE5">
        <w:rPr>
          <w:rFonts w:eastAsia="Times New Roman" w:cs="Times"/>
          <w:lang w:val="en-US" w:eastAsia="de-DE"/>
        </w:rPr>
        <w:t xml:space="preserve">Of note, changes </w:t>
      </w:r>
      <w:r w:rsidR="000008CA" w:rsidRPr="00522DE5">
        <w:rPr>
          <w:rFonts w:eastAsia="Times New Roman" w:cs="Times"/>
          <w:lang w:val="en-US" w:eastAsia="de-DE"/>
        </w:rPr>
        <w:t xml:space="preserve">in </w:t>
      </w:r>
      <w:r w:rsidR="006E50B3" w:rsidRPr="00522DE5">
        <w:rPr>
          <w:rFonts w:eastAsia="Times New Roman" w:cs="Times"/>
          <w:lang w:val="en-US" w:eastAsia="de-DE"/>
        </w:rPr>
        <w:t>PDQ-8 Summary Index and motor fluctuations and dyskinesia were not correlated in the symmetric and asymmetric group</w:t>
      </w:r>
      <w:r w:rsidR="000008CA" w:rsidRPr="00522DE5">
        <w:rPr>
          <w:rFonts w:eastAsia="Times New Roman" w:cs="Times"/>
          <w:lang w:val="en-US" w:eastAsia="de-DE"/>
        </w:rPr>
        <w:t>s</w:t>
      </w:r>
      <w:r w:rsidR="006E50B3" w:rsidRPr="00522DE5">
        <w:rPr>
          <w:rFonts w:eastAsia="Times New Roman" w:cs="Times"/>
          <w:lang w:val="en-US" w:eastAsia="de-DE"/>
        </w:rPr>
        <w:t>.</w:t>
      </w:r>
    </w:p>
    <w:p w14:paraId="460B9112" w14:textId="67ADD2B6" w:rsidR="00CB5481" w:rsidRPr="00522DE5" w:rsidRDefault="0081703E" w:rsidP="00485D25">
      <w:pPr>
        <w:rPr>
          <w:rFonts w:ascii="Times New Roman" w:eastAsia="Times New Roman" w:hAnsi="Times New Roman"/>
          <w:lang w:val="en-US" w:eastAsia="de-DE"/>
        </w:rPr>
      </w:pPr>
      <w:r w:rsidRPr="00522DE5">
        <w:rPr>
          <w:bCs/>
          <w:lang w:val="en-US"/>
        </w:rPr>
        <w:t xml:space="preserve">Furthermore, </w:t>
      </w:r>
      <w:r w:rsidR="005E3707" w:rsidRPr="00522DE5">
        <w:rPr>
          <w:bCs/>
          <w:lang w:val="en-US"/>
        </w:rPr>
        <w:t xml:space="preserve">changes of </w:t>
      </w:r>
      <w:r w:rsidRPr="00522DE5">
        <w:rPr>
          <w:bCs/>
          <w:lang w:val="en-US"/>
        </w:rPr>
        <w:t xml:space="preserve">ADL and UPDRS-motor examination </w:t>
      </w:r>
      <w:r w:rsidR="001E094D" w:rsidRPr="00522DE5">
        <w:rPr>
          <w:bCs/>
          <w:lang w:val="en-US"/>
        </w:rPr>
        <w:t xml:space="preserve">changes </w:t>
      </w:r>
      <w:r w:rsidR="000008CA" w:rsidRPr="00522DE5">
        <w:rPr>
          <w:bCs/>
          <w:lang w:val="en-US"/>
        </w:rPr>
        <w:t xml:space="preserve">and </w:t>
      </w:r>
      <w:r w:rsidR="00212A82" w:rsidRPr="00522DE5">
        <w:rPr>
          <w:bCs/>
          <w:lang w:val="en-US"/>
        </w:rPr>
        <w:t xml:space="preserve">SCOPA-M motor fluctuations </w:t>
      </w:r>
      <w:r w:rsidRPr="00522DE5">
        <w:rPr>
          <w:bCs/>
          <w:lang w:val="en-US"/>
        </w:rPr>
        <w:t xml:space="preserve">were not </w:t>
      </w:r>
      <w:r w:rsidR="001E094D" w:rsidRPr="00522DE5">
        <w:rPr>
          <w:bCs/>
          <w:lang w:val="en-US"/>
        </w:rPr>
        <w:t xml:space="preserve">associated </w:t>
      </w:r>
      <w:r w:rsidRPr="00522DE5">
        <w:rPr>
          <w:bCs/>
          <w:lang w:val="en-US"/>
        </w:rPr>
        <w:t xml:space="preserve">in the symmetric group, whereas </w:t>
      </w:r>
      <w:r w:rsidR="001E094D" w:rsidRPr="00522DE5">
        <w:rPr>
          <w:bCs/>
          <w:lang w:val="en-US"/>
        </w:rPr>
        <w:t xml:space="preserve">they weakly correlated </w:t>
      </w:r>
      <w:r w:rsidRPr="00522DE5">
        <w:rPr>
          <w:bCs/>
          <w:lang w:val="en-US"/>
        </w:rPr>
        <w:t>in the asymmetric group (</w:t>
      </w:r>
      <w:r w:rsidR="005E3707" w:rsidRPr="00522DE5">
        <w:rPr>
          <w:bCs/>
          <w:lang w:val="en-US"/>
        </w:rPr>
        <w:t xml:space="preserve">changes of </w:t>
      </w:r>
      <w:r w:rsidR="00212A82" w:rsidRPr="00522DE5">
        <w:rPr>
          <w:bCs/>
          <w:lang w:val="en-US"/>
        </w:rPr>
        <w:t xml:space="preserve">ADL and UPDRS-motor examination: </w:t>
      </w:r>
      <w:r w:rsidRPr="00522DE5">
        <w:rPr>
          <w:bCs/>
        </w:rPr>
        <w:t>r</w:t>
      </w:r>
      <w:r w:rsidRPr="00522DE5">
        <w:rPr>
          <w:bCs/>
          <w:vertAlign w:val="subscript"/>
          <w:lang w:val="en-US"/>
        </w:rPr>
        <w:t>s</w:t>
      </w:r>
      <w:r w:rsidRPr="00522DE5">
        <w:rPr>
          <w:bCs/>
        </w:rPr>
        <w:t>=0.21</w:t>
      </w:r>
      <w:r w:rsidR="00BC069E" w:rsidRPr="00522DE5">
        <w:rPr>
          <w:bCs/>
        </w:rPr>
        <w:t>,</w:t>
      </w:r>
      <w:r w:rsidRPr="00522DE5">
        <w:rPr>
          <w:bCs/>
        </w:rPr>
        <w:t xml:space="preserve"> p=0.005</w:t>
      </w:r>
      <w:r w:rsidR="00212A82" w:rsidRPr="00522DE5">
        <w:rPr>
          <w:bCs/>
        </w:rPr>
        <w:t xml:space="preserve">; </w:t>
      </w:r>
      <w:r w:rsidR="005E3707" w:rsidRPr="00522DE5">
        <w:rPr>
          <w:bCs/>
        </w:rPr>
        <w:t xml:space="preserve">changes of </w:t>
      </w:r>
      <w:r w:rsidR="00212A82" w:rsidRPr="00522DE5">
        <w:rPr>
          <w:bCs/>
        </w:rPr>
        <w:t>ADL and motor fluctuations: r</w:t>
      </w:r>
      <w:r w:rsidR="00212A82" w:rsidRPr="00522DE5">
        <w:rPr>
          <w:bCs/>
          <w:vertAlign w:val="subscript"/>
          <w:lang w:val="en-US"/>
        </w:rPr>
        <w:t>s</w:t>
      </w:r>
      <w:r w:rsidR="00212A82" w:rsidRPr="00522DE5">
        <w:rPr>
          <w:bCs/>
        </w:rPr>
        <w:t>=0.25</w:t>
      </w:r>
      <w:r w:rsidR="00BC069E" w:rsidRPr="00522DE5">
        <w:rPr>
          <w:bCs/>
        </w:rPr>
        <w:t>,</w:t>
      </w:r>
      <w:r w:rsidR="00212A82" w:rsidRPr="00522DE5">
        <w:rPr>
          <w:bCs/>
        </w:rPr>
        <w:t xml:space="preserve"> p&lt;0.001</w:t>
      </w:r>
      <w:r w:rsidRPr="00522DE5">
        <w:rPr>
          <w:bCs/>
        </w:rPr>
        <w:t>).</w:t>
      </w:r>
    </w:p>
    <w:p w14:paraId="6F09D9E7" w14:textId="63C927B2" w:rsidR="004F067B" w:rsidRPr="00522DE5" w:rsidRDefault="009C2BF7" w:rsidP="00485910">
      <w:pPr>
        <w:rPr>
          <w:bCs/>
          <w:lang w:val="en-US"/>
        </w:rPr>
      </w:pPr>
      <w:r w:rsidRPr="00522DE5">
        <w:rPr>
          <w:color w:val="000000" w:themeColor="text1"/>
          <w:lang w:val="en-US" w:eastAsia="de-DE"/>
        </w:rPr>
        <w:t xml:space="preserve">The mean </w:t>
      </w:r>
      <w:r w:rsidR="00660467" w:rsidRPr="00522DE5">
        <w:rPr>
          <w:lang w:val="en-US"/>
        </w:rPr>
        <w:t>TEED</w:t>
      </w:r>
      <w:r w:rsidRPr="00522DE5">
        <w:rPr>
          <w:color w:val="000000" w:themeColor="text1"/>
          <w:lang w:val="en-US" w:eastAsia="de-DE"/>
        </w:rPr>
        <w:t xml:space="preserve"> at 6-month follow-up was </w:t>
      </w:r>
      <w:r w:rsidR="0081575C" w:rsidRPr="00522DE5">
        <w:rPr>
          <w:color w:val="000000" w:themeColor="text1"/>
          <w:lang w:val="en-US" w:eastAsia="de-DE"/>
        </w:rPr>
        <w:t>42.0</w:t>
      </w:r>
      <w:r w:rsidRPr="00522DE5">
        <w:rPr>
          <w:color w:val="000000" w:themeColor="text1"/>
          <w:lang w:val="en-US" w:eastAsia="de-DE"/>
        </w:rPr>
        <w:t xml:space="preserve"> </w:t>
      </w:r>
      <w:r w:rsidR="00677F62" w:rsidRPr="00522DE5">
        <w:rPr>
          <w:color w:val="000000" w:themeColor="text1"/>
          <w:lang w:val="de-DE" w:eastAsia="de-DE"/>
        </w:rPr>
        <w:t>μ</w:t>
      </w:r>
      <w:r w:rsidR="00677F62" w:rsidRPr="00522DE5">
        <w:rPr>
          <w:color w:val="000000" w:themeColor="text1"/>
          <w:lang w:val="en-US" w:eastAsia="de-DE"/>
        </w:rPr>
        <w:t>J/s ±</w:t>
      </w:r>
      <w:r w:rsidR="0081575C" w:rsidRPr="00522DE5">
        <w:rPr>
          <w:color w:val="000000" w:themeColor="text1"/>
          <w:lang w:val="en-US" w:eastAsia="de-DE"/>
        </w:rPr>
        <w:t>28.6</w:t>
      </w:r>
      <w:r w:rsidRPr="00522DE5">
        <w:rPr>
          <w:color w:val="000000" w:themeColor="text1"/>
          <w:lang w:val="en-US" w:eastAsia="de-DE"/>
        </w:rPr>
        <w:t xml:space="preserve"> in the symmetric group and </w:t>
      </w:r>
      <w:r w:rsidR="0081575C" w:rsidRPr="00522DE5">
        <w:rPr>
          <w:color w:val="000000" w:themeColor="text1"/>
          <w:lang w:val="en-US" w:eastAsia="de-DE"/>
        </w:rPr>
        <w:t>54</w:t>
      </w:r>
      <w:r w:rsidRPr="00522DE5">
        <w:rPr>
          <w:color w:val="000000" w:themeColor="text1"/>
          <w:lang w:val="en-US" w:eastAsia="de-DE"/>
        </w:rPr>
        <w:t>.</w:t>
      </w:r>
      <w:r w:rsidR="0081575C" w:rsidRPr="00522DE5">
        <w:rPr>
          <w:color w:val="000000" w:themeColor="text1"/>
          <w:lang w:val="en-US" w:eastAsia="de-DE"/>
        </w:rPr>
        <w:t>5</w:t>
      </w:r>
      <w:r w:rsidRPr="00522DE5">
        <w:rPr>
          <w:color w:val="000000" w:themeColor="text1"/>
          <w:lang w:val="en-US" w:eastAsia="de-DE"/>
        </w:rPr>
        <w:t xml:space="preserve"> </w:t>
      </w:r>
      <w:r w:rsidR="00677F62" w:rsidRPr="00522DE5">
        <w:rPr>
          <w:color w:val="000000" w:themeColor="text1"/>
          <w:lang w:val="de-DE" w:eastAsia="de-DE"/>
        </w:rPr>
        <w:t>μ</w:t>
      </w:r>
      <w:r w:rsidR="00677F62" w:rsidRPr="00522DE5">
        <w:rPr>
          <w:color w:val="000000" w:themeColor="text1"/>
          <w:lang w:val="en-US" w:eastAsia="de-DE"/>
        </w:rPr>
        <w:t>J/s ±</w:t>
      </w:r>
      <w:r w:rsidR="0081575C" w:rsidRPr="00522DE5">
        <w:rPr>
          <w:color w:val="000000" w:themeColor="text1"/>
          <w:lang w:val="en-US" w:eastAsia="de-DE"/>
        </w:rPr>
        <w:t>46.9</w:t>
      </w:r>
      <w:r w:rsidR="00677F62" w:rsidRPr="00522DE5">
        <w:rPr>
          <w:color w:val="000000" w:themeColor="text1"/>
          <w:lang w:val="en-US" w:eastAsia="de-DE"/>
        </w:rPr>
        <w:t xml:space="preserve"> </w:t>
      </w:r>
      <w:r w:rsidRPr="00522DE5">
        <w:rPr>
          <w:color w:val="000000" w:themeColor="text1"/>
          <w:lang w:val="en-US" w:eastAsia="de-DE"/>
        </w:rPr>
        <w:t xml:space="preserve">in the </w:t>
      </w:r>
      <w:r w:rsidR="0081575C" w:rsidRPr="00522DE5">
        <w:rPr>
          <w:color w:val="000000" w:themeColor="text1"/>
          <w:lang w:val="en-US" w:eastAsia="de-DE"/>
        </w:rPr>
        <w:t>a</w:t>
      </w:r>
      <w:r w:rsidRPr="00522DE5">
        <w:rPr>
          <w:color w:val="000000" w:themeColor="text1"/>
          <w:lang w:val="en-US" w:eastAsia="de-DE"/>
        </w:rPr>
        <w:t>symmetric group. The TEED did not differ significantly between groups (p=</w:t>
      </w:r>
      <w:r w:rsidR="0081575C" w:rsidRPr="00522DE5">
        <w:rPr>
          <w:color w:val="000000" w:themeColor="text1"/>
          <w:lang w:val="en-US" w:eastAsia="de-DE"/>
        </w:rPr>
        <w:t>0.292</w:t>
      </w:r>
      <w:r w:rsidRPr="00522DE5">
        <w:rPr>
          <w:color w:val="000000" w:themeColor="text1"/>
          <w:lang w:val="en-US" w:eastAsia="de-DE"/>
        </w:rPr>
        <w:t>)</w:t>
      </w:r>
      <w:r w:rsidR="00427D49" w:rsidRPr="00522DE5">
        <w:rPr>
          <w:color w:val="000000" w:themeColor="text1"/>
          <w:lang w:val="en-US" w:eastAsia="de-DE"/>
        </w:rPr>
        <w:t>.</w:t>
      </w:r>
      <w:r w:rsidR="001E094D" w:rsidRPr="00522DE5">
        <w:rPr>
          <w:color w:val="000000" w:themeColor="text1"/>
          <w:lang w:val="en-US" w:eastAsia="de-DE"/>
        </w:rPr>
        <w:t xml:space="preserve"> </w:t>
      </w:r>
      <w:r w:rsidR="00644E45" w:rsidRPr="00522DE5">
        <w:rPr>
          <w:bCs/>
          <w:lang w:val="en-US"/>
        </w:rPr>
        <w:t xml:space="preserve">DBS electrode </w:t>
      </w:r>
      <w:r w:rsidR="00C91ACF" w:rsidRPr="00522DE5">
        <w:rPr>
          <w:bCs/>
          <w:lang w:val="en-US"/>
        </w:rPr>
        <w:t xml:space="preserve">tip position </w:t>
      </w:r>
      <w:r w:rsidR="00644E45" w:rsidRPr="00522DE5">
        <w:rPr>
          <w:bCs/>
          <w:lang w:val="en-US"/>
        </w:rPr>
        <w:t>coordinates for the left and right electrode</w:t>
      </w:r>
      <w:r w:rsidR="000008CA" w:rsidRPr="00522DE5">
        <w:rPr>
          <w:bCs/>
          <w:lang w:val="en-US"/>
        </w:rPr>
        <w:t>s</w:t>
      </w:r>
      <w:r w:rsidR="00644E45" w:rsidRPr="00522DE5">
        <w:rPr>
          <w:bCs/>
          <w:lang w:val="en-US"/>
        </w:rPr>
        <w:t xml:space="preserve"> did not differ significantly in x, y, and z axis between groups (all p&gt;0.05</w:t>
      </w:r>
      <w:r w:rsidR="00445D9C" w:rsidRPr="00522DE5">
        <w:rPr>
          <w:bCs/>
          <w:lang w:val="en-US"/>
        </w:rPr>
        <w:t xml:space="preserve">, see Supplementary Table </w:t>
      </w:r>
      <w:r w:rsidR="00BC069E" w:rsidRPr="00522DE5">
        <w:rPr>
          <w:bCs/>
          <w:lang w:val="en-US"/>
        </w:rPr>
        <w:t>7</w:t>
      </w:r>
      <w:r w:rsidR="00644E45" w:rsidRPr="00522DE5">
        <w:rPr>
          <w:bCs/>
          <w:lang w:val="en-US"/>
        </w:rPr>
        <w:t>).</w:t>
      </w:r>
    </w:p>
    <w:p w14:paraId="5CBFB2AC" w14:textId="4CD18198" w:rsidR="00B81ABF" w:rsidRPr="00522DE5" w:rsidRDefault="00E73310" w:rsidP="00B81ABF">
      <w:r w:rsidRPr="00522DE5">
        <w:t>B</w:t>
      </w:r>
      <w:r w:rsidR="00B81ABF" w:rsidRPr="00522DE5">
        <w:t xml:space="preserve">aseline tremor scores differed between </w:t>
      </w:r>
      <w:r w:rsidRPr="00522DE5">
        <w:t>the symmetric and asymmetric group</w:t>
      </w:r>
      <w:r w:rsidR="000008CA" w:rsidRPr="00522DE5">
        <w:t>s</w:t>
      </w:r>
      <w:r w:rsidRPr="00522DE5">
        <w:t xml:space="preserve"> in the overall cohort. Therefore, we </w:t>
      </w:r>
      <w:r w:rsidR="00B81ABF" w:rsidRPr="00522DE5">
        <w:t xml:space="preserve">explored outcomes </w:t>
      </w:r>
      <w:r w:rsidRPr="00522DE5">
        <w:t xml:space="preserve">after </w:t>
      </w:r>
      <w:r w:rsidR="00B81ABF" w:rsidRPr="00522DE5">
        <w:t xml:space="preserve">propensity </w:t>
      </w:r>
      <w:r w:rsidRPr="00522DE5">
        <w:t xml:space="preserve">score </w:t>
      </w:r>
      <w:r w:rsidR="00B81ABF" w:rsidRPr="00522DE5">
        <w:t>match</w:t>
      </w:r>
      <w:r w:rsidRPr="00522DE5">
        <w:t>ing,</w:t>
      </w:r>
      <w:r w:rsidR="00B81ABF" w:rsidRPr="00522DE5">
        <w:t xml:space="preserve"> </w:t>
      </w:r>
      <w:r w:rsidRPr="00522DE5">
        <w:t xml:space="preserve">which resulted in </w:t>
      </w:r>
      <w:r w:rsidR="00B81ABF" w:rsidRPr="00522DE5">
        <w:t xml:space="preserve">a subcohort </w:t>
      </w:r>
      <w:r w:rsidR="0081703E" w:rsidRPr="00522DE5">
        <w:t>with well-</w:t>
      </w:r>
      <w:r w:rsidRPr="00522DE5">
        <w:t>balanced demographic and preoperative clinical parameters</w:t>
      </w:r>
      <w:r w:rsidR="000008CA" w:rsidRPr="00522DE5">
        <w:t>,</w:t>
      </w:r>
      <w:r w:rsidRPr="00522DE5">
        <w:t xml:space="preserve"> including tremor scores </w:t>
      </w:r>
      <w:r w:rsidR="00B81ABF" w:rsidRPr="00522DE5">
        <w:t xml:space="preserve">(symmetric n=54; asymmetric n=162). </w:t>
      </w:r>
      <w:r w:rsidRPr="00522DE5">
        <w:t>The results of the propensity score matched subcohort confirmed th</w:t>
      </w:r>
      <w:r w:rsidR="00EB74DF" w:rsidRPr="00522DE5">
        <w:t xml:space="preserve">e observation in the overall cohort that ADL </w:t>
      </w:r>
      <w:r w:rsidR="00575A90" w:rsidRPr="00522DE5">
        <w:t>did not improve in the symmetric group</w:t>
      </w:r>
      <w:r w:rsidR="000008CA" w:rsidRPr="00522DE5">
        <w:t xml:space="preserve">. In contrast, </w:t>
      </w:r>
      <w:r w:rsidR="00575A90" w:rsidRPr="00522DE5">
        <w:t xml:space="preserve">it </w:t>
      </w:r>
      <w:r w:rsidR="00EB74DF" w:rsidRPr="00522DE5">
        <w:t xml:space="preserve">improved in the asymmetric group </w:t>
      </w:r>
      <w:r w:rsidR="00B81ABF" w:rsidRPr="00522DE5">
        <w:t xml:space="preserve">(see Supplementary Table </w:t>
      </w:r>
      <w:r w:rsidR="00BC069E" w:rsidRPr="00522DE5">
        <w:t>8</w:t>
      </w:r>
      <w:r w:rsidR="00B81ABF" w:rsidRPr="00522DE5">
        <w:t xml:space="preserve"> and </w:t>
      </w:r>
      <w:r w:rsidR="00BC069E" w:rsidRPr="00522DE5">
        <w:t>9</w:t>
      </w:r>
      <w:r w:rsidR="00B81ABF" w:rsidRPr="00522DE5">
        <w:t>).</w:t>
      </w:r>
    </w:p>
    <w:p w14:paraId="32966AF1" w14:textId="5D4EE447" w:rsidR="001E094D" w:rsidRPr="00522DE5" w:rsidRDefault="001E094D" w:rsidP="001E094D">
      <w:pPr>
        <w:rPr>
          <w:bCs/>
          <w:lang w:val="en-US"/>
        </w:rPr>
      </w:pPr>
      <w:r w:rsidRPr="00522DE5">
        <w:rPr>
          <w:bCs/>
          <w:lang w:val="en-US"/>
        </w:rPr>
        <w:lastRenderedPageBreak/>
        <w:t xml:space="preserve">In an </w:t>
      </w:r>
      <w:r w:rsidR="00575A90" w:rsidRPr="00522DE5">
        <w:rPr>
          <w:bCs/>
          <w:lang w:val="en-US"/>
        </w:rPr>
        <w:t xml:space="preserve">additional </w:t>
      </w:r>
      <w:r w:rsidRPr="00522DE5">
        <w:rPr>
          <w:bCs/>
          <w:lang w:val="en-US"/>
        </w:rPr>
        <w:t xml:space="preserve">explorative analysis, we </w:t>
      </w:r>
      <w:proofErr w:type="spellStart"/>
      <w:r w:rsidRPr="00522DE5">
        <w:rPr>
          <w:bCs/>
          <w:lang w:val="en-US"/>
        </w:rPr>
        <w:t>categori</w:t>
      </w:r>
      <w:r w:rsidR="000008CA" w:rsidRPr="00522DE5">
        <w:rPr>
          <w:bCs/>
          <w:lang w:val="en-US"/>
        </w:rPr>
        <w:t>s</w:t>
      </w:r>
      <w:r w:rsidRPr="00522DE5">
        <w:rPr>
          <w:bCs/>
          <w:lang w:val="en-US"/>
        </w:rPr>
        <w:t>ed</w:t>
      </w:r>
      <w:proofErr w:type="spellEnd"/>
      <w:r w:rsidRPr="00522DE5">
        <w:rPr>
          <w:bCs/>
          <w:lang w:val="en-US"/>
        </w:rPr>
        <w:t xml:space="preserve"> patients </w:t>
      </w:r>
      <w:r w:rsidR="00575A90" w:rsidRPr="00522DE5">
        <w:rPr>
          <w:bCs/>
          <w:lang w:val="en-US"/>
        </w:rPr>
        <w:t xml:space="preserve">with asymmetric PD </w:t>
      </w:r>
      <w:r w:rsidRPr="00522DE5">
        <w:rPr>
          <w:bCs/>
          <w:lang w:val="en-US"/>
        </w:rPr>
        <w:t xml:space="preserve">based on their </w:t>
      </w:r>
      <w:r w:rsidR="00FD4F5E" w:rsidRPr="00522DE5">
        <w:rPr>
          <w:bCs/>
          <w:lang w:val="en-US"/>
        </w:rPr>
        <w:t>a</w:t>
      </w:r>
      <w:r w:rsidRPr="00522DE5">
        <w:rPr>
          <w:bCs/>
          <w:lang w:val="en-US"/>
        </w:rPr>
        <w:t>symmetry index into the groups mildly/moderately and extremely asymmetric and observed that ADL improved in both groups (</w:t>
      </w:r>
      <w:r w:rsidR="00BC069E" w:rsidRPr="00522DE5">
        <w:rPr>
          <w:bCs/>
          <w:lang w:val="en-US"/>
        </w:rPr>
        <w:t xml:space="preserve">mild moderate asymmetric: baseline 7.1 ±3.5, 6-month follow-up 5.1 ±3.4, p&lt;0.001; </w:t>
      </w:r>
      <w:r w:rsidR="006B2D47" w:rsidRPr="00522DE5">
        <w:rPr>
          <w:bCs/>
          <w:lang w:val="en-US"/>
        </w:rPr>
        <w:t xml:space="preserve">extreme asymmetric: baseline </w:t>
      </w:r>
      <w:r w:rsidR="00BC069E" w:rsidRPr="00522DE5">
        <w:rPr>
          <w:bCs/>
          <w:lang w:val="en-US"/>
        </w:rPr>
        <w:t>6.6</w:t>
      </w:r>
      <w:r w:rsidR="00BC069E" w:rsidRPr="00522DE5">
        <w:rPr>
          <w:bCs/>
          <w:lang w:val="en-US"/>
        </w:rPr>
        <w:tab/>
      </w:r>
      <w:r w:rsidR="006B2D47" w:rsidRPr="00522DE5">
        <w:rPr>
          <w:bCs/>
          <w:lang w:val="en-US"/>
        </w:rPr>
        <w:t xml:space="preserve"> ±</w:t>
      </w:r>
      <w:r w:rsidR="00BC069E" w:rsidRPr="00522DE5">
        <w:rPr>
          <w:bCs/>
          <w:lang w:val="en-US"/>
        </w:rPr>
        <w:t>2.8</w:t>
      </w:r>
      <w:r w:rsidR="006B2D47" w:rsidRPr="00522DE5">
        <w:rPr>
          <w:bCs/>
          <w:lang w:val="en-US"/>
        </w:rPr>
        <w:t xml:space="preserve">, 6-month follow-up </w:t>
      </w:r>
      <w:r w:rsidR="00BC069E" w:rsidRPr="00522DE5">
        <w:rPr>
          <w:bCs/>
          <w:lang w:val="en-US"/>
        </w:rPr>
        <w:t>5.2</w:t>
      </w:r>
      <w:r w:rsidR="006B2D47" w:rsidRPr="00522DE5">
        <w:rPr>
          <w:bCs/>
          <w:lang w:val="en-US"/>
        </w:rPr>
        <w:t xml:space="preserve"> ±</w:t>
      </w:r>
      <w:r w:rsidR="00BC069E" w:rsidRPr="00522DE5">
        <w:rPr>
          <w:bCs/>
          <w:lang w:val="en-US"/>
        </w:rPr>
        <w:t>3.4</w:t>
      </w:r>
      <w:r w:rsidR="006B2D47" w:rsidRPr="00522DE5">
        <w:rPr>
          <w:bCs/>
          <w:lang w:val="en-US"/>
        </w:rPr>
        <w:t>, p=</w:t>
      </w:r>
      <w:r w:rsidR="00BC069E" w:rsidRPr="00522DE5">
        <w:rPr>
          <w:bCs/>
          <w:lang w:val="en-US"/>
        </w:rPr>
        <w:t>0.006</w:t>
      </w:r>
      <w:r w:rsidR="006B2D47" w:rsidRPr="00522DE5">
        <w:rPr>
          <w:bCs/>
          <w:lang w:val="en-US"/>
        </w:rPr>
        <w:t>;</w:t>
      </w:r>
      <w:r w:rsidR="00BC069E" w:rsidRPr="00522DE5">
        <w:rPr>
          <w:bCs/>
          <w:lang w:val="en-US"/>
        </w:rPr>
        <w:t xml:space="preserve"> </w:t>
      </w:r>
      <w:r w:rsidRPr="00522DE5">
        <w:rPr>
          <w:bCs/>
          <w:lang w:val="en-US"/>
        </w:rPr>
        <w:t xml:space="preserve">see Supplementary Tables </w:t>
      </w:r>
      <w:r w:rsidR="00BC069E" w:rsidRPr="00522DE5">
        <w:rPr>
          <w:bCs/>
          <w:lang w:val="en-US"/>
        </w:rPr>
        <w:t>10</w:t>
      </w:r>
      <w:r w:rsidRPr="00522DE5">
        <w:rPr>
          <w:bCs/>
          <w:lang w:val="en-US"/>
        </w:rPr>
        <w:t xml:space="preserve"> and </w:t>
      </w:r>
      <w:r w:rsidR="00BC069E" w:rsidRPr="00522DE5">
        <w:rPr>
          <w:bCs/>
          <w:lang w:val="en-US"/>
        </w:rPr>
        <w:t>11</w:t>
      </w:r>
      <w:r w:rsidRPr="00522DE5">
        <w:rPr>
          <w:bCs/>
          <w:lang w:val="en-US"/>
        </w:rPr>
        <w:t>).</w:t>
      </w:r>
    </w:p>
    <w:p w14:paraId="57FD7C4D" w14:textId="77777777" w:rsidR="001E094D" w:rsidRPr="00522DE5" w:rsidRDefault="001E094D" w:rsidP="00B81ABF">
      <w:pPr>
        <w:rPr>
          <w:lang w:val="en-US"/>
        </w:rPr>
      </w:pPr>
    </w:p>
    <w:p w14:paraId="3789C42D" w14:textId="77777777" w:rsidR="00F84987" w:rsidRPr="00522DE5" w:rsidRDefault="00F84987" w:rsidP="00485910">
      <w:pPr>
        <w:rPr>
          <w:bCs/>
        </w:rPr>
      </w:pPr>
    </w:p>
    <w:p w14:paraId="3E239794" w14:textId="5BE13F50" w:rsidR="00AE0218" w:rsidRPr="00522DE5" w:rsidRDefault="00DD6728" w:rsidP="00575C3E">
      <w:pPr>
        <w:pStyle w:val="berschrift1"/>
        <w:ind w:right="50"/>
      </w:pPr>
      <w:r w:rsidRPr="00522DE5">
        <w:t>DISCUSSION</w:t>
      </w:r>
    </w:p>
    <w:p w14:paraId="60249382" w14:textId="4FD391D0" w:rsidR="006306AA" w:rsidRPr="00522DE5" w:rsidRDefault="00BA1BFF" w:rsidP="00B44C1E">
      <w:r w:rsidRPr="00522DE5">
        <w:t>T</w:t>
      </w:r>
      <w:r w:rsidR="000A5CA9" w:rsidRPr="00522DE5">
        <w:t xml:space="preserve">his </w:t>
      </w:r>
      <w:r w:rsidRPr="00522DE5">
        <w:t xml:space="preserve">prospective, quasi-experimental, non-randomised, controlled, international multicentre study </w:t>
      </w:r>
      <w:r w:rsidR="00AF05EC" w:rsidRPr="00522DE5">
        <w:t xml:space="preserve">with 254 patients undergoing </w:t>
      </w:r>
      <w:r w:rsidR="00750736" w:rsidRPr="00522DE5">
        <w:t xml:space="preserve">STN-DBS for </w:t>
      </w:r>
      <w:r w:rsidR="00AF05EC" w:rsidRPr="00522DE5">
        <w:t>PD</w:t>
      </w:r>
      <w:r w:rsidR="00FF6543" w:rsidRPr="00522DE5">
        <w:t xml:space="preserve"> </w:t>
      </w:r>
      <w:r w:rsidRPr="00522DE5">
        <w:t xml:space="preserve">provides Class IIb evidence </w:t>
      </w:r>
      <w:r w:rsidR="00575A90" w:rsidRPr="00522DE5">
        <w:t>that patients with symmetric PD show no improvement in ADL, whereas those with asymmetric PD experience ADL benefits</w:t>
      </w:r>
      <w:r w:rsidR="00750736" w:rsidRPr="00522DE5">
        <w:t xml:space="preserve">. Furthermore, in patients with symmetric PD, </w:t>
      </w:r>
      <w:r w:rsidR="00575A90" w:rsidRPr="00522DE5">
        <w:t xml:space="preserve">the postoperative </w:t>
      </w:r>
      <w:r w:rsidR="000008CA" w:rsidRPr="00522DE5">
        <w:t xml:space="preserve">ADL </w:t>
      </w:r>
      <w:r w:rsidR="00575A90" w:rsidRPr="00522DE5">
        <w:t>change was not associated with the observed quality of life improvement. In contrast, in asymmetric PD</w:t>
      </w:r>
      <w:r w:rsidR="000008CA" w:rsidRPr="00522DE5">
        <w:t>,</w:t>
      </w:r>
      <w:r w:rsidR="00575A90" w:rsidRPr="00522DE5">
        <w:t xml:space="preserve"> </w:t>
      </w:r>
      <w:r w:rsidR="006306AA" w:rsidRPr="00522DE5">
        <w:t xml:space="preserve">the </w:t>
      </w:r>
      <w:r w:rsidR="00575A90" w:rsidRPr="00522DE5">
        <w:t xml:space="preserve">improvements </w:t>
      </w:r>
      <w:r w:rsidR="000008CA" w:rsidRPr="00522DE5">
        <w:t xml:space="preserve">in </w:t>
      </w:r>
      <w:r w:rsidR="006306AA" w:rsidRPr="00522DE5">
        <w:t xml:space="preserve">these outcomes </w:t>
      </w:r>
      <w:r w:rsidR="00CA1812" w:rsidRPr="00522DE5">
        <w:t xml:space="preserve">were moderately </w:t>
      </w:r>
      <w:r w:rsidR="00575A90" w:rsidRPr="00522DE5">
        <w:t>correlated</w:t>
      </w:r>
      <w:r w:rsidR="005E372A" w:rsidRPr="00522DE5">
        <w:t xml:space="preserve">, </w:t>
      </w:r>
      <w:r w:rsidR="006306AA" w:rsidRPr="00522DE5">
        <w:t>highlighting</w:t>
      </w:r>
      <w:r w:rsidR="000008CA" w:rsidRPr="00522DE5">
        <w:t xml:space="preserve"> this finding’s</w:t>
      </w:r>
      <w:r w:rsidR="006E0C29" w:rsidRPr="00522DE5">
        <w:t xml:space="preserve"> clinical relevance</w:t>
      </w:r>
      <w:r w:rsidR="00750736" w:rsidRPr="00522DE5">
        <w:t>.</w:t>
      </w:r>
      <w:r w:rsidR="001964D0" w:rsidRPr="00522DE5">
        <w:t xml:space="preserve"> </w:t>
      </w:r>
    </w:p>
    <w:p w14:paraId="0F41FDDA" w14:textId="01E3C993" w:rsidR="00BA0501" w:rsidRPr="00522DE5" w:rsidRDefault="00BA0501" w:rsidP="00BA0501">
      <w:pPr>
        <w:pStyle w:val="Kommentartext"/>
        <w:rPr>
          <w:sz w:val="24"/>
          <w:szCs w:val="24"/>
        </w:rPr>
      </w:pPr>
      <w:r w:rsidRPr="00522DE5">
        <w:rPr>
          <w:sz w:val="24"/>
          <w:szCs w:val="24"/>
          <w:lang w:val="en-US" w:eastAsia="de-DE"/>
        </w:rPr>
        <w:t>In our cohort of advanced PD, 54 of 254 patients</w:t>
      </w:r>
      <w:r w:rsidR="000008CA" w:rsidRPr="00522DE5">
        <w:rPr>
          <w:sz w:val="24"/>
          <w:szCs w:val="24"/>
          <w:lang w:val="en-US" w:eastAsia="de-DE"/>
        </w:rPr>
        <w:t xml:space="preserve"> (21.3%) were </w:t>
      </w:r>
      <w:proofErr w:type="spellStart"/>
      <w:r w:rsidR="000008CA" w:rsidRPr="00522DE5">
        <w:rPr>
          <w:sz w:val="24"/>
          <w:szCs w:val="24"/>
          <w:lang w:val="en-US" w:eastAsia="de-DE"/>
        </w:rPr>
        <w:t>categoris</w:t>
      </w:r>
      <w:r w:rsidRPr="00522DE5">
        <w:rPr>
          <w:sz w:val="24"/>
          <w:szCs w:val="24"/>
          <w:lang w:val="en-US" w:eastAsia="de-DE"/>
        </w:rPr>
        <w:t>ed</w:t>
      </w:r>
      <w:proofErr w:type="spellEnd"/>
      <w:r w:rsidRPr="00522DE5">
        <w:rPr>
          <w:sz w:val="24"/>
          <w:szCs w:val="24"/>
          <w:lang w:val="en-US" w:eastAsia="de-DE"/>
        </w:rPr>
        <w:t xml:space="preserve"> into the </w:t>
      </w:r>
      <w:r w:rsidRPr="00522DE5">
        <w:rPr>
          <w:color w:val="000000" w:themeColor="text1"/>
          <w:sz w:val="24"/>
          <w:szCs w:val="24"/>
        </w:rPr>
        <w:t>symmetric motor symptoms group, which is well in line with the literature (19.7%-29.3%).</w:t>
      </w:r>
      <w:r w:rsidRPr="00522DE5">
        <w:rPr>
          <w:sz w:val="24"/>
          <w:szCs w:val="24"/>
        </w:rPr>
        <w:fldChar w:fldCharType="begin">
          <w:fldData xml:space="preserve">PEVuZE5vdGU+PENpdGU+PEF1dGhvcj5LYWFzaW5lbjwvQXV0aG9yPjxZZWFyPjIwMTY8L1llYXI+
PFJlY051bT4xMDYzPC9SZWNOdW0+PERpc3BsYXlUZXh0PjxzdHlsZSBmYWNlPSJzdXBlcnNjcmlw
dCI+MSA1MTwvc3R5bGU+PC9EaXNwbGF5VGV4dD48cmVjb3JkPjxyZWMtbnVtYmVyPjEwNjM8L3Jl
Yy1udW1iZXI+PGZvcmVpZ24ta2V5cz48a2V5IGFwcD0iRU4iIGRiLWlkPSJlMjVyOXh4MGphZWR4
OGU1OTJ2cGY5dDdmd3h2ZHA1YXB4emEiIHRpbWVzdGFtcD0iMTcyMDA4MjM2NiIgZ3VpZD0iM2Fj
Mjg3ODctMTUyNC00ZWNiLTg5YzYtYWUzYWFkNjIxMzFlIj4xMDYzPC9rZXk+PC9mb3JlaWduLWtl
eXM+PHJlZi10eXBlIG5hbWU9IkpvdXJuYWwgQXJ0aWNsZSI+MTc8L3JlZi10eXBlPjxjb250cmli
dXRvcnM+PGF1dGhvcnM+PGF1dGhvcj5LYWFzaW5lbiwgVi48L2F1dGhvcj48L2F1dGhvcnM+PC9j
b250cmlidXRvcnM+PGF1dGgtYWRkcmVzcz5EaXZpc2lvbiBvZiBDbGluaWNhbCBOZXVyb3NjaWVu
Y2VzIFVuaXZlcnNpdHkgb2YgVHVya3UgYW5kIFR1cmt1IFVuaXZlcnNpdHkgSG9zcGl0YWwgVHVy
a3UgRmlubGFuZDsgVHVya3UgUEVUIENlbnRyZSBVbml2ZXJzaXR5IG9mIFR1cmt1IGFuZCBUdXJr
dSBVbml2ZXJzaXR5IEhvc3BpdGFsIFR1cmt1IEZpbmxhbmQuPC9hdXRoLWFkZHJlc3M+PHRpdGxl
cz48dGl0bGU+SXBzaWxhdGVyYWwgZGVmaWNpdHMgb2YgZG9wYW1pbmVyZ2ljIG5ldXJvdHJhbnNt
aXNzaW9uIGluIFBhcmtpbnNvbiZhcG9zO3MgZGlzZWFzZTwvdGl0bGU+PHNlY29uZGFyeS10aXRs
ZT5Bbm4gQ2xpbiBUcmFuc2wgTmV1cm9sPC9zZWNvbmRhcnktdGl0bGU+PC90aXRsZXM+PHBlcmlv
ZGljYWw+PGZ1bGwtdGl0bGU+QW5uIENsaW4gVHJhbnNsIE5ldXJvbDwvZnVsbC10aXRsZT48L3Bl
cmlvZGljYWw+PHBhZ2VzPjIxLTY8L3BhZ2VzPjx2b2x1bWU+Mzwvdm9sdW1lPjxudW1iZXI+MTwv
bnVtYmVyPjxlZGl0aW9uPjIwMTUxMjA1PC9lZGl0aW9uPjxkYXRlcz48eWVhcj4yMDE2PC95ZWFy
PjxwdWItZGF0ZXM+PGRhdGU+SmFuPC9kYXRlPjwvcHViLWRhdGVzPjwvZGF0ZXM+PGlzYm4+MjMy
OC05NTAzIChQcmludCkmI3hEOzIzMjgtOTUwMyAoRWxlY3Ryb25pYykmI3hEOzIzMjgtOTUwMyAo
TGlua2luZyk8L2lzYm4+PGFjY2Vzc2lvbi1udW0+MjY3ODM1NDc8L2FjY2Vzc2lvbi1udW0+PHVy
bHM+PHJlbGF0ZWQtdXJscz48dXJsPmh0dHBzOi8vd3d3Lm5jYmkubmxtLm5paC5nb3YvcHVibWVk
LzI2NzgzNTQ3PC91cmw+PC9yZWxhdGVkLXVybHM+PC91cmxzPjxjdXN0b20yPlBNQzQ3MDQ0Nzc8
L2N1c3RvbTI+PGVsZWN0cm9uaWMtcmVzb3VyY2UtbnVtPjEwLjEwMDIvYWNuMy4yNjg8L2VsZWN0
cm9uaWMtcmVzb3VyY2UtbnVtPjxyZW1vdGUtZGF0YWJhc2UtbmFtZT5QdWJNZWQtbm90LU1FRExJ
TkU8L3JlbW90ZS1kYXRhYmFzZS1uYW1lPjxyZW1vdGUtZGF0YWJhc2UtcHJvdmlkZXI+TkxNPC9y
ZW1vdGUtZGF0YWJhc2UtcHJvdmlkZXI+PGxhbmd1YWdlPmVuZzwvbGFuZ3VhZ2U+PC9yZWNvcmQ+
PC9DaXRlPjxDaXRlPjxBdXRob3I+SHVnaGVzPC9BdXRob3I+PFllYXI+MTk5MzwvWWVhcj48UmVj
TnVtPjI0NTM8L1JlY051bT48cmVjb3JkPjxyZWMtbnVtYmVyPjI0NTM8L3JlYy1udW1iZXI+PGZv
cmVpZ24ta2V5cz48a2V5IGFwcD0iRU4iIGRiLWlkPSIyMGF0ZHNlZnB3ZHdldmU1YWEzeGUydGl2
d3B0ZXowZGQyOWEiIHRpbWVzdGFtcD0iMTczODMyOTg0MCI+MjQ1Mzwva2V5PjwvZm9yZWlnbi1r
ZXlzPjxyZWYtdHlwZSBuYW1lPSJKb3VybmFsIEFydGljbGUiPjE3PC9yZWYtdHlwZT48Y29udHJp
YnV0b3JzPjxhdXRob3JzPjxhdXRob3I+SHVnaGVzLCBBLiBKLjwvYXV0aG9yPjxhdXRob3I+RGFu
aWVsLCBTLiBFLjwvYXV0aG9yPjxhdXRob3I+Qmxhbmtzb24sIFMuPC9hdXRob3I+PGF1dGhvcj5M
ZWVzLCBBLiBKLjwvYXV0aG9yPjwvYXV0aG9ycz48L2NvbnRyaWJ1dG9ycz48YXV0aC1hZGRyZXNz
PkRlcGFydG1lbnQgb2YgTmV1cm9sb2d5LCBNaWRkbGVzZXggSG9zcGl0YWwsIExvbmRvbiwgRW5n
bGFuZC48L2F1dGgtYWRkcmVzcz48dGl0bGVzPjx0aXRsZT5BIGNsaW5pY29wYXRob2xvZ2ljIHN0
dWR5IG9mIDEwMCBjYXNlcyBvZiBQYXJraW5zb24mYXBvcztzIGRpc2Vhc2U8L3RpdGxlPjxzZWNv
bmRhcnktdGl0bGU+QXJjaCBOZXVyb2w8L3NlY29uZGFyeS10aXRsZT48YWx0LXRpdGxlPkFyY2hp
dmVzIG9mIG5ldXJvbG9neTwvYWx0LXRpdGxlPjwvdGl0bGVzPjxwZXJpb2RpY2FsPjxmdWxsLXRp
dGxlPkFyY2ggTmV1cm9sPC9mdWxsLXRpdGxlPjxhYmJyLTE+QXJjaGl2ZXMgb2YgbmV1cm9sb2d5
PC9hYmJyLTE+PC9wZXJpb2RpY2FsPjxhbHQtcGVyaW9kaWNhbD48ZnVsbC10aXRsZT5BcmNoIE5l
dXJvbDwvZnVsbC10aXRsZT48YWJici0xPkFyY2hpdmVzIG9mIG5ldXJvbG9neTwvYWJici0xPjwv
YWx0LXBlcmlvZGljYWw+PHBhZ2VzPjE0MC04PC9wYWdlcz48dm9sdW1lPjUwPC92b2x1bWU+PG51
bWJlcj4yPC9udW1iZXI+PGVkaXRpb24+MTk5My8wMi8wMTwvZWRpdGlvbj48a2V5d29yZHM+PGtl
eXdvcmQ+QWR1bHQ8L2tleXdvcmQ+PGtleXdvcmQ+QWdlZDwva2V5d29yZD48a2V5d29yZD5BZ2Vk
LCA4MCBhbmQgb3Zlcjwva2V5d29yZD48a2V5d29yZD5BbHpoZWltZXIgRGlzZWFzZS9jb21wbGlj
YXRpb25zL3BhdGhvbG9neTwva2V5d29yZD48a2V5d29yZD5EZW1lbnRpYS9ldGlvbG9neTwva2V5
d29yZD48a2V5d29yZD5GZW1hbGU8L2tleXdvcmQ+PGtleXdvcmQ+SHVtYW5zPC9rZXl3b3JkPjxr
ZXl3b3JkPkxldm9kb3BhL2FkdmVyc2UgZWZmZWN0cy90aGVyYXBldXRpYyB1c2U8L2tleXdvcmQ+
PGtleXdvcmQ+TGV3eSBCb2RpZXMvdWx0cmFzdHJ1Y3R1cmU8L2tleXdvcmQ+PGtleXdvcmQ+TWFs
ZTwva2V5d29yZD48a2V5d29yZD5NaWRkbGUgQWdlZDwva2V5d29yZD48a2V5d29yZD5Nb3ZlbWVu
dCBEaXNvcmRlcnMvZXRpb2xvZ3k8L2tleXdvcmQ+PGtleXdvcmQ+TmVydm91cyBTeXN0ZW0gRGlz
ZWFzZXMvY2hlbWljYWxseSBpbmR1Y2VkPC9rZXl3b3JkPjxrZXl3b3JkPlBhcmtpbnNvbiBEaXNl
YXNlL2RydWcgdGhlcmFweS9tb3J0YWxpdHkvKnBhdGhvbG9neTwva2V5d29yZD48a2V5d29yZD5T
dXJ2aXZhbCBBbmFseXNpczwva2V5d29yZD48L2tleXdvcmRzPjxkYXRlcz48eWVhcj4xOTkzPC95
ZWFyPjxwdWItZGF0ZXM+PGRhdGU+RmViPC9kYXRlPjwvcHViLWRhdGVzPjwvZGF0ZXM+PGlzYm4+
MDAwMy05OTQyIChQcmludCkmI3hEOzAwMDMtOTk0MiAoTGlua2luZyk8L2lzYm4+PGFjY2Vzc2lv
bi1udW0+ODQzMTEzMjwvYWNjZXNzaW9uLW51bT48dXJscz48cmVsYXRlZC11cmxzPjx1cmw+aHR0
cHM6Ly93d3cubmNiaS5ubG0ubmloLmdvdi9wdWJtZWQvODQzMTEzMjwvdXJsPjwvcmVsYXRlZC11
cmxzPjwvdXJscz48ZWxlY3Ryb25pYy1yZXNvdXJjZS1udW0+MTAuMTAwMS9hcmNobmV1ci4xOTkz
LjAwNTQwMDIwMDE4MDExPC9lbGVjdHJvbmljLXJlc291cmNlLW51bT48cmVtb3RlLWRhdGFiYXNl
LXByb3ZpZGVyPk5MTTwvcmVtb3RlLWRhdGFiYXNlLXByb3ZpZGVyPjxsYW5ndWFnZT5lbmc8L2xh
bmd1YWdlPjwvcmVjb3JkPjwvQ2l0ZT48L0VuZE5vdGU+
</w:fldData>
        </w:fldChar>
      </w:r>
      <w:r w:rsidR="00A242F8" w:rsidRPr="00522DE5">
        <w:rPr>
          <w:sz w:val="24"/>
          <w:szCs w:val="24"/>
        </w:rPr>
        <w:instrText xml:space="preserve"> ADDIN EN.CITE </w:instrText>
      </w:r>
      <w:r w:rsidR="00A242F8" w:rsidRPr="00522DE5">
        <w:rPr>
          <w:sz w:val="24"/>
          <w:szCs w:val="24"/>
        </w:rPr>
        <w:fldChar w:fldCharType="begin">
          <w:fldData xml:space="preserve">PEVuZE5vdGU+PENpdGU+PEF1dGhvcj5LYWFzaW5lbjwvQXV0aG9yPjxZZWFyPjIwMTY8L1llYXI+
PFJlY051bT4xMDYzPC9SZWNOdW0+PERpc3BsYXlUZXh0PjxzdHlsZSBmYWNlPSJzdXBlcnNjcmlw
dCI+MSA1MTwvc3R5bGU+PC9EaXNwbGF5VGV4dD48cmVjb3JkPjxyZWMtbnVtYmVyPjEwNjM8L3Jl
Yy1udW1iZXI+PGZvcmVpZ24ta2V5cz48a2V5IGFwcD0iRU4iIGRiLWlkPSJlMjVyOXh4MGphZWR4
OGU1OTJ2cGY5dDdmd3h2ZHA1YXB4emEiIHRpbWVzdGFtcD0iMTcyMDA4MjM2NiIgZ3VpZD0iM2Fj
Mjg3ODctMTUyNC00ZWNiLTg5YzYtYWUzYWFkNjIxMzFlIj4xMDYzPC9rZXk+PC9mb3JlaWduLWtl
eXM+PHJlZi10eXBlIG5hbWU9IkpvdXJuYWwgQXJ0aWNsZSI+MTc8L3JlZi10eXBlPjxjb250cmli
dXRvcnM+PGF1dGhvcnM+PGF1dGhvcj5LYWFzaW5lbiwgVi48L2F1dGhvcj48L2F1dGhvcnM+PC9j
b250cmlidXRvcnM+PGF1dGgtYWRkcmVzcz5EaXZpc2lvbiBvZiBDbGluaWNhbCBOZXVyb3NjaWVu
Y2VzIFVuaXZlcnNpdHkgb2YgVHVya3UgYW5kIFR1cmt1IFVuaXZlcnNpdHkgSG9zcGl0YWwgVHVy
a3UgRmlubGFuZDsgVHVya3UgUEVUIENlbnRyZSBVbml2ZXJzaXR5IG9mIFR1cmt1IGFuZCBUdXJr
dSBVbml2ZXJzaXR5IEhvc3BpdGFsIFR1cmt1IEZpbmxhbmQuPC9hdXRoLWFkZHJlc3M+PHRpdGxl
cz48dGl0bGU+SXBzaWxhdGVyYWwgZGVmaWNpdHMgb2YgZG9wYW1pbmVyZ2ljIG5ldXJvdHJhbnNt
aXNzaW9uIGluIFBhcmtpbnNvbiZhcG9zO3MgZGlzZWFzZTwvdGl0bGU+PHNlY29uZGFyeS10aXRs
ZT5Bbm4gQ2xpbiBUcmFuc2wgTmV1cm9sPC9zZWNvbmRhcnktdGl0bGU+PC90aXRsZXM+PHBlcmlv
ZGljYWw+PGZ1bGwtdGl0bGU+QW5uIENsaW4gVHJhbnNsIE5ldXJvbDwvZnVsbC10aXRsZT48L3Bl
cmlvZGljYWw+PHBhZ2VzPjIxLTY8L3BhZ2VzPjx2b2x1bWU+Mzwvdm9sdW1lPjxudW1iZXI+MTwv
bnVtYmVyPjxlZGl0aW9uPjIwMTUxMjA1PC9lZGl0aW9uPjxkYXRlcz48eWVhcj4yMDE2PC95ZWFy
PjxwdWItZGF0ZXM+PGRhdGU+SmFuPC9kYXRlPjwvcHViLWRhdGVzPjwvZGF0ZXM+PGlzYm4+MjMy
OC05NTAzIChQcmludCkmI3hEOzIzMjgtOTUwMyAoRWxlY3Ryb25pYykmI3hEOzIzMjgtOTUwMyAo
TGlua2luZyk8L2lzYm4+PGFjY2Vzc2lvbi1udW0+MjY3ODM1NDc8L2FjY2Vzc2lvbi1udW0+PHVy
bHM+PHJlbGF0ZWQtdXJscz48dXJsPmh0dHBzOi8vd3d3Lm5jYmkubmxtLm5paC5nb3YvcHVibWVk
LzI2NzgzNTQ3PC91cmw+PC9yZWxhdGVkLXVybHM+PC91cmxzPjxjdXN0b20yPlBNQzQ3MDQ0Nzc8
L2N1c3RvbTI+PGVsZWN0cm9uaWMtcmVzb3VyY2UtbnVtPjEwLjEwMDIvYWNuMy4yNjg8L2VsZWN0
cm9uaWMtcmVzb3VyY2UtbnVtPjxyZW1vdGUtZGF0YWJhc2UtbmFtZT5QdWJNZWQtbm90LU1FRExJ
TkU8L3JlbW90ZS1kYXRhYmFzZS1uYW1lPjxyZW1vdGUtZGF0YWJhc2UtcHJvdmlkZXI+TkxNPC9y
ZW1vdGUtZGF0YWJhc2UtcHJvdmlkZXI+PGxhbmd1YWdlPmVuZzwvbGFuZ3VhZ2U+PC9yZWNvcmQ+
PC9DaXRlPjxDaXRlPjxBdXRob3I+SHVnaGVzPC9BdXRob3I+PFllYXI+MTk5MzwvWWVhcj48UmVj
TnVtPjI0NTM8L1JlY051bT48cmVjb3JkPjxyZWMtbnVtYmVyPjI0NTM8L3JlYy1udW1iZXI+PGZv
cmVpZ24ta2V5cz48a2V5IGFwcD0iRU4iIGRiLWlkPSIyMGF0ZHNlZnB3ZHdldmU1YWEzeGUydGl2
d3B0ZXowZGQyOWEiIHRpbWVzdGFtcD0iMTczODMyOTg0MCI+MjQ1Mzwva2V5PjwvZm9yZWlnbi1r
ZXlzPjxyZWYtdHlwZSBuYW1lPSJKb3VybmFsIEFydGljbGUiPjE3PC9yZWYtdHlwZT48Y29udHJp
YnV0b3JzPjxhdXRob3JzPjxhdXRob3I+SHVnaGVzLCBBLiBKLjwvYXV0aG9yPjxhdXRob3I+RGFu
aWVsLCBTLiBFLjwvYXV0aG9yPjxhdXRob3I+Qmxhbmtzb24sIFMuPC9hdXRob3I+PGF1dGhvcj5M
ZWVzLCBBLiBKLjwvYXV0aG9yPjwvYXV0aG9ycz48L2NvbnRyaWJ1dG9ycz48YXV0aC1hZGRyZXNz
PkRlcGFydG1lbnQgb2YgTmV1cm9sb2d5LCBNaWRkbGVzZXggSG9zcGl0YWwsIExvbmRvbiwgRW5n
bGFuZC48L2F1dGgtYWRkcmVzcz48dGl0bGVzPjx0aXRsZT5BIGNsaW5pY29wYXRob2xvZ2ljIHN0
dWR5IG9mIDEwMCBjYXNlcyBvZiBQYXJraW5zb24mYXBvcztzIGRpc2Vhc2U8L3RpdGxlPjxzZWNv
bmRhcnktdGl0bGU+QXJjaCBOZXVyb2w8L3NlY29uZGFyeS10aXRsZT48YWx0LXRpdGxlPkFyY2hp
dmVzIG9mIG5ldXJvbG9neTwvYWx0LXRpdGxlPjwvdGl0bGVzPjxwZXJpb2RpY2FsPjxmdWxsLXRp
dGxlPkFyY2ggTmV1cm9sPC9mdWxsLXRpdGxlPjxhYmJyLTE+QXJjaGl2ZXMgb2YgbmV1cm9sb2d5
PC9hYmJyLTE+PC9wZXJpb2RpY2FsPjxhbHQtcGVyaW9kaWNhbD48ZnVsbC10aXRsZT5BcmNoIE5l
dXJvbDwvZnVsbC10aXRsZT48YWJici0xPkFyY2hpdmVzIG9mIG5ldXJvbG9neTwvYWJici0xPjwv
YWx0LXBlcmlvZGljYWw+PHBhZ2VzPjE0MC04PC9wYWdlcz48dm9sdW1lPjUwPC92b2x1bWU+PG51
bWJlcj4yPC9udW1iZXI+PGVkaXRpb24+MTk5My8wMi8wMTwvZWRpdGlvbj48a2V5d29yZHM+PGtl
eXdvcmQ+QWR1bHQ8L2tleXdvcmQ+PGtleXdvcmQ+QWdlZDwva2V5d29yZD48a2V5d29yZD5BZ2Vk
LCA4MCBhbmQgb3Zlcjwva2V5d29yZD48a2V5d29yZD5BbHpoZWltZXIgRGlzZWFzZS9jb21wbGlj
YXRpb25zL3BhdGhvbG9neTwva2V5d29yZD48a2V5d29yZD5EZW1lbnRpYS9ldGlvbG9neTwva2V5
d29yZD48a2V5d29yZD5GZW1hbGU8L2tleXdvcmQ+PGtleXdvcmQ+SHVtYW5zPC9rZXl3b3JkPjxr
ZXl3b3JkPkxldm9kb3BhL2FkdmVyc2UgZWZmZWN0cy90aGVyYXBldXRpYyB1c2U8L2tleXdvcmQ+
PGtleXdvcmQ+TGV3eSBCb2RpZXMvdWx0cmFzdHJ1Y3R1cmU8L2tleXdvcmQ+PGtleXdvcmQ+TWFs
ZTwva2V5d29yZD48a2V5d29yZD5NaWRkbGUgQWdlZDwva2V5d29yZD48a2V5d29yZD5Nb3ZlbWVu
dCBEaXNvcmRlcnMvZXRpb2xvZ3k8L2tleXdvcmQ+PGtleXdvcmQ+TmVydm91cyBTeXN0ZW0gRGlz
ZWFzZXMvY2hlbWljYWxseSBpbmR1Y2VkPC9rZXl3b3JkPjxrZXl3b3JkPlBhcmtpbnNvbiBEaXNl
YXNlL2RydWcgdGhlcmFweS9tb3J0YWxpdHkvKnBhdGhvbG9neTwva2V5d29yZD48a2V5d29yZD5T
dXJ2aXZhbCBBbmFseXNpczwva2V5d29yZD48L2tleXdvcmRzPjxkYXRlcz48eWVhcj4xOTkzPC95
ZWFyPjxwdWItZGF0ZXM+PGRhdGU+RmViPC9kYXRlPjwvcHViLWRhdGVzPjwvZGF0ZXM+PGlzYm4+
MDAwMy05OTQyIChQcmludCkmI3hEOzAwMDMtOTk0MiAoTGlua2luZyk8L2lzYm4+PGFjY2Vzc2lv
bi1udW0+ODQzMTEzMjwvYWNjZXNzaW9uLW51bT48dXJscz48cmVsYXRlZC11cmxzPjx1cmw+aHR0
cHM6Ly93d3cubmNiaS5ubG0ubmloLmdvdi9wdWJtZWQvODQzMTEzMjwvdXJsPjwvcmVsYXRlZC11
cmxzPjwvdXJscz48ZWxlY3Ryb25pYy1yZXNvdXJjZS1udW0+MTAuMTAwMS9hcmNobmV1ci4xOTkz
LjAwNTQwMDIwMDE4MDExPC9lbGVjdHJvbmljLXJlc291cmNlLW51bT48cmVtb3RlLWRhdGFiYXNl
LXByb3ZpZGVyPk5MTTwvcmVtb3RlLWRhdGFiYXNlLXByb3ZpZGVyPjxsYW5ndWFnZT5lbmc8L2xh
bmd1YWdlPjwvcmVjb3JkPjwvQ2l0ZT48L0VuZE5vdGU+
</w:fldData>
        </w:fldChar>
      </w:r>
      <w:r w:rsidR="00A242F8" w:rsidRPr="00522DE5">
        <w:rPr>
          <w:sz w:val="24"/>
          <w:szCs w:val="24"/>
        </w:rPr>
        <w:instrText xml:space="preserve"> ADDIN EN.CITE.DATA </w:instrText>
      </w:r>
      <w:r w:rsidR="00A242F8" w:rsidRPr="00522DE5">
        <w:rPr>
          <w:sz w:val="24"/>
          <w:szCs w:val="24"/>
        </w:rPr>
      </w:r>
      <w:r w:rsidR="00A242F8" w:rsidRPr="00522DE5">
        <w:rPr>
          <w:sz w:val="24"/>
          <w:szCs w:val="24"/>
        </w:rPr>
        <w:fldChar w:fldCharType="end"/>
      </w:r>
      <w:r w:rsidRPr="00522DE5">
        <w:rPr>
          <w:sz w:val="24"/>
          <w:szCs w:val="24"/>
        </w:rPr>
      </w:r>
      <w:r w:rsidRPr="00522DE5">
        <w:rPr>
          <w:sz w:val="24"/>
          <w:szCs w:val="24"/>
        </w:rPr>
        <w:fldChar w:fldCharType="separate"/>
      </w:r>
      <w:r w:rsidR="00A242F8" w:rsidRPr="00522DE5">
        <w:rPr>
          <w:noProof/>
          <w:sz w:val="24"/>
          <w:szCs w:val="24"/>
          <w:vertAlign w:val="superscript"/>
        </w:rPr>
        <w:t>1 51</w:t>
      </w:r>
      <w:r w:rsidRPr="00522DE5">
        <w:rPr>
          <w:sz w:val="24"/>
          <w:szCs w:val="24"/>
        </w:rPr>
        <w:fldChar w:fldCharType="end"/>
      </w:r>
      <w:r w:rsidR="005E372A" w:rsidRPr="00522DE5">
        <w:rPr>
          <w:sz w:val="24"/>
          <w:szCs w:val="24"/>
        </w:rPr>
        <w:t xml:space="preserve"> Following STN-DBS, ADL improved by 21.7%</w:t>
      </w:r>
      <w:r w:rsidR="00622D5F" w:rsidRPr="00522DE5">
        <w:rPr>
          <w:sz w:val="24"/>
          <w:szCs w:val="24"/>
        </w:rPr>
        <w:t xml:space="preserve"> in our overall cohort</w:t>
      </w:r>
      <w:r w:rsidR="005E372A" w:rsidRPr="00522DE5">
        <w:rPr>
          <w:sz w:val="24"/>
          <w:szCs w:val="24"/>
        </w:rPr>
        <w:t xml:space="preserve">, which aligns well with previous </w:t>
      </w:r>
      <w:r w:rsidR="00622D5F" w:rsidRPr="00522DE5">
        <w:rPr>
          <w:sz w:val="24"/>
          <w:szCs w:val="24"/>
        </w:rPr>
        <w:t xml:space="preserve">studies ranging from </w:t>
      </w:r>
      <w:r w:rsidR="00FD4F5E" w:rsidRPr="00522DE5">
        <w:rPr>
          <w:sz w:val="24"/>
          <w:szCs w:val="24"/>
        </w:rPr>
        <w:t>17.0% to 82.0%</w:t>
      </w:r>
      <w:r w:rsidR="005E372A" w:rsidRPr="00522DE5">
        <w:rPr>
          <w:sz w:val="24"/>
          <w:szCs w:val="24"/>
        </w:rPr>
        <w:t>.</w:t>
      </w:r>
      <w:r w:rsidR="005E372A" w:rsidRPr="00522DE5">
        <w:rPr>
          <w:sz w:val="24"/>
          <w:szCs w:val="24"/>
        </w:rPr>
        <w:fldChar w:fldCharType="begin">
          <w:fldData xml:space="preserve">PEVuZE5vdGU+PENpdGU+PEF1dGhvcj5MYWNoZW5tYXllcjwvQXV0aG9yPjxZZWFyPjIwMjE8L1ll
YXI+PFJlY051bT4yNDY5PC9SZWNOdW0+PERpc3BsYXlUZXh0PjxzdHlsZSBmYWNlPSJzdXBlcnNj
cmlwdCI+NTIgNTM8L3N0eWxlPjwvRGlzcGxheVRleHQ+PHJlY29yZD48cmVjLW51bWJlcj4yNDY5
PC9yZWMtbnVtYmVyPjxmb3JlaWduLWtleXM+PGtleSBhcHA9IkVOIiBkYi1pZD0iMjBhdGRzZWZw
d2R3ZXZlNWFhM3hlMnRpdndwdGV6MGRkMjlhIiB0aW1lc3RhbXA9IjE3NDE4NjIyNDgiPjI0Njk8
L2tleT48L2ZvcmVpZ24ta2V5cz48cmVmLXR5cGUgbmFtZT0iSm91cm5hbCBBcnRpY2xlIj4xNzwv
cmVmLXR5cGU+PGNvbnRyaWJ1dG9ycz48YXV0aG9ycz48YXV0aG9yPkxhY2hlbm1heWVyLCBNLiBM
LjwvYXV0aG9yPjxhdXRob3I+TXVyc2V0LCBNLjwvYXV0aG9yPjxhdXRob3I+QW50aWgsIE4uPC9h
dXRob3I+PGF1dGhvcj5EZWJvdmUsIEkuPC9hdXRob3I+PGF1dGhvcj5NdWVsbG5lciwgSi48L2F1
dGhvcj48YXV0aG9yPkJvbXBhcnQsIE0uPC9hdXRob3I+PGF1dGhvcj5TY2hsYWVwcGksIEouIEEu
PC9hdXRob3I+PGF1dGhvcj5Ob3dhY2tpLCBBLjwvYXV0aG9yPjxhdXRob3I+WW91LCBILjwvYXV0
aG9yPjxhdXRob3I+TWljaGVsaXMsIEouIFAuPC9hdXRob3I+PGF1dGhvcj5EcmFuc2FydCwgQS48
L2F1dGhvcj48YXV0aG9yPlBvbGxvLCBDLjwvYXV0aG9yPjxhdXRob3I+RGV1c2NobCwgRy48L2F1
dGhvcj48YXV0aG9yPktyYWNrLCBQLjwvYXV0aG9yPjwvYXV0aG9ycz48L2NvbnRyaWJ1dG9ycz48
YXV0aC1hZGRyZXNzPkRlcGFydG1lbnQgb2YgTmV1cm9sb2d5LCBJbnNlbHNwaXRhbCwgQmVybiBV
bml2ZXJzaXR5IEhvc3BpdGFsLCBVbml2ZXJzaXR5IG9mIEJlcm4sIEJlcm4sIFN3aXR6ZXJsYW5k
LiBsZW5hcmQubGFjaGVubWF5ZXJAaW5zZWwuY2guJiN4RDtEZXBhcnRtZW50IG9mIE5ldXJvbG9n
eSwgSW5zZWxzcGl0YWwsIEJlcm4gVW5pdmVyc2l0eSBIb3NwaXRhbCwgVW5pdmVyc2l0eSBvZiBC
ZXJuLCBCZXJuLCBTd2l0emVybGFuZC4mI3hEO0FsZXZhIE5ldXJvdGhlcmFwZXV0aWNzIFNBLCBM
YXVzYW5uZSwgU3dpdHplcmxhbmQuJiN4RDtEZXBhcnRtZW50IG9mIE5ldXJvc3VyZ2VyeSwgSW5z
ZWxzcGl0YWwsIEJlcm4gVW5pdmVyc2l0eSBIb3NwaXRhbCwgVW5pdmVyc2l0eSBvZiBCZXJuLCBC
ZXJuLCBTd2l0emVybGFuZC4mI3hEO0RlcGFydG1lbnQgb2YgTmV1cm9sb2d5LCBVS1NILCBDaHJp
c3RpYW4tQWxicmVjaHRzLVVuaXZlcnNpdHksIEtpZWwsIEdlcm1hbnkuPC9hdXRoLWFkZHJlc3M+
PHRpdGxlcz48dGl0bGU+U3VidGhhbGFtaWMgYW5kIHBhbGxpZGFsIGRlZXAgYnJhaW4gc3RpbXVs
YXRpb24gZm9yIFBhcmtpbnNvbiZhcG9zO3MgZGlzZWFzZS1tZXRhLWFuYWx5c2lzIG9mIG91dGNv
bWVzPC90aXRsZT48c2Vjb25kYXJ5LXRpdGxlPk5QSiBQYXJraW5zb25zIERpczwvc2Vjb25kYXJ5
LXRpdGxlPjxhbHQtdGl0bGU+TlBKIFBhcmtpbnNvbiZhcG9zO3MgZGlzZWFzZTwvYWx0LXRpdGxl
PjwvdGl0bGVzPjxwZXJpb2RpY2FsPjxmdWxsLXRpdGxlPk5QSiBQYXJraW5zb25zIERpczwvZnVs
bC10aXRsZT48L3BlcmlvZGljYWw+PGFsdC1wZXJpb2RpY2FsPjxmdWxsLXRpdGxlPk5waiBQYXJr
aW5zb24mYXBvcztzIERpc2Vhc2U8L2Z1bGwtdGl0bGU+PC9hbHQtcGVyaW9kaWNhbD48cGFnZXM+
Nzc8L3BhZ2VzPjx2b2x1bWU+Nzwvdm9sdW1lPjxudW1iZXI+MTwvbnVtYmVyPjxlZGl0aW9uPjIw
MjEvMDkvMDg8L2VkaXRpb24+PGRhdGVzPjx5ZWFyPjIwMjE8L3llYXI+PHB1Yi1kYXRlcz48ZGF0
ZT5TZXAgNjwvZGF0ZT48L3B1Yi1kYXRlcz48L2RhdGVzPjxpc2JuPjIzNzMtODA1NyAoUHJpbnQp
JiN4RDsyMzczLTgwNTcgKEVsZWN0cm9uaWMpJiN4RDsyMzczLTgwNTcgKExpbmtpbmcpPC9pc2Ju
PjxhY2Nlc3Npb24tbnVtPjM0NDg5NDcyPC9hY2Nlc3Npb24tbnVtPjx1cmxzPjxyZWxhdGVkLXVy
bHM+PHVybD5odHRwczovL3d3dy5uY2JpLm5sbS5uaWguZ292L3B1Ym1lZC8zNDQ4OTQ3MjwvdXJs
PjwvcmVsYXRlZC11cmxzPjwvdXJscz48Y3VzdG9tMj5QTUM4NDIxMzg3IE1lZHRyb25pYyBhbmQg
VGV2YSBQaGFybWFjZXV0aWNhbCBJbmR1c3RyaWVzLiBKUE0gcmVjZWl2ZWQgcm95YWx0aWVzIGZy
b20gTWVyeiBQaGFybWEgR2VybWFueSBhbmQgSXBzZW4gUGhhcm1hIEdlcm1hbnkuIElEIHJlY2Vp
dmVkIGEgcmVzZWFyY2ggZ3JhbnQgZnJvbSBCb3N0b24gU2NpZW50aWZpYyxhcyB3ZWxsIGFzIHJl
aW1idXJzZW1lbnQgb2YgdHJhdmVsaW5nIGZyb20gWmFtYm9uIGFuZCBCb3N0b24gc2NpZW50aWZp
YywgYWxsIHN1cHBvcnQgb3V0c2lkZSB0aGUgc3VibWl0dGVkIHdvcmsuIE5BIGFuZCBNQiBhcmUg
ZW1wbG95ZWVzIG9mIEFsZXZhIE5ldXJvdGhlcmFwZXV0aWNzLiBBRCBpcyBhbiBlbXBsb3llZSBh
bmQgc3RvY2tob2xkZXIgb2YgQWxldmEgTmV1cm90aGVyYXBldXRpY3MsIGFuZCBob2xkcyBwYXRl
bnRzIGFzc2lnbmVkIHRvIEFsZXZhIE5ldXJvdGhlcmFwZXV0aWNzIGluIHRoZSBmaWVsZCBvZiBu
ZXVyb21vZHVsYXRpb24uIEFOIHJlY2VpdmVkIHRyYXZlbCBncmFudHMgZnJvbSBCb3N0b24gc2Np
ZW50aWZpYy4gSGUgcmVjZWl2ZWQgYSByZXNlYXJjaCBncmFudCBmcm9tIHRoZSBTd2lzcyBQYXJr
aW5zb24gRm91bmRhdGlvbiBDUCBpcyBjby1mb3VuZGVyIG9mIEFsZXZhIE5ldXJvdGhlcmFwZXV0
aWNzIGFuZCByZWNlaXZlZCBjb25zdWx0YW5jeSBmZWVzIGZyb20gQm9zdG9uIFNjaWVudGlmaWMu
IEdEIGhhcyBzZXJ2ZWQgYXMgYSBjb25zdWx0YW50IGZvciBCb3N0b24gU2NpZW50aWZpYywgQWxl
dmEsIENhdmlvbiBhbmQgRnVuY3Rpb25hbCBOZXVyb21vZHVsYXRpb24uIEhlIGhhcyByZWNlaXZl
ZCBsZWN0dXJlIGZlZXMgZnJvbSBCb3N0b24gU2NpZW50aWZpYyBhbmQgcm95YWx0aWVzIGZyb20g
VGhpZW1lIHB1Ymxpc2hlcnMuIEhlIGlzIGEgZ292ZXJubWVudCBlbXBsb3llZSBhbmQgcmVjZWl2
ZXMgZnVuZGluZyBmb3IgaGlzIHJlc2VhcmNoIHRocm91Z2ggaGlzIGluc3RpdHV0aW9uIGZyb20g
dGhlIEdlcm1hbiBSZXNlYXJjaCBDb3VuY2lsLCB0aGUgR2VybWFuIE1pbmlzdGVyeSBvZiBFZHVj
YXRpb24gYW5kIFJlc2VhcmNoIGFuZCBNZWR0cm9uaWMuIFBLIHJlcG9ydHMgZ3JhbnRzIGZyb20g
U3dpc3MgTmF0aW9uYWwgU2NpZW5jZSBGb3VuZGF0aW9uLCBSb2dlciBkZSBTcG9lbGJlcmNoIEZv
dW5kYXRpb24sIEJlcnRhcmVsbGkgRm91bmRhdGlvbiwgTWljaGFlbCBKIEZveCBGb3VuZGF0aW9u
LCBBbm5lbWFyaWUgT3BwcmVjaHQgRm91bmRhdGlvbiwgUGFya2luc29uIFNjaHdlaXosIHJlc2Vh
cmNoIGdyYW50cyBmcm9tIEJvc3RvbiBTY2llbnRpZmljLCBhbmQgQWxldmEsIGxlY3R1cmluZyBm
ZWVzIHBhaWQgdG8gZW1wbG95aW5nIGluc3RpdHV0aW9uIGZyb20gQm9zdG9uIFNjaWVudGlmaWMg
YW5kIEJpYWwsIGFzIHdlbGwgYXMgcmVpbWJ1cnNlbWVudCBvZiB0cmF2ZWxpbmcgZXhwZW5zZXMg
dG8gc2NpZW50aWZpYyBtZWV0aW5nIGJ5IFphbWJvbiwgYWxsIHN1cHBvcnQgb3V0c2lkZSB0aGUg
c3VibWl0dGVkIHdvcmsuIFRoZSByZW1haW5pbmcgYXV0aG9ycyBoYXZlIG5vdGhpbmcgdG8gZGlz
Y2xvc2UuPC9jdXN0b20yPjxlbGVjdHJvbmljLXJlc291cmNlLW51bT4xMC4xMDM4L3M0MTUzMS0w
MjEtMDAyMjMtNTwvZWxlY3Ryb25pYy1yZXNvdXJjZS1udW0+PHJlbW90ZS1kYXRhYmFzZS1wcm92
aWRlcj5OTE08L3JlbW90ZS1kYXRhYmFzZS1wcm92aWRlcj48bGFuZ3VhZ2U+ZW5nPC9sYW5ndWFn
ZT48L3JlY29yZD48L0NpdGU+PENpdGU+PEF1dGhvcj5LbGVpbmVyLUZpc21hbjwvQXV0aG9yPjxZ
ZWFyPjIwMDY8L1llYXI+PFJlY051bT43MzQ8L1JlY051bT48cmVjb3JkPjxyZWMtbnVtYmVyPjcz
NDwvcmVjLW51bWJlcj48Zm9yZWlnbi1rZXlzPjxrZXkgYXBwPSJFTiIgZGItaWQ9IjIwYXRkc2Vm
cHdkd2V2ZTVhYTN4ZTJ0aXZ3cHRlejBkZDI5YSIgdGltZXN0YW1wPSIxNDkyNjg4MDI2Ij43MzQ8
L2tleT48L2ZvcmVpZ24ta2V5cz48cmVmLXR5cGUgbmFtZT0iSm91cm5hbCBBcnRpY2xlIj4xNzwv
cmVmLXR5cGU+PGNvbnRyaWJ1dG9ycz48YXV0aG9ycz48YXV0aG9yPktsZWluZXItRmlzbWFuLCBH
LjwvYXV0aG9yPjxhdXRob3I+SGVyem9nLCBKLjwvYXV0aG9yPjxhdXRob3I+RmlzbWFuLCBELiBO
LjwvYXV0aG9yPjxhdXRob3I+VGFtbWEsIEYuPC9hdXRob3I+PGF1dGhvcj5MeW9ucywgSy4gRS48
L2F1dGhvcj48YXV0aG9yPlBhaHdhLCBSLjwvYXV0aG9yPjxhdXRob3I+TGFuZywgQS4gRS48L2F1
dGhvcj48YXV0aG9yPkRldXNjaGwsIEcuPC9hdXRob3I+PC9hdXRob3JzPjwvY29udHJpYnV0b3Jz
PjxhdXRoLWFkZHJlc3M+UGFya2luc29uJmFwb3M7cyBEaXNlYXNlIFJlc2VhcmNoIEVkdWNhdGlv
biBhbmQgQ2xpbmljYWwgQ2VudGVyLCBQaGlsYWRlbHBoaWEgVkEgSG9zcGl0YWwsIFBoaWxhZGVs
cGhpYSwgUGVubnN5bHZhbmlhIDE5MTA0LCBVU0EuIGdhbGl0LmtsZWluZXItZmlzbWFuQG1lZC52
YS5nb3Y8L2F1dGgtYWRkcmVzcz48dGl0bGVzPjx0aXRsZT5TdWJ0aGFsYW1pYyBudWNsZXVzIGRl
ZXAgYnJhaW4gc3RpbXVsYXRpb246IHN1bW1hcnkgYW5kIG1ldGEtYW5hbHlzaXMgb2Ygb3V0Y29t
ZXM8L3RpdGxlPjxzZWNvbmRhcnktdGl0bGU+TW92IERpc29yZDwvc2Vjb25kYXJ5LXRpdGxlPjxh
bHQtdGl0bGU+TW92ZW1lbnQgZGlzb3JkZXJzIDogb2ZmaWNpYWwgam91cm5hbCBvZiB0aGUgTW92
ZW1lbnQgRGlzb3JkZXIgU29jaWV0eTwvYWx0LXRpdGxlPjwvdGl0bGVzPjxwZXJpb2RpY2FsPjxm
dWxsLXRpdGxlPk1vdiBEaXNvcmQ8L2Z1bGwtdGl0bGU+PC9wZXJpb2RpY2FsPjxhbHQtcGVyaW9k
aWNhbD48ZnVsbC10aXRsZT5Nb3ZlbWVudCBkaXNvcmRlcnMgOiBvZmZpY2lhbCBqb3VybmFsIG9m
IHRoZSBNb3ZlbWVudCBEaXNvcmRlciBTb2NpZXR5PC9mdWxsLXRpdGxlPjwvYWx0LXBlcmlvZGlj
YWw+PHBhZ2VzPlMyOTAtMzA0PC9wYWdlcz48dm9sdW1lPjIxIFN1cHBsIDE0PC92b2x1bWU+PGtl
eXdvcmRzPjxrZXl3b3JkPkRlZXAgQnJhaW4gU3RpbXVsYXRpb24vKmluc3RydW1lbnRhdGlvbjwv
a2V5d29yZD48a2V5d29yZD5Eb3BhbWluZSBBZ29uaXN0cy90aGVyYXBldXRpYyB1c2U8L2tleXdv
cmQ+PGtleXdvcmQ+RHlza2luZXNpYXMvZXRpb2xvZ3k8L2tleXdvcmQ+PGtleXdvcmQ+SHVtYW5z
PC9rZXl3b3JkPjxrZXl3b3JkPkxldm9kb3BhL3RoZXJhcGV1dGljIHVzZTwva2V5d29yZD48a2V5
d29yZD5QYXJraW5zb24gRGlzZWFzZS9kcnVnIHRoZXJhcHkvKnRoZXJhcHk8L2tleXdvcmQ+PGtl
eXdvcmQ+UG9zdG9wZXJhdGl2ZSBDb21wbGljYXRpb25zPC9rZXl3b3JkPjxrZXl3b3JkPlF1YWxp
dHkgb2YgTGlmZS9wc3ljaG9sb2d5PC9rZXl3b3JkPjxrZXl3b3JkPlN1YnRoYWxhbWljIE51Y2xl
dXMvKnN1cmdlcnk8L2tleXdvcmQ+PGtleXdvcmQ+VHJlYXRtZW50IE91dGNvbWU8L2tleXdvcmQ+
PC9rZXl3b3Jkcz48ZGF0ZXM+PHllYXI+MjAwNjwveWVhcj48cHViLWRhdGVzPjxkYXRlPkp1bjwv
ZGF0ZT48L3B1Yi1kYXRlcz48L2RhdGVzPjxpc2JuPjA4ODUtMzE4NSAoUHJpbnQpJiN4RDswODg1
LTMxODUgKExpbmtpbmcpPC9pc2JuPjxhY2Nlc3Npb24tbnVtPjE2ODkyNDQ5PC9hY2Nlc3Npb24t
bnVtPjx1cmxzPjxyZWxhdGVkLXVybHM+PHVybD5odHRwOi8vd3d3Lm5jYmkubmxtLm5paC5nb3Yv
cHVibWVkLzE2ODkyNDQ5PC91cmw+PC9yZWxhdGVkLXVybHM+PC91cmxzPjxlbGVjdHJvbmljLXJl
c291cmNlLW51bT4xMC4xMDAyL21kcy4yMDk2MjwvZWxlY3Ryb25pYy1yZXNvdXJjZS1udW0+PC9y
ZWNvcmQ+PC9DaXRlPjwvRW5kTm90ZT5=
</w:fldData>
        </w:fldChar>
      </w:r>
      <w:r w:rsidR="00A242F8" w:rsidRPr="00522DE5">
        <w:rPr>
          <w:sz w:val="24"/>
          <w:szCs w:val="24"/>
        </w:rPr>
        <w:instrText xml:space="preserve"> ADDIN EN.CITE </w:instrText>
      </w:r>
      <w:r w:rsidR="00A242F8" w:rsidRPr="00522DE5">
        <w:rPr>
          <w:sz w:val="24"/>
          <w:szCs w:val="24"/>
        </w:rPr>
        <w:fldChar w:fldCharType="begin">
          <w:fldData xml:space="preserve">PEVuZE5vdGU+PENpdGU+PEF1dGhvcj5MYWNoZW5tYXllcjwvQXV0aG9yPjxZZWFyPjIwMjE8L1ll
YXI+PFJlY051bT4yNDY5PC9SZWNOdW0+PERpc3BsYXlUZXh0PjxzdHlsZSBmYWNlPSJzdXBlcnNj
cmlwdCI+NTIgNTM8L3N0eWxlPjwvRGlzcGxheVRleHQ+PHJlY29yZD48cmVjLW51bWJlcj4yNDY5
PC9yZWMtbnVtYmVyPjxmb3JlaWduLWtleXM+PGtleSBhcHA9IkVOIiBkYi1pZD0iMjBhdGRzZWZw
d2R3ZXZlNWFhM3hlMnRpdndwdGV6MGRkMjlhIiB0aW1lc3RhbXA9IjE3NDE4NjIyNDgiPjI0Njk8
L2tleT48L2ZvcmVpZ24ta2V5cz48cmVmLXR5cGUgbmFtZT0iSm91cm5hbCBBcnRpY2xlIj4xNzwv
cmVmLXR5cGU+PGNvbnRyaWJ1dG9ycz48YXV0aG9ycz48YXV0aG9yPkxhY2hlbm1heWVyLCBNLiBM
LjwvYXV0aG9yPjxhdXRob3I+TXVyc2V0LCBNLjwvYXV0aG9yPjxhdXRob3I+QW50aWgsIE4uPC9h
dXRob3I+PGF1dGhvcj5EZWJvdmUsIEkuPC9hdXRob3I+PGF1dGhvcj5NdWVsbG5lciwgSi48L2F1
dGhvcj48YXV0aG9yPkJvbXBhcnQsIE0uPC9hdXRob3I+PGF1dGhvcj5TY2hsYWVwcGksIEouIEEu
PC9hdXRob3I+PGF1dGhvcj5Ob3dhY2tpLCBBLjwvYXV0aG9yPjxhdXRob3I+WW91LCBILjwvYXV0
aG9yPjxhdXRob3I+TWljaGVsaXMsIEouIFAuPC9hdXRob3I+PGF1dGhvcj5EcmFuc2FydCwgQS48
L2F1dGhvcj48YXV0aG9yPlBvbGxvLCBDLjwvYXV0aG9yPjxhdXRob3I+RGV1c2NobCwgRy48L2F1
dGhvcj48YXV0aG9yPktyYWNrLCBQLjwvYXV0aG9yPjwvYXV0aG9ycz48L2NvbnRyaWJ1dG9ycz48
YXV0aC1hZGRyZXNzPkRlcGFydG1lbnQgb2YgTmV1cm9sb2d5LCBJbnNlbHNwaXRhbCwgQmVybiBV
bml2ZXJzaXR5IEhvc3BpdGFsLCBVbml2ZXJzaXR5IG9mIEJlcm4sIEJlcm4sIFN3aXR6ZXJsYW5k
LiBsZW5hcmQubGFjaGVubWF5ZXJAaW5zZWwuY2guJiN4RDtEZXBhcnRtZW50IG9mIE5ldXJvbG9n
eSwgSW5zZWxzcGl0YWwsIEJlcm4gVW5pdmVyc2l0eSBIb3NwaXRhbCwgVW5pdmVyc2l0eSBvZiBC
ZXJuLCBCZXJuLCBTd2l0emVybGFuZC4mI3hEO0FsZXZhIE5ldXJvdGhlcmFwZXV0aWNzIFNBLCBM
YXVzYW5uZSwgU3dpdHplcmxhbmQuJiN4RDtEZXBhcnRtZW50IG9mIE5ldXJvc3VyZ2VyeSwgSW5z
ZWxzcGl0YWwsIEJlcm4gVW5pdmVyc2l0eSBIb3NwaXRhbCwgVW5pdmVyc2l0eSBvZiBCZXJuLCBC
ZXJuLCBTd2l0emVybGFuZC4mI3hEO0RlcGFydG1lbnQgb2YgTmV1cm9sb2d5LCBVS1NILCBDaHJp
c3RpYW4tQWxicmVjaHRzLVVuaXZlcnNpdHksIEtpZWwsIEdlcm1hbnkuPC9hdXRoLWFkZHJlc3M+
PHRpdGxlcz48dGl0bGU+U3VidGhhbGFtaWMgYW5kIHBhbGxpZGFsIGRlZXAgYnJhaW4gc3RpbXVs
YXRpb24gZm9yIFBhcmtpbnNvbiZhcG9zO3MgZGlzZWFzZS1tZXRhLWFuYWx5c2lzIG9mIG91dGNv
bWVzPC90aXRsZT48c2Vjb25kYXJ5LXRpdGxlPk5QSiBQYXJraW5zb25zIERpczwvc2Vjb25kYXJ5
LXRpdGxlPjxhbHQtdGl0bGU+TlBKIFBhcmtpbnNvbiZhcG9zO3MgZGlzZWFzZTwvYWx0LXRpdGxl
PjwvdGl0bGVzPjxwZXJpb2RpY2FsPjxmdWxsLXRpdGxlPk5QSiBQYXJraW5zb25zIERpczwvZnVs
bC10aXRsZT48L3BlcmlvZGljYWw+PGFsdC1wZXJpb2RpY2FsPjxmdWxsLXRpdGxlPk5waiBQYXJr
aW5zb24mYXBvcztzIERpc2Vhc2U8L2Z1bGwtdGl0bGU+PC9hbHQtcGVyaW9kaWNhbD48cGFnZXM+
Nzc8L3BhZ2VzPjx2b2x1bWU+Nzwvdm9sdW1lPjxudW1iZXI+MTwvbnVtYmVyPjxlZGl0aW9uPjIw
MjEvMDkvMDg8L2VkaXRpb24+PGRhdGVzPjx5ZWFyPjIwMjE8L3llYXI+PHB1Yi1kYXRlcz48ZGF0
ZT5TZXAgNjwvZGF0ZT48L3B1Yi1kYXRlcz48L2RhdGVzPjxpc2JuPjIzNzMtODA1NyAoUHJpbnQp
JiN4RDsyMzczLTgwNTcgKEVsZWN0cm9uaWMpJiN4RDsyMzczLTgwNTcgKExpbmtpbmcpPC9pc2Ju
PjxhY2Nlc3Npb24tbnVtPjM0NDg5NDcyPC9hY2Nlc3Npb24tbnVtPjx1cmxzPjxyZWxhdGVkLXVy
bHM+PHVybD5odHRwczovL3d3dy5uY2JpLm5sbS5uaWguZ292L3B1Ym1lZC8zNDQ4OTQ3MjwvdXJs
PjwvcmVsYXRlZC11cmxzPjwvdXJscz48Y3VzdG9tMj5QTUM4NDIxMzg3IE1lZHRyb25pYyBhbmQg
VGV2YSBQaGFybWFjZXV0aWNhbCBJbmR1c3RyaWVzLiBKUE0gcmVjZWl2ZWQgcm95YWx0aWVzIGZy
b20gTWVyeiBQaGFybWEgR2VybWFueSBhbmQgSXBzZW4gUGhhcm1hIEdlcm1hbnkuIElEIHJlY2Vp
dmVkIGEgcmVzZWFyY2ggZ3JhbnQgZnJvbSBCb3N0b24gU2NpZW50aWZpYyxhcyB3ZWxsIGFzIHJl
aW1idXJzZW1lbnQgb2YgdHJhdmVsaW5nIGZyb20gWmFtYm9uIGFuZCBCb3N0b24gc2NpZW50aWZp
YywgYWxsIHN1cHBvcnQgb3V0c2lkZSB0aGUgc3VibWl0dGVkIHdvcmsuIE5BIGFuZCBNQiBhcmUg
ZW1wbG95ZWVzIG9mIEFsZXZhIE5ldXJvdGhlcmFwZXV0aWNzLiBBRCBpcyBhbiBlbXBsb3llZSBh
bmQgc3RvY2tob2xkZXIgb2YgQWxldmEgTmV1cm90aGVyYXBldXRpY3MsIGFuZCBob2xkcyBwYXRl
bnRzIGFzc2lnbmVkIHRvIEFsZXZhIE5ldXJvdGhlcmFwZXV0aWNzIGluIHRoZSBmaWVsZCBvZiBu
ZXVyb21vZHVsYXRpb24uIEFOIHJlY2VpdmVkIHRyYXZlbCBncmFudHMgZnJvbSBCb3N0b24gc2Np
ZW50aWZpYy4gSGUgcmVjZWl2ZWQgYSByZXNlYXJjaCBncmFudCBmcm9tIHRoZSBTd2lzcyBQYXJr
aW5zb24gRm91bmRhdGlvbiBDUCBpcyBjby1mb3VuZGVyIG9mIEFsZXZhIE5ldXJvdGhlcmFwZXV0
aWNzIGFuZCByZWNlaXZlZCBjb25zdWx0YW5jeSBmZWVzIGZyb20gQm9zdG9uIFNjaWVudGlmaWMu
IEdEIGhhcyBzZXJ2ZWQgYXMgYSBjb25zdWx0YW50IGZvciBCb3N0b24gU2NpZW50aWZpYywgQWxl
dmEsIENhdmlvbiBhbmQgRnVuY3Rpb25hbCBOZXVyb21vZHVsYXRpb24uIEhlIGhhcyByZWNlaXZl
ZCBsZWN0dXJlIGZlZXMgZnJvbSBCb3N0b24gU2NpZW50aWZpYyBhbmQgcm95YWx0aWVzIGZyb20g
VGhpZW1lIHB1Ymxpc2hlcnMuIEhlIGlzIGEgZ292ZXJubWVudCBlbXBsb3llZSBhbmQgcmVjZWl2
ZXMgZnVuZGluZyBmb3IgaGlzIHJlc2VhcmNoIHRocm91Z2ggaGlzIGluc3RpdHV0aW9uIGZyb20g
dGhlIEdlcm1hbiBSZXNlYXJjaCBDb3VuY2lsLCB0aGUgR2VybWFuIE1pbmlzdGVyeSBvZiBFZHVj
YXRpb24gYW5kIFJlc2VhcmNoIGFuZCBNZWR0cm9uaWMuIFBLIHJlcG9ydHMgZ3JhbnRzIGZyb20g
U3dpc3MgTmF0aW9uYWwgU2NpZW5jZSBGb3VuZGF0aW9uLCBSb2dlciBkZSBTcG9lbGJlcmNoIEZv
dW5kYXRpb24sIEJlcnRhcmVsbGkgRm91bmRhdGlvbiwgTWljaGFlbCBKIEZveCBGb3VuZGF0aW9u
LCBBbm5lbWFyaWUgT3BwcmVjaHQgRm91bmRhdGlvbiwgUGFya2luc29uIFNjaHdlaXosIHJlc2Vh
cmNoIGdyYW50cyBmcm9tIEJvc3RvbiBTY2llbnRpZmljLCBhbmQgQWxldmEsIGxlY3R1cmluZyBm
ZWVzIHBhaWQgdG8gZW1wbG95aW5nIGluc3RpdHV0aW9uIGZyb20gQm9zdG9uIFNjaWVudGlmaWMg
YW5kIEJpYWwsIGFzIHdlbGwgYXMgcmVpbWJ1cnNlbWVudCBvZiB0cmF2ZWxpbmcgZXhwZW5zZXMg
dG8gc2NpZW50aWZpYyBtZWV0aW5nIGJ5IFphbWJvbiwgYWxsIHN1cHBvcnQgb3V0c2lkZSB0aGUg
c3VibWl0dGVkIHdvcmsuIFRoZSByZW1haW5pbmcgYXV0aG9ycyBoYXZlIG5vdGhpbmcgdG8gZGlz
Y2xvc2UuPC9jdXN0b20yPjxlbGVjdHJvbmljLXJlc291cmNlLW51bT4xMC4xMDM4L3M0MTUzMS0w
MjEtMDAyMjMtNTwvZWxlY3Ryb25pYy1yZXNvdXJjZS1udW0+PHJlbW90ZS1kYXRhYmFzZS1wcm92
aWRlcj5OTE08L3JlbW90ZS1kYXRhYmFzZS1wcm92aWRlcj48bGFuZ3VhZ2U+ZW5nPC9sYW5ndWFn
ZT48L3JlY29yZD48L0NpdGU+PENpdGU+PEF1dGhvcj5LbGVpbmVyLUZpc21hbjwvQXV0aG9yPjxZ
ZWFyPjIwMDY8L1llYXI+PFJlY051bT43MzQ8L1JlY051bT48cmVjb3JkPjxyZWMtbnVtYmVyPjcz
NDwvcmVjLW51bWJlcj48Zm9yZWlnbi1rZXlzPjxrZXkgYXBwPSJFTiIgZGItaWQ9IjIwYXRkc2Vm
cHdkd2V2ZTVhYTN4ZTJ0aXZ3cHRlejBkZDI5YSIgdGltZXN0YW1wPSIxNDkyNjg4MDI2Ij43MzQ8
L2tleT48L2ZvcmVpZ24ta2V5cz48cmVmLXR5cGUgbmFtZT0iSm91cm5hbCBBcnRpY2xlIj4xNzwv
cmVmLXR5cGU+PGNvbnRyaWJ1dG9ycz48YXV0aG9ycz48YXV0aG9yPktsZWluZXItRmlzbWFuLCBH
LjwvYXV0aG9yPjxhdXRob3I+SGVyem9nLCBKLjwvYXV0aG9yPjxhdXRob3I+RmlzbWFuLCBELiBO
LjwvYXV0aG9yPjxhdXRob3I+VGFtbWEsIEYuPC9hdXRob3I+PGF1dGhvcj5MeW9ucywgSy4gRS48
L2F1dGhvcj48YXV0aG9yPlBhaHdhLCBSLjwvYXV0aG9yPjxhdXRob3I+TGFuZywgQS4gRS48L2F1
dGhvcj48YXV0aG9yPkRldXNjaGwsIEcuPC9hdXRob3I+PC9hdXRob3JzPjwvY29udHJpYnV0b3Jz
PjxhdXRoLWFkZHJlc3M+UGFya2luc29uJmFwb3M7cyBEaXNlYXNlIFJlc2VhcmNoIEVkdWNhdGlv
biBhbmQgQ2xpbmljYWwgQ2VudGVyLCBQaGlsYWRlbHBoaWEgVkEgSG9zcGl0YWwsIFBoaWxhZGVs
cGhpYSwgUGVubnN5bHZhbmlhIDE5MTA0LCBVU0EuIGdhbGl0LmtsZWluZXItZmlzbWFuQG1lZC52
YS5nb3Y8L2F1dGgtYWRkcmVzcz48dGl0bGVzPjx0aXRsZT5TdWJ0aGFsYW1pYyBudWNsZXVzIGRl
ZXAgYnJhaW4gc3RpbXVsYXRpb246IHN1bW1hcnkgYW5kIG1ldGEtYW5hbHlzaXMgb2Ygb3V0Y29t
ZXM8L3RpdGxlPjxzZWNvbmRhcnktdGl0bGU+TW92IERpc29yZDwvc2Vjb25kYXJ5LXRpdGxlPjxh
bHQtdGl0bGU+TW92ZW1lbnQgZGlzb3JkZXJzIDogb2ZmaWNpYWwgam91cm5hbCBvZiB0aGUgTW92
ZW1lbnQgRGlzb3JkZXIgU29jaWV0eTwvYWx0LXRpdGxlPjwvdGl0bGVzPjxwZXJpb2RpY2FsPjxm
dWxsLXRpdGxlPk1vdiBEaXNvcmQ8L2Z1bGwtdGl0bGU+PC9wZXJpb2RpY2FsPjxhbHQtcGVyaW9k
aWNhbD48ZnVsbC10aXRsZT5Nb3ZlbWVudCBkaXNvcmRlcnMgOiBvZmZpY2lhbCBqb3VybmFsIG9m
IHRoZSBNb3ZlbWVudCBEaXNvcmRlciBTb2NpZXR5PC9mdWxsLXRpdGxlPjwvYWx0LXBlcmlvZGlj
YWw+PHBhZ2VzPlMyOTAtMzA0PC9wYWdlcz48dm9sdW1lPjIxIFN1cHBsIDE0PC92b2x1bWU+PGtl
eXdvcmRzPjxrZXl3b3JkPkRlZXAgQnJhaW4gU3RpbXVsYXRpb24vKmluc3RydW1lbnRhdGlvbjwv
a2V5d29yZD48a2V5d29yZD5Eb3BhbWluZSBBZ29uaXN0cy90aGVyYXBldXRpYyB1c2U8L2tleXdv
cmQ+PGtleXdvcmQ+RHlza2luZXNpYXMvZXRpb2xvZ3k8L2tleXdvcmQ+PGtleXdvcmQ+SHVtYW5z
PC9rZXl3b3JkPjxrZXl3b3JkPkxldm9kb3BhL3RoZXJhcGV1dGljIHVzZTwva2V5d29yZD48a2V5
d29yZD5QYXJraW5zb24gRGlzZWFzZS9kcnVnIHRoZXJhcHkvKnRoZXJhcHk8L2tleXdvcmQ+PGtl
eXdvcmQ+UG9zdG9wZXJhdGl2ZSBDb21wbGljYXRpb25zPC9rZXl3b3JkPjxrZXl3b3JkPlF1YWxp
dHkgb2YgTGlmZS9wc3ljaG9sb2d5PC9rZXl3b3JkPjxrZXl3b3JkPlN1YnRoYWxhbWljIE51Y2xl
dXMvKnN1cmdlcnk8L2tleXdvcmQ+PGtleXdvcmQ+VHJlYXRtZW50IE91dGNvbWU8L2tleXdvcmQ+
PC9rZXl3b3Jkcz48ZGF0ZXM+PHllYXI+MjAwNjwveWVhcj48cHViLWRhdGVzPjxkYXRlPkp1bjwv
ZGF0ZT48L3B1Yi1kYXRlcz48L2RhdGVzPjxpc2JuPjA4ODUtMzE4NSAoUHJpbnQpJiN4RDswODg1
LTMxODUgKExpbmtpbmcpPC9pc2JuPjxhY2Nlc3Npb24tbnVtPjE2ODkyNDQ5PC9hY2Nlc3Npb24t
bnVtPjx1cmxzPjxyZWxhdGVkLXVybHM+PHVybD5odHRwOi8vd3d3Lm5jYmkubmxtLm5paC5nb3Yv
cHVibWVkLzE2ODkyNDQ5PC91cmw+PC9yZWxhdGVkLXVybHM+PC91cmxzPjxlbGVjdHJvbmljLXJl
c291cmNlLW51bT4xMC4xMDAyL21kcy4yMDk2MjwvZWxlY3Ryb25pYy1yZXNvdXJjZS1udW0+PC9y
ZWNvcmQ+PC9DaXRlPjwvRW5kTm90ZT5=
</w:fldData>
        </w:fldChar>
      </w:r>
      <w:r w:rsidR="00A242F8" w:rsidRPr="00522DE5">
        <w:rPr>
          <w:sz w:val="24"/>
          <w:szCs w:val="24"/>
        </w:rPr>
        <w:instrText xml:space="preserve"> ADDIN EN.CITE.DATA </w:instrText>
      </w:r>
      <w:r w:rsidR="00A242F8" w:rsidRPr="00522DE5">
        <w:rPr>
          <w:sz w:val="24"/>
          <w:szCs w:val="24"/>
        </w:rPr>
      </w:r>
      <w:r w:rsidR="00A242F8" w:rsidRPr="00522DE5">
        <w:rPr>
          <w:sz w:val="24"/>
          <w:szCs w:val="24"/>
        </w:rPr>
        <w:fldChar w:fldCharType="end"/>
      </w:r>
      <w:r w:rsidR="005E372A" w:rsidRPr="00522DE5">
        <w:rPr>
          <w:sz w:val="24"/>
          <w:szCs w:val="24"/>
        </w:rPr>
      </w:r>
      <w:r w:rsidR="005E372A" w:rsidRPr="00522DE5">
        <w:rPr>
          <w:sz w:val="24"/>
          <w:szCs w:val="24"/>
        </w:rPr>
        <w:fldChar w:fldCharType="separate"/>
      </w:r>
      <w:r w:rsidR="00A242F8" w:rsidRPr="00522DE5">
        <w:rPr>
          <w:noProof/>
          <w:sz w:val="24"/>
          <w:szCs w:val="24"/>
          <w:vertAlign w:val="superscript"/>
        </w:rPr>
        <w:t>52 53</w:t>
      </w:r>
      <w:r w:rsidR="005E372A" w:rsidRPr="00522DE5">
        <w:rPr>
          <w:sz w:val="24"/>
          <w:szCs w:val="24"/>
        </w:rPr>
        <w:fldChar w:fldCharType="end"/>
      </w:r>
    </w:p>
    <w:p w14:paraId="6F817CE1" w14:textId="7A374EF4" w:rsidR="001964D0" w:rsidRPr="00522DE5" w:rsidRDefault="001964D0" w:rsidP="00B44C1E">
      <w:r w:rsidRPr="00522DE5">
        <w:t>Th</w:t>
      </w:r>
      <w:r w:rsidR="00BA0501" w:rsidRPr="00522DE5">
        <w:t>e</w:t>
      </w:r>
      <w:r w:rsidRPr="00522DE5">
        <w:t xml:space="preserve"> </w:t>
      </w:r>
      <w:r w:rsidR="006306AA" w:rsidRPr="00522DE5">
        <w:t xml:space="preserve">main </w:t>
      </w:r>
      <w:r w:rsidR="002C20F8" w:rsidRPr="00522DE5">
        <w:t>result</w:t>
      </w:r>
      <w:r w:rsidRPr="00522DE5">
        <w:t xml:space="preserve"> </w:t>
      </w:r>
      <w:r w:rsidR="006306AA" w:rsidRPr="00522DE5">
        <w:t>of our study</w:t>
      </w:r>
      <w:r w:rsidR="00BA0501" w:rsidRPr="00522DE5">
        <w:t>, no postoperative ADL improvement</w:t>
      </w:r>
      <w:r w:rsidR="006306AA" w:rsidRPr="00522DE5">
        <w:t xml:space="preserve"> </w:t>
      </w:r>
      <w:r w:rsidR="00BA0501" w:rsidRPr="00522DE5">
        <w:t xml:space="preserve">in patients with symmetric PD, </w:t>
      </w:r>
      <w:r w:rsidRPr="00522DE5">
        <w:t>adds to the findings of a previous study</w:t>
      </w:r>
      <w:r w:rsidR="006306AA" w:rsidRPr="00522DE5">
        <w:t>,</w:t>
      </w:r>
      <w:r w:rsidRPr="00522DE5">
        <w:t xml:space="preserve"> which reported </w:t>
      </w:r>
      <w:r w:rsidRPr="00522DE5">
        <w:lastRenderedPageBreak/>
        <w:t>beneficial DBS motor outcomes due to a rest</w:t>
      </w:r>
      <w:r w:rsidR="00844C86" w:rsidRPr="00522DE5">
        <w:t>o</w:t>
      </w:r>
      <w:r w:rsidRPr="00522DE5">
        <w:t>ration of symmetry.</w:t>
      </w:r>
      <w:r w:rsidRPr="00522DE5">
        <w:rPr>
          <w:rFonts w:eastAsia="Times New Roman" w:cs="Times New Roman"/>
        </w:rPr>
        <w:fldChar w:fldCharType="begin">
          <w:fldData xml:space="preserve">PEVuZE5vdGU+PENpdGU+PEF1dGhvcj5CYXJib3NhPC9BdXRob3I+PFllYXI+MjAyNDwvWWVhcj48
UmVjTnVtPjgzNjwvUmVjTnVtPjxEaXNwbGF5VGV4dD48c3R5bGUgZmFjZT0ic3VwZXJzY3JpcHQi
Pjg8L3N0eWxlPjwvRGlzcGxheVRleHQ+PHJlY29yZD48cmVjLW51bWJlcj44MzY8L3JlYy1udW1i
ZXI+PGZvcmVpZ24ta2V5cz48a2V5IGFwcD0iRU4iIGRiLWlkPSJlMjVyOXh4MGphZWR4OGU1OTJ2
cGY5dDdmd3h2ZHA1YXB4emEiIHRpbWVzdGFtcD0iMTczNjQ5NjAxMyI+ODM2PC9rZXk+PC9mb3Jl
aWduLWtleXM+PHJlZi10eXBlIG5hbWU9IkpvdXJuYWwgQXJ0aWNsZSI+MTc8L3JlZi10eXBlPjxj
b250cmlidXRvcnM+PGF1dGhvcnM+PGF1dGhvcj5CYXJib3NhLCBSLiBQLjwvYXV0aG9yPjxhdXRo
b3I+TW9yZWF1LCBDLjwvYXV0aG9yPjxhdXRob3I+Um9sbGFuZCwgQS4gUy48L2F1dGhvcj48YXV0
aG9yPlJhc2NvbCwgTy48L2F1dGhvcj48YXV0aG9yPkJyZWZlbC1Db3VyYm9uLCBDLjwvYXV0aG9y
PjxhdXRob3I+T3J5LU1hZ25lLCBGLjwvYXV0aG9yPjxhdXRob3I+QmFzdG9zLCBQLjwvYXV0aG9y
PjxhdXRob3I+ZGUgQmFycm9zLCBBLjwvYXV0aG9yPjxhdXRob3I+SGFpbnF1ZSwgRS48L2F1dGhv
cj48YXV0aG9yPlJvdWF1ZCwgVC48L2F1dGhvcj48YXV0aG9yPk1hcnF1ZXMsIEEuPC9hdXRob3I+
PGF1dGhvcj5FdXNlYmlvLCBBLjwvYXV0aG9yPjxhdXRob3I+QmVuYXRydSwgSS48L2F1dGhvcj48
YXV0aG9yPkRyYXBpZXIsIFMuPC9hdXRob3I+PGF1dGhvcj5HdWVobCwgRC48L2F1dGhvcj48YXV0
aG9yPk1hbHRldGUsIEQuPC9hdXRob3I+PGF1dGhvcj5UcmFuY2hhbnQsIEMuPC9hdXRob3I+PGF1
dGhvcj5XaXJ0aCwgVC48L2F1dGhvcj48YXV0aG9yPkdpb3JkYW5hLCBDLjwvYXV0aG9yPjxhdXRo
b3I+VGlyLCBNLjwvYXV0aG9yPjxhdXRob3I+VGhvYm9pcywgUy48L2F1dGhvcj48YXV0aG9yPkhv
cGVzLCBMLjwvYXV0aG9yPjxhdXRob3I+SHVic2NoLCBDLjwvYXV0aG9yPjxhdXRob3I+SmFycmF5
YSwgQi48L2F1dGhvcj48YXV0aG9yPkNvcnZvbCwgSi4gQy48L2F1dGhvcj48YXV0aG9yPkJlcmVh
dSwgTS48L2F1dGhvcj48YXV0aG9yPkRldm9zLCBELjwvYXV0aG9yPjxhdXRob3I+RmFiYnJpLCBN
LjwvYXV0aG9yPjwvYXV0aG9ycz48L2NvbnRyaWJ1dG9ycz48YXV0aC1hZGRyZXNzPkRlcGFydG1l
bnQgb2YgQ2xpbmljYWwgUGhhcm1hY29sb2d5IGFuZCBOZXVyb3NjaWVuY2VzLCBQYXJraW5zb24g
RXhwZXJ0IENlbnRlciwgQ2VudHJlIGQmYXBvcztJbnZlc3RpZ2F0aW9uIENsaW5pcXVlIENJQzE0
MzYsIE5ldXJvVG91bCBDT0VOIENlbnRlciwgVG91bG91c2UsIE5TLVBBUksvRkNSSU4gTmV0d29y
aywgVW5pdmVyc2l0eSBIb3NwaXRhbCBvZiBUb3Vsb3VzZSwgVG91bG91c2UsIEZyYW5jZS4mI3hE
O0RlcGFydG1lbnQgb2YgTWVkaWNhbCBQaGFybWFjb2xvZ3ksIE5ldXJvbG9neSwgUmVmZXJlbnQg
Q2VudGVyIG9mIFBhcmtpbnNvbiZhcG9zO3MgRGlzZWFzZSwgQ0hVIG9mIExpbGxlLCBVbml2LiBM
aWxsZSBOZXVyb3NjaWVuY2UgJmFtcDsgQ29nbml0aW9uLCBJbnNlcm0sIFVNUi1TMTE3MiwgTGlj
ZW5kLCBOUy1QQVJLL0ZDUklOIE5ldHdvcmssIDU5MDAwLCBMaWxsZSwgRnJhbmNlLiYjeEQ7TW92
ZW1lbnQgRGlzb3JkZXJzIERlcGFydG1lbnQsIFJlZmVyZW50IENlbnRlciBvZiBQYXJraW5zb24m
YXBvcztzIERpc2Vhc2UsIENIVSBvZiBMaWxsZSwgVW5pdi4gTGlsbGUgTmV1cm9zY2llbmNlICZh
bXA7IENvZ25pdGlvbiwgSW5zZXJtLCBVTVItUzExNzIsIExpY2VuZCwgTlMtUEFSSy9GQ1JJTiBO
ZXR3b3JrLCA1OTAwMCwgTGlsbGUsIEZyYW5jZS4mI3hEO0RlcGFydG1lbnQgb2YgTmV1cm9sb2d5
LCBOUy1QQVJLL0ZDUklOIE5ldHdvcmssIEZyYW5jZSwgU29yYm9ubmUgVW5pdmVyc2l0w6ksIFBh
cmlzIEJyYWluIEluc3RpdHV0ZS1JQ00sIEluc2VybSwgQ05SUywgQXNzaXN0YW5jZSBQdWJsaXF1
ZSBIw7RwaXRhdXggZGUgUGFyaXMsIFBhcmlzLCBGcmFuY2UuJiN4RDtEZXBhcnRtZW50IG9mIE5l
dXJvbG9neSwgTlMtUEFSSy9GQ1JJTiBOZXR3b3JrLCBOYW50ZXMgVW5pdmVyc2l0eSBIb3NwaXRh
bCwgNDQwOTMsIE5hbnRlcyBDZWRleCwgRnJhbmNlLiYjeEQ7TmV1cm9sb2d5IERlcGFydG1lbnQs
IE5TLVBBUksvRkNSSU4gTmV0d29yaywgVW5pdmVyc2l0w6kgQ2xlcm1vbnQgQXV2ZXJnbmUsIEVB
NzI4MCwgQ2xlcm1vbnQtRmVycmFuZCBVbml2ZXJzaXR5IEhvc3BpdGFsLCA2MzAwMCwgQ2xlcm1v
bnQtRmVycmFuZCwgRnJhbmNlLiYjeEQ7QWl4IE1hcnNlaWxsZSBVbml2ZXJzaXTDqSwgQVAtSE0s
IEjDtHBpdGFsIGRlIExhIFRpbW9uZSwgU2VydmljZSBkZSBOZXVyb2xvZ2llIGV0IFBhdGhvbG9n
aWUgZHUgTW91dmVtZW50LCBhbmQgVU1SIENOUlMsIE1hcnNlaWxsZSBldCBWZXJzYWlsbGVzLCBG
cmFuY2UuJiN4RDtTZXJ2aWNlIGRlIE5ldXJvbG9naWUsIENlbnRyZSBFeHBlcnQgUGFya2luc29u
LCBOUy1QQVJLL0ZDUklOIE5ldHdvcmssIENJQy1JTlNFUk0gMTQwMiwgQ0hVIFBvaXRpZXJzLCA4
NjAwMCwgUG9pdGllcnMsIEZyYW5jZS4mI3hEO0RlcGFydG1lbnQgb2YgTmV1cm9sb2d5LCBOUy1Q
QVJLL0ZDUklOIE5ldHdvcmssIFJlbm5lcyBVbml2ZXJzaXR5IEhvc3BpdGFsLCBDSUMtSU5TRVJN
IDE0MTQsIDM1MDMzLCBSZW5uZXMgQ2VkZXgsIEZyYW5jZS4mI3hEO0NIVSBkZSBCb3JkZWF1eCwg
Q2VudHJlIEV4cGVydCBQYXJraW5zb24sIEluc3RpdHV0IGRlcyBNYWxhZGllcyBOZXVyby1Ew6ln
w6luw6lyYXRpdmVzLCAzMzAwMCwgQm9yZGVhdXgsIEZyYW5jZS4mI3hEO0RlcGFydG1lbnQgb2Yg
TmV1cm9sb2d5LCBSb3VlbiBVbml2ZXJzaXR5IEhvc3BpdGFsIGFuZCBVbml2ZXJzaXR5IG9mIFJv
dWVuLCBSb3VlbiwgRnJhbmNlLiYjeEQ7TGFib3JhdG9yeSBvZiBOZXVyb25hbCBhbmQgTmV1cm9l
bmRvY3JpbmUgRGlmZmVyZW50aWF0aW9uIGFuZCBDb21tdW5pY2F0aW9uLCBOUy1QQVJLL0ZDUklO
IE5ldHdvcmssIElOU0VSTSBVMTIzOSwgTW9udC1TYWludC1BaWduYW4sIEZyYW5jZS4mI3hEO1Nl
cnZpY2UgZGUgTmV1cm9sb2dpZSwgSMO0cGl0YXV4IFVuaXZlcnNpdGFpcmVzIGRlIFN0cmFzYm91
cmcsIFN0cmFzYm91cmcsIEZyYW5jZS4mI3hEO0luc3RpdHV0IGRlIEfDqW7DqXRpcXVlIEV0IGRl
IEJpb2xvZ2llIE1vbMOpY3VsYWlyZSBldCBDZWxsdWxhaXJlIChJR0JNQyksIElOU0VSTS1VOTY0
L0NOUlMtVU1SNzEwNC9Vbml2ZXJzaXTDqSBkZSBTdHJhc2JvdXJnLCBJbGxraXJjaCwgRnJhbmNl
LiYjeEQ7TlMtUEFSSy9GQ1JJTiBOZXR3b3JrLCBGw6lkw6lyYXRpb24gZGUgTcOpZGVjaW5lIFRy
YW5zbGF0aW9ubmVsbGUgZGUgU3RyYXNib3VyZyAoRk1UUyksIFVuaXZlcnNpdMOpIGRlIFN0cmFz
Ym91cmcsIFN0cmFzYm91cmcsIEZyYW5jZS4mI3hEO05ldXJvbG9neSBEZXBhcnRtZW50LCBDZW50
cmUgSG9zcGl0YWxpZXIgVW5pdmVyc2l0YWlyZSBkZSBOaWNlLCBVbml2ZXJzaXTDqSBDw7R0ZSBk
JmFwb3M7QXp1ciwgTmljZSwgRnJhbmNlLiYjeEQ7RGVwYXJ0bWVudCBvZiBOZXVyb2xvZ3ksIEV4
cGVydCBDZW50cmUgZm9yIFBhcmtpbnNvbiZhcG9zO3MgRGlzZWFzZSwgTlMtUEFSSy9GQ1JJTiBO
ZXR3b3JrLCBBbWllbnMgVW5pdmVyc2l0eSBIb3NwaXRhbCwgRUEgNDU1OSBMYWJvcmF0b2lyZSBk
ZSBOZXVyb3NjaWVuY2VzIEZvbmN0aW9ubmVsbGVzIGV0IFBhdGhvbG9naWUgKExORlApIFVuaXZl
cnNpdMOpIGRlIFBpY2FyZGllIEp1bGVzIFZlcm5lLCBVbml2ZXJzaXR5IG9mIFBpY2FyZHkgSnVs
ZXMgVmVybmUgKFVQSlYpLCBBbWllbnMsIEZyYW5jZS4mI3hEO0RlcGFydG1lbnQgb2YgTmV1cm9z
dXJnZXJ5LCBFeHBlcnQgQ2VudHJlIGZvciBQYXJraW5zb24mYXBvcztzIERpc2Vhc2UsIE5TLVBB
UksvRkNSSU4gTmV0d29yaywgQW1pZW5zIFVuaXZlcnNpdHkgSG9zcGl0YWwsIEVBIDQ1NTkgTGFi
b3JhdG9pcmUgZGUgTmV1cm9zY2llbmNlcyBGb25jdGlvbm5lbGxlcyBFdCBQYXRob2xvZ2llIChM
TkZQKSBVbml2ZXJzaXTDqSBkZSBQaWNhcmRpZSBKdWxlcyBWZXJuZSwgVW5pdmVyc2l0eSBvZiBQ
aWNhcmR5IEp1bGVzIFZlcm5lIChVUEpWKSwgVmVyc2FpbGxlcywgRnJhbmNlLiYjeEQ7VW5pdiBM
eW9uLCBVbml2ZXJzaXTDqSBDbGF1ZGUgQmVybmFyZCBMeW9uIDEsIEZhY3VsdMOpIGRlIE3DqWRl
Y2luZSBMeW9uIFN1ZCBDaGFybGVzIE3DqXJpZXV4OyBDTlJTLCBJbnN0aXR1dCBEZXMgU2NpZW5j
ZXMgQ29nbml0aXZlcywgVU1SIDUyMjksIEJyb24sIEZyYW5jZS4mI3hEO05TLVBBUksvRkNSSU4g
TmV0d29yaywgQ2VudHJlIEV4cGVydCBQYXJraW5zb24sIEjDtHBpdGFsIE5ldXJvbG9naXF1ZSAm
cXVvdDtQaWVycmUgV2VydGhlaW1lciZxdW90OywgSG9zcGljZXMgQ2l2aWxzIGRlIEx5b24sIEx5
b24sIEZyYW5jZS4mI3hEO05ldXJvbG9neSBEZXBhcnRtZW50LCBOYW5jeSBVbml2ZXJzaXR5IEhv
c3BpdGFsLCA1NDAwMCwgTmFuY3ksIEZyYW5jZS4mI3hEO05TLVBBUksvRkNSSU4gTmV0d29yaywg
SMO0cGl0YWwgRm9uZGF0aW9uIE9waHRhbG1vbG9naXF1ZSBBIGRlIFJvdGhzY2hpbGQsIFVuaXTD
qSBKYW1lcyBQYXJraW5zb24sIDc1MDE5LCBQYXJpcywgRnJhbmNlLiYjeEQ7UMO0bGUgTmV1cm9z
Y2llbmNlcywgRm9jaCBIb3NwaXRhbCwgU3VyZXNuZXMsIEZyYW5jZS4mI3hEO1VuaXZlcnNpdMOp
IGRlIFZlcnNhaWxsZXMgUGFyaXMtU2FjbGF5LCBJTlNFUk0gVTk5MiwgQ0VBIE5ldXJvc3Bpbiwg
TWFyc2VpbGxlIGV0IFZlcnNhaWxsZXMsIEZyYW5jZS4mI3hEO0RlcGFydG1lbnQgb2YgTmV1cm9s
b2d5LCBOUy1QQVJLL0YtQ1JJTiBuZXR3b3JrLCBVbml2ZXJzaXR5IEhvc3BpdGFsIG9mIEJlc2Fu
w6dvbiwgMjUwMzAsIEJlc2Fuw6dvbiBDZWRleCwgRnJhbmNlLiYjeEQ7VW5pdmVyc2l0w6kgZGUg
RnJhbmNoZS1Db210w6ksIFVSIExJTkMgNDgxLCBGLTI1MDAsIEJlc2Fuw6dvbiwgRnJhbmNlLiYj
eEQ7RGVwYXJ0bWVudCBvZiBDbGluaWNhbCBQaGFybWFjb2xvZ3kgYW5kIE5ldXJvc2NpZW5jZXMs
IFBhcmtpbnNvbiBFeHBlcnQgQ2VudGVyLCBDZW50cmUgZCZhcG9zO0ludmVzdGlnYXRpb24gQ2xp
bmlxdWUgQ0lDMTQzNiwgTmV1cm9Ub3VsIENPRU4gQ2VudGVyLCBUb3Vsb3VzZSwgTlMtUEFSSy9G
Q1JJTiBOZXR3b3JrLCBVbml2ZXJzaXR5IEhvc3BpdGFsIG9mIFRvdWxvdXNlLCBUb3Vsb3VzZSwg
RnJhbmNlLiBtYXJnaGVyaXRhZmFiYnJpbWRAZ21haWwuY29tLjwvYXV0aC1hZGRyZXNzPjx0aXRs
ZXM+PHRpdGxlPlRoZSBpbXBhY3Qgb2Ygc3VidGhhbGFtaWMgZGVlcC1icmFpbiBzdGltdWxhdGlv
biBpbiByZXN0b3JpbmcgbW90b3Igc3ltbWV0cnkgaW4gUGFya2luc29uJmFwb3M7cyBkaXNlYXNl
IHBhdGllbnRzOiBhIHByb3NwZWN0aXZlIHN0dWR5PC90aXRsZT48c2Vjb25kYXJ5LXRpdGxlPkog
TmV1cm9sPC9zZWNvbmRhcnktdGl0bGU+PC90aXRsZXM+PHBlcmlvZGljYWw+PGZ1bGwtdGl0bGU+
SiBOZXVyb2w8L2Z1bGwtdGl0bGU+PGFiYnItMT5Kb3VybmFsIG9mIG5ldXJvbG9neTwvYWJici0x
PjwvcGVyaW9kaWNhbD48cGFnZXM+MjU4Mi0yNTk1PC9wYWdlcz48dm9sdW1lPjI3MTwvdm9sdW1l
PjxudW1iZXI+NTwvbnVtYmVyPjxlZGl0aW9uPjIwMjQvMDIvMDk8L2VkaXRpb24+PGtleXdvcmRz
PjxrZXl3b3JkPkh1bWFuczwva2V5d29yZD48a2V5d29yZD4qUGFya2luc29uIERpc2Vhc2UvdGhl
cmFweS9waHlzaW9wYXRob2xvZ3k8L2tleXdvcmQ+PGtleXdvcmQ+KkRlZXAgQnJhaW4gU3RpbXVs
YXRpb248L2tleXdvcmQ+PGtleXdvcmQ+TWFsZTwva2V5d29yZD48a2V5d29yZD5GZW1hbGU8L2tl
eXdvcmQ+PGtleXdvcmQ+TWlkZGxlIEFnZWQ8L2tleXdvcmQ+PGtleXdvcmQ+KlN1YnRoYWxhbWlj
IE51Y2xldXM8L2tleXdvcmQ+PGtleXdvcmQ+QWdlZDwva2V5d29yZD48a2V5d29yZD4qUXVhbGl0
eSBvZiBMaWZlPC9rZXl3b3JkPjxrZXl3b3JkPlByb3NwZWN0aXZlIFN0dWRpZXM8L2tleXdvcmQ+
PGtleXdvcmQ+KkFjdGl2aXRpZXMgb2YgRGFpbHkgTGl2aW5nPC9rZXl3b3JkPjxrZXl3b3JkPlRy
ZWF0bWVudCBPdXRjb21lPC9rZXl3b3JkPjxrZXl3b3JkPkZ1bmN0aW9uYWwgTGF0ZXJhbGl0eS9w
aHlzaW9sb2d5PC9rZXl3b3JkPjxrZXl3b3JkPkRlZXAgYnJhaW4gc3RpbXVsYXRpb248L2tleXdv
cmQ+PGtleXdvcmQ+TW90b3Igc3ltbWV0cnk8L2tleXdvcmQ+PGtleXdvcmQ+UGFya2luc29u4oCZ
cyBkaXNlYXNlPC9rZXl3b3JkPjxrZXl3b3JkPlF1YWxpdHkgb2YgbGlmZTwva2V5d29yZD48L2tl
eXdvcmRzPjxkYXRlcz48eWVhcj4yMDI0PC95ZWFyPjxwdWItZGF0ZXM+PGRhdGU+TWF5PC9kYXRl
PjwvcHViLWRhdGVzPjwvZGF0ZXM+PGlzYm4+MDM0MC01MzU0PC9pc2JuPjxhY2Nlc3Npb24tbnVt
PjM4MzM0ODEzPC9hY2Nlc3Npb24tbnVtPjx1cmxzPjwvdXJscz48ZWxlY3Ryb25pYy1yZXNvdXJj
ZS1udW0+MTAuMTAwNy9zMDA0MTUtMDIzLTEyMTYyLTc8L2VsZWN0cm9uaWMtcmVzb3VyY2UtbnVt
PjxyZW1vdGUtZGF0YWJhc2UtcHJvdmlkZXI+TkxNPC9yZW1vdGUtZGF0YWJhc2UtcHJvdmlkZXI+
PGxhbmd1YWdlPmVuZzwvbGFuZ3VhZ2U+PC9yZWNvcmQ+PC9DaXRlPjwvRW5kTm90ZT5=
</w:fldData>
        </w:fldChar>
      </w:r>
      <w:r w:rsidR="005952F1" w:rsidRPr="00522DE5">
        <w:rPr>
          <w:rFonts w:eastAsia="Times New Roman" w:cs="Times New Roman"/>
        </w:rPr>
        <w:instrText xml:space="preserve"> ADDIN EN.CITE </w:instrText>
      </w:r>
      <w:r w:rsidR="005952F1" w:rsidRPr="00522DE5">
        <w:rPr>
          <w:rFonts w:eastAsia="Times New Roman" w:cs="Times New Roman"/>
        </w:rPr>
        <w:fldChar w:fldCharType="begin">
          <w:fldData xml:space="preserve">PEVuZE5vdGU+PENpdGU+PEF1dGhvcj5CYXJib3NhPC9BdXRob3I+PFllYXI+MjAyNDwvWWVhcj48
UmVjTnVtPjgzNjwvUmVjTnVtPjxEaXNwbGF5VGV4dD48c3R5bGUgZmFjZT0ic3VwZXJzY3JpcHQi
Pjg8L3N0eWxlPjwvRGlzcGxheVRleHQ+PHJlY29yZD48cmVjLW51bWJlcj44MzY8L3JlYy1udW1i
ZXI+PGZvcmVpZ24ta2V5cz48a2V5IGFwcD0iRU4iIGRiLWlkPSJlMjVyOXh4MGphZWR4OGU1OTJ2
cGY5dDdmd3h2ZHA1YXB4emEiIHRpbWVzdGFtcD0iMTczNjQ5NjAxMyI+ODM2PC9rZXk+PC9mb3Jl
aWduLWtleXM+PHJlZi10eXBlIG5hbWU9IkpvdXJuYWwgQXJ0aWNsZSI+MTc8L3JlZi10eXBlPjxj
b250cmlidXRvcnM+PGF1dGhvcnM+PGF1dGhvcj5CYXJib3NhLCBSLiBQLjwvYXV0aG9yPjxhdXRo
b3I+TW9yZWF1LCBDLjwvYXV0aG9yPjxhdXRob3I+Um9sbGFuZCwgQS4gUy48L2F1dGhvcj48YXV0
aG9yPlJhc2NvbCwgTy48L2F1dGhvcj48YXV0aG9yPkJyZWZlbC1Db3VyYm9uLCBDLjwvYXV0aG9y
PjxhdXRob3I+T3J5LU1hZ25lLCBGLjwvYXV0aG9yPjxhdXRob3I+QmFzdG9zLCBQLjwvYXV0aG9y
PjxhdXRob3I+ZGUgQmFycm9zLCBBLjwvYXV0aG9yPjxhdXRob3I+SGFpbnF1ZSwgRS48L2F1dGhv
cj48YXV0aG9yPlJvdWF1ZCwgVC48L2F1dGhvcj48YXV0aG9yPk1hcnF1ZXMsIEEuPC9hdXRob3I+
PGF1dGhvcj5FdXNlYmlvLCBBLjwvYXV0aG9yPjxhdXRob3I+QmVuYXRydSwgSS48L2F1dGhvcj48
YXV0aG9yPkRyYXBpZXIsIFMuPC9hdXRob3I+PGF1dGhvcj5HdWVobCwgRC48L2F1dGhvcj48YXV0
aG9yPk1hbHRldGUsIEQuPC9hdXRob3I+PGF1dGhvcj5UcmFuY2hhbnQsIEMuPC9hdXRob3I+PGF1
dGhvcj5XaXJ0aCwgVC48L2F1dGhvcj48YXV0aG9yPkdpb3JkYW5hLCBDLjwvYXV0aG9yPjxhdXRo
b3I+VGlyLCBNLjwvYXV0aG9yPjxhdXRob3I+VGhvYm9pcywgUy48L2F1dGhvcj48YXV0aG9yPkhv
cGVzLCBMLjwvYXV0aG9yPjxhdXRob3I+SHVic2NoLCBDLjwvYXV0aG9yPjxhdXRob3I+SmFycmF5
YSwgQi48L2F1dGhvcj48YXV0aG9yPkNvcnZvbCwgSi4gQy48L2F1dGhvcj48YXV0aG9yPkJlcmVh
dSwgTS48L2F1dGhvcj48YXV0aG9yPkRldm9zLCBELjwvYXV0aG9yPjxhdXRob3I+RmFiYnJpLCBN
LjwvYXV0aG9yPjwvYXV0aG9ycz48L2NvbnRyaWJ1dG9ycz48YXV0aC1hZGRyZXNzPkRlcGFydG1l
bnQgb2YgQ2xpbmljYWwgUGhhcm1hY29sb2d5IGFuZCBOZXVyb3NjaWVuY2VzLCBQYXJraW5zb24g
RXhwZXJ0IENlbnRlciwgQ2VudHJlIGQmYXBvcztJbnZlc3RpZ2F0aW9uIENsaW5pcXVlIENJQzE0
MzYsIE5ldXJvVG91bCBDT0VOIENlbnRlciwgVG91bG91c2UsIE5TLVBBUksvRkNSSU4gTmV0d29y
aywgVW5pdmVyc2l0eSBIb3NwaXRhbCBvZiBUb3Vsb3VzZSwgVG91bG91c2UsIEZyYW5jZS4mI3hE
O0RlcGFydG1lbnQgb2YgTWVkaWNhbCBQaGFybWFjb2xvZ3ksIE5ldXJvbG9neSwgUmVmZXJlbnQg
Q2VudGVyIG9mIFBhcmtpbnNvbiZhcG9zO3MgRGlzZWFzZSwgQ0hVIG9mIExpbGxlLCBVbml2LiBM
aWxsZSBOZXVyb3NjaWVuY2UgJmFtcDsgQ29nbml0aW9uLCBJbnNlcm0sIFVNUi1TMTE3MiwgTGlj
ZW5kLCBOUy1QQVJLL0ZDUklOIE5ldHdvcmssIDU5MDAwLCBMaWxsZSwgRnJhbmNlLiYjeEQ7TW92
ZW1lbnQgRGlzb3JkZXJzIERlcGFydG1lbnQsIFJlZmVyZW50IENlbnRlciBvZiBQYXJraW5zb24m
YXBvcztzIERpc2Vhc2UsIENIVSBvZiBMaWxsZSwgVW5pdi4gTGlsbGUgTmV1cm9zY2llbmNlICZh
bXA7IENvZ25pdGlvbiwgSW5zZXJtLCBVTVItUzExNzIsIExpY2VuZCwgTlMtUEFSSy9GQ1JJTiBO
ZXR3b3JrLCA1OTAwMCwgTGlsbGUsIEZyYW5jZS4mI3hEO0RlcGFydG1lbnQgb2YgTmV1cm9sb2d5
LCBOUy1QQVJLL0ZDUklOIE5ldHdvcmssIEZyYW5jZSwgU29yYm9ubmUgVW5pdmVyc2l0w6ksIFBh
cmlzIEJyYWluIEluc3RpdHV0ZS1JQ00sIEluc2VybSwgQ05SUywgQXNzaXN0YW5jZSBQdWJsaXF1
ZSBIw7RwaXRhdXggZGUgUGFyaXMsIFBhcmlzLCBGcmFuY2UuJiN4RDtEZXBhcnRtZW50IG9mIE5l
dXJvbG9neSwgTlMtUEFSSy9GQ1JJTiBOZXR3b3JrLCBOYW50ZXMgVW5pdmVyc2l0eSBIb3NwaXRh
bCwgNDQwOTMsIE5hbnRlcyBDZWRleCwgRnJhbmNlLiYjeEQ7TmV1cm9sb2d5IERlcGFydG1lbnQs
IE5TLVBBUksvRkNSSU4gTmV0d29yaywgVW5pdmVyc2l0w6kgQ2xlcm1vbnQgQXV2ZXJnbmUsIEVB
NzI4MCwgQ2xlcm1vbnQtRmVycmFuZCBVbml2ZXJzaXR5IEhvc3BpdGFsLCA2MzAwMCwgQ2xlcm1v
bnQtRmVycmFuZCwgRnJhbmNlLiYjeEQ7QWl4IE1hcnNlaWxsZSBVbml2ZXJzaXTDqSwgQVAtSE0s
IEjDtHBpdGFsIGRlIExhIFRpbW9uZSwgU2VydmljZSBkZSBOZXVyb2xvZ2llIGV0IFBhdGhvbG9n
aWUgZHUgTW91dmVtZW50LCBhbmQgVU1SIENOUlMsIE1hcnNlaWxsZSBldCBWZXJzYWlsbGVzLCBG
cmFuY2UuJiN4RDtTZXJ2aWNlIGRlIE5ldXJvbG9naWUsIENlbnRyZSBFeHBlcnQgUGFya2luc29u
LCBOUy1QQVJLL0ZDUklOIE5ldHdvcmssIENJQy1JTlNFUk0gMTQwMiwgQ0hVIFBvaXRpZXJzLCA4
NjAwMCwgUG9pdGllcnMsIEZyYW5jZS4mI3hEO0RlcGFydG1lbnQgb2YgTmV1cm9sb2d5LCBOUy1Q
QVJLL0ZDUklOIE5ldHdvcmssIFJlbm5lcyBVbml2ZXJzaXR5IEhvc3BpdGFsLCBDSUMtSU5TRVJN
IDE0MTQsIDM1MDMzLCBSZW5uZXMgQ2VkZXgsIEZyYW5jZS4mI3hEO0NIVSBkZSBCb3JkZWF1eCwg
Q2VudHJlIEV4cGVydCBQYXJraW5zb24sIEluc3RpdHV0IGRlcyBNYWxhZGllcyBOZXVyby1Ew6ln
w6luw6lyYXRpdmVzLCAzMzAwMCwgQm9yZGVhdXgsIEZyYW5jZS4mI3hEO0RlcGFydG1lbnQgb2Yg
TmV1cm9sb2d5LCBSb3VlbiBVbml2ZXJzaXR5IEhvc3BpdGFsIGFuZCBVbml2ZXJzaXR5IG9mIFJv
dWVuLCBSb3VlbiwgRnJhbmNlLiYjeEQ7TGFib3JhdG9yeSBvZiBOZXVyb25hbCBhbmQgTmV1cm9l
bmRvY3JpbmUgRGlmZmVyZW50aWF0aW9uIGFuZCBDb21tdW5pY2F0aW9uLCBOUy1QQVJLL0ZDUklO
IE5ldHdvcmssIElOU0VSTSBVMTIzOSwgTW9udC1TYWludC1BaWduYW4sIEZyYW5jZS4mI3hEO1Nl
cnZpY2UgZGUgTmV1cm9sb2dpZSwgSMO0cGl0YXV4IFVuaXZlcnNpdGFpcmVzIGRlIFN0cmFzYm91
cmcsIFN0cmFzYm91cmcsIEZyYW5jZS4mI3hEO0luc3RpdHV0IGRlIEfDqW7DqXRpcXVlIEV0IGRl
IEJpb2xvZ2llIE1vbMOpY3VsYWlyZSBldCBDZWxsdWxhaXJlIChJR0JNQyksIElOU0VSTS1VOTY0
L0NOUlMtVU1SNzEwNC9Vbml2ZXJzaXTDqSBkZSBTdHJhc2JvdXJnLCBJbGxraXJjaCwgRnJhbmNl
LiYjeEQ7TlMtUEFSSy9GQ1JJTiBOZXR3b3JrLCBGw6lkw6lyYXRpb24gZGUgTcOpZGVjaW5lIFRy
YW5zbGF0aW9ubmVsbGUgZGUgU3RyYXNib3VyZyAoRk1UUyksIFVuaXZlcnNpdMOpIGRlIFN0cmFz
Ym91cmcsIFN0cmFzYm91cmcsIEZyYW5jZS4mI3hEO05ldXJvbG9neSBEZXBhcnRtZW50LCBDZW50
cmUgSG9zcGl0YWxpZXIgVW5pdmVyc2l0YWlyZSBkZSBOaWNlLCBVbml2ZXJzaXTDqSBDw7R0ZSBk
JmFwb3M7QXp1ciwgTmljZSwgRnJhbmNlLiYjeEQ7RGVwYXJ0bWVudCBvZiBOZXVyb2xvZ3ksIEV4
cGVydCBDZW50cmUgZm9yIFBhcmtpbnNvbiZhcG9zO3MgRGlzZWFzZSwgTlMtUEFSSy9GQ1JJTiBO
ZXR3b3JrLCBBbWllbnMgVW5pdmVyc2l0eSBIb3NwaXRhbCwgRUEgNDU1OSBMYWJvcmF0b2lyZSBk
ZSBOZXVyb3NjaWVuY2VzIEZvbmN0aW9ubmVsbGVzIGV0IFBhdGhvbG9naWUgKExORlApIFVuaXZl
cnNpdMOpIGRlIFBpY2FyZGllIEp1bGVzIFZlcm5lLCBVbml2ZXJzaXR5IG9mIFBpY2FyZHkgSnVs
ZXMgVmVybmUgKFVQSlYpLCBBbWllbnMsIEZyYW5jZS4mI3hEO0RlcGFydG1lbnQgb2YgTmV1cm9z
dXJnZXJ5LCBFeHBlcnQgQ2VudHJlIGZvciBQYXJraW5zb24mYXBvcztzIERpc2Vhc2UsIE5TLVBB
UksvRkNSSU4gTmV0d29yaywgQW1pZW5zIFVuaXZlcnNpdHkgSG9zcGl0YWwsIEVBIDQ1NTkgTGFi
b3JhdG9pcmUgZGUgTmV1cm9zY2llbmNlcyBGb25jdGlvbm5lbGxlcyBFdCBQYXRob2xvZ2llIChM
TkZQKSBVbml2ZXJzaXTDqSBkZSBQaWNhcmRpZSBKdWxlcyBWZXJuZSwgVW5pdmVyc2l0eSBvZiBQ
aWNhcmR5IEp1bGVzIFZlcm5lIChVUEpWKSwgVmVyc2FpbGxlcywgRnJhbmNlLiYjeEQ7VW5pdiBM
eW9uLCBVbml2ZXJzaXTDqSBDbGF1ZGUgQmVybmFyZCBMeW9uIDEsIEZhY3VsdMOpIGRlIE3DqWRl
Y2luZSBMeW9uIFN1ZCBDaGFybGVzIE3DqXJpZXV4OyBDTlJTLCBJbnN0aXR1dCBEZXMgU2NpZW5j
ZXMgQ29nbml0aXZlcywgVU1SIDUyMjksIEJyb24sIEZyYW5jZS4mI3hEO05TLVBBUksvRkNSSU4g
TmV0d29yaywgQ2VudHJlIEV4cGVydCBQYXJraW5zb24sIEjDtHBpdGFsIE5ldXJvbG9naXF1ZSAm
cXVvdDtQaWVycmUgV2VydGhlaW1lciZxdW90OywgSG9zcGljZXMgQ2l2aWxzIGRlIEx5b24sIEx5
b24sIEZyYW5jZS4mI3hEO05ldXJvbG9neSBEZXBhcnRtZW50LCBOYW5jeSBVbml2ZXJzaXR5IEhv
c3BpdGFsLCA1NDAwMCwgTmFuY3ksIEZyYW5jZS4mI3hEO05TLVBBUksvRkNSSU4gTmV0d29yaywg
SMO0cGl0YWwgRm9uZGF0aW9uIE9waHRhbG1vbG9naXF1ZSBBIGRlIFJvdGhzY2hpbGQsIFVuaXTD
qSBKYW1lcyBQYXJraW5zb24sIDc1MDE5LCBQYXJpcywgRnJhbmNlLiYjeEQ7UMO0bGUgTmV1cm9z
Y2llbmNlcywgRm9jaCBIb3NwaXRhbCwgU3VyZXNuZXMsIEZyYW5jZS4mI3hEO1VuaXZlcnNpdMOp
IGRlIFZlcnNhaWxsZXMgUGFyaXMtU2FjbGF5LCBJTlNFUk0gVTk5MiwgQ0VBIE5ldXJvc3Bpbiwg
TWFyc2VpbGxlIGV0IFZlcnNhaWxsZXMsIEZyYW5jZS4mI3hEO0RlcGFydG1lbnQgb2YgTmV1cm9s
b2d5LCBOUy1QQVJLL0YtQ1JJTiBuZXR3b3JrLCBVbml2ZXJzaXR5IEhvc3BpdGFsIG9mIEJlc2Fu
w6dvbiwgMjUwMzAsIEJlc2Fuw6dvbiBDZWRleCwgRnJhbmNlLiYjeEQ7VW5pdmVyc2l0w6kgZGUg
RnJhbmNoZS1Db210w6ksIFVSIExJTkMgNDgxLCBGLTI1MDAsIEJlc2Fuw6dvbiwgRnJhbmNlLiYj
eEQ7RGVwYXJ0bWVudCBvZiBDbGluaWNhbCBQaGFybWFjb2xvZ3kgYW5kIE5ldXJvc2NpZW5jZXMs
IFBhcmtpbnNvbiBFeHBlcnQgQ2VudGVyLCBDZW50cmUgZCZhcG9zO0ludmVzdGlnYXRpb24gQ2xp
bmlxdWUgQ0lDMTQzNiwgTmV1cm9Ub3VsIENPRU4gQ2VudGVyLCBUb3Vsb3VzZSwgTlMtUEFSSy9G
Q1JJTiBOZXR3b3JrLCBVbml2ZXJzaXR5IEhvc3BpdGFsIG9mIFRvdWxvdXNlLCBUb3Vsb3VzZSwg
RnJhbmNlLiBtYXJnaGVyaXRhZmFiYnJpbWRAZ21haWwuY29tLjwvYXV0aC1hZGRyZXNzPjx0aXRs
ZXM+PHRpdGxlPlRoZSBpbXBhY3Qgb2Ygc3VidGhhbGFtaWMgZGVlcC1icmFpbiBzdGltdWxhdGlv
biBpbiByZXN0b3JpbmcgbW90b3Igc3ltbWV0cnkgaW4gUGFya2luc29uJmFwb3M7cyBkaXNlYXNl
IHBhdGllbnRzOiBhIHByb3NwZWN0aXZlIHN0dWR5PC90aXRsZT48c2Vjb25kYXJ5LXRpdGxlPkog
TmV1cm9sPC9zZWNvbmRhcnktdGl0bGU+PC90aXRsZXM+PHBlcmlvZGljYWw+PGZ1bGwtdGl0bGU+
SiBOZXVyb2w8L2Z1bGwtdGl0bGU+PGFiYnItMT5Kb3VybmFsIG9mIG5ldXJvbG9neTwvYWJici0x
PjwvcGVyaW9kaWNhbD48cGFnZXM+MjU4Mi0yNTk1PC9wYWdlcz48dm9sdW1lPjI3MTwvdm9sdW1l
PjxudW1iZXI+NTwvbnVtYmVyPjxlZGl0aW9uPjIwMjQvMDIvMDk8L2VkaXRpb24+PGtleXdvcmRz
PjxrZXl3b3JkPkh1bWFuczwva2V5d29yZD48a2V5d29yZD4qUGFya2luc29uIERpc2Vhc2UvdGhl
cmFweS9waHlzaW9wYXRob2xvZ3k8L2tleXdvcmQ+PGtleXdvcmQ+KkRlZXAgQnJhaW4gU3RpbXVs
YXRpb248L2tleXdvcmQ+PGtleXdvcmQ+TWFsZTwva2V5d29yZD48a2V5d29yZD5GZW1hbGU8L2tl
eXdvcmQ+PGtleXdvcmQ+TWlkZGxlIEFnZWQ8L2tleXdvcmQ+PGtleXdvcmQ+KlN1YnRoYWxhbWlj
IE51Y2xldXM8L2tleXdvcmQ+PGtleXdvcmQ+QWdlZDwva2V5d29yZD48a2V5d29yZD4qUXVhbGl0
eSBvZiBMaWZlPC9rZXl3b3JkPjxrZXl3b3JkPlByb3NwZWN0aXZlIFN0dWRpZXM8L2tleXdvcmQ+
PGtleXdvcmQ+KkFjdGl2aXRpZXMgb2YgRGFpbHkgTGl2aW5nPC9rZXl3b3JkPjxrZXl3b3JkPlRy
ZWF0bWVudCBPdXRjb21lPC9rZXl3b3JkPjxrZXl3b3JkPkZ1bmN0aW9uYWwgTGF0ZXJhbGl0eS9w
aHlzaW9sb2d5PC9rZXl3b3JkPjxrZXl3b3JkPkRlZXAgYnJhaW4gc3RpbXVsYXRpb248L2tleXdv
cmQ+PGtleXdvcmQ+TW90b3Igc3ltbWV0cnk8L2tleXdvcmQ+PGtleXdvcmQ+UGFya2luc29u4oCZ
cyBkaXNlYXNlPC9rZXl3b3JkPjxrZXl3b3JkPlF1YWxpdHkgb2YgbGlmZTwva2V5d29yZD48L2tl
eXdvcmRzPjxkYXRlcz48eWVhcj4yMDI0PC95ZWFyPjxwdWItZGF0ZXM+PGRhdGU+TWF5PC9kYXRl
PjwvcHViLWRhdGVzPjwvZGF0ZXM+PGlzYm4+MDM0MC01MzU0PC9pc2JuPjxhY2Nlc3Npb24tbnVt
PjM4MzM0ODEzPC9hY2Nlc3Npb24tbnVtPjx1cmxzPjwvdXJscz48ZWxlY3Ryb25pYy1yZXNvdXJj
ZS1udW0+MTAuMTAwNy9zMDA0MTUtMDIzLTEyMTYyLTc8L2VsZWN0cm9uaWMtcmVzb3VyY2UtbnVt
PjxyZW1vdGUtZGF0YWJhc2UtcHJvdmlkZXI+TkxNPC9yZW1vdGUtZGF0YWJhc2UtcHJvdmlkZXI+
PGxhbmd1YWdlPmVuZzwvbGFuZ3VhZ2U+PC9yZWNvcmQ+PC9DaXRlPjwvRW5kTm90ZT5=
</w:fldData>
        </w:fldChar>
      </w:r>
      <w:r w:rsidR="005952F1" w:rsidRPr="00522DE5">
        <w:rPr>
          <w:rFonts w:eastAsia="Times New Roman" w:cs="Times New Roman"/>
        </w:rPr>
        <w:instrText xml:space="preserve"> ADDIN EN.CITE.DATA </w:instrText>
      </w:r>
      <w:r w:rsidR="005952F1" w:rsidRPr="00522DE5">
        <w:rPr>
          <w:rFonts w:eastAsia="Times New Roman" w:cs="Times New Roman"/>
        </w:rPr>
      </w:r>
      <w:r w:rsidR="005952F1" w:rsidRPr="00522DE5">
        <w:rPr>
          <w:rFonts w:eastAsia="Times New Roman" w:cs="Times New Roman"/>
        </w:rPr>
        <w:fldChar w:fldCharType="end"/>
      </w:r>
      <w:r w:rsidRPr="00522DE5">
        <w:rPr>
          <w:rFonts w:eastAsia="Times New Roman" w:cs="Times New Roman"/>
        </w:rPr>
      </w:r>
      <w:r w:rsidRPr="00522DE5">
        <w:rPr>
          <w:rFonts w:eastAsia="Times New Roman" w:cs="Times New Roman"/>
        </w:rPr>
        <w:fldChar w:fldCharType="separate"/>
      </w:r>
      <w:r w:rsidR="005952F1" w:rsidRPr="00522DE5">
        <w:rPr>
          <w:rFonts w:eastAsia="Times New Roman" w:cs="Times New Roman"/>
          <w:noProof/>
          <w:vertAlign w:val="superscript"/>
        </w:rPr>
        <w:t>8</w:t>
      </w:r>
      <w:r w:rsidRPr="00522DE5">
        <w:rPr>
          <w:rFonts w:eastAsia="Times New Roman" w:cs="Times New Roman"/>
        </w:rPr>
        <w:fldChar w:fldCharType="end"/>
      </w:r>
      <w:r w:rsidRPr="00522DE5">
        <w:rPr>
          <w:rFonts w:eastAsia="Times New Roman" w:cs="Times New Roman"/>
        </w:rPr>
        <w:t xml:space="preserve"> </w:t>
      </w:r>
      <w:r w:rsidR="00BA0501" w:rsidRPr="00522DE5">
        <w:t xml:space="preserve">The restoration of </w:t>
      </w:r>
      <w:r w:rsidR="006306AA" w:rsidRPr="00522DE5">
        <w:t>symmetry can only be assessed a-posteriori for individual patients</w:t>
      </w:r>
      <w:r w:rsidRPr="00522DE5">
        <w:t xml:space="preserve">, </w:t>
      </w:r>
      <w:r w:rsidR="00BA0501" w:rsidRPr="00522DE5">
        <w:t xml:space="preserve">whereas </w:t>
      </w:r>
      <w:r w:rsidRPr="00522DE5">
        <w:t xml:space="preserve">our </w:t>
      </w:r>
      <w:r w:rsidR="00CA1812" w:rsidRPr="00522DE5">
        <w:t xml:space="preserve">present </w:t>
      </w:r>
      <w:r w:rsidRPr="00522DE5">
        <w:t xml:space="preserve">study compared ADL outcomes in patients </w:t>
      </w:r>
      <w:r w:rsidR="006306AA" w:rsidRPr="00522DE5">
        <w:t>categori</w:t>
      </w:r>
      <w:r w:rsidR="000008CA" w:rsidRPr="00522DE5">
        <w:t>s</w:t>
      </w:r>
      <w:r w:rsidR="006306AA" w:rsidRPr="00522DE5">
        <w:t>e</w:t>
      </w:r>
      <w:r w:rsidR="00BA0501" w:rsidRPr="00522DE5">
        <w:t>d</w:t>
      </w:r>
      <w:r w:rsidR="006306AA" w:rsidRPr="00522DE5">
        <w:t xml:space="preserve"> </w:t>
      </w:r>
      <w:r w:rsidR="00BA0501" w:rsidRPr="00522DE5">
        <w:t xml:space="preserve">into a symmetric or asymmetric group at baseline based on a </w:t>
      </w:r>
      <w:r w:rsidR="00BA0501" w:rsidRPr="00522DE5">
        <w:br/>
        <w:t xml:space="preserve">pre-defined and well-established cut-off </w:t>
      </w:r>
      <w:r w:rsidR="006306AA" w:rsidRPr="00522DE5">
        <w:t>(</w:t>
      </w:r>
      <w:r w:rsidR="00FD4F5E" w:rsidRPr="00522DE5">
        <w:t>a</w:t>
      </w:r>
      <w:r w:rsidR="006306AA" w:rsidRPr="00522DE5">
        <w:t>symmetry index</w:t>
      </w:r>
      <w:r w:rsidR="00FD4F5E" w:rsidRPr="00522DE5">
        <w:t xml:space="preserve"> </w:t>
      </w:r>
      <w:r w:rsidR="006306AA" w:rsidRPr="00522DE5">
        <w:t>=</w:t>
      </w:r>
      <w:r w:rsidR="00FD4F5E" w:rsidRPr="00522DE5">
        <w:t xml:space="preserve"> </w:t>
      </w:r>
      <w:r w:rsidR="006306AA" w:rsidRPr="00522DE5">
        <w:t>1</w:t>
      </w:r>
      <w:r w:rsidR="00FD4F5E" w:rsidRPr="00522DE5">
        <w:t xml:space="preserve"> indicating symmetric motor signs of PD</w:t>
      </w:r>
      <w:r w:rsidR="006306AA" w:rsidRPr="00522DE5">
        <w:t>)</w:t>
      </w:r>
      <w:r w:rsidRPr="00522DE5">
        <w:t>.</w:t>
      </w:r>
    </w:p>
    <w:p w14:paraId="5813BEAE" w14:textId="2E1FF29B" w:rsidR="00F95A21" w:rsidRPr="00522DE5" w:rsidRDefault="000C3C27">
      <w:pPr>
        <w:rPr>
          <w:lang w:eastAsia="de-DE"/>
        </w:rPr>
      </w:pPr>
      <w:r w:rsidRPr="00522DE5">
        <w:rPr>
          <w:lang w:eastAsia="de-DE"/>
        </w:rPr>
        <w:t xml:space="preserve">At </w:t>
      </w:r>
      <w:r w:rsidR="000008CA" w:rsidRPr="00522DE5">
        <w:rPr>
          <w:lang w:eastAsia="de-DE"/>
        </w:rPr>
        <w:t xml:space="preserve">the </w:t>
      </w:r>
      <w:r w:rsidRPr="00522DE5">
        <w:rPr>
          <w:lang w:eastAsia="de-DE"/>
        </w:rPr>
        <w:t xml:space="preserve">preoperative baseline, we observed no differences </w:t>
      </w:r>
      <w:r w:rsidR="0017747A" w:rsidRPr="00522DE5">
        <w:rPr>
          <w:lang w:eastAsia="de-DE"/>
        </w:rPr>
        <w:t xml:space="preserve">between patients with symmetric and asymmetric PD </w:t>
      </w:r>
      <w:r w:rsidR="006A57A8" w:rsidRPr="00522DE5">
        <w:rPr>
          <w:lang w:eastAsia="de-DE"/>
        </w:rPr>
        <w:t xml:space="preserve">in </w:t>
      </w:r>
      <w:r w:rsidR="00BA0501" w:rsidRPr="00522DE5">
        <w:rPr>
          <w:lang w:eastAsia="de-DE"/>
        </w:rPr>
        <w:t xml:space="preserve">the demographic parameters age, disease duration, and sex, and in the </w:t>
      </w:r>
      <w:r w:rsidR="0017747A" w:rsidRPr="00522DE5">
        <w:rPr>
          <w:lang w:eastAsia="de-DE"/>
        </w:rPr>
        <w:t>clinical parameters</w:t>
      </w:r>
      <w:r w:rsidR="00BA0501" w:rsidRPr="00522DE5">
        <w:rPr>
          <w:lang w:eastAsia="de-DE"/>
        </w:rPr>
        <w:t xml:space="preserve"> </w:t>
      </w:r>
      <w:r w:rsidRPr="00522DE5">
        <w:rPr>
          <w:lang w:eastAsia="de-DE"/>
        </w:rPr>
        <w:t xml:space="preserve">ADL, </w:t>
      </w:r>
      <w:r w:rsidR="00BA0501" w:rsidRPr="00522DE5">
        <w:rPr>
          <w:lang w:eastAsia="de-DE"/>
        </w:rPr>
        <w:t xml:space="preserve">quality of life, </w:t>
      </w:r>
      <w:r w:rsidRPr="00522DE5">
        <w:rPr>
          <w:lang w:eastAsia="de-DE"/>
        </w:rPr>
        <w:t xml:space="preserve">motor </w:t>
      </w:r>
      <w:r w:rsidR="0017747A" w:rsidRPr="00522DE5">
        <w:rPr>
          <w:lang w:eastAsia="de-DE"/>
        </w:rPr>
        <w:t>impairment</w:t>
      </w:r>
      <w:r w:rsidRPr="00522DE5">
        <w:rPr>
          <w:lang w:eastAsia="de-DE"/>
        </w:rPr>
        <w:t xml:space="preserve">, motor complications, </w:t>
      </w:r>
      <w:r w:rsidR="00BA0501" w:rsidRPr="00522DE5">
        <w:rPr>
          <w:lang w:eastAsia="de-DE"/>
        </w:rPr>
        <w:t xml:space="preserve">and </w:t>
      </w:r>
      <w:r w:rsidRPr="00522DE5">
        <w:rPr>
          <w:lang w:eastAsia="de-DE"/>
        </w:rPr>
        <w:t xml:space="preserve">medication requirements. </w:t>
      </w:r>
      <w:r w:rsidRPr="00522DE5">
        <w:t xml:space="preserve">This </w:t>
      </w:r>
      <w:r w:rsidR="000008CA" w:rsidRPr="00522DE5">
        <w:t xml:space="preserve">finding </w:t>
      </w:r>
      <w:r w:rsidRPr="00522DE5">
        <w:t xml:space="preserve">indicates that </w:t>
      </w:r>
      <w:r w:rsidR="0017747A" w:rsidRPr="00522DE5">
        <w:t xml:space="preserve">their total motor disease progression </w:t>
      </w:r>
      <w:r w:rsidRPr="00522DE5">
        <w:t xml:space="preserve">was similar at the time of surgery. </w:t>
      </w:r>
      <w:r w:rsidR="000008CA" w:rsidRPr="00522DE5">
        <w:t>M</w:t>
      </w:r>
      <w:r w:rsidRPr="00522DE5">
        <w:t>otor complication</w:t>
      </w:r>
      <w:r w:rsidR="0017747A" w:rsidRPr="00522DE5">
        <w:t>s</w:t>
      </w:r>
      <w:r w:rsidR="000008CA" w:rsidRPr="00522DE5">
        <w:t>,</w:t>
      </w:r>
      <w:r w:rsidR="00BA0501" w:rsidRPr="00522DE5">
        <w:t xml:space="preserve"> as </w:t>
      </w:r>
      <w:r w:rsidRPr="00522DE5">
        <w:t>the most common indication for DBS</w:t>
      </w:r>
      <w:r w:rsidR="000008CA" w:rsidRPr="00522DE5">
        <w:t>,</w:t>
      </w:r>
      <w:r w:rsidR="00BA0501" w:rsidRPr="00522DE5">
        <w:t xml:space="preserve"> were comparable </w:t>
      </w:r>
      <w:r w:rsidR="00992D74" w:rsidRPr="00522DE5">
        <w:t xml:space="preserve">at baseline </w:t>
      </w:r>
      <w:r w:rsidR="00BA0501" w:rsidRPr="00522DE5">
        <w:t>in both groups</w:t>
      </w:r>
      <w:r w:rsidRPr="00522DE5">
        <w:t>.</w:t>
      </w:r>
      <w:r w:rsidR="00886F3D" w:rsidRPr="00522DE5">
        <w:t xml:space="preserve"> </w:t>
      </w:r>
      <w:r w:rsidRPr="00522DE5">
        <w:rPr>
          <w:lang w:eastAsia="de-DE"/>
        </w:rPr>
        <w:t xml:space="preserve">In </w:t>
      </w:r>
      <w:r w:rsidR="00F11645" w:rsidRPr="00522DE5">
        <w:rPr>
          <w:lang w:eastAsia="de-DE"/>
        </w:rPr>
        <w:t xml:space="preserve">a </w:t>
      </w:r>
      <w:r w:rsidRPr="00522DE5">
        <w:rPr>
          <w:lang w:eastAsia="de-DE"/>
        </w:rPr>
        <w:t>previous stud</w:t>
      </w:r>
      <w:r w:rsidR="00F11645" w:rsidRPr="00522DE5">
        <w:rPr>
          <w:lang w:eastAsia="de-DE"/>
        </w:rPr>
        <w:t>y</w:t>
      </w:r>
      <w:r w:rsidRPr="00522DE5">
        <w:rPr>
          <w:lang w:eastAsia="de-DE"/>
        </w:rPr>
        <w:t xml:space="preserve"> examining </w:t>
      </w:r>
      <w:r w:rsidR="00BA0501" w:rsidRPr="00522DE5">
        <w:rPr>
          <w:lang w:eastAsia="de-DE"/>
        </w:rPr>
        <w:t>a general PD population without DBS treatment</w:t>
      </w:r>
      <w:r w:rsidRPr="00522DE5">
        <w:rPr>
          <w:lang w:eastAsia="de-DE"/>
        </w:rPr>
        <w:t xml:space="preserve">, a symmetrical distribution was associated with worse </w:t>
      </w:r>
      <w:r w:rsidR="005A6D21" w:rsidRPr="00522DE5">
        <w:rPr>
          <w:lang w:eastAsia="de-DE"/>
        </w:rPr>
        <w:t xml:space="preserve">severity of motor and non-motor </w:t>
      </w:r>
      <w:r w:rsidRPr="00522DE5">
        <w:rPr>
          <w:lang w:eastAsia="de-DE"/>
        </w:rPr>
        <w:t>symptoms</w:t>
      </w:r>
      <w:r w:rsidR="005A6D21" w:rsidRPr="00522DE5">
        <w:rPr>
          <w:lang w:eastAsia="de-DE"/>
        </w:rPr>
        <w:t xml:space="preserve"> and higher medication requirements</w:t>
      </w:r>
      <w:r w:rsidR="006A57A8" w:rsidRPr="00522DE5">
        <w:rPr>
          <w:lang w:eastAsia="de-DE"/>
        </w:rPr>
        <w:t>.</w:t>
      </w:r>
      <w:r w:rsidR="00ED5C89" w:rsidRPr="00522DE5">
        <w:rPr>
          <w:lang w:eastAsia="de-DE"/>
        </w:rPr>
        <w:fldChar w:fldCharType="begin"/>
      </w:r>
      <w:r w:rsidR="00A242F8" w:rsidRPr="00522DE5">
        <w:rPr>
          <w:lang w:eastAsia="de-DE"/>
        </w:rPr>
        <w:instrText xml:space="preserve"> ADDIN EN.CITE &lt;EndNote&gt;&lt;Cite&gt;&lt;Author&gt;Marinus&lt;/Author&gt;&lt;Year&gt;2015&lt;/Year&gt;&lt;RecNum&gt;1064&lt;/RecNum&gt;&lt;DisplayText&gt;&lt;style face="superscript"&gt;54&lt;/style&gt;&lt;/DisplayText&gt;&lt;record&gt;&lt;rec-number&gt;1064&lt;/rec-number&gt;&lt;foreign-keys&gt;&lt;key app="EN" db-id="e25r9xx0jaedx8e592vpf9t7fwxvdp5apxza" timestamp="1720082548" guid="9eb5900e-a4d7-47f4-bc88-9e3fd50d13c7"&gt;1064&lt;/key&gt;&lt;/foreign-keys&gt;&lt;ref-type name="Journal Article"&gt;17&lt;/ref-type&gt;&lt;contributors&gt;&lt;authors&gt;&lt;author&gt;Marinus, J.&lt;/author&gt;&lt;author&gt;van Hilten, J. J.&lt;/author&gt;&lt;/authors&gt;&lt;/contributors&gt;&lt;auth-address&gt;Department of Neurology, Leiden University Medical Center, Leiden, The Netherlands.&lt;/auth-address&gt;&lt;titles&gt;&lt;title&gt;The significance of motor (a)symmetry in Parkinson&amp;apos;s disease&lt;/title&gt;&lt;secondary-title&gt;Mov Disord&lt;/secondary-title&gt;&lt;/titles&gt;&lt;periodical&gt;&lt;full-title&gt;Mov Disord&lt;/full-title&gt;&lt;abbr-1&gt;Movement disorders : official journal of the Movement Disorder Society&lt;/abbr-1&gt;&lt;/periodical&gt;&lt;pages&gt;379-85&lt;/pages&gt;&lt;volume&gt;30&lt;/volume&gt;&lt;number&gt;3&lt;/number&gt;&lt;edition&gt;20141227&lt;/edition&gt;&lt;keywords&gt;&lt;keyword&gt;Aged&lt;/keyword&gt;&lt;keyword&gt;Cohort Studies&lt;/keyword&gt;&lt;keyword&gt;Disease Progression&lt;/keyword&gt;&lt;keyword&gt;Female&lt;/keyword&gt;&lt;keyword&gt;Functional Laterality/*physiology&lt;/keyword&gt;&lt;keyword&gt;Humans&lt;/keyword&gt;&lt;keyword&gt;Male&lt;/keyword&gt;&lt;keyword&gt;Middle Aged&lt;/keyword&gt;&lt;keyword&gt;Motor Activity/*physiology&lt;/keyword&gt;&lt;keyword&gt;Parkinson Disease/*physiopathology&lt;/keyword&gt;&lt;keyword&gt;Severity of Illness Index&lt;/keyword&gt;&lt;keyword&gt;Parkinson&amp;apos;s disease&lt;/keyword&gt;&lt;keyword&gt;cohort study&lt;/keyword&gt;&lt;keyword&gt;motor distribution pattern&lt;/keyword&gt;&lt;keyword&gt;symmetry&lt;/keyword&gt;&lt;/keywords&gt;&lt;dates&gt;&lt;year&gt;2015&lt;/year&gt;&lt;pub-dates&gt;&lt;date&gt;Mar&lt;/date&gt;&lt;/pub-dates&gt;&lt;/dates&gt;&lt;isbn&gt;1531-8257 (Electronic)&amp;#xD;0885-3185 (Linking)&lt;/isbn&gt;&lt;accession-num&gt;25546239&lt;/accession-num&gt;&lt;urls&gt;&lt;related-urls&gt;&lt;url&gt;https://www.ncbi.nlm.nih.gov/pubmed/25546239&lt;/url&gt;&lt;/related-urls&gt;&lt;/urls&gt;&lt;electronic-resource-num&gt;10.1002/mds.26107&lt;/electronic-resource-num&gt;&lt;remote-database-name&gt;Medline&lt;/remote-database-name&gt;&lt;remote-database-provider&gt;NLM&lt;/remote-database-provider&gt;&lt;language&gt;eng&lt;/language&gt;&lt;/record&gt;&lt;/Cite&gt;&lt;/EndNote&gt;</w:instrText>
      </w:r>
      <w:r w:rsidR="00ED5C89" w:rsidRPr="00522DE5">
        <w:rPr>
          <w:lang w:eastAsia="de-DE"/>
        </w:rPr>
        <w:fldChar w:fldCharType="separate"/>
      </w:r>
      <w:r w:rsidR="00A242F8" w:rsidRPr="00522DE5">
        <w:rPr>
          <w:noProof/>
          <w:vertAlign w:val="superscript"/>
          <w:lang w:eastAsia="de-DE"/>
        </w:rPr>
        <w:t>54</w:t>
      </w:r>
      <w:r w:rsidR="00ED5C89" w:rsidRPr="00522DE5">
        <w:rPr>
          <w:lang w:eastAsia="de-DE"/>
        </w:rPr>
        <w:fldChar w:fldCharType="end"/>
      </w:r>
      <w:r w:rsidRPr="00522DE5">
        <w:rPr>
          <w:lang w:eastAsia="de-DE"/>
        </w:rPr>
        <w:t xml:space="preserve"> </w:t>
      </w:r>
      <w:r w:rsidR="006A57A8" w:rsidRPr="00522DE5">
        <w:rPr>
          <w:lang w:eastAsia="de-DE"/>
        </w:rPr>
        <w:t>H</w:t>
      </w:r>
      <w:r w:rsidRPr="00522DE5">
        <w:rPr>
          <w:lang w:eastAsia="de-DE"/>
        </w:rPr>
        <w:t xml:space="preserve">owever, this was explained by confounding factors, such as </w:t>
      </w:r>
      <w:r w:rsidR="00BA0501" w:rsidRPr="00522DE5">
        <w:rPr>
          <w:lang w:eastAsia="de-DE"/>
        </w:rPr>
        <w:t xml:space="preserve">a </w:t>
      </w:r>
      <w:r w:rsidRPr="00522DE5">
        <w:rPr>
          <w:lang w:eastAsia="de-DE"/>
        </w:rPr>
        <w:t>higher age and longer disease duration in the symmetric group.</w:t>
      </w:r>
      <w:r w:rsidR="00ED5C89" w:rsidRPr="00522DE5">
        <w:rPr>
          <w:lang w:eastAsia="de-DE"/>
        </w:rPr>
        <w:fldChar w:fldCharType="begin"/>
      </w:r>
      <w:r w:rsidR="00A242F8" w:rsidRPr="00522DE5">
        <w:rPr>
          <w:lang w:eastAsia="de-DE"/>
        </w:rPr>
        <w:instrText xml:space="preserve"> ADDIN EN.CITE &lt;EndNote&gt;&lt;Cite&gt;&lt;Author&gt;Marinus&lt;/Author&gt;&lt;Year&gt;2015&lt;/Year&gt;&lt;RecNum&gt;1064&lt;/RecNum&gt;&lt;DisplayText&gt;&lt;style face="superscript"&gt;54&lt;/style&gt;&lt;/DisplayText&gt;&lt;record&gt;&lt;rec-number&gt;1064&lt;/rec-number&gt;&lt;foreign-keys&gt;&lt;key app="EN" db-id="e25r9xx0jaedx8e592vpf9t7fwxvdp5apxza" timestamp="1720082548" guid="9eb5900e-a4d7-47f4-bc88-9e3fd50d13c7"&gt;1064&lt;/key&gt;&lt;/foreign-keys&gt;&lt;ref-type name="Journal Article"&gt;17&lt;/ref-type&gt;&lt;contributors&gt;&lt;authors&gt;&lt;author&gt;Marinus, J.&lt;/author&gt;&lt;author&gt;van Hilten, J. J.&lt;/author&gt;&lt;/authors&gt;&lt;/contributors&gt;&lt;auth-address&gt;Department of Neurology, Leiden University Medical Center, Leiden, The Netherlands.&lt;/auth-address&gt;&lt;titles&gt;&lt;title&gt;The significance of motor (a)symmetry in Parkinson&amp;apos;s disease&lt;/title&gt;&lt;secondary-title&gt;Mov Disord&lt;/secondary-title&gt;&lt;/titles&gt;&lt;periodical&gt;&lt;full-title&gt;Mov Disord&lt;/full-title&gt;&lt;abbr-1&gt;Movement disorders : official journal of the Movement Disorder Society&lt;/abbr-1&gt;&lt;/periodical&gt;&lt;pages&gt;379-85&lt;/pages&gt;&lt;volume&gt;30&lt;/volume&gt;&lt;number&gt;3&lt;/number&gt;&lt;edition&gt;20141227&lt;/edition&gt;&lt;keywords&gt;&lt;keyword&gt;Aged&lt;/keyword&gt;&lt;keyword&gt;Cohort Studies&lt;/keyword&gt;&lt;keyword&gt;Disease Progression&lt;/keyword&gt;&lt;keyword&gt;Female&lt;/keyword&gt;&lt;keyword&gt;Functional Laterality/*physiology&lt;/keyword&gt;&lt;keyword&gt;Humans&lt;/keyword&gt;&lt;keyword&gt;Male&lt;/keyword&gt;&lt;keyword&gt;Middle Aged&lt;/keyword&gt;&lt;keyword&gt;Motor Activity/*physiology&lt;/keyword&gt;&lt;keyword&gt;Parkinson Disease/*physiopathology&lt;/keyword&gt;&lt;keyword&gt;Severity of Illness Index&lt;/keyword&gt;&lt;keyword&gt;Parkinson&amp;apos;s disease&lt;/keyword&gt;&lt;keyword&gt;cohort study&lt;/keyword&gt;&lt;keyword&gt;motor distribution pattern&lt;/keyword&gt;&lt;keyword&gt;symmetry&lt;/keyword&gt;&lt;/keywords&gt;&lt;dates&gt;&lt;year&gt;2015&lt;/year&gt;&lt;pub-dates&gt;&lt;date&gt;Mar&lt;/date&gt;&lt;/pub-dates&gt;&lt;/dates&gt;&lt;isbn&gt;1531-8257 (Electronic)&amp;#xD;0885-3185 (Linking)&lt;/isbn&gt;&lt;accession-num&gt;25546239&lt;/accession-num&gt;&lt;urls&gt;&lt;related-urls&gt;&lt;url&gt;https://www.ncbi.nlm.nih.gov/pubmed/25546239&lt;/url&gt;&lt;/related-urls&gt;&lt;/urls&gt;&lt;electronic-resource-num&gt;10.1002/mds.26107&lt;/electronic-resource-num&gt;&lt;remote-database-name&gt;Medline&lt;/remote-database-name&gt;&lt;remote-database-provider&gt;NLM&lt;/remote-database-provider&gt;&lt;language&gt;eng&lt;/language&gt;&lt;/record&gt;&lt;/Cite&gt;&lt;/EndNote&gt;</w:instrText>
      </w:r>
      <w:r w:rsidR="00ED5C89" w:rsidRPr="00522DE5">
        <w:rPr>
          <w:lang w:eastAsia="de-DE"/>
        </w:rPr>
        <w:fldChar w:fldCharType="separate"/>
      </w:r>
      <w:r w:rsidR="00A242F8" w:rsidRPr="00522DE5">
        <w:rPr>
          <w:noProof/>
          <w:vertAlign w:val="superscript"/>
          <w:lang w:eastAsia="de-DE"/>
        </w:rPr>
        <w:t>54</w:t>
      </w:r>
      <w:r w:rsidR="00ED5C89" w:rsidRPr="00522DE5">
        <w:rPr>
          <w:lang w:eastAsia="de-DE"/>
        </w:rPr>
        <w:fldChar w:fldCharType="end"/>
      </w:r>
      <w:r w:rsidRPr="00522DE5">
        <w:rPr>
          <w:lang w:eastAsia="de-DE"/>
        </w:rPr>
        <w:t xml:space="preserve"> </w:t>
      </w:r>
      <w:r w:rsidR="00844C86" w:rsidRPr="00522DE5">
        <w:rPr>
          <w:lang w:eastAsia="de-DE"/>
        </w:rPr>
        <w:t xml:space="preserve">In this context, age and disease duration were comparable in </w:t>
      </w:r>
      <w:r w:rsidR="00BA0501" w:rsidRPr="00522DE5">
        <w:rPr>
          <w:lang w:eastAsia="de-DE"/>
        </w:rPr>
        <w:t>the symmetric and asymmetric PD</w:t>
      </w:r>
      <w:r w:rsidR="00844C86" w:rsidRPr="00522DE5">
        <w:rPr>
          <w:lang w:eastAsia="de-DE"/>
        </w:rPr>
        <w:t xml:space="preserve"> groups. </w:t>
      </w:r>
      <w:r w:rsidRPr="00522DE5">
        <w:rPr>
          <w:lang w:eastAsia="de-DE"/>
        </w:rPr>
        <w:t>This</w:t>
      </w:r>
      <w:r w:rsidR="00691FA2" w:rsidRPr="00522DE5">
        <w:rPr>
          <w:lang w:eastAsia="de-DE"/>
        </w:rPr>
        <w:t xml:space="preserve"> probably</w:t>
      </w:r>
      <w:r w:rsidRPr="00522DE5">
        <w:rPr>
          <w:lang w:eastAsia="de-DE"/>
        </w:rPr>
        <w:t xml:space="preserve"> results from </w:t>
      </w:r>
      <w:r w:rsidR="006A57A8" w:rsidRPr="00522DE5">
        <w:rPr>
          <w:lang w:eastAsia="de-DE"/>
        </w:rPr>
        <w:t xml:space="preserve">our </w:t>
      </w:r>
      <w:r w:rsidRPr="00522DE5">
        <w:rPr>
          <w:lang w:eastAsia="de-DE"/>
        </w:rPr>
        <w:t xml:space="preserve">DBS </w:t>
      </w:r>
      <w:r w:rsidR="006A57A8" w:rsidRPr="00522DE5">
        <w:rPr>
          <w:lang w:eastAsia="de-DE"/>
        </w:rPr>
        <w:t xml:space="preserve">cohort </w:t>
      </w:r>
      <w:r w:rsidR="000008CA" w:rsidRPr="00522DE5">
        <w:rPr>
          <w:lang w:eastAsia="de-DE"/>
        </w:rPr>
        <w:t xml:space="preserve">being </w:t>
      </w:r>
      <w:r w:rsidR="006A57A8" w:rsidRPr="00522DE5">
        <w:rPr>
          <w:lang w:eastAsia="de-DE"/>
        </w:rPr>
        <w:t xml:space="preserve">highly </w:t>
      </w:r>
      <w:r w:rsidRPr="00522DE5">
        <w:rPr>
          <w:lang w:eastAsia="de-DE"/>
        </w:rPr>
        <w:t>selected through strict preoperative indication evaluations.</w:t>
      </w:r>
      <w:r w:rsidR="006A57A8" w:rsidRPr="00522DE5">
        <w:rPr>
          <w:lang w:eastAsia="de-DE"/>
        </w:rPr>
        <w:t xml:space="preserve"> Therefore, the results </w:t>
      </w:r>
      <w:r w:rsidR="001C71F7" w:rsidRPr="00522DE5">
        <w:rPr>
          <w:lang w:eastAsia="de-DE"/>
        </w:rPr>
        <w:t xml:space="preserve">of </w:t>
      </w:r>
      <w:r w:rsidR="006A57A8" w:rsidRPr="00522DE5">
        <w:rPr>
          <w:lang w:eastAsia="de-DE"/>
        </w:rPr>
        <w:t>our DBS cohort cannot be applied to other device-aided therapies</w:t>
      </w:r>
      <w:r w:rsidR="001C71F7" w:rsidRPr="00522DE5">
        <w:rPr>
          <w:lang w:eastAsia="de-DE"/>
        </w:rPr>
        <w:t>, e.g.</w:t>
      </w:r>
      <w:r w:rsidR="000008CA" w:rsidRPr="00522DE5">
        <w:rPr>
          <w:lang w:eastAsia="de-DE"/>
        </w:rPr>
        <w:t>,</w:t>
      </w:r>
      <w:r w:rsidR="001C71F7" w:rsidRPr="00522DE5">
        <w:rPr>
          <w:lang w:eastAsia="de-DE"/>
        </w:rPr>
        <w:t xml:space="preserve"> infusion therapies</w:t>
      </w:r>
      <w:r w:rsidR="006A57A8" w:rsidRPr="00522DE5">
        <w:rPr>
          <w:lang w:eastAsia="de-DE"/>
        </w:rPr>
        <w:t xml:space="preserve">, </w:t>
      </w:r>
      <w:r w:rsidR="001C71F7" w:rsidRPr="00522DE5">
        <w:rPr>
          <w:lang w:eastAsia="de-DE"/>
        </w:rPr>
        <w:t xml:space="preserve">as these typically apply </w:t>
      </w:r>
      <w:r w:rsidR="006A57A8" w:rsidRPr="00522DE5">
        <w:rPr>
          <w:lang w:eastAsia="de-DE"/>
        </w:rPr>
        <w:t>other inclusion criteria.</w:t>
      </w:r>
      <w:r w:rsidR="00497679" w:rsidRPr="00522DE5">
        <w:rPr>
          <w:lang w:eastAsia="de-DE"/>
        </w:rPr>
        <w:fldChar w:fldCharType="begin">
          <w:fldData xml:space="preserve">PEVuZE5vdGU+PENpdGU+PEF1dGhvcj5MZXRhPC9BdXRob3I+PFllYXI+MjAyMTwvWWVhcj48UmVj
TnVtPjczNjwvUmVjTnVtPjxEaXNwbGF5VGV4dD48c3R5bGUgZmFjZT0ic3VwZXJzY3JpcHQiPjU1
PC9zdHlsZT48L0Rpc3BsYXlUZXh0PjxyZWNvcmQ+PHJlYy1udW1iZXI+NzM2PC9yZWMtbnVtYmVy
Pjxmb3JlaWduLWtleXM+PGtleSBhcHA9IkVOIiBkYi1pZD0iZTI1cjl4eDBqYWVkeDhlNTkydnBm
OXQ3Znd4dmRwNWFweHphIiB0aW1lc3RhbXA9IjE2NDkyNTQ4NzQiPjczNjwva2V5PjwvZm9yZWln
bi1rZXlzPjxyZWYtdHlwZSBuYW1lPSJKb3VybmFsIEFydGljbGUiPjE3PC9yZWYtdHlwZT48Y29u
dHJpYnV0b3JzPjxhdXRob3JzPjxhdXRob3I+TGV0YSwgVi48L2F1dGhvcj48YXV0aG9yPkRhZnNh
cmksIEguIFMuPC9hdXRob3I+PGF1dGhvcj5TYXVlcmJpZXIsIEEuPC9hdXRob3I+PGF1dGhvcj5N
ZXR0YSwgVi48L2F1dGhvcj48YXV0aG9yPlRpdG92YSwgTi48L2F1dGhvcj48YXV0aG9yPlRpbW1l
cm1hbm4sIEwuPC9hdXRob3I+PGF1dGhvcj5Bc2hrYW4sIEsuPC9hdXRob3I+PGF1dGhvcj5TYW11
ZWwsIE0uPC9hdXRob3I+PGF1dGhvcj5QZWtrb25lbiwgRS48L2F1dGhvcj48YXV0aG9yPk9kaW4s
IFAuPC9hdXRob3I+PGF1dGhvcj5BbnRvbmluaSwgQS48L2F1dGhvcj48YXV0aG9yPk1hcnRpbmV6
LU1hcnRpbiwgUC48L2F1dGhvcj48YXV0aG9yPlBhcnJ5LCBNLjwvYXV0aG9yPjxhdXRob3I+dmFu
IFdhbWVsZW4sIEQuIEouPC9hdXRob3I+PGF1dGhvcj5SYXkgQ2hhdWRodXJpLCBLLjwvYXV0aG9y
PjwvYXV0aG9ycz48L2NvbnRyaWJ1dG9ycz48YXV0aC1hZGRyZXNzPkRlcGFydG1lbnQgb2YgQmFz
aWMgYW5kIENsaW5pY2FsIE5ldXJvc2NpZW5jZXMsIEluc3RpdHV0ZSBvZiBQc3ljaGlhdHJ5LCBQ
c3ljaG9sb2d5ICZhbXA7IE5ldXJvc2NpZW5jZSwgS2luZyZhcG9zO3MgQ29sbGVnZSBMb25kb24s
IExvbmRvbiBTRTUgOVJULCBVSy4mI3hEO1BhcmtpbnNvbiZhcG9zO3MgRm91bmRhdGlvbiBDZW50
cmUgb2YgRXhjZWxsZW5jZSwgS2luZyZhcG9zO3MgQ29sbGVnZSBIb3NwaXRhbCwgTG9uZG9uIFNF
NSA5UlMsIFVLLiYjeEQ7RGVwYXJ0bWVudCBvZiBOZXVyb2xvZ3ksIEZhY3VsdHkgb2YgTWVkaWNp
bmUsIFVuaXZlcnNpdHkgb2YgQ29sb2duZSwgNTA5MzcgQ29sb2duZSwgR2VybWFueS4mI3hEO0Rl
cGFydG1lbnQgb2YgTmV1cm9sb2d5LCBOZXVyb3N1cmdlcnkgYW5kIE1lZGljYWwgR2VuZXRpY3Ms
IEZlZGVyYWwgU3RhdGUgQXV0b25vbW91cyBFZHVjYXRpb25hbCBJbnN0aXR1dGlvbiBvZiBIaWdo
ZXIgRWR1Y2F0aW9uICZsdDsmbHQ7Ti5JLiBQaXJvZ292IFJ1c3NpYW4gTmF0aW9uYWwgUmVzZWFy
Y2ggTWVkaWNhbCBVbml2ZXJzaXR5Jmd0OyZndDssIE1pbmlzdHJ5IG9mIEhlYWx0aCBvZiB0aGUg
UnVzc2lhbiBGZWRlcmF0aW9uLCAxMTc5OTcgTW9zY293LCBSdXNzaWEuJiN4RDtEZXBhcnRtZW50
IG9mIE5ldXJvZGVnZW5lcmF0aXZlIERpc2Vhc2VzLCBGZWRlcmFsIFN0YXRlIEJ1ZGdldGFyeSBJ
bnN0aXR1dGlvbiAmbHQ7Jmx0O0ZlZGVyYWwgQ2VudGVyIG9mIEJyYWluIGFuZCBOZXVyb3RlY2hu
b2xvZ2llcyZndDsmZ3Q7LCBNaW5pc3RyeSBvZiBIZWFsdGggb2YgdGhlIFJ1c3NpYW4gRmVkZXJh
dGlvbiwgMTE3OTk3IE1vc2NvdywgUnVzc2lhLiYjeEQ7RGVwYXJ0bWVudCBvZiBOZXVyb2xvZ3ks
IFVuaXZlcnNpdHkgSG9zcGl0YWwgb2YgR2llc3NlbiBhbmQgTWFyYnVyZywgQ2FtcHVzIE1hcmJ1
cmcsIDM1MDQzIE1hcmJ1cmcsIEhlc3NlbiwgR2VybWFueS4mI3hEO05ldXJvc3VyZ2ljYWwgRGVw
YXJ0bWVudCwgS2luZyZhcG9zO3MgQ29sbGVnZSBIb3NwaXRhbCBGb3VuZGF0aW9uIFRydXN0LCBM
b25kb24gU0U1IDlSUywgVUsuJiN4RDtEZXBhcnRtZW50IG9mIE5ldXJvbG9neSwgVW5pdmVyc2l0
eSBvZiBIZWxzaW5raSwgMDAwMjkgSFVTIEhlbHNpbmtpLCBGaW5sYW5kLiYjeEQ7RGl2aXNpb24g
b2YgTmV1cm9sb2d5LCBEZXBhcnRtZW50IG9mIENsaW5pY2FsIFNjaWVuY2VzIEx1bmQsIEx1bmQg
VW5pdmVyc2l0eSwgUDY2MytROSBMdW5kLCBTd2VkZW4uJiN4RDtQYXJraW5zb24gYW5kIE1vdmVt
ZW50IERpc29yZGVycyBVbml0LCBEZXBhcnRtZW50IG9mIE5ldXJvc2NpZW5jZSwgVW5pdmVyc2l0
eSBvZiBQYWR1YSwgMzUxMzggUGFkdWEsIEl0YWx5LiYjeEQ7Q2VudHJlIGZvciBOZXR3b3JrZWQg
QmlvbWVkaWNhbCBSZXNlYXJjaCBpbiBOZXVyb2RlZ2VuZXJhdGl2ZSBEaXNlYXNlcyAoQ0lCRVJO
RUQpLCBDYXJsb3MgSUlJIEluc3RpdHV0ZSBvZiBIZWFsdGgsIDI4MDMxIE1hZHJpZCwgU3BhaW4u
JiN4RDtEZXBhcnRtZW50IG9mIE5ldXJvbG9neSwgRG9uZGVycyBJbnN0aXR1dGUgZm9yIEJyYWlu
LCBDb2duaXRpb24gYW5kIEJlaGF2aW91ciwgUmFkYm91ZCBVbml2ZXJzaXR5IE1lZGljYWwgQ2Vu
dHJlLCA2NTAwSEIgTmlqbWVnZW4sIFRoZSBOZXRoZXJsYW5kcy48L2F1dGgtYWRkcmVzcz48dGl0
bGVzPjx0aXRsZT5QZXJzb25hbGlzZWQgQWR2YW5jZWQgVGhlcmFwaWVzIGluIFBhcmtpbnNvbiZh
cG9zO3MgRGlzZWFzZTogVGhlIFJvbGUgb2YgTm9uLU1vdG9yIFN5bXB0b21zIFByb2ZpbGU8L3Rp
dGxlPjxzZWNvbmRhcnktdGl0bGU+SiBQZXJzIE1lZDwvc2Vjb25kYXJ5LXRpdGxlPjwvdGl0bGVz
PjxwZXJpb2RpY2FsPjxmdWxsLXRpdGxlPkogUGVycyBNZWQ8L2Z1bGwtdGl0bGU+PGFiYnItMT5K
b3VybmFsIG9mIHBlcnNvbmFsaXplZCBtZWRpY2luZTwvYWJici0xPjwvcGVyaW9kaWNhbD48cGFn
ZXM+NzczPC9wYWdlcz48dm9sdW1lPjExPC92b2x1bWU+PG51bWJlcj44PC9udW1iZXI+PGVkaXRp
b24+MjAyMS8wOC8yODwvZWRpdGlvbj48a2V5d29yZHM+PGtleXdvcmQ+UGFya2luc29uJmFwb3M7
cyBkaXNlYXNlPC9rZXl3b3JkPjxrZXl3b3JkPmFwb21vcnBoaW5lPC9rZXl3b3JkPjxrZXl3b3Jk
PmRlZXAgYnJhaW4gc3RpbXVsYXRpb248L2tleXdvcmQ+PGtleXdvcmQ+ZGV2aWNlLWFpZGVkIHRo
ZXJhcGllczwva2V5d29yZD48a2V5d29yZD5sZXZvZG9wYS1jYXJiaWRvcGEgaW50ZXN0aW5hbCBn
ZWw8L2tleXdvcmQ+PGtleXdvcmQ+bm9uLW1vdG9yIHN5bXB0b21zPC9rZXl3b3JkPjxrZXl3b3Jk
PnBlcnNvbmFsaXNlZCBtZWRpY2luZTwva2V5d29yZD48a2V5d29yZD5VQ0IsIEJpYWwsIEludmlz
aW8sIFByb2ZpbGUgYW5kIEJyaXRhbm5pYSBQaGFybWFjZXV0aWNhbHMsIG91dHNpZGUgdGhlIHN1
Ym1pdHRlZDwva2V5d29yZD48a2V5d29yZD53b3JrLiBILlMuRC4gd2FzIGZ1bmRlZCBieSB0aGUg
RVUgSm9pbnQgUHJvZ3JhbW1lLU5ldXJvZGVnZW5lcmF0aXZlIERpc2Vhc2U8L2tleXdvcmQ+PGtl
eXdvcmQ+UmVzZWFyY2ggKEpQTkQpLCB0aGUgUHJvZi4gS2xhdXMgVGhpZW1hbm4gRm91bmRhdGlv
biBpbiB0aGUgR2VybWFuIFNvY2lldHkgb2Y8L2tleXdvcmQ+PGtleXdvcmQ+TmV1cm9sb2d5LCB0
aGUgRmVsZ2VuaGF1ZXIgRm91bmRhdGlvbiwgdGhlIEtvZWxuRm9ydHVuZSBwcm9ncmFtIG9mIHRo
ZSBNZWRpY2FsPC9rZXl3b3JkPjxrZXl3b3JkPkZhY3VsdHkgb2YgdGhlIFVuaXZlcnNpdHkgb2Yg
Q29sb2duZSwgYW5kIGhhcyByZWNlaXZlZCBob25vcmFyaWEgYnkgQm9zdG9uPC9rZXl3b3JkPjxr
ZXl3b3JkPlNjaWVudGlmaWMsIE1lZHRyb25pYyBhbmQgU3RhZGFwaGFybSwgb3V0c2lkZSB0aGUg
c3VibWl0dGVkIHdvcmsuIEEuUy4gaXMgZnVuZGVkPC9rZXl3b3JkPjxrZXl3b3JkPmJ5IHRoZSBH
dXN5ayBwcm9ncmFtIGFuZCB0aGUgQWR2YW5jZWQgQ29sb2duZSBDbGluaWNpYW4gU2NpZW50aXN0
IHByb2dyYW0gb2YgdGhlPC9rZXl3b3JkPjxrZXl3b3JkPk1lZGljYWwgRmFjdWx0eSBvZiB0aGUg
VW5pdmVyc2l0eSBvZiBDb2xvZ25lIGFuZCBoYXMgcmVjZWl2ZWQgZnVuZGluZyBmcm9tIHRoZTwv
a2V5d29yZD48a2V5d29yZD5Qcm9mLiBLbGF1cyBUaGllbWFubiBGb3VuZGF0aW9uLCBvdXRzaWRl
IHRoZSBzdWJtaXR0ZWQgd29yay4gTC5ULiByZWNlaXZlZDwva2V5d29yZD48a2V5d29yZD5wYXlt
ZW50cyBhcyBhIGNvbnN1bHRhbnQgZm9yIEJvc3RvbiBTY2llbnRpZmljLCBob25vcmFyaWEgYXMg
YSBzcGVha2VyIG9uPC9rZXl3b3JkPjxrZXl3b3JkPnN5bXBvc2lhIHNwb25zb3JlZCBieSBVQ0Is
IERlc2l0aW4sIEJvc3RvbiBTY2llbnRpZmljLCBBYmJWSUUsIE5vdmFydGlzLDwva2V5d29yZD48
a2V5d29yZD5HbGF4b1NtaXRoS2xpbmUgdW5kIERJQVBMQU48L2tleXdvcmQ+PGtleXdvcmQ+dGhl
IGluc3RpdHV0aW9uIG9mIEwuVC4sIG5vdCBMLlQuIHBlcnNvbmFsbHk8L2tleXdvcmQ+PGtleXdv
cmQ+cmVjZWl2ZWQgZnVuZGluZyBieSBCb3N0b24gU2NpZW50aWZpYywgdGhlIEdlcm1hbiBSZXNl
YXJjaCBGb3VuZGF0aW9uLCB0aGUgR2VybWFuPC9rZXl3b3JkPjxrZXl3b3JkPk1pbmlzdHJ5IG9m
IEVkdWNhdGlvbiBhbmQgUmVzZWFyY2ggYW5kIHRoZSBEZXV0c2NoZSBQYXJraW5zb24gVmVyZWlu
aWd1bmcsPC9rZXl3b3JkPjxrZXl3b3JkPm91dHNpZGUgdGhlIHN1Ym1pdHRlZCB3b3JrLiBLLkEu
IHJlcG9ydHMgZWR1Y2F0aW9uYWwgZ3JhbnQgYW5kIGhvbm9yYXJpYSBmcm9tPC9rZXl3b3JkPjxr
ZXl3b3JkPk1lZHRyb25pYyBhbmQgQWJib3R0LCBvdXRzaWRlIHRoZSBzdWJtaXR0ZWQgd29yay4g
TS5TLiBoYXMgcmVjZWl2ZWQgZWR1Y2F0aW9uYWw8L2tleXdvcmQ+PGtleXdvcmQ+c3VwcG9ydCBm
cm9tIE1lZHRyb25pYyAocGFpZCB0byB0aGUgaW5zdGl0dXRpb24pLCBQYXJraW5zb24mYXBvcztz
IFVLICh2aWEgdGhlIFVLIERCUzwva2V5d29yZD48a2V5d29yZD5uZXR3b3JrKSwgYWN0cyBhcyBh
IGNvbnN1bHRhbnQgZm9yIEFiYm90dCwgYW5kIHJlY2VpdmVkIGhvbm9yYXJpYSBmcm9tIFRoZTwv
a2V5d29yZD48a2V5d29yZD5Nb3ZlbWVudCBEaXNvcmRlcnMgU29jaWV0eSwgb3V0c2lkZSB0aGUg
c3VibWl0dGVkIHdvcmsuIEUuUC4gcmVwb3J0cyB0aGU8L2tleXdvcmQ+PGtleXdvcmQ+Zm9sbG93
aW5nIGRpc2Nsb3N1cmVzIG91dHNpZGUgdGhlIHN1Ym1pdHRlZCB3b3JrOiBjb25zdWx0aW5nIG5l
dXJvbG9naXN0IGZvcjwva2V5d29yZD48a2V5d29yZD5GaW5uaXNoIFBhdGllbnQgSW5zdXJhbmNl
IENlbnRyZTwva2V5d29yZD48a2V5d29yZD5TdGFuZGluZyBNZW1iZXIgb2YgdGhlIE1EUyBOb24t
TW90b3I8L2tleXdvcmQ+PGtleXdvcmQ+UGFya2luc29uJmFwb3M7cyBEaXNlYXNlLCBTdHVkeSBH
cm91cDwva2V5d29yZD48a2V5d29yZD5Db25zdWx0aW5nIGZlZXM6IE5vcmRpY0luZnUgQ2FyZSBB
QiwgQWJidmllLDwva2V5d29yZD48a2V5d29yZD5aYW1ib248L2tleXdvcmQ+PGtleXdvcmQ+TWVt
YmVyIG9mIEFkdmlzb3J5IGJvYXJkOiBBYmJ2aWU8L2tleXdvcmQ+PGtleXdvcmQ+TGVjdHVyZSBm
ZWVzOiBBYmJvdHQsIEFiYnZpZSwgTm9yZGljPC9rZXl3b3JkPjxrZXl3b3JkPkluZnVjYXJlLiBQ
Lk8uIGhhcyByZWNlaXZlZCBob25vcmFyaWEgZm9yIGxlY3R1cmVzIGFuZCBhZHZpY2UgZnJvbSBB
YmJWaWUsIEJpYWwsPC9rZXl3b3JkPjxrZXl3b3JkPkJyaXRhbm5pYSwgS3lvd2EsIE5vcmRpYyBJ
bmZ1Y2FyZSBhbmQgWmFtYm9uLCBvdXRzaWRlIHRoZSBzdWJtaXR0ZWQgd29yay4gUC5NLk0uPC9r
ZXl3b3JkPjxrZXl3b3JkPmhhcyByZWNlaXZlZCBob25vcmFyaWEgZnJvbSBOYXRpb25hbCBTY2hv
b2wgb2YgUHVibGljIEhlYWx0aCAoSVNDSUlJKSwgRWRpdG9yaWFsPC9rZXl3b3JkPjxrZXl3b3Jk
PlZpZ3VlcmEgYW5kIFRha2VkYSBQaGFybWFjZXV0aWNhbHMgZm9yIGxlY3R1cmluZyBpbiBjb3Vy
c2VzPC9rZXl3b3JkPjxrZXl3b3JkPmFuZCBmcm9tIHRoZTwva2V5d29yZD48a2V5d29yZD5JbnRl
cm5hdGlvbmFsIFBhcmtpbnNvbiBhbmQgTW92ZW1lbnQgRGlzb3JkZXIgU29jaWV0eSAoSVBNRFMp
IGZvciBtYW5hZ2VtZW50IG9mPC9rZXl3b3JkPjxrZXl3b3JkPnRoZSBQcm9ncmFtIG9uIFJhdGlu
ZyBTY2FsZXMsIG91dHNpZGUgdGhlIHN1Ym1pdHRlZCB3b3JrLiBNLlAuIGhhcyByZWNlaXZlZDwv
a2V5d29yZD48a2V5d29yZD5ob25vcmFyaWEgZm9ybSBBYmJWaWUgYW5kIEJyaXRhbm5pYSBQaGFy
bWFjZXV0aWNhbHMsIG91dHNpZGUgdGhlIHN1Ym1pdHRlZCB3b3JrLjwva2V5d29yZD48a2V5d29y
ZD5ELkoudi5XLiByZWNlaXZlZCBhIGdyYW50LCBhbmQgY29uc3VsdGFuY3ksIGFuZCBzcGVha2Vy
IGZlZXMgZnJvbSBCcml0YW5uaWE8L2tleXdvcmQ+PGtleXdvcmQ+UGhhcm1hY2V1dGljYWxzLCBz
cGVha2VyIGZlZXMgZnJvbSBCaWFsIFBoYXJtYWNldXRpY2FscywgYW5kIGNvbnN1bHRhbmN5IGZl
ZXM8L2tleXdvcmQ+PGtleXdvcmQ+ZnJvbSBJbnZpc2lvIFBoYXJtYSwgb3V0c2lkZSB0aGUgc3Vi
bWl0dGVkIHdvcmsuIEsuUi5DLiByZXBvcnRzIGFkdmlzb3J5IGJvYXJkPC9rZXl3b3JkPjxrZXl3
b3JkPmZvciBBYmJWaWUsIFVDQiwgR0tDLCBCaWFsLCBDeW5hcHN1cywgTm92YXJ0aXMsIExvYnNv
ciwgU3RhZGEsIE1lZHRyb25pYywgWmFtYm9uLDwva2V5d29yZD48a2V5d29yZD5Qcm9maWxlLCBT
dW5vdmlvbiwgUm9jaGUsIFRoZXJhdmFuY2UsIFNjaW9uLCBCcml0YW5uaWE8L2tleXdvcmQ+PGtl
eXdvcmQ+aG9ub3JhcmlhIGZvciBsZWN0dXJlczwva2V5d29yZD48a2V5d29yZD5mcm9tIEFiYlZp
ZSwgQnJpdGFubmlhLCBVQ0IsIE11bmRpcGhhcm1hLCBaYW1ib24sIE5vdmFydGlzLCBCb2VyaW5n
ZXIgSW5nZWxoZWltPC9rZXl3b3JkPjxrZXl3b3JkPmdyYW50cyAoSW52ZXN0aWdhdG9yIEluaXRp
YXRlZCkgZnJvbSBCcml0YW5pYSBQaGFybWFjZXV0aWNhbHMsIEFiYlZpZSwgVUNCLCBHS0MsPC9r
ZXl3b3JkPjxrZXl3b3JkPkJpYWw8L2tleXdvcmQ+PGtleXdvcmQ+YWNhZGVtaWMgZ3JhbnRzIGZy
b20gRVUsIElNSSBFVSwgSG9yaXpvbiAyMDIwLCBQYXJraW5zb24mYXBvcztzIFVLLCBOSUhSLCBQ
RE5NRyw8L2tleXdvcmQ+PGtleXdvcmQ+RVUgKEhvcml6b24gMjAyMCksIEtpcmJ5IExhaW5nIEZv
dW5kYXRpb24sIE5QRiwgTVJDLCBXZWxsY29tZSBUcnVzdCwgb3V0c2lkZSB0aGU8L2tleXdvcmQ+
PGtleXdvcmQ+c3VibWl0dGVkIHdvcmsuPC9rZXl3b3JkPjwva2V5d29yZHM+PGRhdGVzPjx5ZWFy
PjIwMjE8L3llYXI+PHB1Yi1kYXRlcz48ZGF0ZT5BdWcgNzwvZGF0ZT48L3B1Yi1kYXRlcz48L2Rh
dGVzPjxpc2JuPjIwNzUtNDQyNiAoUHJpbnQpJiN4RDsyMDc1LTQ0MjYgKEVsZWN0cm9uaWMpJiN4
RDsyMDc1LTQ0MjYgKExpbmtpbmcpPC9pc2JuPjxhY2Nlc3Npb24tbnVtPjM0NDQyNDE3PC9hY2Nl
c3Npb24tbnVtPjx1cmxzPjxyZWxhdGVkLXVybHM+PHVybD5odHRwczovL3d3dy5uY2JpLm5sbS5u
aWguZ292L3B1Ym1lZC8zNDQ0MjQxNzwvdXJsPjwvcmVsYXRlZC11cmxzPjwvdXJscz48Y3VzdG9t
Mj5QTUM4NDAwODY5PC9jdXN0b20yPjxlbGVjdHJvbmljLXJlc291cmNlLW51bT4xMC4zMzkwL2pw
bTExMDgwNzczPC9lbGVjdHJvbmljLXJlc291cmNlLW51bT48L3JlY29yZD48L0NpdGU+PC9FbmRO
b3RlPn==
</w:fldData>
        </w:fldChar>
      </w:r>
      <w:r w:rsidR="00A242F8" w:rsidRPr="00522DE5">
        <w:rPr>
          <w:lang w:eastAsia="de-DE"/>
        </w:rPr>
        <w:instrText xml:space="preserve"> ADDIN EN.CITE </w:instrText>
      </w:r>
      <w:r w:rsidR="00A242F8" w:rsidRPr="00522DE5">
        <w:rPr>
          <w:lang w:eastAsia="de-DE"/>
        </w:rPr>
        <w:fldChar w:fldCharType="begin">
          <w:fldData xml:space="preserve">PEVuZE5vdGU+PENpdGU+PEF1dGhvcj5MZXRhPC9BdXRob3I+PFllYXI+MjAyMTwvWWVhcj48UmVj
TnVtPjczNjwvUmVjTnVtPjxEaXNwbGF5VGV4dD48c3R5bGUgZmFjZT0ic3VwZXJzY3JpcHQiPjU1
PC9zdHlsZT48L0Rpc3BsYXlUZXh0PjxyZWNvcmQ+PHJlYy1udW1iZXI+NzM2PC9yZWMtbnVtYmVy
Pjxmb3JlaWduLWtleXM+PGtleSBhcHA9IkVOIiBkYi1pZD0iZTI1cjl4eDBqYWVkeDhlNTkydnBm
OXQ3Znd4dmRwNWFweHphIiB0aW1lc3RhbXA9IjE2NDkyNTQ4NzQiPjczNjwva2V5PjwvZm9yZWln
bi1rZXlzPjxyZWYtdHlwZSBuYW1lPSJKb3VybmFsIEFydGljbGUiPjE3PC9yZWYtdHlwZT48Y29u
dHJpYnV0b3JzPjxhdXRob3JzPjxhdXRob3I+TGV0YSwgVi48L2F1dGhvcj48YXV0aG9yPkRhZnNh
cmksIEguIFMuPC9hdXRob3I+PGF1dGhvcj5TYXVlcmJpZXIsIEEuPC9hdXRob3I+PGF1dGhvcj5N
ZXR0YSwgVi48L2F1dGhvcj48YXV0aG9yPlRpdG92YSwgTi48L2F1dGhvcj48YXV0aG9yPlRpbW1l
cm1hbm4sIEwuPC9hdXRob3I+PGF1dGhvcj5Bc2hrYW4sIEsuPC9hdXRob3I+PGF1dGhvcj5TYW11
ZWwsIE0uPC9hdXRob3I+PGF1dGhvcj5QZWtrb25lbiwgRS48L2F1dGhvcj48YXV0aG9yPk9kaW4s
IFAuPC9hdXRob3I+PGF1dGhvcj5BbnRvbmluaSwgQS48L2F1dGhvcj48YXV0aG9yPk1hcnRpbmV6
LU1hcnRpbiwgUC48L2F1dGhvcj48YXV0aG9yPlBhcnJ5LCBNLjwvYXV0aG9yPjxhdXRob3I+dmFu
IFdhbWVsZW4sIEQuIEouPC9hdXRob3I+PGF1dGhvcj5SYXkgQ2hhdWRodXJpLCBLLjwvYXV0aG9y
PjwvYXV0aG9ycz48L2NvbnRyaWJ1dG9ycz48YXV0aC1hZGRyZXNzPkRlcGFydG1lbnQgb2YgQmFz
aWMgYW5kIENsaW5pY2FsIE5ldXJvc2NpZW5jZXMsIEluc3RpdHV0ZSBvZiBQc3ljaGlhdHJ5LCBQ
c3ljaG9sb2d5ICZhbXA7IE5ldXJvc2NpZW5jZSwgS2luZyZhcG9zO3MgQ29sbGVnZSBMb25kb24s
IExvbmRvbiBTRTUgOVJULCBVSy4mI3hEO1BhcmtpbnNvbiZhcG9zO3MgRm91bmRhdGlvbiBDZW50
cmUgb2YgRXhjZWxsZW5jZSwgS2luZyZhcG9zO3MgQ29sbGVnZSBIb3NwaXRhbCwgTG9uZG9uIFNF
NSA5UlMsIFVLLiYjeEQ7RGVwYXJ0bWVudCBvZiBOZXVyb2xvZ3ksIEZhY3VsdHkgb2YgTWVkaWNp
bmUsIFVuaXZlcnNpdHkgb2YgQ29sb2duZSwgNTA5MzcgQ29sb2duZSwgR2VybWFueS4mI3hEO0Rl
cGFydG1lbnQgb2YgTmV1cm9sb2d5LCBOZXVyb3N1cmdlcnkgYW5kIE1lZGljYWwgR2VuZXRpY3Ms
IEZlZGVyYWwgU3RhdGUgQXV0b25vbW91cyBFZHVjYXRpb25hbCBJbnN0aXR1dGlvbiBvZiBIaWdo
ZXIgRWR1Y2F0aW9uICZsdDsmbHQ7Ti5JLiBQaXJvZ292IFJ1c3NpYW4gTmF0aW9uYWwgUmVzZWFy
Y2ggTWVkaWNhbCBVbml2ZXJzaXR5Jmd0OyZndDssIE1pbmlzdHJ5IG9mIEhlYWx0aCBvZiB0aGUg
UnVzc2lhbiBGZWRlcmF0aW9uLCAxMTc5OTcgTW9zY293LCBSdXNzaWEuJiN4RDtEZXBhcnRtZW50
IG9mIE5ldXJvZGVnZW5lcmF0aXZlIERpc2Vhc2VzLCBGZWRlcmFsIFN0YXRlIEJ1ZGdldGFyeSBJ
bnN0aXR1dGlvbiAmbHQ7Jmx0O0ZlZGVyYWwgQ2VudGVyIG9mIEJyYWluIGFuZCBOZXVyb3RlY2hu
b2xvZ2llcyZndDsmZ3Q7LCBNaW5pc3RyeSBvZiBIZWFsdGggb2YgdGhlIFJ1c3NpYW4gRmVkZXJh
dGlvbiwgMTE3OTk3IE1vc2NvdywgUnVzc2lhLiYjeEQ7RGVwYXJ0bWVudCBvZiBOZXVyb2xvZ3ks
IFVuaXZlcnNpdHkgSG9zcGl0YWwgb2YgR2llc3NlbiBhbmQgTWFyYnVyZywgQ2FtcHVzIE1hcmJ1
cmcsIDM1MDQzIE1hcmJ1cmcsIEhlc3NlbiwgR2VybWFueS4mI3hEO05ldXJvc3VyZ2ljYWwgRGVw
YXJ0bWVudCwgS2luZyZhcG9zO3MgQ29sbGVnZSBIb3NwaXRhbCBGb3VuZGF0aW9uIFRydXN0LCBM
b25kb24gU0U1IDlSUywgVUsuJiN4RDtEZXBhcnRtZW50IG9mIE5ldXJvbG9neSwgVW5pdmVyc2l0
eSBvZiBIZWxzaW5raSwgMDAwMjkgSFVTIEhlbHNpbmtpLCBGaW5sYW5kLiYjeEQ7RGl2aXNpb24g
b2YgTmV1cm9sb2d5LCBEZXBhcnRtZW50IG9mIENsaW5pY2FsIFNjaWVuY2VzIEx1bmQsIEx1bmQg
VW5pdmVyc2l0eSwgUDY2MytROSBMdW5kLCBTd2VkZW4uJiN4RDtQYXJraW5zb24gYW5kIE1vdmVt
ZW50IERpc29yZGVycyBVbml0LCBEZXBhcnRtZW50IG9mIE5ldXJvc2NpZW5jZSwgVW5pdmVyc2l0
eSBvZiBQYWR1YSwgMzUxMzggUGFkdWEsIEl0YWx5LiYjeEQ7Q2VudHJlIGZvciBOZXR3b3JrZWQg
QmlvbWVkaWNhbCBSZXNlYXJjaCBpbiBOZXVyb2RlZ2VuZXJhdGl2ZSBEaXNlYXNlcyAoQ0lCRVJO
RUQpLCBDYXJsb3MgSUlJIEluc3RpdHV0ZSBvZiBIZWFsdGgsIDI4MDMxIE1hZHJpZCwgU3BhaW4u
JiN4RDtEZXBhcnRtZW50IG9mIE5ldXJvbG9neSwgRG9uZGVycyBJbnN0aXR1dGUgZm9yIEJyYWlu
LCBDb2duaXRpb24gYW5kIEJlaGF2aW91ciwgUmFkYm91ZCBVbml2ZXJzaXR5IE1lZGljYWwgQ2Vu
dHJlLCA2NTAwSEIgTmlqbWVnZW4sIFRoZSBOZXRoZXJsYW5kcy48L2F1dGgtYWRkcmVzcz48dGl0
bGVzPjx0aXRsZT5QZXJzb25hbGlzZWQgQWR2YW5jZWQgVGhlcmFwaWVzIGluIFBhcmtpbnNvbiZh
cG9zO3MgRGlzZWFzZTogVGhlIFJvbGUgb2YgTm9uLU1vdG9yIFN5bXB0b21zIFByb2ZpbGU8L3Rp
dGxlPjxzZWNvbmRhcnktdGl0bGU+SiBQZXJzIE1lZDwvc2Vjb25kYXJ5LXRpdGxlPjwvdGl0bGVz
PjxwZXJpb2RpY2FsPjxmdWxsLXRpdGxlPkogUGVycyBNZWQ8L2Z1bGwtdGl0bGU+PGFiYnItMT5K
b3VybmFsIG9mIHBlcnNvbmFsaXplZCBtZWRpY2luZTwvYWJici0xPjwvcGVyaW9kaWNhbD48cGFn
ZXM+NzczPC9wYWdlcz48dm9sdW1lPjExPC92b2x1bWU+PG51bWJlcj44PC9udW1iZXI+PGVkaXRp
b24+MjAyMS8wOC8yODwvZWRpdGlvbj48a2V5d29yZHM+PGtleXdvcmQ+UGFya2luc29uJmFwb3M7
cyBkaXNlYXNlPC9rZXl3b3JkPjxrZXl3b3JkPmFwb21vcnBoaW5lPC9rZXl3b3JkPjxrZXl3b3Jk
PmRlZXAgYnJhaW4gc3RpbXVsYXRpb248L2tleXdvcmQ+PGtleXdvcmQ+ZGV2aWNlLWFpZGVkIHRo
ZXJhcGllczwva2V5d29yZD48a2V5d29yZD5sZXZvZG9wYS1jYXJiaWRvcGEgaW50ZXN0aW5hbCBn
ZWw8L2tleXdvcmQ+PGtleXdvcmQ+bm9uLW1vdG9yIHN5bXB0b21zPC9rZXl3b3JkPjxrZXl3b3Jk
PnBlcnNvbmFsaXNlZCBtZWRpY2luZTwva2V5d29yZD48a2V5d29yZD5VQ0IsIEJpYWwsIEludmlz
aW8sIFByb2ZpbGUgYW5kIEJyaXRhbm5pYSBQaGFybWFjZXV0aWNhbHMsIG91dHNpZGUgdGhlIHN1
Ym1pdHRlZDwva2V5d29yZD48a2V5d29yZD53b3JrLiBILlMuRC4gd2FzIGZ1bmRlZCBieSB0aGUg
RVUgSm9pbnQgUHJvZ3JhbW1lLU5ldXJvZGVnZW5lcmF0aXZlIERpc2Vhc2U8L2tleXdvcmQ+PGtl
eXdvcmQ+UmVzZWFyY2ggKEpQTkQpLCB0aGUgUHJvZi4gS2xhdXMgVGhpZW1hbm4gRm91bmRhdGlv
biBpbiB0aGUgR2VybWFuIFNvY2lldHkgb2Y8L2tleXdvcmQ+PGtleXdvcmQ+TmV1cm9sb2d5LCB0
aGUgRmVsZ2VuaGF1ZXIgRm91bmRhdGlvbiwgdGhlIEtvZWxuRm9ydHVuZSBwcm9ncmFtIG9mIHRo
ZSBNZWRpY2FsPC9rZXl3b3JkPjxrZXl3b3JkPkZhY3VsdHkgb2YgdGhlIFVuaXZlcnNpdHkgb2Yg
Q29sb2duZSwgYW5kIGhhcyByZWNlaXZlZCBob25vcmFyaWEgYnkgQm9zdG9uPC9rZXl3b3JkPjxr
ZXl3b3JkPlNjaWVudGlmaWMsIE1lZHRyb25pYyBhbmQgU3RhZGFwaGFybSwgb3V0c2lkZSB0aGUg
c3VibWl0dGVkIHdvcmsuIEEuUy4gaXMgZnVuZGVkPC9rZXl3b3JkPjxrZXl3b3JkPmJ5IHRoZSBH
dXN5ayBwcm9ncmFtIGFuZCB0aGUgQWR2YW5jZWQgQ29sb2duZSBDbGluaWNpYW4gU2NpZW50aXN0
IHByb2dyYW0gb2YgdGhlPC9rZXl3b3JkPjxrZXl3b3JkPk1lZGljYWwgRmFjdWx0eSBvZiB0aGUg
VW5pdmVyc2l0eSBvZiBDb2xvZ25lIGFuZCBoYXMgcmVjZWl2ZWQgZnVuZGluZyBmcm9tIHRoZTwv
a2V5d29yZD48a2V5d29yZD5Qcm9mLiBLbGF1cyBUaGllbWFubiBGb3VuZGF0aW9uLCBvdXRzaWRl
IHRoZSBzdWJtaXR0ZWQgd29yay4gTC5ULiByZWNlaXZlZDwva2V5d29yZD48a2V5d29yZD5wYXlt
ZW50cyBhcyBhIGNvbnN1bHRhbnQgZm9yIEJvc3RvbiBTY2llbnRpZmljLCBob25vcmFyaWEgYXMg
YSBzcGVha2VyIG9uPC9rZXl3b3JkPjxrZXl3b3JkPnN5bXBvc2lhIHNwb25zb3JlZCBieSBVQ0Is
IERlc2l0aW4sIEJvc3RvbiBTY2llbnRpZmljLCBBYmJWSUUsIE5vdmFydGlzLDwva2V5d29yZD48
a2V5d29yZD5HbGF4b1NtaXRoS2xpbmUgdW5kIERJQVBMQU48L2tleXdvcmQ+PGtleXdvcmQ+dGhl
IGluc3RpdHV0aW9uIG9mIEwuVC4sIG5vdCBMLlQuIHBlcnNvbmFsbHk8L2tleXdvcmQ+PGtleXdv
cmQ+cmVjZWl2ZWQgZnVuZGluZyBieSBCb3N0b24gU2NpZW50aWZpYywgdGhlIEdlcm1hbiBSZXNl
YXJjaCBGb3VuZGF0aW9uLCB0aGUgR2VybWFuPC9rZXl3b3JkPjxrZXl3b3JkPk1pbmlzdHJ5IG9m
IEVkdWNhdGlvbiBhbmQgUmVzZWFyY2ggYW5kIHRoZSBEZXV0c2NoZSBQYXJraW5zb24gVmVyZWlu
aWd1bmcsPC9rZXl3b3JkPjxrZXl3b3JkPm91dHNpZGUgdGhlIHN1Ym1pdHRlZCB3b3JrLiBLLkEu
IHJlcG9ydHMgZWR1Y2F0aW9uYWwgZ3JhbnQgYW5kIGhvbm9yYXJpYSBmcm9tPC9rZXl3b3JkPjxr
ZXl3b3JkPk1lZHRyb25pYyBhbmQgQWJib3R0LCBvdXRzaWRlIHRoZSBzdWJtaXR0ZWQgd29yay4g
TS5TLiBoYXMgcmVjZWl2ZWQgZWR1Y2F0aW9uYWw8L2tleXdvcmQ+PGtleXdvcmQ+c3VwcG9ydCBm
cm9tIE1lZHRyb25pYyAocGFpZCB0byB0aGUgaW5zdGl0dXRpb24pLCBQYXJraW5zb24mYXBvcztz
IFVLICh2aWEgdGhlIFVLIERCUzwva2V5d29yZD48a2V5d29yZD5uZXR3b3JrKSwgYWN0cyBhcyBh
IGNvbnN1bHRhbnQgZm9yIEFiYm90dCwgYW5kIHJlY2VpdmVkIGhvbm9yYXJpYSBmcm9tIFRoZTwv
a2V5d29yZD48a2V5d29yZD5Nb3ZlbWVudCBEaXNvcmRlcnMgU29jaWV0eSwgb3V0c2lkZSB0aGUg
c3VibWl0dGVkIHdvcmsuIEUuUC4gcmVwb3J0cyB0aGU8L2tleXdvcmQ+PGtleXdvcmQ+Zm9sbG93
aW5nIGRpc2Nsb3N1cmVzIG91dHNpZGUgdGhlIHN1Ym1pdHRlZCB3b3JrOiBjb25zdWx0aW5nIG5l
dXJvbG9naXN0IGZvcjwva2V5d29yZD48a2V5d29yZD5GaW5uaXNoIFBhdGllbnQgSW5zdXJhbmNl
IENlbnRyZTwva2V5d29yZD48a2V5d29yZD5TdGFuZGluZyBNZW1iZXIgb2YgdGhlIE1EUyBOb24t
TW90b3I8L2tleXdvcmQ+PGtleXdvcmQ+UGFya2luc29uJmFwb3M7cyBEaXNlYXNlLCBTdHVkeSBH
cm91cDwva2V5d29yZD48a2V5d29yZD5Db25zdWx0aW5nIGZlZXM6IE5vcmRpY0luZnUgQ2FyZSBB
QiwgQWJidmllLDwva2V5d29yZD48a2V5d29yZD5aYW1ib248L2tleXdvcmQ+PGtleXdvcmQ+TWVt
YmVyIG9mIEFkdmlzb3J5IGJvYXJkOiBBYmJ2aWU8L2tleXdvcmQ+PGtleXdvcmQ+TGVjdHVyZSBm
ZWVzOiBBYmJvdHQsIEFiYnZpZSwgTm9yZGljPC9rZXl3b3JkPjxrZXl3b3JkPkluZnVjYXJlLiBQ
Lk8uIGhhcyByZWNlaXZlZCBob25vcmFyaWEgZm9yIGxlY3R1cmVzIGFuZCBhZHZpY2UgZnJvbSBB
YmJWaWUsIEJpYWwsPC9rZXl3b3JkPjxrZXl3b3JkPkJyaXRhbm5pYSwgS3lvd2EsIE5vcmRpYyBJ
bmZ1Y2FyZSBhbmQgWmFtYm9uLCBvdXRzaWRlIHRoZSBzdWJtaXR0ZWQgd29yay4gUC5NLk0uPC9r
ZXl3b3JkPjxrZXl3b3JkPmhhcyByZWNlaXZlZCBob25vcmFyaWEgZnJvbSBOYXRpb25hbCBTY2hv
b2wgb2YgUHVibGljIEhlYWx0aCAoSVNDSUlJKSwgRWRpdG9yaWFsPC9rZXl3b3JkPjxrZXl3b3Jk
PlZpZ3VlcmEgYW5kIFRha2VkYSBQaGFybWFjZXV0aWNhbHMgZm9yIGxlY3R1cmluZyBpbiBjb3Vy
c2VzPC9rZXl3b3JkPjxrZXl3b3JkPmFuZCBmcm9tIHRoZTwva2V5d29yZD48a2V5d29yZD5JbnRl
cm5hdGlvbmFsIFBhcmtpbnNvbiBhbmQgTW92ZW1lbnQgRGlzb3JkZXIgU29jaWV0eSAoSVBNRFMp
IGZvciBtYW5hZ2VtZW50IG9mPC9rZXl3b3JkPjxrZXl3b3JkPnRoZSBQcm9ncmFtIG9uIFJhdGlu
ZyBTY2FsZXMsIG91dHNpZGUgdGhlIHN1Ym1pdHRlZCB3b3JrLiBNLlAuIGhhcyByZWNlaXZlZDwv
a2V5d29yZD48a2V5d29yZD5ob25vcmFyaWEgZm9ybSBBYmJWaWUgYW5kIEJyaXRhbm5pYSBQaGFy
bWFjZXV0aWNhbHMsIG91dHNpZGUgdGhlIHN1Ym1pdHRlZCB3b3JrLjwva2V5d29yZD48a2V5d29y
ZD5ELkoudi5XLiByZWNlaXZlZCBhIGdyYW50LCBhbmQgY29uc3VsdGFuY3ksIGFuZCBzcGVha2Vy
IGZlZXMgZnJvbSBCcml0YW5uaWE8L2tleXdvcmQ+PGtleXdvcmQ+UGhhcm1hY2V1dGljYWxzLCBz
cGVha2VyIGZlZXMgZnJvbSBCaWFsIFBoYXJtYWNldXRpY2FscywgYW5kIGNvbnN1bHRhbmN5IGZl
ZXM8L2tleXdvcmQ+PGtleXdvcmQ+ZnJvbSBJbnZpc2lvIFBoYXJtYSwgb3V0c2lkZSB0aGUgc3Vi
bWl0dGVkIHdvcmsuIEsuUi5DLiByZXBvcnRzIGFkdmlzb3J5IGJvYXJkPC9rZXl3b3JkPjxrZXl3
b3JkPmZvciBBYmJWaWUsIFVDQiwgR0tDLCBCaWFsLCBDeW5hcHN1cywgTm92YXJ0aXMsIExvYnNv
ciwgU3RhZGEsIE1lZHRyb25pYywgWmFtYm9uLDwva2V5d29yZD48a2V5d29yZD5Qcm9maWxlLCBT
dW5vdmlvbiwgUm9jaGUsIFRoZXJhdmFuY2UsIFNjaW9uLCBCcml0YW5uaWE8L2tleXdvcmQ+PGtl
eXdvcmQ+aG9ub3JhcmlhIGZvciBsZWN0dXJlczwva2V5d29yZD48a2V5d29yZD5mcm9tIEFiYlZp
ZSwgQnJpdGFubmlhLCBVQ0IsIE11bmRpcGhhcm1hLCBaYW1ib24sIE5vdmFydGlzLCBCb2VyaW5n
ZXIgSW5nZWxoZWltPC9rZXl3b3JkPjxrZXl3b3JkPmdyYW50cyAoSW52ZXN0aWdhdG9yIEluaXRp
YXRlZCkgZnJvbSBCcml0YW5pYSBQaGFybWFjZXV0aWNhbHMsIEFiYlZpZSwgVUNCLCBHS0MsPC9r
ZXl3b3JkPjxrZXl3b3JkPkJpYWw8L2tleXdvcmQ+PGtleXdvcmQ+YWNhZGVtaWMgZ3JhbnRzIGZy
b20gRVUsIElNSSBFVSwgSG9yaXpvbiAyMDIwLCBQYXJraW5zb24mYXBvcztzIFVLLCBOSUhSLCBQ
RE5NRyw8L2tleXdvcmQ+PGtleXdvcmQ+RVUgKEhvcml6b24gMjAyMCksIEtpcmJ5IExhaW5nIEZv
dW5kYXRpb24sIE5QRiwgTVJDLCBXZWxsY29tZSBUcnVzdCwgb3V0c2lkZSB0aGU8L2tleXdvcmQ+
PGtleXdvcmQ+c3VibWl0dGVkIHdvcmsuPC9rZXl3b3JkPjwva2V5d29yZHM+PGRhdGVzPjx5ZWFy
PjIwMjE8L3llYXI+PHB1Yi1kYXRlcz48ZGF0ZT5BdWcgNzwvZGF0ZT48L3B1Yi1kYXRlcz48L2Rh
dGVzPjxpc2JuPjIwNzUtNDQyNiAoUHJpbnQpJiN4RDsyMDc1LTQ0MjYgKEVsZWN0cm9uaWMpJiN4
RDsyMDc1LTQ0MjYgKExpbmtpbmcpPC9pc2JuPjxhY2Nlc3Npb24tbnVtPjM0NDQyNDE3PC9hY2Nl
c3Npb24tbnVtPjx1cmxzPjxyZWxhdGVkLXVybHM+PHVybD5odHRwczovL3d3dy5uY2JpLm5sbS5u
aWguZ292L3B1Ym1lZC8zNDQ0MjQxNzwvdXJsPjwvcmVsYXRlZC11cmxzPjwvdXJscz48Y3VzdG9t
Mj5QTUM4NDAwODY5PC9jdXN0b20yPjxlbGVjdHJvbmljLXJlc291cmNlLW51bT4xMC4zMzkwL2pw
bTExMDgwNzczPC9lbGVjdHJvbmljLXJlc291cmNlLW51bT48L3JlY29yZD48L0NpdGU+PC9FbmRO
b3RlPn==
</w:fldData>
        </w:fldChar>
      </w:r>
      <w:r w:rsidR="00A242F8" w:rsidRPr="00522DE5">
        <w:rPr>
          <w:lang w:eastAsia="de-DE"/>
        </w:rPr>
        <w:instrText xml:space="preserve"> ADDIN EN.CITE.DATA </w:instrText>
      </w:r>
      <w:r w:rsidR="00A242F8" w:rsidRPr="00522DE5">
        <w:rPr>
          <w:lang w:eastAsia="de-DE"/>
        </w:rPr>
      </w:r>
      <w:r w:rsidR="00A242F8" w:rsidRPr="00522DE5">
        <w:rPr>
          <w:lang w:eastAsia="de-DE"/>
        </w:rPr>
        <w:fldChar w:fldCharType="end"/>
      </w:r>
      <w:r w:rsidR="00497679" w:rsidRPr="00522DE5">
        <w:rPr>
          <w:lang w:eastAsia="de-DE"/>
        </w:rPr>
      </w:r>
      <w:r w:rsidR="00497679" w:rsidRPr="00522DE5">
        <w:rPr>
          <w:lang w:eastAsia="de-DE"/>
        </w:rPr>
        <w:fldChar w:fldCharType="separate"/>
      </w:r>
      <w:r w:rsidR="00A242F8" w:rsidRPr="00522DE5">
        <w:rPr>
          <w:noProof/>
          <w:vertAlign w:val="superscript"/>
          <w:lang w:eastAsia="de-DE"/>
        </w:rPr>
        <w:t>55</w:t>
      </w:r>
      <w:r w:rsidR="00497679" w:rsidRPr="00522DE5">
        <w:rPr>
          <w:lang w:eastAsia="de-DE"/>
        </w:rPr>
        <w:fldChar w:fldCharType="end"/>
      </w:r>
    </w:p>
    <w:p w14:paraId="236EFC70" w14:textId="1951A5A2" w:rsidR="000C3C27" w:rsidRPr="00522DE5" w:rsidRDefault="00F95A21">
      <w:pPr>
        <w:rPr>
          <w:lang w:eastAsia="de-DE"/>
        </w:rPr>
      </w:pPr>
      <w:r w:rsidRPr="00522DE5">
        <w:rPr>
          <w:lang w:eastAsia="de-DE"/>
        </w:rPr>
        <w:t xml:space="preserve">The only observed baseline difference in our cohort was a more severe tremor score in the asymmetric group, which aligns with the general PD </w:t>
      </w:r>
      <w:r w:rsidR="006A57A8" w:rsidRPr="00522DE5">
        <w:rPr>
          <w:lang w:eastAsia="de-DE"/>
        </w:rPr>
        <w:t xml:space="preserve">and DBS </w:t>
      </w:r>
      <w:r w:rsidRPr="00522DE5">
        <w:rPr>
          <w:lang w:eastAsia="de-DE"/>
        </w:rPr>
        <w:t>literature</w:t>
      </w:r>
      <w:r w:rsidR="006A57A8" w:rsidRPr="00522DE5">
        <w:rPr>
          <w:lang w:eastAsia="de-DE"/>
        </w:rPr>
        <w:t>.</w:t>
      </w:r>
      <w:r w:rsidRPr="00522DE5">
        <w:rPr>
          <w:lang w:eastAsia="de-DE"/>
        </w:rPr>
        <w:fldChar w:fldCharType="begin">
          <w:fldData xml:space="preserve">PEVuZE5vdGU+PENpdGU+PEF1dGhvcj5CYXJib3NhPC9BdXRob3I+PFllYXI+MjAyNDwvWWVhcj48
UmVjTnVtPjgzNjwvUmVjTnVtPjxEaXNwbGF5VGV4dD48c3R5bGUgZmFjZT0ic3VwZXJzY3JpcHQi
PjggNTQ8L3N0eWxlPjwvRGlzcGxheVRleHQ+PHJlY29yZD48cmVjLW51bWJlcj44MzY8L3JlYy1u
dW1iZXI+PGZvcmVpZ24ta2V5cz48a2V5IGFwcD0iRU4iIGRiLWlkPSJlMjVyOXh4MGphZWR4OGU1
OTJ2cGY5dDdmd3h2ZHA1YXB4emEiIHRpbWVzdGFtcD0iMTczNjQ5NjAxMyI+ODM2PC9rZXk+PC9m
b3JlaWduLWtleXM+PHJlZi10eXBlIG5hbWU9IkpvdXJuYWwgQXJ0aWNsZSI+MTc8L3JlZi10eXBl
Pjxjb250cmlidXRvcnM+PGF1dGhvcnM+PGF1dGhvcj5CYXJib3NhLCBSLiBQLjwvYXV0aG9yPjxh
dXRob3I+TW9yZWF1LCBDLjwvYXV0aG9yPjxhdXRob3I+Um9sbGFuZCwgQS4gUy48L2F1dGhvcj48
YXV0aG9yPlJhc2NvbCwgTy48L2F1dGhvcj48YXV0aG9yPkJyZWZlbC1Db3VyYm9uLCBDLjwvYXV0
aG9yPjxhdXRob3I+T3J5LU1hZ25lLCBGLjwvYXV0aG9yPjxhdXRob3I+QmFzdG9zLCBQLjwvYXV0
aG9yPjxhdXRob3I+ZGUgQmFycm9zLCBBLjwvYXV0aG9yPjxhdXRob3I+SGFpbnF1ZSwgRS48L2F1
dGhvcj48YXV0aG9yPlJvdWF1ZCwgVC48L2F1dGhvcj48YXV0aG9yPk1hcnF1ZXMsIEEuPC9hdXRo
b3I+PGF1dGhvcj5FdXNlYmlvLCBBLjwvYXV0aG9yPjxhdXRob3I+QmVuYXRydSwgSS48L2F1dGhv
cj48YXV0aG9yPkRyYXBpZXIsIFMuPC9hdXRob3I+PGF1dGhvcj5HdWVobCwgRC48L2F1dGhvcj48
YXV0aG9yPk1hbHRldGUsIEQuPC9hdXRob3I+PGF1dGhvcj5UcmFuY2hhbnQsIEMuPC9hdXRob3I+
PGF1dGhvcj5XaXJ0aCwgVC48L2F1dGhvcj48YXV0aG9yPkdpb3JkYW5hLCBDLjwvYXV0aG9yPjxh
dXRob3I+VGlyLCBNLjwvYXV0aG9yPjxhdXRob3I+VGhvYm9pcywgUy48L2F1dGhvcj48YXV0aG9y
PkhvcGVzLCBMLjwvYXV0aG9yPjxhdXRob3I+SHVic2NoLCBDLjwvYXV0aG9yPjxhdXRob3I+SmFy
cmF5YSwgQi48L2F1dGhvcj48YXV0aG9yPkNvcnZvbCwgSi4gQy48L2F1dGhvcj48YXV0aG9yPkJl
cmVhdSwgTS48L2F1dGhvcj48YXV0aG9yPkRldm9zLCBELjwvYXV0aG9yPjxhdXRob3I+RmFiYnJp
LCBNLjwvYXV0aG9yPjwvYXV0aG9ycz48L2NvbnRyaWJ1dG9ycz48YXV0aC1hZGRyZXNzPkRlcGFy
dG1lbnQgb2YgQ2xpbmljYWwgUGhhcm1hY29sb2d5IGFuZCBOZXVyb3NjaWVuY2VzLCBQYXJraW5z
b24gRXhwZXJ0IENlbnRlciwgQ2VudHJlIGQmYXBvcztJbnZlc3RpZ2F0aW9uIENsaW5pcXVlIENJ
QzE0MzYsIE5ldXJvVG91bCBDT0VOIENlbnRlciwgVG91bG91c2UsIE5TLVBBUksvRkNSSU4gTmV0
d29yaywgVW5pdmVyc2l0eSBIb3NwaXRhbCBvZiBUb3Vsb3VzZSwgVG91bG91c2UsIEZyYW5jZS4m
I3hEO0RlcGFydG1lbnQgb2YgTWVkaWNhbCBQaGFybWFjb2xvZ3ksIE5ldXJvbG9neSwgUmVmZXJl
bnQgQ2VudGVyIG9mIFBhcmtpbnNvbiZhcG9zO3MgRGlzZWFzZSwgQ0hVIG9mIExpbGxlLCBVbml2
LiBMaWxsZSBOZXVyb3NjaWVuY2UgJmFtcDsgQ29nbml0aW9uLCBJbnNlcm0sIFVNUi1TMTE3Miwg
TGljZW5kLCBOUy1QQVJLL0ZDUklOIE5ldHdvcmssIDU5MDAwLCBMaWxsZSwgRnJhbmNlLiYjeEQ7
TW92ZW1lbnQgRGlzb3JkZXJzIERlcGFydG1lbnQsIFJlZmVyZW50IENlbnRlciBvZiBQYXJraW5z
b24mYXBvcztzIERpc2Vhc2UsIENIVSBvZiBMaWxsZSwgVW5pdi4gTGlsbGUgTmV1cm9zY2llbmNl
ICZhbXA7IENvZ25pdGlvbiwgSW5zZXJtLCBVTVItUzExNzIsIExpY2VuZCwgTlMtUEFSSy9GQ1JJ
TiBOZXR3b3JrLCA1OTAwMCwgTGlsbGUsIEZyYW5jZS4mI3hEO0RlcGFydG1lbnQgb2YgTmV1cm9s
b2d5LCBOUy1QQVJLL0ZDUklOIE5ldHdvcmssIEZyYW5jZSwgU29yYm9ubmUgVW5pdmVyc2l0w6ks
IFBhcmlzIEJyYWluIEluc3RpdHV0ZS1JQ00sIEluc2VybSwgQ05SUywgQXNzaXN0YW5jZSBQdWJs
aXF1ZSBIw7RwaXRhdXggZGUgUGFyaXMsIFBhcmlzLCBGcmFuY2UuJiN4RDtEZXBhcnRtZW50IG9m
IE5ldXJvbG9neSwgTlMtUEFSSy9GQ1JJTiBOZXR3b3JrLCBOYW50ZXMgVW5pdmVyc2l0eSBIb3Nw
aXRhbCwgNDQwOTMsIE5hbnRlcyBDZWRleCwgRnJhbmNlLiYjeEQ7TmV1cm9sb2d5IERlcGFydG1l
bnQsIE5TLVBBUksvRkNSSU4gTmV0d29yaywgVW5pdmVyc2l0w6kgQ2xlcm1vbnQgQXV2ZXJnbmUs
IEVBNzI4MCwgQ2xlcm1vbnQtRmVycmFuZCBVbml2ZXJzaXR5IEhvc3BpdGFsLCA2MzAwMCwgQ2xl
cm1vbnQtRmVycmFuZCwgRnJhbmNlLiYjeEQ7QWl4IE1hcnNlaWxsZSBVbml2ZXJzaXTDqSwgQVAt
SE0sIEjDtHBpdGFsIGRlIExhIFRpbW9uZSwgU2VydmljZSBkZSBOZXVyb2xvZ2llIGV0IFBhdGhv
bG9naWUgZHUgTW91dmVtZW50LCBhbmQgVU1SIENOUlMsIE1hcnNlaWxsZSBldCBWZXJzYWlsbGVz
LCBGcmFuY2UuJiN4RDtTZXJ2aWNlIGRlIE5ldXJvbG9naWUsIENlbnRyZSBFeHBlcnQgUGFya2lu
c29uLCBOUy1QQVJLL0ZDUklOIE5ldHdvcmssIENJQy1JTlNFUk0gMTQwMiwgQ0hVIFBvaXRpZXJz
LCA4NjAwMCwgUG9pdGllcnMsIEZyYW5jZS4mI3hEO0RlcGFydG1lbnQgb2YgTmV1cm9sb2d5LCBO
Uy1QQVJLL0ZDUklOIE5ldHdvcmssIFJlbm5lcyBVbml2ZXJzaXR5IEhvc3BpdGFsLCBDSUMtSU5T
RVJNIDE0MTQsIDM1MDMzLCBSZW5uZXMgQ2VkZXgsIEZyYW5jZS4mI3hEO0NIVSBkZSBCb3JkZWF1
eCwgQ2VudHJlIEV4cGVydCBQYXJraW5zb24sIEluc3RpdHV0IGRlcyBNYWxhZGllcyBOZXVyby1E
w6lnw6luw6lyYXRpdmVzLCAzMzAwMCwgQm9yZGVhdXgsIEZyYW5jZS4mI3hEO0RlcGFydG1lbnQg
b2YgTmV1cm9sb2d5LCBSb3VlbiBVbml2ZXJzaXR5IEhvc3BpdGFsIGFuZCBVbml2ZXJzaXR5IG9m
IFJvdWVuLCBSb3VlbiwgRnJhbmNlLiYjeEQ7TGFib3JhdG9yeSBvZiBOZXVyb25hbCBhbmQgTmV1
cm9lbmRvY3JpbmUgRGlmZmVyZW50aWF0aW9uIGFuZCBDb21tdW5pY2F0aW9uLCBOUy1QQVJLL0ZD
UklOIE5ldHdvcmssIElOU0VSTSBVMTIzOSwgTW9udC1TYWludC1BaWduYW4sIEZyYW5jZS4mI3hE
O1NlcnZpY2UgZGUgTmV1cm9sb2dpZSwgSMO0cGl0YXV4IFVuaXZlcnNpdGFpcmVzIGRlIFN0cmFz
Ym91cmcsIFN0cmFzYm91cmcsIEZyYW5jZS4mI3hEO0luc3RpdHV0IGRlIEfDqW7DqXRpcXVlIEV0
IGRlIEJpb2xvZ2llIE1vbMOpY3VsYWlyZSBldCBDZWxsdWxhaXJlIChJR0JNQyksIElOU0VSTS1V
OTY0L0NOUlMtVU1SNzEwNC9Vbml2ZXJzaXTDqSBkZSBTdHJhc2JvdXJnLCBJbGxraXJjaCwgRnJh
bmNlLiYjeEQ7TlMtUEFSSy9GQ1JJTiBOZXR3b3JrLCBGw6lkw6lyYXRpb24gZGUgTcOpZGVjaW5l
IFRyYW5zbGF0aW9ubmVsbGUgZGUgU3RyYXNib3VyZyAoRk1UUyksIFVuaXZlcnNpdMOpIGRlIFN0
cmFzYm91cmcsIFN0cmFzYm91cmcsIEZyYW5jZS4mI3hEO05ldXJvbG9neSBEZXBhcnRtZW50LCBD
ZW50cmUgSG9zcGl0YWxpZXIgVW5pdmVyc2l0YWlyZSBkZSBOaWNlLCBVbml2ZXJzaXTDqSBDw7R0
ZSBkJmFwb3M7QXp1ciwgTmljZSwgRnJhbmNlLiYjeEQ7RGVwYXJ0bWVudCBvZiBOZXVyb2xvZ3ks
IEV4cGVydCBDZW50cmUgZm9yIFBhcmtpbnNvbiZhcG9zO3MgRGlzZWFzZSwgTlMtUEFSSy9GQ1JJ
TiBOZXR3b3JrLCBBbWllbnMgVW5pdmVyc2l0eSBIb3NwaXRhbCwgRUEgNDU1OSBMYWJvcmF0b2ly
ZSBkZSBOZXVyb3NjaWVuY2VzIEZvbmN0aW9ubmVsbGVzIGV0IFBhdGhvbG9naWUgKExORlApIFVu
aXZlcnNpdMOpIGRlIFBpY2FyZGllIEp1bGVzIFZlcm5lLCBVbml2ZXJzaXR5IG9mIFBpY2FyZHkg
SnVsZXMgVmVybmUgKFVQSlYpLCBBbWllbnMsIEZyYW5jZS4mI3hEO0RlcGFydG1lbnQgb2YgTmV1
cm9zdXJnZXJ5LCBFeHBlcnQgQ2VudHJlIGZvciBQYXJraW5zb24mYXBvcztzIERpc2Vhc2UsIE5T
LVBBUksvRkNSSU4gTmV0d29yaywgQW1pZW5zIFVuaXZlcnNpdHkgSG9zcGl0YWwsIEVBIDQ1NTkg
TGFib3JhdG9pcmUgZGUgTmV1cm9zY2llbmNlcyBGb25jdGlvbm5lbGxlcyBFdCBQYXRob2xvZ2ll
IChMTkZQKSBVbml2ZXJzaXTDqSBkZSBQaWNhcmRpZSBKdWxlcyBWZXJuZSwgVW5pdmVyc2l0eSBv
ZiBQaWNhcmR5IEp1bGVzIFZlcm5lIChVUEpWKSwgVmVyc2FpbGxlcywgRnJhbmNlLiYjeEQ7VW5p
diBMeW9uLCBVbml2ZXJzaXTDqSBDbGF1ZGUgQmVybmFyZCBMeW9uIDEsIEZhY3VsdMOpIGRlIE3D
qWRlY2luZSBMeW9uIFN1ZCBDaGFybGVzIE3DqXJpZXV4OyBDTlJTLCBJbnN0aXR1dCBEZXMgU2Np
ZW5jZXMgQ29nbml0aXZlcywgVU1SIDUyMjksIEJyb24sIEZyYW5jZS4mI3hEO05TLVBBUksvRkNS
SU4gTmV0d29yaywgQ2VudHJlIEV4cGVydCBQYXJraW5zb24sIEjDtHBpdGFsIE5ldXJvbG9naXF1
ZSAmcXVvdDtQaWVycmUgV2VydGhlaW1lciZxdW90OywgSG9zcGljZXMgQ2l2aWxzIGRlIEx5b24s
IEx5b24sIEZyYW5jZS4mI3hEO05ldXJvbG9neSBEZXBhcnRtZW50LCBOYW5jeSBVbml2ZXJzaXR5
IEhvc3BpdGFsLCA1NDAwMCwgTmFuY3ksIEZyYW5jZS4mI3hEO05TLVBBUksvRkNSSU4gTmV0d29y
aywgSMO0cGl0YWwgRm9uZGF0aW9uIE9waHRhbG1vbG9naXF1ZSBBIGRlIFJvdGhzY2hpbGQsIFVu
aXTDqSBKYW1lcyBQYXJraW5zb24sIDc1MDE5LCBQYXJpcywgRnJhbmNlLiYjeEQ7UMO0bGUgTmV1
cm9zY2llbmNlcywgRm9jaCBIb3NwaXRhbCwgU3VyZXNuZXMsIEZyYW5jZS4mI3hEO1VuaXZlcnNp
dMOpIGRlIFZlcnNhaWxsZXMgUGFyaXMtU2FjbGF5LCBJTlNFUk0gVTk5MiwgQ0VBIE5ldXJvc3Bp
biwgTWFyc2VpbGxlIGV0IFZlcnNhaWxsZXMsIEZyYW5jZS4mI3hEO0RlcGFydG1lbnQgb2YgTmV1
cm9sb2d5LCBOUy1QQVJLL0YtQ1JJTiBuZXR3b3JrLCBVbml2ZXJzaXR5IEhvc3BpdGFsIG9mIEJl
c2Fuw6dvbiwgMjUwMzAsIEJlc2Fuw6dvbiBDZWRleCwgRnJhbmNlLiYjeEQ7VW5pdmVyc2l0w6kg
ZGUgRnJhbmNoZS1Db210w6ksIFVSIExJTkMgNDgxLCBGLTI1MDAsIEJlc2Fuw6dvbiwgRnJhbmNl
LiYjeEQ7RGVwYXJ0bWVudCBvZiBDbGluaWNhbCBQaGFybWFjb2xvZ3kgYW5kIE5ldXJvc2NpZW5j
ZXMsIFBhcmtpbnNvbiBFeHBlcnQgQ2VudGVyLCBDZW50cmUgZCZhcG9zO0ludmVzdGlnYXRpb24g
Q2xpbmlxdWUgQ0lDMTQzNiwgTmV1cm9Ub3VsIENPRU4gQ2VudGVyLCBUb3Vsb3VzZSwgTlMtUEFS
Sy9GQ1JJTiBOZXR3b3JrLCBVbml2ZXJzaXR5IEhvc3BpdGFsIG9mIFRvdWxvdXNlLCBUb3Vsb3Vz
ZSwgRnJhbmNlLiBtYXJnaGVyaXRhZmFiYnJpbWRAZ21haWwuY29tLjwvYXV0aC1hZGRyZXNzPjx0
aXRsZXM+PHRpdGxlPlRoZSBpbXBhY3Qgb2Ygc3VidGhhbGFtaWMgZGVlcC1icmFpbiBzdGltdWxh
dGlvbiBpbiByZXN0b3JpbmcgbW90b3Igc3ltbWV0cnkgaW4gUGFya2luc29uJmFwb3M7cyBkaXNl
YXNlIHBhdGllbnRzOiBhIHByb3NwZWN0aXZlIHN0dWR5PC90aXRsZT48c2Vjb25kYXJ5LXRpdGxl
PkogTmV1cm9sPC9zZWNvbmRhcnktdGl0bGU+PC90aXRsZXM+PHBlcmlvZGljYWw+PGZ1bGwtdGl0
bGU+SiBOZXVyb2w8L2Z1bGwtdGl0bGU+PGFiYnItMT5Kb3VybmFsIG9mIG5ldXJvbG9neTwvYWJi
ci0xPjwvcGVyaW9kaWNhbD48cGFnZXM+MjU4Mi0yNTk1PC9wYWdlcz48dm9sdW1lPjI3MTwvdm9s
dW1lPjxudW1iZXI+NTwvbnVtYmVyPjxlZGl0aW9uPjIwMjQvMDIvMDk8L2VkaXRpb24+PGtleXdv
cmRzPjxrZXl3b3JkPkh1bWFuczwva2V5d29yZD48a2V5d29yZD4qUGFya2luc29uIERpc2Vhc2Uv
dGhlcmFweS9waHlzaW9wYXRob2xvZ3k8L2tleXdvcmQ+PGtleXdvcmQ+KkRlZXAgQnJhaW4gU3Rp
bXVsYXRpb248L2tleXdvcmQ+PGtleXdvcmQ+TWFsZTwva2V5d29yZD48a2V5d29yZD5GZW1hbGU8
L2tleXdvcmQ+PGtleXdvcmQ+TWlkZGxlIEFnZWQ8L2tleXdvcmQ+PGtleXdvcmQ+KlN1YnRoYWxh
bWljIE51Y2xldXM8L2tleXdvcmQ+PGtleXdvcmQ+QWdlZDwva2V5d29yZD48a2V5d29yZD4qUXVh
bGl0eSBvZiBMaWZlPC9rZXl3b3JkPjxrZXl3b3JkPlByb3NwZWN0aXZlIFN0dWRpZXM8L2tleXdv
cmQ+PGtleXdvcmQ+KkFjdGl2aXRpZXMgb2YgRGFpbHkgTGl2aW5nPC9rZXl3b3JkPjxrZXl3b3Jk
PlRyZWF0bWVudCBPdXRjb21lPC9rZXl3b3JkPjxrZXl3b3JkPkZ1bmN0aW9uYWwgTGF0ZXJhbGl0
eS9waHlzaW9sb2d5PC9rZXl3b3JkPjxrZXl3b3JkPkRlZXAgYnJhaW4gc3RpbXVsYXRpb248L2tl
eXdvcmQ+PGtleXdvcmQ+TW90b3Igc3ltbWV0cnk8L2tleXdvcmQ+PGtleXdvcmQ+UGFya2luc29u
4oCZcyBkaXNlYXNlPC9rZXl3b3JkPjxrZXl3b3JkPlF1YWxpdHkgb2YgbGlmZTwva2V5d29yZD48
L2tleXdvcmRzPjxkYXRlcz48eWVhcj4yMDI0PC95ZWFyPjxwdWItZGF0ZXM+PGRhdGU+TWF5PC9k
YXRlPjwvcHViLWRhdGVzPjwvZGF0ZXM+PGlzYm4+MDM0MC01MzU0PC9pc2JuPjxhY2Nlc3Npb24t
bnVtPjM4MzM0ODEzPC9hY2Nlc3Npb24tbnVtPjx1cmxzPjwvdXJscz48ZWxlY3Ryb25pYy1yZXNv
dXJjZS1udW0+MTAuMTAwNy9zMDA0MTUtMDIzLTEyMTYyLTc8L2VsZWN0cm9uaWMtcmVzb3VyY2Ut
bnVtPjxyZW1vdGUtZGF0YWJhc2UtcHJvdmlkZXI+TkxNPC9yZW1vdGUtZGF0YWJhc2UtcHJvdmlk
ZXI+PGxhbmd1YWdlPmVuZzwvbGFuZ3VhZ2U+PC9yZWNvcmQ+PC9DaXRlPjxDaXRlPjxBdXRob3I+
TWFyaW51czwvQXV0aG9yPjxZZWFyPjIwMTU8L1llYXI+PFJlY051bT4xMDY0PC9SZWNOdW0+PHJl
Y29yZD48cmVjLW51bWJlcj4xMDY0PC9yZWMtbnVtYmVyPjxmb3JlaWduLWtleXM+PGtleSBhcHA9
IkVOIiBkYi1pZD0iZTI1cjl4eDBqYWVkeDhlNTkydnBmOXQ3Znd4dmRwNWFweHphIiB0aW1lc3Rh
bXA9IjE3MjAwODI1NDgiIGd1aWQ9IjllYjU5MDBlLWE0ZDctNDdmNC1iYzg4LTllM2ZkNTBkMTNj
NyI+MTA2NDwva2V5PjwvZm9yZWlnbi1rZXlzPjxyZWYtdHlwZSBuYW1lPSJKb3VybmFsIEFydGlj
bGUiPjE3PC9yZWYtdHlwZT48Y29udHJpYnV0b3JzPjxhdXRob3JzPjxhdXRob3I+TWFyaW51cywg
Si48L2F1dGhvcj48YXV0aG9yPnZhbiBIaWx0ZW4sIEouIEouPC9hdXRob3I+PC9hdXRob3JzPjwv
Y29udHJpYnV0b3JzPjxhdXRoLWFkZHJlc3M+RGVwYXJ0bWVudCBvZiBOZXVyb2xvZ3ksIExlaWRl
biBVbml2ZXJzaXR5IE1lZGljYWwgQ2VudGVyLCBMZWlkZW4sIFRoZSBOZXRoZXJsYW5kcy48L2F1
dGgtYWRkcmVzcz48dGl0bGVzPjx0aXRsZT5UaGUgc2lnbmlmaWNhbmNlIG9mIG1vdG9yIChhKXN5
bW1ldHJ5IGluIFBhcmtpbnNvbiZhcG9zO3MgZGlzZWFzZTwvdGl0bGU+PHNlY29uZGFyeS10aXRs
ZT5Nb3YgRGlzb3JkPC9zZWNvbmRhcnktdGl0bGU+PC90aXRsZXM+PHBlcmlvZGljYWw+PGZ1bGwt
dGl0bGU+TW92IERpc29yZDwvZnVsbC10aXRsZT48YWJici0xPk1vdmVtZW50IGRpc29yZGVycyA6
IG9mZmljaWFsIGpvdXJuYWwgb2YgdGhlIE1vdmVtZW50IERpc29yZGVyIFNvY2lldHk8L2FiYnIt
MT48L3BlcmlvZGljYWw+PHBhZ2VzPjM3OS04NTwvcGFnZXM+PHZvbHVtZT4zMDwvdm9sdW1lPjxu
dW1iZXI+MzwvbnVtYmVyPjxlZGl0aW9uPjIwMTQxMjI3PC9lZGl0aW9uPjxrZXl3b3Jkcz48a2V5
d29yZD5BZ2VkPC9rZXl3b3JkPjxrZXl3b3JkPkNvaG9ydCBTdHVkaWVzPC9rZXl3b3JkPjxrZXl3
b3JkPkRpc2Vhc2UgUHJvZ3Jlc3Npb248L2tleXdvcmQ+PGtleXdvcmQ+RmVtYWxlPC9rZXl3b3Jk
PjxrZXl3b3JkPkZ1bmN0aW9uYWwgTGF0ZXJhbGl0eS8qcGh5c2lvbG9neTwva2V5d29yZD48a2V5
d29yZD5IdW1hbnM8L2tleXdvcmQ+PGtleXdvcmQ+TWFsZTwva2V5d29yZD48a2V5d29yZD5NaWRk
bGUgQWdlZDwva2V5d29yZD48a2V5d29yZD5Nb3RvciBBY3Rpdml0eS8qcGh5c2lvbG9neTwva2V5
d29yZD48a2V5d29yZD5QYXJraW5zb24gRGlzZWFzZS8qcGh5c2lvcGF0aG9sb2d5PC9rZXl3b3Jk
PjxrZXl3b3JkPlNldmVyaXR5IG9mIElsbG5lc3MgSW5kZXg8L2tleXdvcmQ+PGtleXdvcmQ+UGFy
a2luc29uJmFwb3M7cyBkaXNlYXNlPC9rZXl3b3JkPjxrZXl3b3JkPmNvaG9ydCBzdHVkeTwva2V5
d29yZD48a2V5d29yZD5tb3RvciBkaXN0cmlidXRpb24gcGF0dGVybjwva2V5d29yZD48a2V5d29y
ZD5zeW1tZXRyeTwva2V5d29yZD48L2tleXdvcmRzPjxkYXRlcz48eWVhcj4yMDE1PC95ZWFyPjxw
dWItZGF0ZXM+PGRhdGU+TWFyPC9kYXRlPjwvcHViLWRhdGVzPjwvZGF0ZXM+PGlzYm4+MTUzMS04
MjU3IChFbGVjdHJvbmljKSYjeEQ7MDg4NS0zMTg1IChMaW5raW5nKTwvaXNibj48YWNjZXNzaW9u
LW51bT4yNTU0NjIzOTwvYWNjZXNzaW9uLW51bT48dXJscz48cmVsYXRlZC11cmxzPjx1cmw+aHR0
cHM6Ly93d3cubmNiaS5ubG0ubmloLmdvdi9wdWJtZWQvMjU1NDYyMzk8L3VybD48L3JlbGF0ZWQt
dXJscz48L3VybHM+PGVsZWN0cm9uaWMtcmVzb3VyY2UtbnVtPjEwLjEwMDIvbWRzLjI2MTA3PC9l
bGVjdHJvbmljLXJlc291cmNlLW51bT48cmVtb3RlLWRhdGFiYXNlLW5hbWU+TWVkbGluZTwvcmVt
b3RlLWRhdGFiYXNlLW5hbWU+PHJlbW90ZS1kYXRhYmFzZS1wcm92aWRlcj5OTE08L3JlbW90ZS1k
YXRhYmFzZS1wcm92aWRlcj48bGFuZ3VhZ2U+ZW5nPC9sYW5ndWFnZT48L3JlY29yZD48L0NpdGU+
PC9FbmROb3RlPgB=
</w:fldData>
        </w:fldChar>
      </w:r>
      <w:r w:rsidR="00A242F8" w:rsidRPr="00522DE5">
        <w:rPr>
          <w:lang w:eastAsia="de-DE"/>
        </w:rPr>
        <w:instrText xml:space="preserve"> ADDIN EN.CITE </w:instrText>
      </w:r>
      <w:r w:rsidR="00A242F8" w:rsidRPr="00522DE5">
        <w:rPr>
          <w:lang w:eastAsia="de-DE"/>
        </w:rPr>
        <w:fldChar w:fldCharType="begin">
          <w:fldData xml:space="preserve">PEVuZE5vdGU+PENpdGU+PEF1dGhvcj5CYXJib3NhPC9BdXRob3I+PFllYXI+MjAyNDwvWWVhcj48
UmVjTnVtPjgzNjwvUmVjTnVtPjxEaXNwbGF5VGV4dD48c3R5bGUgZmFjZT0ic3VwZXJzY3JpcHQi
PjggNTQ8L3N0eWxlPjwvRGlzcGxheVRleHQ+PHJlY29yZD48cmVjLW51bWJlcj44MzY8L3JlYy1u
dW1iZXI+PGZvcmVpZ24ta2V5cz48a2V5IGFwcD0iRU4iIGRiLWlkPSJlMjVyOXh4MGphZWR4OGU1
OTJ2cGY5dDdmd3h2ZHA1YXB4emEiIHRpbWVzdGFtcD0iMTczNjQ5NjAxMyI+ODM2PC9rZXk+PC9m
b3JlaWduLWtleXM+PHJlZi10eXBlIG5hbWU9IkpvdXJuYWwgQXJ0aWNsZSI+MTc8L3JlZi10eXBl
Pjxjb250cmlidXRvcnM+PGF1dGhvcnM+PGF1dGhvcj5CYXJib3NhLCBSLiBQLjwvYXV0aG9yPjxh
dXRob3I+TW9yZWF1LCBDLjwvYXV0aG9yPjxhdXRob3I+Um9sbGFuZCwgQS4gUy48L2F1dGhvcj48
YXV0aG9yPlJhc2NvbCwgTy48L2F1dGhvcj48YXV0aG9yPkJyZWZlbC1Db3VyYm9uLCBDLjwvYXV0
aG9yPjxhdXRob3I+T3J5LU1hZ25lLCBGLjwvYXV0aG9yPjxhdXRob3I+QmFzdG9zLCBQLjwvYXV0
aG9yPjxhdXRob3I+ZGUgQmFycm9zLCBBLjwvYXV0aG9yPjxhdXRob3I+SGFpbnF1ZSwgRS48L2F1
dGhvcj48YXV0aG9yPlJvdWF1ZCwgVC48L2F1dGhvcj48YXV0aG9yPk1hcnF1ZXMsIEEuPC9hdXRo
b3I+PGF1dGhvcj5FdXNlYmlvLCBBLjwvYXV0aG9yPjxhdXRob3I+QmVuYXRydSwgSS48L2F1dGhv
cj48YXV0aG9yPkRyYXBpZXIsIFMuPC9hdXRob3I+PGF1dGhvcj5HdWVobCwgRC48L2F1dGhvcj48
YXV0aG9yPk1hbHRldGUsIEQuPC9hdXRob3I+PGF1dGhvcj5UcmFuY2hhbnQsIEMuPC9hdXRob3I+
PGF1dGhvcj5XaXJ0aCwgVC48L2F1dGhvcj48YXV0aG9yPkdpb3JkYW5hLCBDLjwvYXV0aG9yPjxh
dXRob3I+VGlyLCBNLjwvYXV0aG9yPjxhdXRob3I+VGhvYm9pcywgUy48L2F1dGhvcj48YXV0aG9y
PkhvcGVzLCBMLjwvYXV0aG9yPjxhdXRob3I+SHVic2NoLCBDLjwvYXV0aG9yPjxhdXRob3I+SmFy
cmF5YSwgQi48L2F1dGhvcj48YXV0aG9yPkNvcnZvbCwgSi4gQy48L2F1dGhvcj48YXV0aG9yPkJl
cmVhdSwgTS48L2F1dGhvcj48YXV0aG9yPkRldm9zLCBELjwvYXV0aG9yPjxhdXRob3I+RmFiYnJp
LCBNLjwvYXV0aG9yPjwvYXV0aG9ycz48L2NvbnRyaWJ1dG9ycz48YXV0aC1hZGRyZXNzPkRlcGFy
dG1lbnQgb2YgQ2xpbmljYWwgUGhhcm1hY29sb2d5IGFuZCBOZXVyb3NjaWVuY2VzLCBQYXJraW5z
b24gRXhwZXJ0IENlbnRlciwgQ2VudHJlIGQmYXBvcztJbnZlc3RpZ2F0aW9uIENsaW5pcXVlIENJ
QzE0MzYsIE5ldXJvVG91bCBDT0VOIENlbnRlciwgVG91bG91c2UsIE5TLVBBUksvRkNSSU4gTmV0
d29yaywgVW5pdmVyc2l0eSBIb3NwaXRhbCBvZiBUb3Vsb3VzZSwgVG91bG91c2UsIEZyYW5jZS4m
I3hEO0RlcGFydG1lbnQgb2YgTWVkaWNhbCBQaGFybWFjb2xvZ3ksIE5ldXJvbG9neSwgUmVmZXJl
bnQgQ2VudGVyIG9mIFBhcmtpbnNvbiZhcG9zO3MgRGlzZWFzZSwgQ0hVIG9mIExpbGxlLCBVbml2
LiBMaWxsZSBOZXVyb3NjaWVuY2UgJmFtcDsgQ29nbml0aW9uLCBJbnNlcm0sIFVNUi1TMTE3Miwg
TGljZW5kLCBOUy1QQVJLL0ZDUklOIE5ldHdvcmssIDU5MDAwLCBMaWxsZSwgRnJhbmNlLiYjeEQ7
TW92ZW1lbnQgRGlzb3JkZXJzIERlcGFydG1lbnQsIFJlZmVyZW50IENlbnRlciBvZiBQYXJraW5z
b24mYXBvcztzIERpc2Vhc2UsIENIVSBvZiBMaWxsZSwgVW5pdi4gTGlsbGUgTmV1cm9zY2llbmNl
ICZhbXA7IENvZ25pdGlvbiwgSW5zZXJtLCBVTVItUzExNzIsIExpY2VuZCwgTlMtUEFSSy9GQ1JJ
TiBOZXR3b3JrLCA1OTAwMCwgTGlsbGUsIEZyYW5jZS4mI3hEO0RlcGFydG1lbnQgb2YgTmV1cm9s
b2d5LCBOUy1QQVJLL0ZDUklOIE5ldHdvcmssIEZyYW5jZSwgU29yYm9ubmUgVW5pdmVyc2l0w6ks
IFBhcmlzIEJyYWluIEluc3RpdHV0ZS1JQ00sIEluc2VybSwgQ05SUywgQXNzaXN0YW5jZSBQdWJs
aXF1ZSBIw7RwaXRhdXggZGUgUGFyaXMsIFBhcmlzLCBGcmFuY2UuJiN4RDtEZXBhcnRtZW50IG9m
IE5ldXJvbG9neSwgTlMtUEFSSy9GQ1JJTiBOZXR3b3JrLCBOYW50ZXMgVW5pdmVyc2l0eSBIb3Nw
aXRhbCwgNDQwOTMsIE5hbnRlcyBDZWRleCwgRnJhbmNlLiYjeEQ7TmV1cm9sb2d5IERlcGFydG1l
bnQsIE5TLVBBUksvRkNSSU4gTmV0d29yaywgVW5pdmVyc2l0w6kgQ2xlcm1vbnQgQXV2ZXJnbmUs
IEVBNzI4MCwgQ2xlcm1vbnQtRmVycmFuZCBVbml2ZXJzaXR5IEhvc3BpdGFsLCA2MzAwMCwgQ2xl
cm1vbnQtRmVycmFuZCwgRnJhbmNlLiYjeEQ7QWl4IE1hcnNlaWxsZSBVbml2ZXJzaXTDqSwgQVAt
SE0sIEjDtHBpdGFsIGRlIExhIFRpbW9uZSwgU2VydmljZSBkZSBOZXVyb2xvZ2llIGV0IFBhdGhv
bG9naWUgZHUgTW91dmVtZW50LCBhbmQgVU1SIENOUlMsIE1hcnNlaWxsZSBldCBWZXJzYWlsbGVz
LCBGcmFuY2UuJiN4RDtTZXJ2aWNlIGRlIE5ldXJvbG9naWUsIENlbnRyZSBFeHBlcnQgUGFya2lu
c29uLCBOUy1QQVJLL0ZDUklOIE5ldHdvcmssIENJQy1JTlNFUk0gMTQwMiwgQ0hVIFBvaXRpZXJz
LCA4NjAwMCwgUG9pdGllcnMsIEZyYW5jZS4mI3hEO0RlcGFydG1lbnQgb2YgTmV1cm9sb2d5LCBO
Uy1QQVJLL0ZDUklOIE5ldHdvcmssIFJlbm5lcyBVbml2ZXJzaXR5IEhvc3BpdGFsLCBDSUMtSU5T
RVJNIDE0MTQsIDM1MDMzLCBSZW5uZXMgQ2VkZXgsIEZyYW5jZS4mI3hEO0NIVSBkZSBCb3JkZWF1
eCwgQ2VudHJlIEV4cGVydCBQYXJraW5zb24sIEluc3RpdHV0IGRlcyBNYWxhZGllcyBOZXVyby1E
w6lnw6luw6lyYXRpdmVzLCAzMzAwMCwgQm9yZGVhdXgsIEZyYW5jZS4mI3hEO0RlcGFydG1lbnQg
b2YgTmV1cm9sb2d5LCBSb3VlbiBVbml2ZXJzaXR5IEhvc3BpdGFsIGFuZCBVbml2ZXJzaXR5IG9m
IFJvdWVuLCBSb3VlbiwgRnJhbmNlLiYjeEQ7TGFib3JhdG9yeSBvZiBOZXVyb25hbCBhbmQgTmV1
cm9lbmRvY3JpbmUgRGlmZmVyZW50aWF0aW9uIGFuZCBDb21tdW5pY2F0aW9uLCBOUy1QQVJLL0ZD
UklOIE5ldHdvcmssIElOU0VSTSBVMTIzOSwgTW9udC1TYWludC1BaWduYW4sIEZyYW5jZS4mI3hE
O1NlcnZpY2UgZGUgTmV1cm9sb2dpZSwgSMO0cGl0YXV4IFVuaXZlcnNpdGFpcmVzIGRlIFN0cmFz
Ym91cmcsIFN0cmFzYm91cmcsIEZyYW5jZS4mI3hEO0luc3RpdHV0IGRlIEfDqW7DqXRpcXVlIEV0
IGRlIEJpb2xvZ2llIE1vbMOpY3VsYWlyZSBldCBDZWxsdWxhaXJlIChJR0JNQyksIElOU0VSTS1V
OTY0L0NOUlMtVU1SNzEwNC9Vbml2ZXJzaXTDqSBkZSBTdHJhc2JvdXJnLCBJbGxraXJjaCwgRnJh
bmNlLiYjeEQ7TlMtUEFSSy9GQ1JJTiBOZXR3b3JrLCBGw6lkw6lyYXRpb24gZGUgTcOpZGVjaW5l
IFRyYW5zbGF0aW9ubmVsbGUgZGUgU3RyYXNib3VyZyAoRk1UUyksIFVuaXZlcnNpdMOpIGRlIFN0
cmFzYm91cmcsIFN0cmFzYm91cmcsIEZyYW5jZS4mI3hEO05ldXJvbG9neSBEZXBhcnRtZW50LCBD
ZW50cmUgSG9zcGl0YWxpZXIgVW5pdmVyc2l0YWlyZSBkZSBOaWNlLCBVbml2ZXJzaXTDqSBDw7R0
ZSBkJmFwb3M7QXp1ciwgTmljZSwgRnJhbmNlLiYjeEQ7RGVwYXJ0bWVudCBvZiBOZXVyb2xvZ3ks
IEV4cGVydCBDZW50cmUgZm9yIFBhcmtpbnNvbiZhcG9zO3MgRGlzZWFzZSwgTlMtUEFSSy9GQ1JJ
TiBOZXR3b3JrLCBBbWllbnMgVW5pdmVyc2l0eSBIb3NwaXRhbCwgRUEgNDU1OSBMYWJvcmF0b2ly
ZSBkZSBOZXVyb3NjaWVuY2VzIEZvbmN0aW9ubmVsbGVzIGV0IFBhdGhvbG9naWUgKExORlApIFVu
aXZlcnNpdMOpIGRlIFBpY2FyZGllIEp1bGVzIFZlcm5lLCBVbml2ZXJzaXR5IG9mIFBpY2FyZHkg
SnVsZXMgVmVybmUgKFVQSlYpLCBBbWllbnMsIEZyYW5jZS4mI3hEO0RlcGFydG1lbnQgb2YgTmV1
cm9zdXJnZXJ5LCBFeHBlcnQgQ2VudHJlIGZvciBQYXJraW5zb24mYXBvcztzIERpc2Vhc2UsIE5T
LVBBUksvRkNSSU4gTmV0d29yaywgQW1pZW5zIFVuaXZlcnNpdHkgSG9zcGl0YWwsIEVBIDQ1NTkg
TGFib3JhdG9pcmUgZGUgTmV1cm9zY2llbmNlcyBGb25jdGlvbm5lbGxlcyBFdCBQYXRob2xvZ2ll
IChMTkZQKSBVbml2ZXJzaXTDqSBkZSBQaWNhcmRpZSBKdWxlcyBWZXJuZSwgVW5pdmVyc2l0eSBv
ZiBQaWNhcmR5IEp1bGVzIFZlcm5lIChVUEpWKSwgVmVyc2FpbGxlcywgRnJhbmNlLiYjeEQ7VW5p
diBMeW9uLCBVbml2ZXJzaXTDqSBDbGF1ZGUgQmVybmFyZCBMeW9uIDEsIEZhY3VsdMOpIGRlIE3D
qWRlY2luZSBMeW9uIFN1ZCBDaGFybGVzIE3DqXJpZXV4OyBDTlJTLCBJbnN0aXR1dCBEZXMgU2Np
ZW5jZXMgQ29nbml0aXZlcywgVU1SIDUyMjksIEJyb24sIEZyYW5jZS4mI3hEO05TLVBBUksvRkNS
SU4gTmV0d29yaywgQ2VudHJlIEV4cGVydCBQYXJraW5zb24sIEjDtHBpdGFsIE5ldXJvbG9naXF1
ZSAmcXVvdDtQaWVycmUgV2VydGhlaW1lciZxdW90OywgSG9zcGljZXMgQ2l2aWxzIGRlIEx5b24s
IEx5b24sIEZyYW5jZS4mI3hEO05ldXJvbG9neSBEZXBhcnRtZW50LCBOYW5jeSBVbml2ZXJzaXR5
IEhvc3BpdGFsLCA1NDAwMCwgTmFuY3ksIEZyYW5jZS4mI3hEO05TLVBBUksvRkNSSU4gTmV0d29y
aywgSMO0cGl0YWwgRm9uZGF0aW9uIE9waHRhbG1vbG9naXF1ZSBBIGRlIFJvdGhzY2hpbGQsIFVu
aXTDqSBKYW1lcyBQYXJraW5zb24sIDc1MDE5LCBQYXJpcywgRnJhbmNlLiYjeEQ7UMO0bGUgTmV1
cm9zY2llbmNlcywgRm9jaCBIb3NwaXRhbCwgU3VyZXNuZXMsIEZyYW5jZS4mI3hEO1VuaXZlcnNp
dMOpIGRlIFZlcnNhaWxsZXMgUGFyaXMtU2FjbGF5LCBJTlNFUk0gVTk5MiwgQ0VBIE5ldXJvc3Bp
biwgTWFyc2VpbGxlIGV0IFZlcnNhaWxsZXMsIEZyYW5jZS4mI3hEO0RlcGFydG1lbnQgb2YgTmV1
cm9sb2d5LCBOUy1QQVJLL0YtQ1JJTiBuZXR3b3JrLCBVbml2ZXJzaXR5IEhvc3BpdGFsIG9mIEJl
c2Fuw6dvbiwgMjUwMzAsIEJlc2Fuw6dvbiBDZWRleCwgRnJhbmNlLiYjeEQ7VW5pdmVyc2l0w6kg
ZGUgRnJhbmNoZS1Db210w6ksIFVSIExJTkMgNDgxLCBGLTI1MDAsIEJlc2Fuw6dvbiwgRnJhbmNl
LiYjeEQ7RGVwYXJ0bWVudCBvZiBDbGluaWNhbCBQaGFybWFjb2xvZ3kgYW5kIE5ldXJvc2NpZW5j
ZXMsIFBhcmtpbnNvbiBFeHBlcnQgQ2VudGVyLCBDZW50cmUgZCZhcG9zO0ludmVzdGlnYXRpb24g
Q2xpbmlxdWUgQ0lDMTQzNiwgTmV1cm9Ub3VsIENPRU4gQ2VudGVyLCBUb3Vsb3VzZSwgTlMtUEFS
Sy9GQ1JJTiBOZXR3b3JrLCBVbml2ZXJzaXR5IEhvc3BpdGFsIG9mIFRvdWxvdXNlLCBUb3Vsb3Vz
ZSwgRnJhbmNlLiBtYXJnaGVyaXRhZmFiYnJpbWRAZ21haWwuY29tLjwvYXV0aC1hZGRyZXNzPjx0
aXRsZXM+PHRpdGxlPlRoZSBpbXBhY3Qgb2Ygc3VidGhhbGFtaWMgZGVlcC1icmFpbiBzdGltdWxh
dGlvbiBpbiByZXN0b3JpbmcgbW90b3Igc3ltbWV0cnkgaW4gUGFya2luc29uJmFwb3M7cyBkaXNl
YXNlIHBhdGllbnRzOiBhIHByb3NwZWN0aXZlIHN0dWR5PC90aXRsZT48c2Vjb25kYXJ5LXRpdGxl
PkogTmV1cm9sPC9zZWNvbmRhcnktdGl0bGU+PC90aXRsZXM+PHBlcmlvZGljYWw+PGZ1bGwtdGl0
bGU+SiBOZXVyb2w8L2Z1bGwtdGl0bGU+PGFiYnItMT5Kb3VybmFsIG9mIG5ldXJvbG9neTwvYWJi
ci0xPjwvcGVyaW9kaWNhbD48cGFnZXM+MjU4Mi0yNTk1PC9wYWdlcz48dm9sdW1lPjI3MTwvdm9s
dW1lPjxudW1iZXI+NTwvbnVtYmVyPjxlZGl0aW9uPjIwMjQvMDIvMDk8L2VkaXRpb24+PGtleXdv
cmRzPjxrZXl3b3JkPkh1bWFuczwva2V5d29yZD48a2V5d29yZD4qUGFya2luc29uIERpc2Vhc2Uv
dGhlcmFweS9waHlzaW9wYXRob2xvZ3k8L2tleXdvcmQ+PGtleXdvcmQ+KkRlZXAgQnJhaW4gU3Rp
bXVsYXRpb248L2tleXdvcmQ+PGtleXdvcmQ+TWFsZTwva2V5d29yZD48a2V5d29yZD5GZW1hbGU8
L2tleXdvcmQ+PGtleXdvcmQ+TWlkZGxlIEFnZWQ8L2tleXdvcmQ+PGtleXdvcmQ+KlN1YnRoYWxh
bWljIE51Y2xldXM8L2tleXdvcmQ+PGtleXdvcmQ+QWdlZDwva2V5d29yZD48a2V5d29yZD4qUXVh
bGl0eSBvZiBMaWZlPC9rZXl3b3JkPjxrZXl3b3JkPlByb3NwZWN0aXZlIFN0dWRpZXM8L2tleXdv
cmQ+PGtleXdvcmQ+KkFjdGl2aXRpZXMgb2YgRGFpbHkgTGl2aW5nPC9rZXl3b3JkPjxrZXl3b3Jk
PlRyZWF0bWVudCBPdXRjb21lPC9rZXl3b3JkPjxrZXl3b3JkPkZ1bmN0aW9uYWwgTGF0ZXJhbGl0
eS9waHlzaW9sb2d5PC9rZXl3b3JkPjxrZXl3b3JkPkRlZXAgYnJhaW4gc3RpbXVsYXRpb248L2tl
eXdvcmQ+PGtleXdvcmQ+TW90b3Igc3ltbWV0cnk8L2tleXdvcmQ+PGtleXdvcmQ+UGFya2luc29u
4oCZcyBkaXNlYXNlPC9rZXl3b3JkPjxrZXl3b3JkPlF1YWxpdHkgb2YgbGlmZTwva2V5d29yZD48
L2tleXdvcmRzPjxkYXRlcz48eWVhcj4yMDI0PC95ZWFyPjxwdWItZGF0ZXM+PGRhdGU+TWF5PC9k
YXRlPjwvcHViLWRhdGVzPjwvZGF0ZXM+PGlzYm4+MDM0MC01MzU0PC9pc2JuPjxhY2Nlc3Npb24t
bnVtPjM4MzM0ODEzPC9hY2Nlc3Npb24tbnVtPjx1cmxzPjwvdXJscz48ZWxlY3Ryb25pYy1yZXNv
dXJjZS1udW0+MTAuMTAwNy9zMDA0MTUtMDIzLTEyMTYyLTc8L2VsZWN0cm9uaWMtcmVzb3VyY2Ut
bnVtPjxyZW1vdGUtZGF0YWJhc2UtcHJvdmlkZXI+TkxNPC9yZW1vdGUtZGF0YWJhc2UtcHJvdmlk
ZXI+PGxhbmd1YWdlPmVuZzwvbGFuZ3VhZ2U+PC9yZWNvcmQ+PC9DaXRlPjxDaXRlPjxBdXRob3I+
TWFyaW51czwvQXV0aG9yPjxZZWFyPjIwMTU8L1llYXI+PFJlY051bT4xMDY0PC9SZWNOdW0+PHJl
Y29yZD48cmVjLW51bWJlcj4xMDY0PC9yZWMtbnVtYmVyPjxmb3JlaWduLWtleXM+PGtleSBhcHA9
IkVOIiBkYi1pZD0iZTI1cjl4eDBqYWVkeDhlNTkydnBmOXQ3Znd4dmRwNWFweHphIiB0aW1lc3Rh
bXA9IjE3MjAwODI1NDgiIGd1aWQ9IjllYjU5MDBlLWE0ZDctNDdmNC1iYzg4LTllM2ZkNTBkMTNj
NyI+MTA2NDwva2V5PjwvZm9yZWlnbi1rZXlzPjxyZWYtdHlwZSBuYW1lPSJKb3VybmFsIEFydGlj
bGUiPjE3PC9yZWYtdHlwZT48Y29udHJpYnV0b3JzPjxhdXRob3JzPjxhdXRob3I+TWFyaW51cywg
Si48L2F1dGhvcj48YXV0aG9yPnZhbiBIaWx0ZW4sIEouIEouPC9hdXRob3I+PC9hdXRob3JzPjwv
Y29udHJpYnV0b3JzPjxhdXRoLWFkZHJlc3M+RGVwYXJ0bWVudCBvZiBOZXVyb2xvZ3ksIExlaWRl
biBVbml2ZXJzaXR5IE1lZGljYWwgQ2VudGVyLCBMZWlkZW4sIFRoZSBOZXRoZXJsYW5kcy48L2F1
dGgtYWRkcmVzcz48dGl0bGVzPjx0aXRsZT5UaGUgc2lnbmlmaWNhbmNlIG9mIG1vdG9yIChhKXN5
bW1ldHJ5IGluIFBhcmtpbnNvbiZhcG9zO3MgZGlzZWFzZTwvdGl0bGU+PHNlY29uZGFyeS10aXRs
ZT5Nb3YgRGlzb3JkPC9zZWNvbmRhcnktdGl0bGU+PC90aXRsZXM+PHBlcmlvZGljYWw+PGZ1bGwt
dGl0bGU+TW92IERpc29yZDwvZnVsbC10aXRsZT48YWJici0xPk1vdmVtZW50IGRpc29yZGVycyA6
IG9mZmljaWFsIGpvdXJuYWwgb2YgdGhlIE1vdmVtZW50IERpc29yZGVyIFNvY2lldHk8L2FiYnIt
MT48L3BlcmlvZGljYWw+PHBhZ2VzPjM3OS04NTwvcGFnZXM+PHZvbHVtZT4zMDwvdm9sdW1lPjxu
dW1iZXI+MzwvbnVtYmVyPjxlZGl0aW9uPjIwMTQxMjI3PC9lZGl0aW9uPjxrZXl3b3Jkcz48a2V5
d29yZD5BZ2VkPC9rZXl3b3JkPjxrZXl3b3JkPkNvaG9ydCBTdHVkaWVzPC9rZXl3b3JkPjxrZXl3
b3JkPkRpc2Vhc2UgUHJvZ3Jlc3Npb248L2tleXdvcmQ+PGtleXdvcmQ+RmVtYWxlPC9rZXl3b3Jk
PjxrZXl3b3JkPkZ1bmN0aW9uYWwgTGF0ZXJhbGl0eS8qcGh5c2lvbG9neTwva2V5d29yZD48a2V5
d29yZD5IdW1hbnM8L2tleXdvcmQ+PGtleXdvcmQ+TWFsZTwva2V5d29yZD48a2V5d29yZD5NaWRk
bGUgQWdlZDwva2V5d29yZD48a2V5d29yZD5Nb3RvciBBY3Rpdml0eS8qcGh5c2lvbG9neTwva2V5
d29yZD48a2V5d29yZD5QYXJraW5zb24gRGlzZWFzZS8qcGh5c2lvcGF0aG9sb2d5PC9rZXl3b3Jk
PjxrZXl3b3JkPlNldmVyaXR5IG9mIElsbG5lc3MgSW5kZXg8L2tleXdvcmQ+PGtleXdvcmQ+UGFy
a2luc29uJmFwb3M7cyBkaXNlYXNlPC9rZXl3b3JkPjxrZXl3b3JkPmNvaG9ydCBzdHVkeTwva2V5
d29yZD48a2V5d29yZD5tb3RvciBkaXN0cmlidXRpb24gcGF0dGVybjwva2V5d29yZD48a2V5d29y
ZD5zeW1tZXRyeTwva2V5d29yZD48L2tleXdvcmRzPjxkYXRlcz48eWVhcj4yMDE1PC95ZWFyPjxw
dWItZGF0ZXM+PGRhdGU+TWFyPC9kYXRlPjwvcHViLWRhdGVzPjwvZGF0ZXM+PGlzYm4+MTUzMS04
MjU3IChFbGVjdHJvbmljKSYjeEQ7MDg4NS0zMTg1IChMaW5raW5nKTwvaXNibj48YWNjZXNzaW9u
LW51bT4yNTU0NjIzOTwvYWNjZXNzaW9uLW51bT48dXJscz48cmVsYXRlZC11cmxzPjx1cmw+aHR0
cHM6Ly93d3cubmNiaS5ubG0ubmloLmdvdi9wdWJtZWQvMjU1NDYyMzk8L3VybD48L3JlbGF0ZWQt
dXJscz48L3VybHM+PGVsZWN0cm9uaWMtcmVzb3VyY2UtbnVtPjEwLjEwMDIvbWRzLjI2MTA3PC9l
bGVjdHJvbmljLXJlc291cmNlLW51bT48cmVtb3RlLWRhdGFiYXNlLW5hbWU+TWVkbGluZTwvcmVt
b3RlLWRhdGFiYXNlLW5hbWU+PHJlbW90ZS1kYXRhYmFzZS1wcm92aWRlcj5OTE08L3JlbW90ZS1k
YXRhYmFzZS1wcm92aWRlcj48bGFuZ3VhZ2U+ZW5nPC9sYW5ndWFnZT48L3JlY29yZD48L0NpdGU+
PC9FbmROb3RlPgB=
</w:fldData>
        </w:fldChar>
      </w:r>
      <w:r w:rsidR="00A242F8" w:rsidRPr="00522DE5">
        <w:rPr>
          <w:lang w:eastAsia="de-DE"/>
        </w:rPr>
        <w:instrText xml:space="preserve"> ADDIN EN.CITE.DATA </w:instrText>
      </w:r>
      <w:r w:rsidR="00A242F8" w:rsidRPr="00522DE5">
        <w:rPr>
          <w:lang w:eastAsia="de-DE"/>
        </w:rPr>
      </w:r>
      <w:r w:rsidR="00A242F8" w:rsidRPr="00522DE5">
        <w:rPr>
          <w:lang w:eastAsia="de-DE"/>
        </w:rPr>
        <w:fldChar w:fldCharType="end"/>
      </w:r>
      <w:r w:rsidRPr="00522DE5">
        <w:rPr>
          <w:lang w:eastAsia="de-DE"/>
        </w:rPr>
      </w:r>
      <w:r w:rsidRPr="00522DE5">
        <w:rPr>
          <w:lang w:eastAsia="de-DE"/>
        </w:rPr>
        <w:fldChar w:fldCharType="separate"/>
      </w:r>
      <w:r w:rsidR="00A242F8" w:rsidRPr="00522DE5">
        <w:rPr>
          <w:noProof/>
          <w:vertAlign w:val="superscript"/>
          <w:lang w:eastAsia="de-DE"/>
        </w:rPr>
        <w:t>8 54</w:t>
      </w:r>
      <w:r w:rsidRPr="00522DE5">
        <w:rPr>
          <w:lang w:eastAsia="de-DE"/>
        </w:rPr>
        <w:fldChar w:fldCharType="end"/>
      </w:r>
    </w:p>
    <w:p w14:paraId="7BB743BB" w14:textId="77777777" w:rsidR="007B5551" w:rsidRPr="00522DE5" w:rsidRDefault="00844C86" w:rsidP="007B5551">
      <w:r w:rsidRPr="00522DE5">
        <w:t xml:space="preserve">At the 6-month follow-up, we observed </w:t>
      </w:r>
      <w:r w:rsidR="001C71F7" w:rsidRPr="00522DE5">
        <w:t>un</w:t>
      </w:r>
      <w:r w:rsidRPr="00522DE5">
        <w:t>favo</w:t>
      </w:r>
      <w:r w:rsidR="00E470AD" w:rsidRPr="00522DE5">
        <w:t>u</w:t>
      </w:r>
      <w:r w:rsidRPr="00522DE5">
        <w:t xml:space="preserve">rable DBS outcomes in the symmetric group with </w:t>
      </w:r>
      <w:r w:rsidR="001C71F7" w:rsidRPr="00522DE5">
        <w:t xml:space="preserve">less beneficial effects on </w:t>
      </w:r>
      <w:r w:rsidRPr="00522DE5">
        <w:t>ADL, tr</w:t>
      </w:r>
      <w:r w:rsidR="000008CA" w:rsidRPr="00522DE5">
        <w:t>emor, and axial symptom score.</w:t>
      </w:r>
      <w:r w:rsidRPr="00522DE5">
        <w:t xml:space="preserve"> </w:t>
      </w:r>
      <w:r w:rsidR="000008CA" w:rsidRPr="00522DE5">
        <w:t xml:space="preserve">In contrast, </w:t>
      </w:r>
      <w:r w:rsidR="001507F9" w:rsidRPr="00522DE5">
        <w:t xml:space="preserve">these symptoms </w:t>
      </w:r>
      <w:r w:rsidR="001C71F7" w:rsidRPr="00522DE5">
        <w:t xml:space="preserve">improved </w:t>
      </w:r>
      <w:r w:rsidRPr="00522DE5">
        <w:t xml:space="preserve">in the </w:t>
      </w:r>
      <w:r w:rsidR="001C71F7" w:rsidRPr="00522DE5">
        <w:t>a</w:t>
      </w:r>
      <w:r w:rsidRPr="00522DE5">
        <w:t xml:space="preserve">symmetric group. </w:t>
      </w:r>
      <w:r w:rsidR="00EB79D9" w:rsidRPr="00522DE5">
        <w:t>Additionally</w:t>
      </w:r>
      <w:r w:rsidR="00A91933" w:rsidRPr="00522DE5">
        <w:t xml:space="preserve">, we observed </w:t>
      </w:r>
      <w:r w:rsidR="001C71F7" w:rsidRPr="00522DE5">
        <w:t xml:space="preserve">smaller </w:t>
      </w:r>
      <w:r w:rsidR="00A91933" w:rsidRPr="00522DE5">
        <w:t xml:space="preserve">effect sizes in the symmetric group for </w:t>
      </w:r>
      <w:r w:rsidR="001C71F7" w:rsidRPr="00522DE5">
        <w:t xml:space="preserve">improvements </w:t>
      </w:r>
      <w:r w:rsidR="000008CA" w:rsidRPr="00522DE5">
        <w:t xml:space="preserve">in </w:t>
      </w:r>
      <w:r w:rsidR="001C71F7" w:rsidRPr="00522DE5">
        <w:t xml:space="preserve">the </w:t>
      </w:r>
      <w:r w:rsidR="00A91933" w:rsidRPr="00522DE5">
        <w:t>UPDRS-</w:t>
      </w:r>
      <w:r w:rsidR="00CB5481" w:rsidRPr="00522DE5">
        <w:t>m</w:t>
      </w:r>
      <w:r w:rsidR="00A91933" w:rsidRPr="00522DE5">
        <w:t>otor examination and SCOPA</w:t>
      </w:r>
      <w:r w:rsidR="00F67474" w:rsidRPr="00522DE5">
        <w:t>-M</w:t>
      </w:r>
      <w:r w:rsidR="00A91933" w:rsidRPr="00522DE5">
        <w:t xml:space="preserve"> fluctuations</w:t>
      </w:r>
      <w:r w:rsidR="001C71F7" w:rsidRPr="00522DE5">
        <w:t xml:space="preserve"> scores</w:t>
      </w:r>
      <w:r w:rsidR="00A91933" w:rsidRPr="00522DE5">
        <w:t>.</w:t>
      </w:r>
      <w:r w:rsidR="00795B43" w:rsidRPr="00522DE5">
        <w:t xml:space="preserve"> </w:t>
      </w:r>
      <w:r w:rsidR="00EA0C73" w:rsidRPr="00522DE5">
        <w:t>The greater clinical efficacy of DBS on motor examination and motor fluctuations in asymmetric PD may explain that o</w:t>
      </w:r>
      <w:r w:rsidR="00795B43" w:rsidRPr="00522DE5">
        <w:t xml:space="preserve">nly in </w:t>
      </w:r>
      <w:r w:rsidR="00EB79D9" w:rsidRPr="00522DE5">
        <w:t xml:space="preserve">this </w:t>
      </w:r>
      <w:r w:rsidR="00EA0C73" w:rsidRPr="00522DE5">
        <w:t>group</w:t>
      </w:r>
      <w:r w:rsidR="00795B43" w:rsidRPr="00522DE5">
        <w:t xml:space="preserve">, </w:t>
      </w:r>
      <w:r w:rsidR="001507F9" w:rsidRPr="00522DE5">
        <w:t xml:space="preserve">improvements </w:t>
      </w:r>
      <w:r w:rsidR="00EA0C73" w:rsidRPr="00522DE5">
        <w:t xml:space="preserve">of </w:t>
      </w:r>
      <w:r w:rsidR="00EB79D9" w:rsidRPr="00522DE5">
        <w:t xml:space="preserve">these </w:t>
      </w:r>
      <w:r w:rsidR="00EA0C73" w:rsidRPr="00522DE5">
        <w:t xml:space="preserve">motor </w:t>
      </w:r>
      <w:r w:rsidR="001507F9" w:rsidRPr="00522DE5">
        <w:t xml:space="preserve">aspects </w:t>
      </w:r>
      <w:r w:rsidR="000008CA" w:rsidRPr="00522DE5">
        <w:t xml:space="preserve">were </w:t>
      </w:r>
      <w:r w:rsidR="001507F9" w:rsidRPr="00522DE5">
        <w:t xml:space="preserve">related to </w:t>
      </w:r>
      <w:r w:rsidR="00795B43" w:rsidRPr="00522DE5">
        <w:t xml:space="preserve">ADL </w:t>
      </w:r>
      <w:r w:rsidR="001507F9" w:rsidRPr="00522DE5">
        <w:t>improvements</w:t>
      </w:r>
      <w:r w:rsidR="00EA0C73" w:rsidRPr="00522DE5">
        <w:t xml:space="preserve">, </w:t>
      </w:r>
      <w:r w:rsidR="001507F9" w:rsidRPr="00522DE5">
        <w:t xml:space="preserve">which </w:t>
      </w:r>
      <w:r w:rsidR="00EA0C73" w:rsidRPr="00522DE5">
        <w:t xml:space="preserve">in turn </w:t>
      </w:r>
      <w:r w:rsidR="000008CA" w:rsidRPr="00522DE5">
        <w:t xml:space="preserve">were </w:t>
      </w:r>
      <w:r w:rsidR="001507F9" w:rsidRPr="00522DE5">
        <w:t>moderately associated with quality of life improvement</w:t>
      </w:r>
      <w:r w:rsidR="00795B43" w:rsidRPr="00522DE5">
        <w:t>.</w:t>
      </w:r>
      <w:r w:rsidR="007B5551" w:rsidRPr="00522DE5">
        <w:t xml:space="preserve"> </w:t>
      </w:r>
    </w:p>
    <w:p w14:paraId="7A4A79A5" w14:textId="62433278" w:rsidR="007B5551" w:rsidRPr="00522DE5" w:rsidRDefault="007B5551" w:rsidP="009F15B2">
      <w:r w:rsidRPr="00907776">
        <w:t xml:space="preserve">In symmetric PD, quality of life gains </w:t>
      </w:r>
      <w:proofErr w:type="gramStart"/>
      <w:r w:rsidR="00406E2C" w:rsidRPr="00907776">
        <w:t>w</w:t>
      </w:r>
      <w:r w:rsidR="002F10A8" w:rsidRPr="00907776">
        <w:t>ere</w:t>
      </w:r>
      <w:proofErr w:type="gramEnd"/>
      <w:r w:rsidRPr="00907776">
        <w:t xml:space="preserve"> not linked to motor improvements (dyskinesia, motor fluctuations, and UPDRS-motor examination), suggesting that non-motor effects may contribute and warrant targeted evaluation in future studies. In this context, </w:t>
      </w:r>
      <w:r w:rsidR="001B0E8C" w:rsidRPr="00907776">
        <w:t xml:space="preserve">it is important to emphasise that quality of life improved in both groups, with no statistically significant difference between patients with symmetric and asymmetric PD. This highlights that motor symmetry should be seen as one component in the multifactorial evaluation of DBS outcomes. Notably, only 53.2% of patients in our </w:t>
      </w:r>
      <w:r w:rsidR="009B5E08" w:rsidRPr="00907776">
        <w:t>a</w:t>
      </w:r>
      <w:r w:rsidR="001B0E8C" w:rsidRPr="00907776">
        <w:t xml:space="preserve">symmetric PD group, respectively only 48.1% in our overall cohort, experienced a clinically </w:t>
      </w:r>
      <w:r w:rsidR="00F62059" w:rsidRPr="00907776">
        <w:t xml:space="preserve">important </w:t>
      </w:r>
      <w:r w:rsidR="001B0E8C" w:rsidRPr="00907776">
        <w:t xml:space="preserve">postoperative </w:t>
      </w:r>
      <w:r w:rsidR="009B5E08" w:rsidRPr="00907776">
        <w:t>AD</w:t>
      </w:r>
      <w:r w:rsidRPr="00907776">
        <w:t>L</w:t>
      </w:r>
      <w:r w:rsidR="00406E2C" w:rsidRPr="00907776">
        <w:t xml:space="preserve"> </w:t>
      </w:r>
      <w:r w:rsidR="001B0E8C" w:rsidRPr="00907776">
        <w:t>improvement.</w:t>
      </w:r>
      <w:r w:rsidR="001B0E8C" w:rsidRPr="00522DE5">
        <w:t xml:space="preserve"> These findings underline the need for realistic expectations and nuanced counselling of all DBS candidates.</w:t>
      </w:r>
      <w:r w:rsidRPr="00522DE5">
        <w:t xml:space="preserve"> </w:t>
      </w:r>
    </w:p>
    <w:p w14:paraId="18CDA7E6" w14:textId="457E19F8" w:rsidR="00245ED1" w:rsidRPr="00522DE5" w:rsidRDefault="00C47E11" w:rsidP="00C47E11">
      <w:pPr>
        <w:pStyle w:val="Kommentartext"/>
        <w:rPr>
          <w:sz w:val="24"/>
          <w:szCs w:val="24"/>
        </w:rPr>
      </w:pPr>
      <w:r w:rsidRPr="00522DE5">
        <w:rPr>
          <w:sz w:val="24"/>
          <w:szCs w:val="24"/>
        </w:rPr>
        <w:t xml:space="preserve">Since LEDD, TEED, and electrode placements were comparable in both groups, the </w:t>
      </w:r>
      <w:r w:rsidR="001C71F7" w:rsidRPr="00522DE5">
        <w:rPr>
          <w:sz w:val="24"/>
          <w:szCs w:val="24"/>
        </w:rPr>
        <w:t xml:space="preserve">observed differences </w:t>
      </w:r>
      <w:r w:rsidR="000008CA" w:rsidRPr="00522DE5">
        <w:rPr>
          <w:sz w:val="24"/>
          <w:szCs w:val="24"/>
        </w:rPr>
        <w:t>in</w:t>
      </w:r>
      <w:r w:rsidR="001C71F7" w:rsidRPr="00522DE5">
        <w:rPr>
          <w:sz w:val="24"/>
          <w:szCs w:val="24"/>
        </w:rPr>
        <w:t xml:space="preserve"> clinical outcomes of patients with symmetric and asymmetric PD cannot be explained by </w:t>
      </w:r>
      <w:r w:rsidR="00C8237D" w:rsidRPr="00522DE5">
        <w:rPr>
          <w:sz w:val="24"/>
          <w:szCs w:val="24"/>
        </w:rPr>
        <w:t>pharmacological treatment and neurostimulation</w:t>
      </w:r>
      <w:r w:rsidRPr="00522DE5">
        <w:rPr>
          <w:sz w:val="24"/>
          <w:szCs w:val="24"/>
        </w:rPr>
        <w:t xml:space="preserve">. </w:t>
      </w:r>
    </w:p>
    <w:p w14:paraId="44858E44" w14:textId="4F379C70" w:rsidR="001333D5" w:rsidRPr="00522DE5" w:rsidRDefault="000008CA">
      <w:pPr>
        <w:pStyle w:val="Kommentartext"/>
        <w:rPr>
          <w:sz w:val="24"/>
          <w:szCs w:val="24"/>
        </w:rPr>
      </w:pPr>
      <w:r w:rsidRPr="00522DE5">
        <w:rPr>
          <w:sz w:val="24"/>
          <w:szCs w:val="24"/>
        </w:rPr>
        <w:t xml:space="preserve">A </w:t>
      </w:r>
      <w:r w:rsidR="00C8237D" w:rsidRPr="00522DE5">
        <w:rPr>
          <w:sz w:val="24"/>
          <w:szCs w:val="24"/>
        </w:rPr>
        <w:t xml:space="preserve">possible </w:t>
      </w:r>
      <w:r w:rsidR="00C47E11" w:rsidRPr="00522DE5">
        <w:rPr>
          <w:sz w:val="24"/>
          <w:szCs w:val="24"/>
        </w:rPr>
        <w:t xml:space="preserve">explanation </w:t>
      </w:r>
      <w:r w:rsidR="00245ED1" w:rsidRPr="00522DE5">
        <w:rPr>
          <w:sz w:val="24"/>
          <w:szCs w:val="24"/>
        </w:rPr>
        <w:t xml:space="preserve">for the differential effects </w:t>
      </w:r>
      <w:r w:rsidRPr="00522DE5">
        <w:rPr>
          <w:sz w:val="24"/>
          <w:szCs w:val="24"/>
        </w:rPr>
        <w:t xml:space="preserve">is </w:t>
      </w:r>
      <w:r w:rsidR="00C47E11" w:rsidRPr="00522DE5">
        <w:rPr>
          <w:sz w:val="24"/>
          <w:szCs w:val="24"/>
        </w:rPr>
        <w:t xml:space="preserve">that </w:t>
      </w:r>
      <w:r w:rsidR="006E63BD" w:rsidRPr="00522DE5">
        <w:rPr>
          <w:sz w:val="24"/>
          <w:szCs w:val="24"/>
        </w:rPr>
        <w:t xml:space="preserve">PD </w:t>
      </w:r>
      <w:r w:rsidR="00C47E11" w:rsidRPr="00522DE5">
        <w:rPr>
          <w:sz w:val="24"/>
          <w:szCs w:val="24"/>
        </w:rPr>
        <w:t xml:space="preserve">pathology </w:t>
      </w:r>
      <w:r w:rsidR="006E63BD" w:rsidRPr="00522DE5">
        <w:rPr>
          <w:sz w:val="24"/>
          <w:szCs w:val="24"/>
        </w:rPr>
        <w:t xml:space="preserve">could be </w:t>
      </w:r>
      <w:r w:rsidR="00C47E11" w:rsidRPr="00522DE5">
        <w:rPr>
          <w:sz w:val="24"/>
          <w:szCs w:val="24"/>
        </w:rPr>
        <w:t xml:space="preserve">more advanced </w:t>
      </w:r>
      <w:r w:rsidR="00C66E43" w:rsidRPr="00522DE5">
        <w:rPr>
          <w:sz w:val="24"/>
          <w:szCs w:val="24"/>
        </w:rPr>
        <w:t xml:space="preserve">globally </w:t>
      </w:r>
      <w:r w:rsidR="00C47E11" w:rsidRPr="00522DE5">
        <w:rPr>
          <w:sz w:val="24"/>
          <w:szCs w:val="24"/>
        </w:rPr>
        <w:t xml:space="preserve">in the symmetric group, </w:t>
      </w:r>
      <w:r w:rsidR="006978D8" w:rsidRPr="00522DE5">
        <w:rPr>
          <w:sz w:val="24"/>
          <w:szCs w:val="24"/>
        </w:rPr>
        <w:t>which m</w:t>
      </w:r>
      <w:r w:rsidRPr="00522DE5">
        <w:rPr>
          <w:sz w:val="24"/>
          <w:szCs w:val="24"/>
        </w:rPr>
        <w:t xml:space="preserve">ay </w:t>
      </w:r>
      <w:r w:rsidR="006978D8" w:rsidRPr="00522DE5">
        <w:rPr>
          <w:sz w:val="24"/>
          <w:szCs w:val="24"/>
        </w:rPr>
        <w:t>decrease the st</w:t>
      </w:r>
      <w:r w:rsidR="00C47E11" w:rsidRPr="00522DE5">
        <w:rPr>
          <w:sz w:val="24"/>
          <w:szCs w:val="24"/>
        </w:rPr>
        <w:t>imulation</w:t>
      </w:r>
      <w:r w:rsidRPr="00522DE5">
        <w:rPr>
          <w:sz w:val="24"/>
          <w:szCs w:val="24"/>
        </w:rPr>
        <w:t xml:space="preserve"> effectiveness</w:t>
      </w:r>
      <w:r w:rsidR="00C47E11" w:rsidRPr="00522DE5">
        <w:rPr>
          <w:sz w:val="24"/>
          <w:szCs w:val="24"/>
        </w:rPr>
        <w:t>.</w:t>
      </w:r>
      <w:r w:rsidR="00DC33CC" w:rsidRPr="00522DE5">
        <w:rPr>
          <w:sz w:val="24"/>
          <w:szCs w:val="24"/>
        </w:rPr>
        <w:fldChar w:fldCharType="begin"/>
      </w:r>
      <w:r w:rsidR="00A242F8" w:rsidRPr="00522DE5">
        <w:rPr>
          <w:sz w:val="24"/>
          <w:szCs w:val="24"/>
        </w:rPr>
        <w:instrText xml:space="preserve"> ADDIN EN.CITE &lt;EndNote&gt;&lt;Cite&gt;&lt;Author&gt;Borghammer&lt;/Author&gt;&lt;Year&gt;2021&lt;/Year&gt;&lt;RecNum&gt;839&lt;/RecNum&gt;&lt;DisplayText&gt;&lt;style face="superscript"&gt;56&lt;/style&gt;&lt;/DisplayText&gt;&lt;record&gt;&lt;rec-number&gt;839&lt;/rec-number&gt;&lt;foreign-keys&gt;&lt;key app="EN" db-id="e25r9xx0jaedx8e592vpf9t7fwxvdp5apxza" timestamp="1737453286"&gt;839&lt;/key&gt;&lt;/foreign-keys&gt;&lt;ref-type name="Journal Article"&gt;17&lt;/ref-type&gt;&lt;contributors&gt;&lt;authors&gt;&lt;author&gt;Borghammer, P.&lt;/author&gt;&lt;/authors&gt;&lt;/contributors&gt;&lt;auth-address&gt;Department of Nuclear Medicine &amp;amp; PET, Aarhus University Hospital, Aarhus, Denmark.&lt;/auth-address&gt;&lt;titles&gt;&lt;title&gt;The alpha-Synuclein Origin and Connectome Model (SOC Model) of Parkinson&amp;apos;s Disease: Explaining Motor Asymmetry, Non-Motor Phenotypes, and Cognitive Decline&lt;/title&gt;&lt;secondary-title&gt;J Parkinsons Dis&lt;/secondary-title&gt;&lt;/titles&gt;&lt;periodical&gt;&lt;full-title&gt;J Parkinsons Dis&lt;/full-title&gt;&lt;/periodical&gt;&lt;pages&gt;455-474&lt;/pages&gt;&lt;volume&gt;11&lt;/volume&gt;&lt;number&gt;2&lt;/number&gt;&lt;edition&gt;2021/03/09&lt;/edition&gt;&lt;keywords&gt;&lt;keyword&gt;*Cognitive Dysfunction&lt;/keyword&gt;&lt;keyword&gt;*Connectome&lt;/keyword&gt;&lt;keyword&gt;Dopamine/*chemistry&lt;/keyword&gt;&lt;keyword&gt;Humans&lt;/keyword&gt;&lt;keyword&gt;*Parkinson Disease&lt;/keyword&gt;&lt;keyword&gt;Phenotype&lt;/keyword&gt;&lt;keyword&gt;*Synucleinopathies&lt;/keyword&gt;&lt;keyword&gt;alpha-Synuclein/genetics&lt;/keyword&gt;&lt;keyword&gt;Parkinson&amp;apos;s disease&lt;/keyword&gt;&lt;keyword&gt;alpha-synuclein&lt;/keyword&gt;&lt;keyword&gt;autonomic nervous system&lt;/keyword&gt;&lt;keyword&gt;connectome&lt;/keyword&gt;&lt;keyword&gt;etiology&lt;/keyword&gt;&lt;keyword&gt;pathogenesis&lt;/keyword&gt;&lt;/keywords&gt;&lt;dates&gt;&lt;year&gt;2021&lt;/year&gt;&lt;/dates&gt;&lt;isbn&gt;1877-718X (Electronic)&amp;#xD;1877-7171 (Print)&amp;#xD;1877-7171 (Linking)&lt;/isbn&gt;&lt;accession-num&gt;33682732&lt;/accession-num&gt;&lt;urls&gt;&lt;related-urls&gt;&lt;url&gt;https://www.ncbi.nlm.nih.gov/pubmed/33682732&lt;/url&gt;&lt;/related-urls&gt;&lt;/urls&gt;&lt;custom2&gt;PMC8150555&lt;/custom2&gt;&lt;electronic-resource-num&gt;10.3233/JPD-202481&lt;/electronic-resource-num&gt;&lt;remote-database-provider&gt;NLM&lt;/remote-database-provider&gt;&lt;language&gt;eng&lt;/language&gt;&lt;/record&gt;&lt;/Cite&gt;&lt;/EndNote&gt;</w:instrText>
      </w:r>
      <w:r w:rsidR="00DC33CC" w:rsidRPr="00522DE5">
        <w:rPr>
          <w:sz w:val="24"/>
          <w:szCs w:val="24"/>
        </w:rPr>
        <w:fldChar w:fldCharType="separate"/>
      </w:r>
      <w:r w:rsidR="00A242F8" w:rsidRPr="00522DE5">
        <w:rPr>
          <w:noProof/>
          <w:sz w:val="24"/>
          <w:szCs w:val="24"/>
          <w:vertAlign w:val="superscript"/>
        </w:rPr>
        <w:t>56</w:t>
      </w:r>
      <w:r w:rsidR="00DC33CC" w:rsidRPr="00522DE5">
        <w:rPr>
          <w:sz w:val="24"/>
          <w:szCs w:val="24"/>
        </w:rPr>
        <w:fldChar w:fldCharType="end"/>
      </w:r>
      <w:r w:rsidR="00C47E11" w:rsidRPr="00522DE5">
        <w:rPr>
          <w:sz w:val="24"/>
          <w:szCs w:val="24"/>
        </w:rPr>
        <w:t xml:space="preserve"> </w:t>
      </w:r>
      <w:r w:rsidR="00C8237D" w:rsidRPr="00522DE5">
        <w:rPr>
          <w:sz w:val="24"/>
          <w:szCs w:val="24"/>
        </w:rPr>
        <w:t xml:space="preserve">However, </w:t>
      </w:r>
      <w:r w:rsidR="001C71F7" w:rsidRPr="00522DE5">
        <w:rPr>
          <w:sz w:val="24"/>
          <w:szCs w:val="24"/>
        </w:rPr>
        <w:t xml:space="preserve">as </w:t>
      </w:r>
      <w:r w:rsidR="00C66E43" w:rsidRPr="00522DE5">
        <w:rPr>
          <w:sz w:val="24"/>
          <w:szCs w:val="24"/>
        </w:rPr>
        <w:t xml:space="preserve">clinical </w:t>
      </w:r>
      <w:r w:rsidR="001333D5" w:rsidRPr="00522DE5">
        <w:rPr>
          <w:sz w:val="24"/>
          <w:szCs w:val="24"/>
        </w:rPr>
        <w:t>surrogate parameters for global disease progression, such as disease</w:t>
      </w:r>
      <w:r w:rsidR="001507F9" w:rsidRPr="00522DE5">
        <w:rPr>
          <w:sz w:val="24"/>
          <w:szCs w:val="24"/>
        </w:rPr>
        <w:t xml:space="preserve"> duration</w:t>
      </w:r>
      <w:r w:rsidR="00C8237D" w:rsidRPr="00522DE5">
        <w:rPr>
          <w:sz w:val="24"/>
          <w:szCs w:val="24"/>
        </w:rPr>
        <w:t xml:space="preserve">, </w:t>
      </w:r>
      <w:r w:rsidR="001507F9" w:rsidRPr="00522DE5">
        <w:rPr>
          <w:sz w:val="24"/>
          <w:szCs w:val="24"/>
        </w:rPr>
        <w:t xml:space="preserve">age, </w:t>
      </w:r>
      <w:r w:rsidR="00C8237D" w:rsidRPr="00522DE5">
        <w:rPr>
          <w:sz w:val="24"/>
          <w:szCs w:val="24"/>
        </w:rPr>
        <w:t>UPDRS-motor examination, and motor complications</w:t>
      </w:r>
      <w:r w:rsidR="0094362B" w:rsidRPr="00522DE5">
        <w:rPr>
          <w:sz w:val="24"/>
          <w:szCs w:val="24"/>
        </w:rPr>
        <w:t>,</w:t>
      </w:r>
      <w:r w:rsidR="00C8237D" w:rsidRPr="00522DE5">
        <w:rPr>
          <w:sz w:val="24"/>
          <w:szCs w:val="24"/>
        </w:rPr>
        <w:t xml:space="preserve"> were </w:t>
      </w:r>
      <w:r w:rsidR="001507F9" w:rsidRPr="00522DE5">
        <w:rPr>
          <w:sz w:val="24"/>
          <w:szCs w:val="24"/>
        </w:rPr>
        <w:t xml:space="preserve">comparable between </w:t>
      </w:r>
      <w:r w:rsidR="00C8237D" w:rsidRPr="00522DE5">
        <w:rPr>
          <w:sz w:val="24"/>
          <w:szCs w:val="24"/>
        </w:rPr>
        <w:t>groups</w:t>
      </w:r>
      <w:r w:rsidR="0094362B" w:rsidRPr="00522DE5">
        <w:rPr>
          <w:sz w:val="24"/>
          <w:szCs w:val="24"/>
        </w:rPr>
        <w:t>,</w:t>
      </w:r>
      <w:r w:rsidR="001C71F7" w:rsidRPr="00522DE5">
        <w:rPr>
          <w:sz w:val="24"/>
          <w:szCs w:val="24"/>
        </w:rPr>
        <w:t xml:space="preserve"> this explanation seems less likely</w:t>
      </w:r>
      <w:r w:rsidR="001333D5" w:rsidRPr="00522DE5">
        <w:rPr>
          <w:sz w:val="24"/>
          <w:szCs w:val="24"/>
        </w:rPr>
        <w:t xml:space="preserve">. </w:t>
      </w:r>
      <w:r w:rsidR="00E25A7E" w:rsidRPr="00522DE5">
        <w:rPr>
          <w:sz w:val="24"/>
          <w:szCs w:val="24"/>
        </w:rPr>
        <w:t>A</w:t>
      </w:r>
      <w:r w:rsidR="00C47E11" w:rsidRPr="00522DE5">
        <w:rPr>
          <w:sz w:val="24"/>
          <w:szCs w:val="24"/>
        </w:rPr>
        <w:t xml:space="preserve">nother possible </w:t>
      </w:r>
      <w:r w:rsidR="0094362B" w:rsidRPr="00522DE5">
        <w:rPr>
          <w:sz w:val="24"/>
          <w:szCs w:val="24"/>
        </w:rPr>
        <w:t xml:space="preserve">reason </w:t>
      </w:r>
      <w:r w:rsidR="00C8237D" w:rsidRPr="00522DE5">
        <w:rPr>
          <w:sz w:val="24"/>
          <w:szCs w:val="24"/>
        </w:rPr>
        <w:t xml:space="preserve">may be </w:t>
      </w:r>
      <w:r w:rsidR="00C47E11" w:rsidRPr="00522DE5">
        <w:rPr>
          <w:sz w:val="24"/>
          <w:szCs w:val="24"/>
        </w:rPr>
        <w:t xml:space="preserve">that the </w:t>
      </w:r>
      <w:r w:rsidR="00E25A7E" w:rsidRPr="00522DE5">
        <w:rPr>
          <w:sz w:val="24"/>
          <w:szCs w:val="24"/>
        </w:rPr>
        <w:t xml:space="preserve">damage </w:t>
      </w:r>
      <w:r w:rsidR="006E63BD" w:rsidRPr="00522DE5">
        <w:rPr>
          <w:sz w:val="24"/>
          <w:szCs w:val="24"/>
        </w:rPr>
        <w:t xml:space="preserve">specifically </w:t>
      </w:r>
      <w:r w:rsidR="00E25A7E" w:rsidRPr="00522DE5">
        <w:rPr>
          <w:sz w:val="24"/>
          <w:szCs w:val="24"/>
        </w:rPr>
        <w:t xml:space="preserve">to </w:t>
      </w:r>
      <w:r w:rsidR="00C66E43" w:rsidRPr="00522DE5">
        <w:rPr>
          <w:sz w:val="24"/>
          <w:szCs w:val="24"/>
        </w:rPr>
        <w:t xml:space="preserve">the motor system in </w:t>
      </w:r>
      <w:r w:rsidR="006E63BD" w:rsidRPr="00522DE5">
        <w:rPr>
          <w:sz w:val="24"/>
          <w:szCs w:val="24"/>
        </w:rPr>
        <w:t>basal ganglia-</w:t>
      </w:r>
      <w:proofErr w:type="spellStart"/>
      <w:r w:rsidR="006E63BD" w:rsidRPr="00522DE5">
        <w:rPr>
          <w:sz w:val="24"/>
          <w:szCs w:val="24"/>
        </w:rPr>
        <w:t>thalamo</w:t>
      </w:r>
      <w:proofErr w:type="spellEnd"/>
      <w:r w:rsidR="006E63BD" w:rsidRPr="00522DE5">
        <w:rPr>
          <w:sz w:val="24"/>
          <w:szCs w:val="24"/>
        </w:rPr>
        <w:t xml:space="preserve">-cortical loops </w:t>
      </w:r>
      <w:r w:rsidR="00E25A7E" w:rsidRPr="00522DE5">
        <w:rPr>
          <w:sz w:val="24"/>
          <w:szCs w:val="24"/>
        </w:rPr>
        <w:t>is less extensive in asymmetric PD because the hemisphere ipsilateral to the more severely affected body side is relatively preserved</w:t>
      </w:r>
      <w:r w:rsidR="00C8237D" w:rsidRPr="00522DE5">
        <w:rPr>
          <w:sz w:val="24"/>
          <w:szCs w:val="24"/>
        </w:rPr>
        <w:t>.</w:t>
      </w:r>
      <w:r w:rsidR="00DE04E5" w:rsidRPr="00522DE5">
        <w:rPr>
          <w:sz w:val="24"/>
          <w:szCs w:val="24"/>
        </w:rPr>
        <w:fldChar w:fldCharType="begin">
          <w:fldData xml:space="preserve">PEVuZE5vdGU+PENpdGU+PEF1dGhvcj5Ib3JuPC9BdXRob3I+PFllYXI+MjAxNzwvWWVhcj48UmVj
TnVtPjkxOTwvUmVjTnVtPjxEaXNwbGF5VGV4dD48c3R5bGUgZmFjZT0ic3VwZXJzY3JpcHQiPjU2
IDU3PC9zdHlsZT48L0Rpc3BsYXlUZXh0PjxyZWNvcmQ+PHJlYy1udW1iZXI+OTE5PC9yZWMtbnVt
YmVyPjxmb3JlaWduLWtleXM+PGtleSBhcHA9IkVOIiBkYi1pZD0iMjBhdGRzZWZwd2R3ZXZlNWFh
M3hlMnRpdndwdGV6MGRkMjlhIiB0aW1lc3RhbXA9IjE1MDMwNjU4NDIiPjkxOTwva2V5PjwvZm9y
ZWlnbi1rZXlzPjxyZWYtdHlwZSBuYW1lPSJKb3VybmFsIEFydGljbGUiPjE3PC9yZWYtdHlwZT48
Y29udHJpYnV0b3JzPjxhdXRob3JzPjxhdXRob3I+SG9ybiwgQS48L2F1dGhvcj48YXV0aG9yPlJl
aWNoLCBNLjwvYXV0aG9yPjxhdXRob3I+Vm9yd2VyaywgSi48L2F1dGhvcj48YXV0aG9yPkxpLCBO
LjwvYXV0aG9yPjxhdXRob3I+V2VuemVsLCBHLjwvYXV0aG9yPjxhdXRob3I+RmFuZywgUS48L2F1
dGhvcj48YXV0aG9yPlNjaG1pdHotSHVic2NoLCBULjwvYXV0aG9yPjxhdXRob3I+Tmlja2wsIFIu
PC9hdXRob3I+PGF1dGhvcj5LdXBzY2gsIEEuPC9hdXRob3I+PGF1dGhvcj5Wb2xrbWFubiwgSi48
L2F1dGhvcj48YXV0aG9yPkt1aG4sIEEuIEEuPC9hdXRob3I+PGF1dGhvcj5Gb3gsIE0uIEQuPC9h
dXRob3I+PC9hdXRob3JzPjwvY29udHJpYnV0b3JzPjxhdXRoLWFkZHJlc3M+QmVyZW5zb24tQWxs
ZW4gQ2VudGVyIGZvciBOb25pbnZhc2l2ZSBCcmFpbiBTdGltdWxhdGlvbiBhbmQgRGl2aXNpb24g
b2YgQ29nbml0aXZlIE5ldXJvbG9neSwgRGVwYXJ0bWVudCBvZiBOZXVyb2xvZ3ksIEJldGggSXNy
YWVsIERlYWNvbmVzcyBNZWRpY2FsIENlbnRlciwgSGFydmFyZCBNZWRpY2FsIFNjaG9vbCwgQm9z
dG9uLCBNQS4mI3hEO0RlcGFydG1lbnQgb2YgTmV1cm9sb2d5LCBNb3ZlbWVudCBEaXNvcmRlciBh
bmQgTmV1cm9tb2R1bGF0aW9uIFVuaXQsIENoYXJpdGUtVW5pdmVyc2l0YXRzbWVkaXppbiwgQmVy
bGluLCBHZXJtYW55LiYjeEQ7RGVwYXJ0bWVudCBvZiBOZXVyb2xvZ3ksIFd1cnpidXJnIFVuaXZl
cnNpdHkgSG9zcGl0YWwsIFd1cnpidXJnLCBHZXJtYW55LiYjeEQ7U2NpZW50aWZpYyBDb21wdXRp
bmcgYW5kIEltYWdpbmcgSW5zdGl0dXRlLCBVbml2ZXJzaXR5IG9mIFV0YWgsIFNhbHQgTGFrZSBD
aXR5LCBVdGFoLiYjeEQ7SW5zdGl0dXRlIG9mIFNvZnR3YXJlIEVuZ2luZWVyaW5nIGFuZCBUaGVv
cmV0aWNhbCBDb21wdXRlciBTY2llbmNlLCBOZXVyYWwgSW5mb3JtYXRpb24gUHJvY2Vzc2luZyBH
cm91cCwgQmVybGluIFRlY2huaWNhbCBVbml2ZXJzaXR5LCBCZXJsaW4sIEdlcm1hbnkuJiN4RDtE
ZXBhcnRtZW50IG9mIEJpb2VuZ2luZWVyaW5nLCBOb3J0aGVhc3Rlcm4gVW5pdmVyc2l0eSwgQm9z
dG9uLCBNQS4mI3hEO05ldXJvQ3VyZSBDbGluaWNhbCBSZXNlYXJjaCBDZW50ZXIsIENoYXJpdGUt
VW5pdmVyc2l0YXRzbWVkaXppbiwgQmVybGluLCBHZXJtYW55LiYjeEQ7RGVwYXJ0bWVudCBvZiBO
ZXVyb3N1cmdlcnksIFd1cnpidXJnIFVuaXZlcnNpdHkgSG9zcGl0YWwsIFd1cnpidXJnLCBHZXJt
YW55LiYjeEQ7Q2xpbmljIG9mIE5ldXJvbG9neSBhbmQgU3RlcmVvdGFjdGljIE5ldXJvc3VyZ2Vy
eSwgT3R0byB2b24gR3Vlcmlja2UgVW5pdmVyc2l0eSwgTWFnZGVidXJnLCBHZXJtYW55LiYjeEQ7
TmV1cm9sb2d5IE1vdmVzLCBCZXJsaW4sIEdlcm1hbnkuJiN4RDtEZXBhcnRtZW50IG9mIE5ldXJv
bG9neSwgTWFzc2FjaHVzZXR0cyBHZW5lcmFsIEhvc3BpdGFsLCBIYXJ2YXJkIE1lZGljYWwgU2No
b29sLCBCb3N0b24sIE1BLiYjeEQ7QXRoaW5vdWxhIEEuIE1hcnRpbm9zIENlbnRlciBmb3IgQmlv
bWVkaWNhbCBJbWFnaW5nLCBDaGFybGVzdG93biwgTUEuPC9hdXRoLWFkZHJlc3M+PHRpdGxlcz48
dGl0bGU+Q29ubmVjdGl2aXR5IFByZWRpY3RzIGRlZXAgYnJhaW4gc3RpbXVsYXRpb24gb3V0Y29t
ZSBpbiBQYXJraW5zb24gZGlzZWFzZTwvdGl0bGU+PHNlY29uZGFyeS10aXRsZT5Bbm4gTmV1cm9s
PC9zZWNvbmRhcnktdGl0bGU+PC90aXRsZXM+PHBlcmlvZGljYWw+PGZ1bGwtdGl0bGU+QW5uIE5l
dXJvbDwvZnVsbC10aXRsZT48L3BlcmlvZGljYWw+PHBhZ2VzPjY3LTc4PC9wYWdlcz48dm9sdW1l
PjgyPC92b2x1bWU+PG51bWJlcj4xPC9udW1iZXI+PGtleXdvcmRzPjxrZXl3b3JkPkFnZWQ8L2tl
eXdvcmQ+PGtleXdvcmQ+Q2FzZS1Db250cm9sIFN0dWRpZXM8L2tleXdvcmQ+PGtleXdvcmQ+KkNv
bm5lY3RvbWU8L2tleXdvcmQ+PGtleXdvcmQ+KkRlZXAgQnJhaW4gU3RpbXVsYXRpb248L2tleXdv
cmQ+PGtleXdvcmQ+RmVtYWxlPC9rZXl3b3JkPjxrZXl3b3JkPkh1bWFuczwva2V5d29yZD48a2V5
d29yZD5NYWxlPC9rZXl3b3JkPjxrZXl3b3JkPk1pZGRsZSBBZ2VkPC9rZXl3b3JkPjxrZXl3b3Jk
Pk1vdG9yIENvcnRleC8qcGh5c2lvbG9neTwva2V5d29yZD48a2V5d29yZD5QYXJraW5zb24gRGlz
ZWFzZS8qdGhlcmFweTwva2V5d29yZD48a2V5d29yZD5TdWJ0aGFsYW1pYyBOdWNsZXVzLypwaHlz
aW9sb2d5PC9rZXl3b3JkPjxrZXl3b3JkPlRyZWF0bWVudCBPdXRjb21lPC9rZXl3b3JkPjwva2V5
d29yZHM+PGRhdGVzPjx5ZWFyPjIwMTc8L3llYXI+PHB1Yi1kYXRlcz48ZGF0ZT5KdWw8L2RhdGU+
PC9wdWItZGF0ZXM+PC9kYXRlcz48aXNibj4xNTMxLTgyNDkgKEVsZWN0cm9uaWMpJiN4RDswMzY0
LTUxMzQgKExpbmtpbmcpPC9pc2JuPjxhY2Nlc3Npb24tbnVtPjI4NTg2MTQxPC9hY2Nlc3Npb24t
bnVtPjx1cmxzPjxyZWxhdGVkLXVybHM+PHVybD5odHRwczovL3d3dy5uY2JpLm5sbS5uaWguZ292
L3B1Ym1lZC8yODU4NjE0MTwvdXJsPjwvcmVsYXRlZC11cmxzPjwvdXJscz48Y3VzdG9tMj5QTUM1
ODgwNjc4PC9jdXN0b20yPjxlbGVjdHJvbmljLXJlc291cmNlLW51bT4xMC4xMDAyL2FuYS4yNDk3
NDwvZWxlY3Ryb25pYy1yZXNvdXJjZS1udW0+PC9yZWNvcmQ+PC9DaXRlPjxDaXRlPjxBdXRob3I+
Qm9yZ2hhbW1lcjwvQXV0aG9yPjxZZWFyPjIwMjE8L1llYXI+PFJlY051bT44Mzk8L1JlY051bT48
cmVjb3JkPjxyZWMtbnVtYmVyPjgzOTwvcmVjLW51bWJlcj48Zm9yZWlnbi1rZXlzPjxrZXkgYXBw
PSJFTiIgZGItaWQ9ImUyNXI5eHgwamFlZHg4ZTU5MnZwZjl0N2Z3eHZkcDVhcHh6YSIgdGltZXN0
YW1wPSIxNzM3NDUzMjg2Ij44Mzk8L2tleT48L2ZvcmVpZ24ta2V5cz48cmVmLXR5cGUgbmFtZT0i
Sm91cm5hbCBBcnRpY2xlIj4xNzwvcmVmLXR5cGU+PGNvbnRyaWJ1dG9ycz48YXV0aG9ycz48YXV0
aG9yPkJvcmdoYW1tZXIsIFAuPC9hdXRob3I+PC9hdXRob3JzPjwvY29udHJpYnV0b3JzPjxhdXRo
LWFkZHJlc3M+RGVwYXJ0bWVudCBvZiBOdWNsZWFyIE1lZGljaW5lICZhbXA7IFBFVCwgQWFyaHVz
IFVuaXZlcnNpdHkgSG9zcGl0YWwsIEFhcmh1cywgRGVubWFyay48L2F1dGgtYWRkcmVzcz48dGl0
bGVzPjx0aXRsZT5UaGUgYWxwaGEtU3ludWNsZWluIE9yaWdpbiBhbmQgQ29ubmVjdG9tZSBNb2Rl
bCAoU09DIE1vZGVsKSBvZiBQYXJraW5zb24mYXBvcztzIERpc2Vhc2U6IEV4cGxhaW5pbmcgTW90
b3IgQXN5bW1ldHJ5LCBOb24tTW90b3IgUGhlbm90eXBlcywgYW5kIENvZ25pdGl2ZSBEZWNsaW5l
PC90aXRsZT48c2Vjb25kYXJ5LXRpdGxlPkogUGFya2luc29ucyBEaXM8L3NlY29uZGFyeS10aXRs
ZT48L3RpdGxlcz48cGVyaW9kaWNhbD48ZnVsbC10aXRsZT5KIFBhcmtpbnNvbnMgRGlzPC9mdWxs
LXRpdGxlPjwvcGVyaW9kaWNhbD48cGFnZXM+NDU1LTQ3NDwvcGFnZXM+PHZvbHVtZT4xMTwvdm9s
dW1lPjxudW1iZXI+MjwvbnVtYmVyPjxlZGl0aW9uPjIwMjEvMDMvMDk8L2VkaXRpb24+PGtleXdv
cmRzPjxrZXl3b3JkPipDb2duaXRpdmUgRHlzZnVuY3Rpb248L2tleXdvcmQ+PGtleXdvcmQ+KkNv
bm5lY3RvbWU8L2tleXdvcmQ+PGtleXdvcmQ+RG9wYW1pbmUvKmNoZW1pc3RyeTwva2V5d29yZD48
a2V5d29yZD5IdW1hbnM8L2tleXdvcmQ+PGtleXdvcmQ+KlBhcmtpbnNvbiBEaXNlYXNlPC9rZXl3
b3JkPjxrZXl3b3JkPlBoZW5vdHlwZTwva2V5d29yZD48a2V5d29yZD4qU3ludWNsZWlub3BhdGhp
ZXM8L2tleXdvcmQ+PGtleXdvcmQ+YWxwaGEtU3ludWNsZWluL2dlbmV0aWNzPC9rZXl3b3JkPjxr
ZXl3b3JkPlBhcmtpbnNvbiZhcG9zO3MgZGlzZWFzZTwva2V5d29yZD48a2V5d29yZD5hbHBoYS1z
eW51Y2xlaW48L2tleXdvcmQ+PGtleXdvcmQ+YXV0b25vbWljIG5lcnZvdXMgc3lzdGVtPC9rZXl3
b3JkPjxrZXl3b3JkPmNvbm5lY3RvbWU8L2tleXdvcmQ+PGtleXdvcmQ+ZXRpb2xvZ3k8L2tleXdv
cmQ+PGtleXdvcmQ+cGF0aG9nZW5lc2lzPC9rZXl3b3JkPjwva2V5d29yZHM+PGRhdGVzPjx5ZWFy
PjIwMjE8L3llYXI+PC9kYXRlcz48aXNibj4xODc3LTcxOFggKEVsZWN0cm9uaWMpJiN4RDsxODc3
LTcxNzEgKFByaW50KSYjeEQ7MTg3Ny03MTcxIChMaW5raW5nKTwvaXNibj48YWNjZXNzaW9uLW51
bT4zMzY4MjczMjwvYWNjZXNzaW9uLW51bT48dXJscz48cmVsYXRlZC11cmxzPjx1cmw+aHR0cHM6
Ly93d3cubmNiaS5ubG0ubmloLmdvdi9wdWJtZWQvMzM2ODI3MzI8L3VybD48L3JlbGF0ZWQtdXJs
cz48L3VybHM+PGN1c3RvbTI+UE1DODE1MDU1NTwvY3VzdG9tMj48ZWxlY3Ryb25pYy1yZXNvdXJj
ZS1udW0+MTAuMzIzMy9KUEQtMjAyNDgxPC9lbGVjdHJvbmljLXJlc291cmNlLW51bT48cmVtb3Rl
LWRhdGFiYXNlLXByb3ZpZGVyPk5MTTwvcmVtb3RlLWRhdGFiYXNlLXByb3ZpZGVyPjxsYW5ndWFn
ZT5lbmc8L2xhbmd1YWdlPjwvcmVjb3JkPjwvQ2l0ZT48L0VuZE5vdGU+
</w:fldData>
        </w:fldChar>
      </w:r>
      <w:r w:rsidR="00A242F8" w:rsidRPr="00522DE5">
        <w:rPr>
          <w:sz w:val="24"/>
          <w:szCs w:val="24"/>
        </w:rPr>
        <w:instrText xml:space="preserve"> ADDIN EN.CITE </w:instrText>
      </w:r>
      <w:r w:rsidR="00A242F8" w:rsidRPr="00522DE5">
        <w:rPr>
          <w:sz w:val="24"/>
          <w:szCs w:val="24"/>
        </w:rPr>
        <w:fldChar w:fldCharType="begin">
          <w:fldData xml:space="preserve">PEVuZE5vdGU+PENpdGU+PEF1dGhvcj5Ib3JuPC9BdXRob3I+PFllYXI+MjAxNzwvWWVhcj48UmVj
TnVtPjkxOTwvUmVjTnVtPjxEaXNwbGF5VGV4dD48c3R5bGUgZmFjZT0ic3VwZXJzY3JpcHQiPjU2
IDU3PC9zdHlsZT48L0Rpc3BsYXlUZXh0PjxyZWNvcmQ+PHJlYy1udW1iZXI+OTE5PC9yZWMtbnVt
YmVyPjxmb3JlaWduLWtleXM+PGtleSBhcHA9IkVOIiBkYi1pZD0iMjBhdGRzZWZwd2R3ZXZlNWFh
M3hlMnRpdndwdGV6MGRkMjlhIiB0aW1lc3RhbXA9IjE1MDMwNjU4NDIiPjkxOTwva2V5PjwvZm9y
ZWlnbi1rZXlzPjxyZWYtdHlwZSBuYW1lPSJKb3VybmFsIEFydGljbGUiPjE3PC9yZWYtdHlwZT48
Y29udHJpYnV0b3JzPjxhdXRob3JzPjxhdXRob3I+SG9ybiwgQS48L2F1dGhvcj48YXV0aG9yPlJl
aWNoLCBNLjwvYXV0aG9yPjxhdXRob3I+Vm9yd2VyaywgSi48L2F1dGhvcj48YXV0aG9yPkxpLCBO
LjwvYXV0aG9yPjxhdXRob3I+V2VuemVsLCBHLjwvYXV0aG9yPjxhdXRob3I+RmFuZywgUS48L2F1
dGhvcj48YXV0aG9yPlNjaG1pdHotSHVic2NoLCBULjwvYXV0aG9yPjxhdXRob3I+Tmlja2wsIFIu
PC9hdXRob3I+PGF1dGhvcj5LdXBzY2gsIEEuPC9hdXRob3I+PGF1dGhvcj5Wb2xrbWFubiwgSi48
L2F1dGhvcj48YXV0aG9yPkt1aG4sIEEuIEEuPC9hdXRob3I+PGF1dGhvcj5Gb3gsIE0uIEQuPC9h
dXRob3I+PC9hdXRob3JzPjwvY29udHJpYnV0b3JzPjxhdXRoLWFkZHJlc3M+QmVyZW5zb24tQWxs
ZW4gQ2VudGVyIGZvciBOb25pbnZhc2l2ZSBCcmFpbiBTdGltdWxhdGlvbiBhbmQgRGl2aXNpb24g
b2YgQ29nbml0aXZlIE5ldXJvbG9neSwgRGVwYXJ0bWVudCBvZiBOZXVyb2xvZ3ksIEJldGggSXNy
YWVsIERlYWNvbmVzcyBNZWRpY2FsIENlbnRlciwgSGFydmFyZCBNZWRpY2FsIFNjaG9vbCwgQm9z
dG9uLCBNQS4mI3hEO0RlcGFydG1lbnQgb2YgTmV1cm9sb2d5LCBNb3ZlbWVudCBEaXNvcmRlciBh
bmQgTmV1cm9tb2R1bGF0aW9uIFVuaXQsIENoYXJpdGUtVW5pdmVyc2l0YXRzbWVkaXppbiwgQmVy
bGluLCBHZXJtYW55LiYjeEQ7RGVwYXJ0bWVudCBvZiBOZXVyb2xvZ3ksIFd1cnpidXJnIFVuaXZl
cnNpdHkgSG9zcGl0YWwsIFd1cnpidXJnLCBHZXJtYW55LiYjeEQ7U2NpZW50aWZpYyBDb21wdXRp
bmcgYW5kIEltYWdpbmcgSW5zdGl0dXRlLCBVbml2ZXJzaXR5IG9mIFV0YWgsIFNhbHQgTGFrZSBD
aXR5LCBVdGFoLiYjeEQ7SW5zdGl0dXRlIG9mIFNvZnR3YXJlIEVuZ2luZWVyaW5nIGFuZCBUaGVv
cmV0aWNhbCBDb21wdXRlciBTY2llbmNlLCBOZXVyYWwgSW5mb3JtYXRpb24gUHJvY2Vzc2luZyBH
cm91cCwgQmVybGluIFRlY2huaWNhbCBVbml2ZXJzaXR5LCBCZXJsaW4sIEdlcm1hbnkuJiN4RDtE
ZXBhcnRtZW50IG9mIEJpb2VuZ2luZWVyaW5nLCBOb3J0aGVhc3Rlcm4gVW5pdmVyc2l0eSwgQm9z
dG9uLCBNQS4mI3hEO05ldXJvQ3VyZSBDbGluaWNhbCBSZXNlYXJjaCBDZW50ZXIsIENoYXJpdGUt
VW5pdmVyc2l0YXRzbWVkaXppbiwgQmVybGluLCBHZXJtYW55LiYjeEQ7RGVwYXJ0bWVudCBvZiBO
ZXVyb3N1cmdlcnksIFd1cnpidXJnIFVuaXZlcnNpdHkgSG9zcGl0YWwsIFd1cnpidXJnLCBHZXJt
YW55LiYjeEQ7Q2xpbmljIG9mIE5ldXJvbG9neSBhbmQgU3RlcmVvdGFjdGljIE5ldXJvc3VyZ2Vy
eSwgT3R0byB2b24gR3Vlcmlja2UgVW5pdmVyc2l0eSwgTWFnZGVidXJnLCBHZXJtYW55LiYjeEQ7
TmV1cm9sb2d5IE1vdmVzLCBCZXJsaW4sIEdlcm1hbnkuJiN4RDtEZXBhcnRtZW50IG9mIE5ldXJv
bG9neSwgTWFzc2FjaHVzZXR0cyBHZW5lcmFsIEhvc3BpdGFsLCBIYXJ2YXJkIE1lZGljYWwgU2No
b29sLCBCb3N0b24sIE1BLiYjeEQ7QXRoaW5vdWxhIEEuIE1hcnRpbm9zIENlbnRlciBmb3IgQmlv
bWVkaWNhbCBJbWFnaW5nLCBDaGFybGVzdG93biwgTUEuPC9hdXRoLWFkZHJlc3M+PHRpdGxlcz48
dGl0bGU+Q29ubmVjdGl2aXR5IFByZWRpY3RzIGRlZXAgYnJhaW4gc3RpbXVsYXRpb24gb3V0Y29t
ZSBpbiBQYXJraW5zb24gZGlzZWFzZTwvdGl0bGU+PHNlY29uZGFyeS10aXRsZT5Bbm4gTmV1cm9s
PC9zZWNvbmRhcnktdGl0bGU+PC90aXRsZXM+PHBlcmlvZGljYWw+PGZ1bGwtdGl0bGU+QW5uIE5l
dXJvbDwvZnVsbC10aXRsZT48L3BlcmlvZGljYWw+PHBhZ2VzPjY3LTc4PC9wYWdlcz48dm9sdW1l
PjgyPC92b2x1bWU+PG51bWJlcj4xPC9udW1iZXI+PGtleXdvcmRzPjxrZXl3b3JkPkFnZWQ8L2tl
eXdvcmQ+PGtleXdvcmQ+Q2FzZS1Db250cm9sIFN0dWRpZXM8L2tleXdvcmQ+PGtleXdvcmQ+KkNv
bm5lY3RvbWU8L2tleXdvcmQ+PGtleXdvcmQ+KkRlZXAgQnJhaW4gU3RpbXVsYXRpb248L2tleXdv
cmQ+PGtleXdvcmQ+RmVtYWxlPC9rZXl3b3JkPjxrZXl3b3JkPkh1bWFuczwva2V5d29yZD48a2V5
d29yZD5NYWxlPC9rZXl3b3JkPjxrZXl3b3JkPk1pZGRsZSBBZ2VkPC9rZXl3b3JkPjxrZXl3b3Jk
Pk1vdG9yIENvcnRleC8qcGh5c2lvbG9neTwva2V5d29yZD48a2V5d29yZD5QYXJraW5zb24gRGlz
ZWFzZS8qdGhlcmFweTwva2V5d29yZD48a2V5d29yZD5TdWJ0aGFsYW1pYyBOdWNsZXVzLypwaHlz
aW9sb2d5PC9rZXl3b3JkPjxrZXl3b3JkPlRyZWF0bWVudCBPdXRjb21lPC9rZXl3b3JkPjwva2V5
d29yZHM+PGRhdGVzPjx5ZWFyPjIwMTc8L3llYXI+PHB1Yi1kYXRlcz48ZGF0ZT5KdWw8L2RhdGU+
PC9wdWItZGF0ZXM+PC9kYXRlcz48aXNibj4xNTMxLTgyNDkgKEVsZWN0cm9uaWMpJiN4RDswMzY0
LTUxMzQgKExpbmtpbmcpPC9pc2JuPjxhY2Nlc3Npb24tbnVtPjI4NTg2MTQxPC9hY2Nlc3Npb24t
bnVtPjx1cmxzPjxyZWxhdGVkLXVybHM+PHVybD5odHRwczovL3d3dy5uY2JpLm5sbS5uaWguZ292
L3B1Ym1lZC8yODU4NjE0MTwvdXJsPjwvcmVsYXRlZC11cmxzPjwvdXJscz48Y3VzdG9tMj5QTUM1
ODgwNjc4PC9jdXN0b20yPjxlbGVjdHJvbmljLXJlc291cmNlLW51bT4xMC4xMDAyL2FuYS4yNDk3
NDwvZWxlY3Ryb25pYy1yZXNvdXJjZS1udW0+PC9yZWNvcmQ+PC9DaXRlPjxDaXRlPjxBdXRob3I+
Qm9yZ2hhbW1lcjwvQXV0aG9yPjxZZWFyPjIwMjE8L1llYXI+PFJlY051bT44Mzk8L1JlY051bT48
cmVjb3JkPjxyZWMtbnVtYmVyPjgzOTwvcmVjLW51bWJlcj48Zm9yZWlnbi1rZXlzPjxrZXkgYXBw
PSJFTiIgZGItaWQ9ImUyNXI5eHgwamFlZHg4ZTU5MnZwZjl0N2Z3eHZkcDVhcHh6YSIgdGltZXN0
YW1wPSIxNzM3NDUzMjg2Ij44Mzk8L2tleT48L2ZvcmVpZ24ta2V5cz48cmVmLXR5cGUgbmFtZT0i
Sm91cm5hbCBBcnRpY2xlIj4xNzwvcmVmLXR5cGU+PGNvbnRyaWJ1dG9ycz48YXV0aG9ycz48YXV0
aG9yPkJvcmdoYW1tZXIsIFAuPC9hdXRob3I+PC9hdXRob3JzPjwvY29udHJpYnV0b3JzPjxhdXRo
LWFkZHJlc3M+RGVwYXJ0bWVudCBvZiBOdWNsZWFyIE1lZGljaW5lICZhbXA7IFBFVCwgQWFyaHVz
IFVuaXZlcnNpdHkgSG9zcGl0YWwsIEFhcmh1cywgRGVubWFyay48L2F1dGgtYWRkcmVzcz48dGl0
bGVzPjx0aXRsZT5UaGUgYWxwaGEtU3ludWNsZWluIE9yaWdpbiBhbmQgQ29ubmVjdG9tZSBNb2Rl
bCAoU09DIE1vZGVsKSBvZiBQYXJraW5zb24mYXBvcztzIERpc2Vhc2U6IEV4cGxhaW5pbmcgTW90
b3IgQXN5bW1ldHJ5LCBOb24tTW90b3IgUGhlbm90eXBlcywgYW5kIENvZ25pdGl2ZSBEZWNsaW5l
PC90aXRsZT48c2Vjb25kYXJ5LXRpdGxlPkogUGFya2luc29ucyBEaXM8L3NlY29uZGFyeS10aXRs
ZT48L3RpdGxlcz48cGVyaW9kaWNhbD48ZnVsbC10aXRsZT5KIFBhcmtpbnNvbnMgRGlzPC9mdWxs
LXRpdGxlPjwvcGVyaW9kaWNhbD48cGFnZXM+NDU1LTQ3NDwvcGFnZXM+PHZvbHVtZT4xMTwvdm9s
dW1lPjxudW1iZXI+MjwvbnVtYmVyPjxlZGl0aW9uPjIwMjEvMDMvMDk8L2VkaXRpb24+PGtleXdv
cmRzPjxrZXl3b3JkPipDb2duaXRpdmUgRHlzZnVuY3Rpb248L2tleXdvcmQ+PGtleXdvcmQ+KkNv
bm5lY3RvbWU8L2tleXdvcmQ+PGtleXdvcmQ+RG9wYW1pbmUvKmNoZW1pc3RyeTwva2V5d29yZD48
a2V5d29yZD5IdW1hbnM8L2tleXdvcmQ+PGtleXdvcmQ+KlBhcmtpbnNvbiBEaXNlYXNlPC9rZXl3
b3JkPjxrZXl3b3JkPlBoZW5vdHlwZTwva2V5d29yZD48a2V5d29yZD4qU3ludWNsZWlub3BhdGhp
ZXM8L2tleXdvcmQ+PGtleXdvcmQ+YWxwaGEtU3ludWNsZWluL2dlbmV0aWNzPC9rZXl3b3JkPjxr
ZXl3b3JkPlBhcmtpbnNvbiZhcG9zO3MgZGlzZWFzZTwva2V5d29yZD48a2V5d29yZD5hbHBoYS1z
eW51Y2xlaW48L2tleXdvcmQ+PGtleXdvcmQ+YXV0b25vbWljIG5lcnZvdXMgc3lzdGVtPC9rZXl3
b3JkPjxrZXl3b3JkPmNvbm5lY3RvbWU8L2tleXdvcmQ+PGtleXdvcmQ+ZXRpb2xvZ3k8L2tleXdv
cmQ+PGtleXdvcmQ+cGF0aG9nZW5lc2lzPC9rZXl3b3JkPjwva2V5d29yZHM+PGRhdGVzPjx5ZWFy
PjIwMjE8L3llYXI+PC9kYXRlcz48aXNibj4xODc3LTcxOFggKEVsZWN0cm9uaWMpJiN4RDsxODc3
LTcxNzEgKFByaW50KSYjeEQ7MTg3Ny03MTcxIChMaW5raW5nKTwvaXNibj48YWNjZXNzaW9uLW51
bT4zMzY4MjczMjwvYWNjZXNzaW9uLW51bT48dXJscz48cmVsYXRlZC11cmxzPjx1cmw+aHR0cHM6
Ly93d3cubmNiaS5ubG0ubmloLmdvdi9wdWJtZWQvMzM2ODI3MzI8L3VybD48L3JlbGF0ZWQtdXJs
cz48L3VybHM+PGN1c3RvbTI+UE1DODE1MDU1NTwvY3VzdG9tMj48ZWxlY3Ryb25pYy1yZXNvdXJj
ZS1udW0+MTAuMzIzMy9KUEQtMjAyNDgxPC9lbGVjdHJvbmljLXJlc291cmNlLW51bT48cmVtb3Rl
LWRhdGFiYXNlLXByb3ZpZGVyPk5MTTwvcmVtb3RlLWRhdGFiYXNlLXByb3ZpZGVyPjxsYW5ndWFn
ZT5lbmc8L2xhbmd1YWdlPjwvcmVjb3JkPjwvQ2l0ZT48L0VuZE5vdGU+
</w:fldData>
        </w:fldChar>
      </w:r>
      <w:r w:rsidR="00A242F8" w:rsidRPr="00522DE5">
        <w:rPr>
          <w:sz w:val="24"/>
          <w:szCs w:val="24"/>
        </w:rPr>
        <w:instrText xml:space="preserve"> ADDIN EN.CITE.DATA </w:instrText>
      </w:r>
      <w:r w:rsidR="00A242F8" w:rsidRPr="00522DE5">
        <w:rPr>
          <w:sz w:val="24"/>
          <w:szCs w:val="24"/>
        </w:rPr>
      </w:r>
      <w:r w:rsidR="00A242F8" w:rsidRPr="00522DE5">
        <w:rPr>
          <w:sz w:val="24"/>
          <w:szCs w:val="24"/>
        </w:rPr>
        <w:fldChar w:fldCharType="end"/>
      </w:r>
      <w:r w:rsidR="00DE04E5" w:rsidRPr="00522DE5">
        <w:rPr>
          <w:sz w:val="24"/>
          <w:szCs w:val="24"/>
        </w:rPr>
      </w:r>
      <w:r w:rsidR="00DE04E5" w:rsidRPr="00522DE5">
        <w:rPr>
          <w:sz w:val="24"/>
          <w:szCs w:val="24"/>
        </w:rPr>
        <w:fldChar w:fldCharType="separate"/>
      </w:r>
      <w:r w:rsidR="00A242F8" w:rsidRPr="00522DE5">
        <w:rPr>
          <w:noProof/>
          <w:sz w:val="24"/>
          <w:szCs w:val="24"/>
          <w:vertAlign w:val="superscript"/>
        </w:rPr>
        <w:t>56 57</w:t>
      </w:r>
      <w:r w:rsidR="00DE04E5" w:rsidRPr="00522DE5">
        <w:rPr>
          <w:sz w:val="24"/>
          <w:szCs w:val="24"/>
        </w:rPr>
        <w:fldChar w:fldCharType="end"/>
      </w:r>
      <w:r w:rsidR="00C47E11" w:rsidRPr="00522DE5">
        <w:rPr>
          <w:sz w:val="24"/>
          <w:szCs w:val="24"/>
        </w:rPr>
        <w:t xml:space="preserve"> Closely related, </w:t>
      </w:r>
      <w:r w:rsidR="00E25A7E" w:rsidRPr="00522DE5">
        <w:rPr>
          <w:sz w:val="24"/>
          <w:szCs w:val="24"/>
        </w:rPr>
        <w:t xml:space="preserve">these differences in </w:t>
      </w:r>
      <w:proofErr w:type="spellStart"/>
      <w:r w:rsidR="004170AF" w:rsidRPr="00522DE5">
        <w:rPr>
          <w:sz w:val="24"/>
          <w:szCs w:val="24"/>
        </w:rPr>
        <w:t>uni</w:t>
      </w:r>
      <w:proofErr w:type="spellEnd"/>
      <w:r w:rsidR="004170AF" w:rsidRPr="00522DE5">
        <w:rPr>
          <w:sz w:val="24"/>
          <w:szCs w:val="24"/>
        </w:rPr>
        <w:t xml:space="preserve">- vs. bi-hemispheric </w:t>
      </w:r>
      <w:r w:rsidR="00E25A7E" w:rsidRPr="00522DE5">
        <w:rPr>
          <w:sz w:val="24"/>
          <w:szCs w:val="24"/>
        </w:rPr>
        <w:t xml:space="preserve">damage patterns could result in differences in </w:t>
      </w:r>
      <w:r w:rsidR="00C47E11" w:rsidRPr="00522DE5">
        <w:rPr>
          <w:sz w:val="24"/>
          <w:szCs w:val="24"/>
        </w:rPr>
        <w:t xml:space="preserve">brain network flexibility </w:t>
      </w:r>
      <w:r w:rsidR="00E25A7E" w:rsidRPr="00522DE5">
        <w:rPr>
          <w:sz w:val="24"/>
          <w:szCs w:val="24"/>
        </w:rPr>
        <w:t xml:space="preserve">and </w:t>
      </w:r>
      <w:r w:rsidR="00C47E11" w:rsidRPr="00522DE5">
        <w:rPr>
          <w:sz w:val="24"/>
          <w:szCs w:val="24"/>
        </w:rPr>
        <w:t>responsiveness to network changes resulting from neuromodulation.</w:t>
      </w:r>
    </w:p>
    <w:p w14:paraId="66411FE4" w14:textId="743EB822" w:rsidR="008E003A" w:rsidRPr="00522DE5" w:rsidRDefault="00C72986">
      <w:pPr>
        <w:pStyle w:val="Kommentartext"/>
        <w:rPr>
          <w:color w:val="000000" w:themeColor="text1"/>
          <w:sz w:val="24"/>
          <w:szCs w:val="24"/>
          <w:shd w:val="clear" w:color="auto" w:fill="FFFFFF"/>
        </w:rPr>
      </w:pPr>
      <w:r w:rsidRPr="00522DE5">
        <w:rPr>
          <w:sz w:val="24"/>
          <w:szCs w:val="24"/>
        </w:rPr>
        <w:t>The neurophysiological basis of symptom asymmetry in PD is still not fully understood</w:t>
      </w:r>
      <w:r w:rsidRPr="00522DE5">
        <w:rPr>
          <w:sz w:val="24"/>
          <w:szCs w:val="24"/>
          <w:lang w:val="en-US" w:eastAsia="de-DE"/>
        </w:rPr>
        <w:t>.</w:t>
      </w:r>
      <w:r w:rsidRPr="00522DE5">
        <w:rPr>
          <w:sz w:val="24"/>
          <w:szCs w:val="24"/>
          <w:lang w:val="en-US" w:eastAsia="de-DE"/>
        </w:rPr>
        <w:fldChar w:fldCharType="begin">
          <w:fldData xml:space="preserve">PEVuZE5vdGU+PENpdGU+PEF1dGhvcj5IZWlucmljaHMtR3JhaGFtPC9BdXRob3I+PFllYXI+MjAx
NzwvWWVhcj48UmVjTnVtPjEwNjU8L1JlY051bT48RGlzcGxheVRleHQ+PHN0eWxlIGZhY2U9InN1
cGVyc2NyaXB0Ij41ODwvc3R5bGU+PC9EaXNwbGF5VGV4dD48cmVjb3JkPjxyZWMtbnVtYmVyPjEw
NjU8L3JlYy1udW1iZXI+PGZvcmVpZ24ta2V5cz48a2V5IGFwcD0iRU4iIGRiLWlkPSJlMjVyOXh4
MGphZWR4OGU1OTJ2cGY5dDdmd3h2ZHA1YXB4emEiIHRpbWVzdGFtcD0iMTcyMDA4MjYxMiIgZ3Vp
ZD0iOTA3OGVlMTYtNTliYi00Y2RmLThmY2ItZTNiN2JmNmY2M2MzIj4xMDY1PC9rZXk+PC9mb3Jl
aWduLWtleXM+PHJlZi10eXBlIG5hbWU9IkpvdXJuYWwgQXJ0aWNsZSI+MTc8L3JlZi10eXBlPjxj
b250cmlidXRvcnM+PGF1dGhvcnM+PGF1dGhvcj5IZWlucmljaHMtR3JhaGFtLCBFLjwvYXV0aG9y
PjxhdXRob3I+U2FudGFtYXJpYSwgUC4gTS48L2F1dGhvcj48YXV0aG9yPkdlbmRlbG1hbiwgSC4g
RS48L2F1dGhvcj48YXV0aG9yPldpbHNvbiwgVC4gVy48L2F1dGhvcj48L2F1dGhvcnM+PC9jb250
cmlidXRvcnM+PGF1dGgtYWRkcmVzcz5EZXBhcnRtZW50IG9mIE5ldXJvbG9naWNhbCBTY2llbmNl
cywgVW5pdmVyc2l0eSBvZiBOZWJyYXNrYSBNZWRpY2FsIENlbnRlciAoVU5NQyksIE9tYWhhLCBO
RSwgVVNBOyBDZW50ZXIgZm9yIE1hZ25ldG9lbmNlcGhhbG9ncmFwaHksIFVOTUMsIE9tYWhhLCBO
RSwgVVNBLiYjeEQ7RGVwYXJ0bWVudCBvZiBOZXVyb2xvZ3ksIE5ldXJvbG9neSBDb25zdWx0YW50
cyBvZiBOZWJyYXNrYSwgT21haGEsIE5FLCBVU0EuJiN4RDtEZXBhcnRtZW50IG9mIFBoYXJtYWNv
bG9neSAmYW1wOyBFeHBlcmltZW50YWwgTmV1cm9zY2llbmNlLCBVTk1DLCBPbWFoYSwgTkUsIFVT
QS4mI3hEO0RlcGFydG1lbnQgb2YgTmV1cm9sb2dpY2FsIFNjaWVuY2VzLCBVbml2ZXJzaXR5IG9m
IE5lYnJhc2thIE1lZGljYWwgQ2VudGVyIChVTk1DKSwgT21haGEsIE5FLCBVU0E7IENlbnRlciBm
b3IgTWFnbmV0b2VuY2VwaGFsb2dyYXBoeSwgVU5NQywgT21haGEsIE5FLCBVU0E7IERlcGFydG1l
bnQgb2YgUGhhcm1hY29sb2d5ICZhbXA7IEV4cGVyaW1lbnRhbCBOZXVyb3NjaWVuY2UsIFVOTUMs
IE9tYWhhLCBORSwgVVNBLjwvYXV0aC1hZGRyZXNzPjx0aXRsZXM+PHRpdGxlPlRoZSBjb3J0aWNh
bCBzaWduYXR1cmUgb2Ygc3ltcHRvbSBsYXRlcmFsaXR5IGluIFBhcmtpbnNvbiZhcG9zO3MgZGlz
ZWFzZTwvdGl0bGU+PHNlY29uZGFyeS10aXRsZT5OZXVyb2ltYWdlIENsaW48L3NlY29uZGFyeS10
aXRsZT48L3RpdGxlcz48cGVyaW9kaWNhbD48ZnVsbC10aXRsZT5OZXVyb2ltYWdlIENsaW48L2Z1
bGwtdGl0bGU+PC9wZXJpb2RpY2FsPjxwYWdlcz40MzMtNDQwPC9wYWdlcz48dm9sdW1lPjE0PC92
b2x1bWU+PGVkaXRpb24+MjAxNzAyMTI8L2VkaXRpb24+PGtleXdvcmRzPjxrZXl3b3JkPkFnZWQ8
L2tleXdvcmQ+PGtleXdvcmQ+QnJhaW4vZGlhZ25vc3RpYyBpbWFnaW5nLypwaHlzaW9wYXRob2xv
Z3k8L2tleXdvcmQ+PGtleXdvcmQ+RmVtYWxlPC9rZXl3b3JkPjxrZXl3b3JkPkZ1bmN0aW9uYWwg
TGF0ZXJhbGl0eS8qcGh5c2lvbG9neTwva2V5d29yZD48a2V5d29yZD5IYW5kL3BoeXNpb3BhdGhv
bG9neTwva2V5d29yZD48a2V5d29yZD5IdW1hbnM8L2tleXdvcmQ+PGtleXdvcmQ+TGluZWFyIE1v
ZGVsczwva2V5d29yZD48a2V5d29yZD5NYWduZXRpYyBSZXNvbmFuY2UgSW1hZ2luZzwva2V5d29y
ZD48a2V5d29yZD5NYWduZXRvZW5jZXBoYWxvZ3JhcGh5PC9rZXl3b3JkPjxrZXl3b3JkPk1hbGU8
L2tleXdvcmQ+PGtleXdvcmQ+TWlkZGxlIEFnZWQ8L2tleXdvcmQ+PGtleXdvcmQ+TW92ZW1lbnQv
cGh5c2lvbG9neTwva2V5d29yZD48a2V5d29yZD5QYXJraW5zb24gRGlzZWFzZS9kaWFnbm9zdGlj
IGltYWdpbmcvcGF0aG9sb2d5LypwaHlzaW9wYXRob2xvZ3k8L2tleXdvcmQ+PGtleXdvcmQ+U2V2
ZXJpdHkgb2YgSWxsbmVzcyBJbmRleDwva2V5d29yZD48a2V5d29yZD5Bc3ltbWV0cnk8L2tleXdv
cmQ+PGtleXdvcmQ+RXJkPC9rZXl3b3JkPjxrZXl3b3JkPk1lZzwva2V5d29yZD48a2V5d29yZD5N
b3ZlbWVudCBkaXNvcmRlcnM8L2tleXdvcmQ+PGtleXdvcmQ+T3NjaWxsYXRpb25zPC9rZXl3b3Jk
Pjwva2V5d29yZHM+PGRhdGVzPjx5ZWFyPjIwMTc8L3llYXI+PC9kYXRlcz48aXNibj4yMjEzLTE1
ODIgKEVsZWN0cm9uaWMpJiN4RDsyMjEzLTE1ODIgKExpbmtpbmcpPC9pc2JuPjxhY2Nlc3Npb24t
bnVtPjI4MjcxMDQxPC9hY2Nlc3Npb24tbnVtPjx1cmxzPjxyZWxhdGVkLXVybHM+PHVybD5odHRw
czovL3d3dy5uY2JpLm5sbS5uaWguZ292L3B1Ym1lZC8yODI3MTA0MTwvdXJsPjwvcmVsYXRlZC11
cmxzPjwvdXJscz48Y3VzdG9tMj5QTUM1MzIyMjEyPC9jdXN0b20yPjxlbGVjdHJvbmljLXJlc291
cmNlLW51bT4xMC4xMDE2L2oubmljbC4yMDE3LjAyLjAxMDwvZWxlY3Ryb25pYy1yZXNvdXJjZS1u
dW0+PHJlbW90ZS1kYXRhYmFzZS1uYW1lPk1lZGxpbmU8L3JlbW90ZS1kYXRhYmFzZS1uYW1lPjxy
ZW1vdGUtZGF0YWJhc2UtcHJvdmlkZXI+TkxNPC9yZW1vdGUtZGF0YWJhc2UtcHJvdmlkZXI+PGxh
bmd1YWdlPmVuZzwvbGFuZ3VhZ2U+PC9yZWNvcmQ+PC9DaXRlPjwvRW5kTm90ZT4A
</w:fldData>
        </w:fldChar>
      </w:r>
      <w:r w:rsidR="00A242F8" w:rsidRPr="00522DE5">
        <w:rPr>
          <w:sz w:val="24"/>
          <w:szCs w:val="24"/>
          <w:lang w:val="en-US" w:eastAsia="de-DE"/>
        </w:rPr>
        <w:instrText xml:space="preserve"> ADDIN EN.CITE </w:instrText>
      </w:r>
      <w:r w:rsidR="00A242F8" w:rsidRPr="00522DE5">
        <w:rPr>
          <w:sz w:val="24"/>
          <w:szCs w:val="24"/>
          <w:lang w:val="en-US" w:eastAsia="de-DE"/>
        </w:rPr>
        <w:fldChar w:fldCharType="begin">
          <w:fldData xml:space="preserve">PEVuZE5vdGU+PENpdGU+PEF1dGhvcj5IZWlucmljaHMtR3JhaGFtPC9BdXRob3I+PFllYXI+MjAx
NzwvWWVhcj48UmVjTnVtPjEwNjU8L1JlY051bT48RGlzcGxheVRleHQ+PHN0eWxlIGZhY2U9InN1
cGVyc2NyaXB0Ij41ODwvc3R5bGU+PC9EaXNwbGF5VGV4dD48cmVjb3JkPjxyZWMtbnVtYmVyPjEw
NjU8L3JlYy1udW1iZXI+PGZvcmVpZ24ta2V5cz48a2V5IGFwcD0iRU4iIGRiLWlkPSJlMjVyOXh4
MGphZWR4OGU1OTJ2cGY5dDdmd3h2ZHA1YXB4emEiIHRpbWVzdGFtcD0iMTcyMDA4MjYxMiIgZ3Vp
ZD0iOTA3OGVlMTYtNTliYi00Y2RmLThmY2ItZTNiN2JmNmY2M2MzIj4xMDY1PC9rZXk+PC9mb3Jl
aWduLWtleXM+PHJlZi10eXBlIG5hbWU9IkpvdXJuYWwgQXJ0aWNsZSI+MTc8L3JlZi10eXBlPjxj
b250cmlidXRvcnM+PGF1dGhvcnM+PGF1dGhvcj5IZWlucmljaHMtR3JhaGFtLCBFLjwvYXV0aG9y
PjxhdXRob3I+U2FudGFtYXJpYSwgUC4gTS48L2F1dGhvcj48YXV0aG9yPkdlbmRlbG1hbiwgSC4g
RS48L2F1dGhvcj48YXV0aG9yPldpbHNvbiwgVC4gVy48L2F1dGhvcj48L2F1dGhvcnM+PC9jb250
cmlidXRvcnM+PGF1dGgtYWRkcmVzcz5EZXBhcnRtZW50IG9mIE5ldXJvbG9naWNhbCBTY2llbmNl
cywgVW5pdmVyc2l0eSBvZiBOZWJyYXNrYSBNZWRpY2FsIENlbnRlciAoVU5NQyksIE9tYWhhLCBO
RSwgVVNBOyBDZW50ZXIgZm9yIE1hZ25ldG9lbmNlcGhhbG9ncmFwaHksIFVOTUMsIE9tYWhhLCBO
RSwgVVNBLiYjeEQ7RGVwYXJ0bWVudCBvZiBOZXVyb2xvZ3ksIE5ldXJvbG9neSBDb25zdWx0YW50
cyBvZiBOZWJyYXNrYSwgT21haGEsIE5FLCBVU0EuJiN4RDtEZXBhcnRtZW50IG9mIFBoYXJtYWNv
bG9neSAmYW1wOyBFeHBlcmltZW50YWwgTmV1cm9zY2llbmNlLCBVTk1DLCBPbWFoYSwgTkUsIFVT
QS4mI3hEO0RlcGFydG1lbnQgb2YgTmV1cm9sb2dpY2FsIFNjaWVuY2VzLCBVbml2ZXJzaXR5IG9m
IE5lYnJhc2thIE1lZGljYWwgQ2VudGVyIChVTk1DKSwgT21haGEsIE5FLCBVU0E7IENlbnRlciBm
b3IgTWFnbmV0b2VuY2VwaGFsb2dyYXBoeSwgVU5NQywgT21haGEsIE5FLCBVU0E7IERlcGFydG1l
bnQgb2YgUGhhcm1hY29sb2d5ICZhbXA7IEV4cGVyaW1lbnRhbCBOZXVyb3NjaWVuY2UsIFVOTUMs
IE9tYWhhLCBORSwgVVNBLjwvYXV0aC1hZGRyZXNzPjx0aXRsZXM+PHRpdGxlPlRoZSBjb3J0aWNh
bCBzaWduYXR1cmUgb2Ygc3ltcHRvbSBsYXRlcmFsaXR5IGluIFBhcmtpbnNvbiZhcG9zO3MgZGlz
ZWFzZTwvdGl0bGU+PHNlY29uZGFyeS10aXRsZT5OZXVyb2ltYWdlIENsaW48L3NlY29uZGFyeS10
aXRsZT48L3RpdGxlcz48cGVyaW9kaWNhbD48ZnVsbC10aXRsZT5OZXVyb2ltYWdlIENsaW48L2Z1
bGwtdGl0bGU+PC9wZXJpb2RpY2FsPjxwYWdlcz40MzMtNDQwPC9wYWdlcz48dm9sdW1lPjE0PC92
b2x1bWU+PGVkaXRpb24+MjAxNzAyMTI8L2VkaXRpb24+PGtleXdvcmRzPjxrZXl3b3JkPkFnZWQ8
L2tleXdvcmQ+PGtleXdvcmQ+QnJhaW4vZGlhZ25vc3RpYyBpbWFnaW5nLypwaHlzaW9wYXRob2xv
Z3k8L2tleXdvcmQ+PGtleXdvcmQ+RmVtYWxlPC9rZXl3b3JkPjxrZXl3b3JkPkZ1bmN0aW9uYWwg
TGF0ZXJhbGl0eS8qcGh5c2lvbG9neTwva2V5d29yZD48a2V5d29yZD5IYW5kL3BoeXNpb3BhdGhv
bG9neTwva2V5d29yZD48a2V5d29yZD5IdW1hbnM8L2tleXdvcmQ+PGtleXdvcmQ+TGluZWFyIE1v
ZGVsczwva2V5d29yZD48a2V5d29yZD5NYWduZXRpYyBSZXNvbmFuY2UgSW1hZ2luZzwva2V5d29y
ZD48a2V5d29yZD5NYWduZXRvZW5jZXBoYWxvZ3JhcGh5PC9rZXl3b3JkPjxrZXl3b3JkPk1hbGU8
L2tleXdvcmQ+PGtleXdvcmQ+TWlkZGxlIEFnZWQ8L2tleXdvcmQ+PGtleXdvcmQ+TW92ZW1lbnQv
cGh5c2lvbG9neTwva2V5d29yZD48a2V5d29yZD5QYXJraW5zb24gRGlzZWFzZS9kaWFnbm9zdGlj
IGltYWdpbmcvcGF0aG9sb2d5LypwaHlzaW9wYXRob2xvZ3k8L2tleXdvcmQ+PGtleXdvcmQ+U2V2
ZXJpdHkgb2YgSWxsbmVzcyBJbmRleDwva2V5d29yZD48a2V5d29yZD5Bc3ltbWV0cnk8L2tleXdv
cmQ+PGtleXdvcmQ+RXJkPC9rZXl3b3JkPjxrZXl3b3JkPk1lZzwva2V5d29yZD48a2V5d29yZD5N
b3ZlbWVudCBkaXNvcmRlcnM8L2tleXdvcmQ+PGtleXdvcmQ+T3NjaWxsYXRpb25zPC9rZXl3b3Jk
Pjwva2V5d29yZHM+PGRhdGVzPjx5ZWFyPjIwMTc8L3llYXI+PC9kYXRlcz48aXNibj4yMjEzLTE1
ODIgKEVsZWN0cm9uaWMpJiN4RDsyMjEzLTE1ODIgKExpbmtpbmcpPC9pc2JuPjxhY2Nlc3Npb24t
bnVtPjI4MjcxMDQxPC9hY2Nlc3Npb24tbnVtPjx1cmxzPjxyZWxhdGVkLXVybHM+PHVybD5odHRw
czovL3d3dy5uY2JpLm5sbS5uaWguZ292L3B1Ym1lZC8yODI3MTA0MTwvdXJsPjwvcmVsYXRlZC11
cmxzPjwvdXJscz48Y3VzdG9tMj5QTUM1MzIyMjEyPC9jdXN0b20yPjxlbGVjdHJvbmljLXJlc291
cmNlLW51bT4xMC4xMDE2L2oubmljbC4yMDE3LjAyLjAxMDwvZWxlY3Ryb25pYy1yZXNvdXJjZS1u
dW0+PHJlbW90ZS1kYXRhYmFzZS1uYW1lPk1lZGxpbmU8L3JlbW90ZS1kYXRhYmFzZS1uYW1lPjxy
ZW1vdGUtZGF0YWJhc2UtcHJvdmlkZXI+TkxNPC9yZW1vdGUtZGF0YWJhc2UtcHJvdmlkZXI+PGxh
bmd1YWdlPmVuZzwvbGFuZ3VhZ2U+PC9yZWNvcmQ+PC9DaXRlPjwvRW5kTm90ZT4A
</w:fldData>
        </w:fldChar>
      </w:r>
      <w:r w:rsidR="00A242F8" w:rsidRPr="00522DE5">
        <w:rPr>
          <w:sz w:val="24"/>
          <w:szCs w:val="24"/>
          <w:lang w:val="en-US" w:eastAsia="de-DE"/>
        </w:rPr>
        <w:instrText xml:space="preserve"> ADDIN EN.CITE.DATA </w:instrText>
      </w:r>
      <w:r w:rsidR="00A242F8" w:rsidRPr="00522DE5">
        <w:rPr>
          <w:sz w:val="24"/>
          <w:szCs w:val="24"/>
          <w:lang w:val="en-US" w:eastAsia="de-DE"/>
        </w:rPr>
      </w:r>
      <w:r w:rsidR="00A242F8" w:rsidRPr="00522DE5">
        <w:rPr>
          <w:sz w:val="24"/>
          <w:szCs w:val="24"/>
          <w:lang w:val="en-US" w:eastAsia="de-DE"/>
        </w:rPr>
        <w:fldChar w:fldCharType="end"/>
      </w:r>
      <w:r w:rsidRPr="00522DE5">
        <w:rPr>
          <w:sz w:val="24"/>
          <w:szCs w:val="24"/>
          <w:lang w:val="en-US" w:eastAsia="de-DE"/>
        </w:rPr>
      </w:r>
      <w:r w:rsidRPr="00522DE5">
        <w:rPr>
          <w:sz w:val="24"/>
          <w:szCs w:val="24"/>
          <w:lang w:val="en-US" w:eastAsia="de-DE"/>
        </w:rPr>
        <w:fldChar w:fldCharType="separate"/>
      </w:r>
      <w:r w:rsidR="00A242F8" w:rsidRPr="00522DE5">
        <w:rPr>
          <w:noProof/>
          <w:sz w:val="24"/>
          <w:szCs w:val="24"/>
          <w:vertAlign w:val="superscript"/>
          <w:lang w:val="en-US" w:eastAsia="de-DE"/>
        </w:rPr>
        <w:t>58</w:t>
      </w:r>
      <w:r w:rsidRPr="00522DE5">
        <w:rPr>
          <w:sz w:val="24"/>
          <w:szCs w:val="24"/>
          <w:lang w:val="en-US" w:eastAsia="de-DE"/>
        </w:rPr>
        <w:fldChar w:fldCharType="end"/>
      </w:r>
      <w:r w:rsidRPr="00522DE5">
        <w:rPr>
          <w:sz w:val="24"/>
          <w:szCs w:val="24"/>
          <w:lang w:val="en-US" w:eastAsia="de-DE"/>
        </w:rPr>
        <w:t xml:space="preserve"> </w:t>
      </w:r>
      <w:r w:rsidRPr="00522DE5">
        <w:rPr>
          <w:sz w:val="24"/>
          <w:szCs w:val="24"/>
        </w:rPr>
        <w:t>Possible mechanisms include genetic, structural</w:t>
      </w:r>
      <w:r w:rsidR="004170AF" w:rsidRPr="00522DE5">
        <w:rPr>
          <w:sz w:val="24"/>
          <w:szCs w:val="24"/>
        </w:rPr>
        <w:t>,</w:t>
      </w:r>
      <w:r w:rsidRPr="00522DE5">
        <w:rPr>
          <w:sz w:val="24"/>
          <w:szCs w:val="24"/>
        </w:rPr>
        <w:t xml:space="preserve"> or environmental causes for motor asymmetry</w:t>
      </w:r>
      <w:r w:rsidR="00844C86" w:rsidRPr="00522DE5">
        <w:rPr>
          <w:sz w:val="24"/>
          <w:szCs w:val="24"/>
        </w:rPr>
        <w:t>.</w:t>
      </w:r>
      <w:r w:rsidR="00BA1B69" w:rsidRPr="00522DE5">
        <w:rPr>
          <w:sz w:val="24"/>
          <w:szCs w:val="24"/>
        </w:rPr>
        <w:fldChar w:fldCharType="begin"/>
      </w:r>
      <w:r w:rsidR="00A242F8" w:rsidRPr="00522DE5">
        <w:rPr>
          <w:sz w:val="24"/>
          <w:szCs w:val="24"/>
        </w:rPr>
        <w:instrText xml:space="preserve"> ADDIN EN.CITE &lt;EndNote&gt;&lt;Cite&gt;&lt;Author&gt;Djaldetti&lt;/Author&gt;&lt;Year&gt;2006&lt;/Year&gt;&lt;RecNum&gt;887&lt;/RecNum&gt;&lt;DisplayText&gt;&lt;style face="superscript"&gt;59&lt;/style&gt;&lt;/DisplayText&gt;&lt;record&gt;&lt;rec-number&gt;887&lt;/rec-number&gt;&lt;foreign-keys&gt;&lt;key app="EN" db-id="e25r9xx0jaedx8e592vpf9t7fwxvdp5apxza" timestamp="1738753582"&gt;887&lt;/key&gt;&lt;/foreign-keys&gt;&lt;ref-type name="Journal Article"&gt;17&lt;/ref-type&gt;&lt;contributors&gt;&lt;authors&gt;&lt;author&gt;Djaldetti, R.&lt;/author&gt;&lt;author&gt;Ziv, I.&lt;/author&gt;&lt;author&gt;Melamed, E.&lt;/author&gt;&lt;/authors&gt;&lt;/contributors&gt;&lt;auth-address&gt;Department of Neurology, Rabin Medical Centre, Beilinson Campus, Petah Tiqva, Israel. ruthdjal@clalit.org.il&lt;/auth-address&gt;&lt;titles&gt;&lt;title&gt;The mystery of motor asymmetry in Parkinson&amp;apos;s disease&lt;/title&gt;&lt;secondary-title&gt;Lancet Neurol&lt;/secondary-title&gt;&lt;/titles&gt;&lt;periodical&gt;&lt;full-title&gt;Lancet Neurol&lt;/full-title&gt;&lt;abbr-1&gt;The Lancet. Neurology&lt;/abbr-1&gt;&lt;/periodical&gt;&lt;pages&gt;796-802&lt;/pages&gt;&lt;volume&gt;5&lt;/volume&gt;&lt;number&gt;9&lt;/number&gt;&lt;edition&gt;2006/08/18&lt;/edition&gt;&lt;keywords&gt;&lt;keyword&gt;Brain/metabolism/*pathology&lt;/keyword&gt;&lt;keyword&gt;Exercise&lt;/keyword&gt;&lt;keyword&gt;*Functional Laterality&lt;/keyword&gt;&lt;keyword&gt;Humans&lt;/keyword&gt;&lt;keyword&gt;*Parkinson Disease/genetics/pathology/physiopathology&lt;/keyword&gt;&lt;/keywords&gt;&lt;dates&gt;&lt;year&gt;2006&lt;/year&gt;&lt;pub-dates&gt;&lt;date&gt;Sep&lt;/date&gt;&lt;/pub-dates&gt;&lt;/dates&gt;&lt;isbn&gt;1474-4422 (Print)&amp;#xD;1474-4422&lt;/isbn&gt;&lt;accession-num&gt;16914408&lt;/accession-num&gt;&lt;urls&gt;&lt;/urls&gt;&lt;electronic-resource-num&gt;10.1016/s1474-4422(06)70549-x&lt;/electronic-resource-num&gt;&lt;remote-database-provider&gt;NLM&lt;/remote-database-provider&gt;&lt;language&gt;eng&lt;/language&gt;&lt;/record&gt;&lt;/Cite&gt;&lt;/EndNote&gt;</w:instrText>
      </w:r>
      <w:r w:rsidR="00BA1B69" w:rsidRPr="00522DE5">
        <w:rPr>
          <w:sz w:val="24"/>
          <w:szCs w:val="24"/>
        </w:rPr>
        <w:fldChar w:fldCharType="separate"/>
      </w:r>
      <w:r w:rsidR="00A242F8" w:rsidRPr="00522DE5">
        <w:rPr>
          <w:noProof/>
          <w:sz w:val="24"/>
          <w:szCs w:val="24"/>
          <w:vertAlign w:val="superscript"/>
        </w:rPr>
        <w:t>59</w:t>
      </w:r>
      <w:r w:rsidR="00BA1B69" w:rsidRPr="00522DE5">
        <w:rPr>
          <w:sz w:val="24"/>
          <w:szCs w:val="24"/>
        </w:rPr>
        <w:fldChar w:fldCharType="end"/>
      </w:r>
      <w:r w:rsidRPr="00522DE5">
        <w:rPr>
          <w:sz w:val="24"/>
          <w:szCs w:val="24"/>
        </w:rPr>
        <w:t xml:space="preserve"> For instance, inherent differences in the number of nigral dopaminergic neurons </w:t>
      </w:r>
      <w:r w:rsidR="0094362B" w:rsidRPr="00522DE5">
        <w:rPr>
          <w:sz w:val="24"/>
          <w:szCs w:val="24"/>
        </w:rPr>
        <w:t xml:space="preserve">in </w:t>
      </w:r>
      <w:r w:rsidRPr="00522DE5">
        <w:rPr>
          <w:sz w:val="24"/>
          <w:szCs w:val="24"/>
        </w:rPr>
        <w:t>each hemisphere might lead to an uneven dopamine distribution on both sides from birth.</w:t>
      </w:r>
      <w:r w:rsidR="00BA1B69" w:rsidRPr="00522DE5">
        <w:rPr>
          <w:sz w:val="24"/>
          <w:szCs w:val="24"/>
        </w:rPr>
        <w:fldChar w:fldCharType="begin"/>
      </w:r>
      <w:r w:rsidR="00A242F8" w:rsidRPr="00522DE5">
        <w:rPr>
          <w:sz w:val="24"/>
          <w:szCs w:val="24"/>
        </w:rPr>
        <w:instrText xml:space="preserve"> ADDIN EN.CITE &lt;EndNote&gt;&lt;Cite&gt;&lt;Author&gt;Djaldetti&lt;/Author&gt;&lt;Year&gt;2006&lt;/Year&gt;&lt;RecNum&gt;887&lt;/RecNum&gt;&lt;DisplayText&gt;&lt;style face="superscript"&gt;59&lt;/style&gt;&lt;/DisplayText&gt;&lt;record&gt;&lt;rec-number&gt;887&lt;/rec-number&gt;&lt;foreign-keys&gt;&lt;key app="EN" db-id="e25r9xx0jaedx8e592vpf9t7fwxvdp5apxza" timestamp="1738753582"&gt;887&lt;/key&gt;&lt;/foreign-keys&gt;&lt;ref-type name="Journal Article"&gt;17&lt;/ref-type&gt;&lt;contributors&gt;&lt;authors&gt;&lt;author&gt;Djaldetti, R.&lt;/author&gt;&lt;author&gt;Ziv, I.&lt;/author&gt;&lt;author&gt;Melamed, E.&lt;/author&gt;&lt;/authors&gt;&lt;/contributors&gt;&lt;auth-address&gt;Department of Neurology, Rabin Medical Centre, Beilinson Campus, Petah Tiqva, Israel. ruthdjal@clalit.org.il&lt;/auth-address&gt;&lt;titles&gt;&lt;title&gt;The mystery of motor asymmetry in Parkinson&amp;apos;s disease&lt;/title&gt;&lt;secondary-title&gt;Lancet Neurol&lt;/secondary-title&gt;&lt;/titles&gt;&lt;periodical&gt;&lt;full-title&gt;Lancet Neurol&lt;/full-title&gt;&lt;abbr-1&gt;The Lancet. Neurology&lt;/abbr-1&gt;&lt;/periodical&gt;&lt;pages&gt;796-802&lt;/pages&gt;&lt;volume&gt;5&lt;/volume&gt;&lt;number&gt;9&lt;/number&gt;&lt;edition&gt;2006/08/18&lt;/edition&gt;&lt;keywords&gt;&lt;keyword&gt;Brain/metabolism/*pathology&lt;/keyword&gt;&lt;keyword&gt;Exercise&lt;/keyword&gt;&lt;keyword&gt;*Functional Laterality&lt;/keyword&gt;&lt;keyword&gt;Humans&lt;/keyword&gt;&lt;keyword&gt;*Parkinson Disease/genetics/pathology/physiopathology&lt;/keyword&gt;&lt;/keywords&gt;&lt;dates&gt;&lt;year&gt;2006&lt;/year&gt;&lt;pub-dates&gt;&lt;date&gt;Sep&lt;/date&gt;&lt;/pub-dates&gt;&lt;/dates&gt;&lt;isbn&gt;1474-4422 (Print)&amp;#xD;1474-4422&lt;/isbn&gt;&lt;accession-num&gt;16914408&lt;/accession-num&gt;&lt;urls&gt;&lt;/urls&gt;&lt;electronic-resource-num&gt;10.1016/s1474-4422(06)70549-x&lt;/electronic-resource-num&gt;&lt;remote-database-provider&gt;NLM&lt;/remote-database-provider&gt;&lt;language&gt;eng&lt;/language&gt;&lt;/record&gt;&lt;/Cite&gt;&lt;/EndNote&gt;</w:instrText>
      </w:r>
      <w:r w:rsidR="00BA1B69" w:rsidRPr="00522DE5">
        <w:rPr>
          <w:sz w:val="24"/>
          <w:szCs w:val="24"/>
        </w:rPr>
        <w:fldChar w:fldCharType="separate"/>
      </w:r>
      <w:r w:rsidR="00A242F8" w:rsidRPr="00522DE5">
        <w:rPr>
          <w:noProof/>
          <w:sz w:val="24"/>
          <w:szCs w:val="24"/>
          <w:vertAlign w:val="superscript"/>
        </w:rPr>
        <w:t>59</w:t>
      </w:r>
      <w:r w:rsidR="00BA1B69" w:rsidRPr="00522DE5">
        <w:rPr>
          <w:sz w:val="24"/>
          <w:szCs w:val="24"/>
        </w:rPr>
        <w:fldChar w:fldCharType="end"/>
      </w:r>
      <w:r w:rsidR="00BA1B69" w:rsidRPr="00522DE5">
        <w:rPr>
          <w:sz w:val="24"/>
          <w:szCs w:val="24"/>
        </w:rPr>
        <w:t xml:space="preserve"> </w:t>
      </w:r>
      <w:r w:rsidRPr="00522DE5">
        <w:rPr>
          <w:sz w:val="24"/>
          <w:szCs w:val="24"/>
        </w:rPr>
        <w:t xml:space="preserve">Another plausible explanation is </w:t>
      </w:r>
      <w:r w:rsidR="004170AF" w:rsidRPr="00522DE5">
        <w:rPr>
          <w:sz w:val="24"/>
          <w:szCs w:val="24"/>
        </w:rPr>
        <w:t xml:space="preserve">the </w:t>
      </w:r>
      <w:r w:rsidRPr="00522DE5">
        <w:rPr>
          <w:color w:val="000000" w:themeColor="text1"/>
          <w:sz w:val="24"/>
          <w:szCs w:val="24"/>
          <w:shd w:val="clear" w:color="auto" w:fill="FFFFFF"/>
        </w:rPr>
        <w:t xml:space="preserve">body-first and brain-first </w:t>
      </w:r>
      <w:r w:rsidR="004170AF" w:rsidRPr="00522DE5">
        <w:rPr>
          <w:color w:val="000000" w:themeColor="text1"/>
          <w:sz w:val="24"/>
          <w:szCs w:val="24"/>
          <w:shd w:val="clear" w:color="auto" w:fill="FFFFFF"/>
        </w:rPr>
        <w:t>PD hypothesis</w:t>
      </w:r>
      <w:r w:rsidRPr="00522DE5">
        <w:rPr>
          <w:color w:val="000000" w:themeColor="text1"/>
          <w:sz w:val="24"/>
          <w:szCs w:val="24"/>
          <w:shd w:val="clear" w:color="auto" w:fill="FFFFFF"/>
        </w:rPr>
        <w:t>.</w:t>
      </w:r>
      <w:r w:rsidR="00BA1B69" w:rsidRPr="00522DE5">
        <w:rPr>
          <w:color w:val="000000" w:themeColor="text1"/>
          <w:sz w:val="24"/>
          <w:szCs w:val="24"/>
          <w:shd w:val="clear" w:color="auto" w:fill="FFFFFF"/>
        </w:rPr>
        <w:fldChar w:fldCharType="begin"/>
      </w:r>
      <w:r w:rsidR="00A242F8" w:rsidRPr="00522DE5">
        <w:rPr>
          <w:color w:val="000000" w:themeColor="text1"/>
          <w:sz w:val="24"/>
          <w:szCs w:val="24"/>
          <w:shd w:val="clear" w:color="auto" w:fill="FFFFFF"/>
        </w:rPr>
        <w:instrText xml:space="preserve"> ADDIN EN.CITE &lt;EndNote&gt;&lt;Cite&gt;&lt;Author&gt;Borghammer&lt;/Author&gt;&lt;Year&gt;2021&lt;/Year&gt;&lt;RecNum&gt;839&lt;/RecNum&gt;&lt;DisplayText&gt;&lt;style face="superscript"&gt;56&lt;/style&gt;&lt;/DisplayText&gt;&lt;record&gt;&lt;rec-number&gt;839&lt;/rec-number&gt;&lt;foreign-keys&gt;&lt;key app="EN" db-id="e25r9xx0jaedx8e592vpf9t7fwxvdp5apxza" timestamp="1737453286"&gt;839&lt;/key&gt;&lt;/foreign-keys&gt;&lt;ref-type name="Journal Article"&gt;17&lt;/ref-type&gt;&lt;contributors&gt;&lt;authors&gt;&lt;author&gt;Borghammer, P.&lt;/author&gt;&lt;/authors&gt;&lt;/contributors&gt;&lt;auth-address&gt;Department of Nuclear Medicine &amp;amp; PET, Aarhus University Hospital, Aarhus, Denmark.&lt;/auth-address&gt;&lt;titles&gt;&lt;title&gt;The alpha-Synuclein Origin and Connectome Model (SOC Model) of Parkinson&amp;apos;s Disease: Explaining Motor Asymmetry, Non-Motor Phenotypes, and Cognitive Decline&lt;/title&gt;&lt;secondary-title&gt;J Parkinsons Dis&lt;/secondary-title&gt;&lt;/titles&gt;&lt;periodical&gt;&lt;full-title&gt;J Parkinsons Dis&lt;/full-title&gt;&lt;/periodical&gt;&lt;pages&gt;455-474&lt;/pages&gt;&lt;volume&gt;11&lt;/volume&gt;&lt;number&gt;2&lt;/number&gt;&lt;edition&gt;2021/03/09&lt;/edition&gt;&lt;keywords&gt;&lt;keyword&gt;*Cognitive Dysfunction&lt;/keyword&gt;&lt;keyword&gt;*Connectome&lt;/keyword&gt;&lt;keyword&gt;Dopamine/*chemistry&lt;/keyword&gt;&lt;keyword&gt;Humans&lt;/keyword&gt;&lt;keyword&gt;*Parkinson Disease&lt;/keyword&gt;&lt;keyword&gt;Phenotype&lt;/keyword&gt;&lt;keyword&gt;*Synucleinopathies&lt;/keyword&gt;&lt;keyword&gt;alpha-Synuclein/genetics&lt;/keyword&gt;&lt;keyword&gt;Parkinson&amp;apos;s disease&lt;/keyword&gt;&lt;keyword&gt;alpha-synuclein&lt;/keyword&gt;&lt;keyword&gt;autonomic nervous system&lt;/keyword&gt;&lt;keyword&gt;connectome&lt;/keyword&gt;&lt;keyword&gt;etiology&lt;/keyword&gt;&lt;keyword&gt;pathogenesis&lt;/keyword&gt;&lt;/keywords&gt;&lt;dates&gt;&lt;year&gt;2021&lt;/year&gt;&lt;/dates&gt;&lt;isbn&gt;1877-718X (Electronic)&amp;#xD;1877-7171 (Print)&amp;#xD;1877-7171 (Linking)&lt;/isbn&gt;&lt;accession-num&gt;33682732&lt;/accession-num&gt;&lt;urls&gt;&lt;related-urls&gt;&lt;url&gt;https://www.ncbi.nlm.nih.gov/pubmed/33682732&lt;/url&gt;&lt;/related-urls&gt;&lt;/urls&gt;&lt;custom2&gt;PMC8150555&lt;/custom2&gt;&lt;electronic-resource-num&gt;10.3233/JPD-202481&lt;/electronic-resource-num&gt;&lt;remote-database-provider&gt;NLM&lt;/remote-database-provider&gt;&lt;language&gt;eng&lt;/language&gt;&lt;/record&gt;&lt;/Cite&gt;&lt;/EndNote&gt;</w:instrText>
      </w:r>
      <w:r w:rsidR="00BA1B69" w:rsidRPr="00522DE5">
        <w:rPr>
          <w:color w:val="000000" w:themeColor="text1"/>
          <w:sz w:val="24"/>
          <w:szCs w:val="24"/>
          <w:shd w:val="clear" w:color="auto" w:fill="FFFFFF"/>
        </w:rPr>
        <w:fldChar w:fldCharType="separate"/>
      </w:r>
      <w:r w:rsidR="00A242F8" w:rsidRPr="00522DE5">
        <w:rPr>
          <w:noProof/>
          <w:color w:val="000000" w:themeColor="text1"/>
          <w:sz w:val="24"/>
          <w:szCs w:val="24"/>
          <w:shd w:val="clear" w:color="auto" w:fill="FFFFFF"/>
          <w:vertAlign w:val="superscript"/>
        </w:rPr>
        <w:t>56</w:t>
      </w:r>
      <w:r w:rsidR="00BA1B69" w:rsidRPr="00522DE5">
        <w:rPr>
          <w:color w:val="000000" w:themeColor="text1"/>
          <w:sz w:val="24"/>
          <w:szCs w:val="24"/>
          <w:shd w:val="clear" w:color="auto" w:fill="FFFFFF"/>
        </w:rPr>
        <w:fldChar w:fldCharType="end"/>
      </w:r>
      <w:r w:rsidRPr="00522DE5">
        <w:rPr>
          <w:color w:val="000000" w:themeColor="text1"/>
          <w:sz w:val="24"/>
          <w:szCs w:val="24"/>
          <w:shd w:val="clear" w:color="auto" w:fill="FFFFFF"/>
        </w:rPr>
        <w:t xml:space="preserve"> </w:t>
      </w:r>
      <w:r w:rsidR="0094362B" w:rsidRPr="00522DE5">
        <w:rPr>
          <w:color w:val="000000" w:themeColor="text1"/>
          <w:sz w:val="24"/>
          <w:szCs w:val="24"/>
          <w:shd w:val="clear" w:color="auto" w:fill="FFFFFF"/>
        </w:rPr>
        <w:t>In body-</w:t>
      </w:r>
      <w:r w:rsidR="006E63BD" w:rsidRPr="00522DE5">
        <w:rPr>
          <w:color w:val="000000" w:themeColor="text1"/>
          <w:sz w:val="24"/>
          <w:szCs w:val="24"/>
          <w:shd w:val="clear" w:color="auto" w:fill="FFFFFF"/>
        </w:rPr>
        <w:t xml:space="preserve">first PD, it </w:t>
      </w:r>
      <w:r w:rsidRPr="00522DE5">
        <w:rPr>
          <w:color w:val="000000" w:themeColor="text1"/>
          <w:sz w:val="24"/>
          <w:szCs w:val="24"/>
          <w:shd w:val="clear" w:color="auto" w:fill="FFFFFF"/>
        </w:rPr>
        <w:t xml:space="preserve">is </w:t>
      </w:r>
      <w:r w:rsidR="006E63BD" w:rsidRPr="00522DE5">
        <w:rPr>
          <w:color w:val="000000" w:themeColor="text1"/>
          <w:sz w:val="24"/>
          <w:szCs w:val="24"/>
          <w:shd w:val="clear" w:color="auto" w:fill="FFFFFF"/>
        </w:rPr>
        <w:t xml:space="preserve">proposed </w:t>
      </w:r>
      <w:r w:rsidRPr="00522DE5">
        <w:rPr>
          <w:color w:val="000000" w:themeColor="text1"/>
          <w:sz w:val="24"/>
          <w:szCs w:val="24"/>
          <w:shd w:val="clear" w:color="auto" w:fill="FFFFFF"/>
        </w:rPr>
        <w:t>that the pathology in body-first patients originates in the enteric nervous system and ascends bilaterally</w:t>
      </w:r>
      <w:r w:rsidR="0094362B" w:rsidRPr="00522DE5">
        <w:rPr>
          <w:color w:val="000000" w:themeColor="text1"/>
          <w:sz w:val="24"/>
          <w:szCs w:val="24"/>
          <w:shd w:val="clear" w:color="auto" w:fill="FFFFFF"/>
        </w:rPr>
        <w:t>,</w:t>
      </w:r>
      <w:r w:rsidRPr="00522DE5">
        <w:rPr>
          <w:color w:val="000000" w:themeColor="text1"/>
          <w:sz w:val="24"/>
          <w:szCs w:val="24"/>
          <w:shd w:val="clear" w:color="auto" w:fill="FFFFFF"/>
        </w:rPr>
        <w:t xml:space="preserve"> leading to a more symmetric involvement of the substantia nigra</w:t>
      </w:r>
      <w:r w:rsidR="004170AF" w:rsidRPr="00522DE5">
        <w:rPr>
          <w:color w:val="000000" w:themeColor="text1"/>
          <w:sz w:val="24"/>
          <w:szCs w:val="24"/>
          <w:shd w:val="clear" w:color="auto" w:fill="FFFFFF"/>
        </w:rPr>
        <w:t>, resulting in more symmetric motor signs</w:t>
      </w:r>
      <w:r w:rsidRPr="00522DE5">
        <w:rPr>
          <w:color w:val="000000" w:themeColor="text1"/>
          <w:sz w:val="24"/>
          <w:szCs w:val="24"/>
          <w:shd w:val="clear" w:color="auto" w:fill="FFFFFF"/>
        </w:rPr>
        <w:t>.</w:t>
      </w:r>
      <w:r w:rsidRPr="00522DE5">
        <w:rPr>
          <w:sz w:val="24"/>
          <w:szCs w:val="24"/>
        </w:rPr>
        <w:fldChar w:fldCharType="begin">
          <w:fldData xml:space="preserve">PEVuZE5vdGU+PENpdGU+PEF1dGhvcj5Ib3JzYWdlcjwvQXV0aG9yPjxZZWFyPjIwMjQ8L1llYXI+
PFJlY051bT4xMDc1PC9SZWNOdW0+PERpc3BsYXlUZXh0PjxzdHlsZSBmYWNlPSJzdXBlcnNjcmlw
dCI+NjA8L3N0eWxlPjwvRGlzcGxheVRleHQ+PHJlY29yZD48cmVjLW51bWJlcj4xMDc1PC9yZWMt
bnVtYmVyPjxmb3JlaWduLWtleXM+PGtleSBhcHA9IkVOIiBkYi1pZD0iZTI1cjl4eDBqYWVkeDhl
NTkydnBmOXQ3Znd4dmRwNWFweHphIiB0aW1lc3RhbXA9IjE3MjAxODI0NzMiIGd1aWQ9IjU2N2Rj
MmVmLTE4ZGUtNDFiNy05MzY1LWEyZDFhYjFmMjkyZiI+MTA3NTwva2V5PjwvZm9yZWlnbi1rZXlz
PjxyZWYtdHlwZSBuYW1lPSJKb3VybmFsIEFydGljbGUiPjE3PC9yZWYtdHlwZT48Y29udHJpYnV0
b3JzPjxhdXRob3JzPjxhdXRob3I+SG9yc2FnZXIsIEouPC9hdXRob3I+PGF1dGhvcj5Cb3JnaGFt
bWVyLCBQLjwvYXV0aG9yPjwvYXV0aG9ycz48L2NvbnRyaWJ1dG9ycz48YXV0aC1hZGRyZXNzPkRl
cGFydG1lbnQgb2YgTnVjbGVhciBNZWRpY2luZSBhbmQgUEVULCBBYXJodXMgVW5pdmVyc2l0eSBI
b3NwaXRhbCwgRGVubWFyay4gRWxlY3Ryb25pYyBhZGRyZXNzOiBqYWNvYm5sc0BybS5kay4mI3hE
O0RlcGFydG1lbnQgb2YgTnVjbGVhciBNZWRpY2luZSBhbmQgUEVULCBBYXJodXMgVW5pdmVyc2l0
eSBIb3NwaXRhbCwgRGVubWFyazsgRGVwYXJ0bWVudCBvZiBDbGluaWNhbCBNZWRpY2luZSwgQWFy
aHVzIFVuaXZlcnNpdHksIERlbm1hcmsuIEVsZWN0cm9uaWMgYWRkcmVzczogcGVyYm9yZ2hAcm0u
ZGsuPC9hdXRoLWFkZHJlc3M+PHRpdGxlcz48dGl0bGU+QnJhaW4tZmlyc3QgdnMuIGJvZHktZmly
c3QgUGFya2luc29uJmFwb3M7cyBkaXNlYXNlOiBBbiB1cGRhdGUgb24gcmVjZW50IGV2aWRlbmNl
PC90aXRsZT48c2Vjb25kYXJ5LXRpdGxlPlBhcmtpbnNvbmlzbSBSZWxhdCBEaXNvcmQ8L3NlY29u
ZGFyeS10aXRsZT48L3RpdGxlcz48cGVyaW9kaWNhbD48ZnVsbC10aXRsZT5QYXJraW5zb25pc20g
UmVsYXQgRGlzb3JkPC9mdWxsLXRpdGxlPjxhYmJyLTE+UGFya2luc29uaXNtICZhbXA7IHJlbGF0
ZWQgZGlzb3JkZXJzPC9hYmJyLTE+PC9wZXJpb2RpY2FsPjxwYWdlcz4xMDYxMDE8L3BhZ2VzPjx2
b2x1bWU+MTIyPC92b2x1bWU+PGVkaXRpb24+MjAyNDAzMTU8L2VkaXRpb24+PGtleXdvcmRzPjxr
ZXl3b3JkPkh1bWFuczwva2V5d29yZD48a2V5d29yZD4qUGFya2luc29uIERpc2Vhc2UvcGF0aG9s
b2d5L3BoeXNpb3BhdGhvbG9neS9kaWFnbm9zdGljIGltYWdpbmc8L2tleXdvcmQ+PGtleXdvcmQ+
YWxwaGEtU3ludWNsZWluL21ldGFib2xpc208L2tleXdvcmQ+PGtleXdvcmQ+QnJhaW4vZGlhZ25v
c3RpYyBpbWFnaW5nL3BhdGhvbG9neTwva2V5d29yZD48a2V5d29yZD5Db25uZWN0b21lPC9rZXl3
b3JkPjxrZXl3b3JkPkVudGVyaWMgTmVydm91cyBTeXN0ZW0vcGF0aG9sb2d5L3BoeXNpb3BhdGhv
bG9neTwva2V5d29yZD48a2V5d29yZD5BdXRvbm9taWMgbmVydm91cyBzeXN0ZW08L2tleXdvcmQ+
PGtleXdvcmQ+QmlvbWFya2Vyczwva2V5d29yZD48a2V5d29yZD5JbWFnaW5nPC9rZXl3b3JkPjxr
ZXl3b3JkPlBhcmtpbnNvbiZhcG9zO3MgZGlzZWFzZTwva2V5d29yZD48a2V5d29yZD5TdWJ0eXBl
czwva2V5d29yZD48L2tleXdvcmRzPjxkYXRlcz48eWVhcj4yMDI0PC95ZWFyPjxwdWItZGF0ZXM+
PGRhdGU+TWF5PC9kYXRlPjwvcHViLWRhdGVzPjwvZGF0ZXM+PGlzYm4+MTg3My01MTI2IChFbGVj
dHJvbmljKSYjeEQ7MTM1My04MDIwIChMaW5raW5nKTwvaXNibj48YWNjZXNzaW9uLW51bT4zODUx
OTI3MzwvYWNjZXNzaW9uLW51bT48dXJscz48cmVsYXRlZC11cmxzPjx1cmw+aHR0cHM6Ly93d3cu
bmNiaS5ubG0ubmloLmdvdi9wdWJtZWQvMzg1MTkyNzM8L3VybD48L3JlbGF0ZWQtdXJscz48L3Vy
bHM+PGN1c3RvbTE+RGVjbGFyYXRpb24gb2YgY29tcGV0aW5nIGludGVyZXN0IFRoZSBhdXRob3Jz
IGRlY2xhcmUgdGhlIGZvbGxvd2luZyBmaW5hbmNpYWwgaW50ZXJlc3RzL3BlcnNvbmFsIHJlbGF0
aW9uc2hpcHMgd2hpY2ggbWF5IGJlIGNvbnNpZGVyZWQgYXMgcG90ZW50aWFsIGNvbXBldGluZyBp
bnRlcmVzdHM6UGVyIEJvcmdoYW1tZXIgcmVwb3J0cyBmaW5hbmNpYWwgc3VwcG9ydCB3YXMgcHJv
dmlkZWQgYnkgTHVuZGJlY2sgRm91bmRhdGlvbi4gSmFjb2IgSG9yc2FnZXIgcmVwb3J0cyBmaW5h
bmNpYWwgc3VwcG9ydCB3YXMgcHJvdmlkZWQgYnkgTHVuZGJlY2sgRm91bmRhdGlvbi4gSWYgdGhl
cmUgYXJlIG90aGVyIGF1dGhvcnMsIHRoZXkgZGVjbGFyZSB0aGF0IHRoZXkgaGF2ZSBubyBrbm93
biBjb21wZXRpbmcgZmluYW5jaWFsIGludGVyZXN0cyBvciBwZXJzb25hbCByZWxhdGlvbnNoaXBz
IHRoYXQgY291bGQgaGF2ZSBhcHBlYXJlZCB0byBpbmZsdWVuY2UgdGhlIHdvcmsgcmVwb3J0ZWQg
aW4gdGhpcyBwYXBlci48L2N1c3RvbTE+PGVsZWN0cm9uaWMtcmVzb3VyY2UtbnVtPjEwLjEwMTYv
ai5wYXJrcmVsZGlzLjIwMjQuMTA2MTAxPC9lbGVjdHJvbmljLXJlc291cmNlLW51bT48cmVtb3Rl
LWRhdGFiYXNlLW5hbWU+TWVkbGluZTwvcmVtb3RlLWRhdGFiYXNlLW5hbWU+PHJlbW90ZS1kYXRh
YmFzZS1wcm92aWRlcj5OTE08L3JlbW90ZS1kYXRhYmFzZS1wcm92aWRlcj48bGFuZ3VhZ2U+ZW5n
PC9sYW5ndWFnZT48L3JlY29yZD48L0NpdGU+PC9FbmROb3RlPn==
</w:fldData>
        </w:fldChar>
      </w:r>
      <w:r w:rsidR="00A242F8" w:rsidRPr="00522DE5">
        <w:rPr>
          <w:sz w:val="24"/>
          <w:szCs w:val="24"/>
        </w:rPr>
        <w:instrText xml:space="preserve"> ADDIN EN.CITE </w:instrText>
      </w:r>
      <w:r w:rsidR="00A242F8" w:rsidRPr="00522DE5">
        <w:rPr>
          <w:sz w:val="24"/>
          <w:szCs w:val="24"/>
        </w:rPr>
        <w:fldChar w:fldCharType="begin">
          <w:fldData xml:space="preserve">PEVuZE5vdGU+PENpdGU+PEF1dGhvcj5Ib3JzYWdlcjwvQXV0aG9yPjxZZWFyPjIwMjQ8L1llYXI+
PFJlY051bT4xMDc1PC9SZWNOdW0+PERpc3BsYXlUZXh0PjxzdHlsZSBmYWNlPSJzdXBlcnNjcmlw
dCI+NjA8L3N0eWxlPjwvRGlzcGxheVRleHQ+PHJlY29yZD48cmVjLW51bWJlcj4xMDc1PC9yZWMt
bnVtYmVyPjxmb3JlaWduLWtleXM+PGtleSBhcHA9IkVOIiBkYi1pZD0iZTI1cjl4eDBqYWVkeDhl
NTkydnBmOXQ3Znd4dmRwNWFweHphIiB0aW1lc3RhbXA9IjE3MjAxODI0NzMiIGd1aWQ9IjU2N2Rj
MmVmLTE4ZGUtNDFiNy05MzY1LWEyZDFhYjFmMjkyZiI+MTA3NTwva2V5PjwvZm9yZWlnbi1rZXlz
PjxyZWYtdHlwZSBuYW1lPSJKb3VybmFsIEFydGljbGUiPjE3PC9yZWYtdHlwZT48Y29udHJpYnV0
b3JzPjxhdXRob3JzPjxhdXRob3I+SG9yc2FnZXIsIEouPC9hdXRob3I+PGF1dGhvcj5Cb3JnaGFt
bWVyLCBQLjwvYXV0aG9yPjwvYXV0aG9ycz48L2NvbnRyaWJ1dG9ycz48YXV0aC1hZGRyZXNzPkRl
cGFydG1lbnQgb2YgTnVjbGVhciBNZWRpY2luZSBhbmQgUEVULCBBYXJodXMgVW5pdmVyc2l0eSBI
b3NwaXRhbCwgRGVubWFyay4gRWxlY3Ryb25pYyBhZGRyZXNzOiBqYWNvYm5sc0BybS5kay4mI3hE
O0RlcGFydG1lbnQgb2YgTnVjbGVhciBNZWRpY2luZSBhbmQgUEVULCBBYXJodXMgVW5pdmVyc2l0
eSBIb3NwaXRhbCwgRGVubWFyazsgRGVwYXJ0bWVudCBvZiBDbGluaWNhbCBNZWRpY2luZSwgQWFy
aHVzIFVuaXZlcnNpdHksIERlbm1hcmsuIEVsZWN0cm9uaWMgYWRkcmVzczogcGVyYm9yZ2hAcm0u
ZGsuPC9hdXRoLWFkZHJlc3M+PHRpdGxlcz48dGl0bGU+QnJhaW4tZmlyc3QgdnMuIGJvZHktZmly
c3QgUGFya2luc29uJmFwb3M7cyBkaXNlYXNlOiBBbiB1cGRhdGUgb24gcmVjZW50IGV2aWRlbmNl
PC90aXRsZT48c2Vjb25kYXJ5LXRpdGxlPlBhcmtpbnNvbmlzbSBSZWxhdCBEaXNvcmQ8L3NlY29u
ZGFyeS10aXRsZT48L3RpdGxlcz48cGVyaW9kaWNhbD48ZnVsbC10aXRsZT5QYXJraW5zb25pc20g
UmVsYXQgRGlzb3JkPC9mdWxsLXRpdGxlPjxhYmJyLTE+UGFya2luc29uaXNtICZhbXA7IHJlbGF0
ZWQgZGlzb3JkZXJzPC9hYmJyLTE+PC9wZXJpb2RpY2FsPjxwYWdlcz4xMDYxMDE8L3BhZ2VzPjx2
b2x1bWU+MTIyPC92b2x1bWU+PGVkaXRpb24+MjAyNDAzMTU8L2VkaXRpb24+PGtleXdvcmRzPjxr
ZXl3b3JkPkh1bWFuczwva2V5d29yZD48a2V5d29yZD4qUGFya2luc29uIERpc2Vhc2UvcGF0aG9s
b2d5L3BoeXNpb3BhdGhvbG9neS9kaWFnbm9zdGljIGltYWdpbmc8L2tleXdvcmQ+PGtleXdvcmQ+
YWxwaGEtU3ludWNsZWluL21ldGFib2xpc208L2tleXdvcmQ+PGtleXdvcmQ+QnJhaW4vZGlhZ25v
c3RpYyBpbWFnaW5nL3BhdGhvbG9neTwva2V5d29yZD48a2V5d29yZD5Db25uZWN0b21lPC9rZXl3
b3JkPjxrZXl3b3JkPkVudGVyaWMgTmVydm91cyBTeXN0ZW0vcGF0aG9sb2d5L3BoeXNpb3BhdGhv
bG9neTwva2V5d29yZD48a2V5d29yZD5BdXRvbm9taWMgbmVydm91cyBzeXN0ZW08L2tleXdvcmQ+
PGtleXdvcmQ+QmlvbWFya2Vyczwva2V5d29yZD48a2V5d29yZD5JbWFnaW5nPC9rZXl3b3JkPjxr
ZXl3b3JkPlBhcmtpbnNvbiZhcG9zO3MgZGlzZWFzZTwva2V5d29yZD48a2V5d29yZD5TdWJ0eXBl
czwva2V5d29yZD48L2tleXdvcmRzPjxkYXRlcz48eWVhcj4yMDI0PC95ZWFyPjxwdWItZGF0ZXM+
PGRhdGU+TWF5PC9kYXRlPjwvcHViLWRhdGVzPjwvZGF0ZXM+PGlzYm4+MTg3My01MTI2IChFbGVj
dHJvbmljKSYjeEQ7MTM1My04MDIwIChMaW5raW5nKTwvaXNibj48YWNjZXNzaW9uLW51bT4zODUx
OTI3MzwvYWNjZXNzaW9uLW51bT48dXJscz48cmVsYXRlZC11cmxzPjx1cmw+aHR0cHM6Ly93d3cu
bmNiaS5ubG0ubmloLmdvdi9wdWJtZWQvMzg1MTkyNzM8L3VybD48L3JlbGF0ZWQtdXJscz48L3Vy
bHM+PGN1c3RvbTE+RGVjbGFyYXRpb24gb2YgY29tcGV0aW5nIGludGVyZXN0IFRoZSBhdXRob3Jz
IGRlY2xhcmUgdGhlIGZvbGxvd2luZyBmaW5hbmNpYWwgaW50ZXJlc3RzL3BlcnNvbmFsIHJlbGF0
aW9uc2hpcHMgd2hpY2ggbWF5IGJlIGNvbnNpZGVyZWQgYXMgcG90ZW50aWFsIGNvbXBldGluZyBp
bnRlcmVzdHM6UGVyIEJvcmdoYW1tZXIgcmVwb3J0cyBmaW5hbmNpYWwgc3VwcG9ydCB3YXMgcHJv
dmlkZWQgYnkgTHVuZGJlY2sgRm91bmRhdGlvbi4gSmFjb2IgSG9yc2FnZXIgcmVwb3J0cyBmaW5h
bmNpYWwgc3VwcG9ydCB3YXMgcHJvdmlkZWQgYnkgTHVuZGJlY2sgRm91bmRhdGlvbi4gSWYgdGhl
cmUgYXJlIG90aGVyIGF1dGhvcnMsIHRoZXkgZGVjbGFyZSB0aGF0IHRoZXkgaGF2ZSBubyBrbm93
biBjb21wZXRpbmcgZmluYW5jaWFsIGludGVyZXN0cyBvciBwZXJzb25hbCByZWxhdGlvbnNoaXBz
IHRoYXQgY291bGQgaGF2ZSBhcHBlYXJlZCB0byBpbmZsdWVuY2UgdGhlIHdvcmsgcmVwb3J0ZWQg
aW4gdGhpcyBwYXBlci48L2N1c3RvbTE+PGVsZWN0cm9uaWMtcmVzb3VyY2UtbnVtPjEwLjEwMTYv
ai5wYXJrcmVsZGlzLjIwMjQuMTA2MTAxPC9lbGVjdHJvbmljLXJlc291cmNlLW51bT48cmVtb3Rl
LWRhdGFiYXNlLW5hbWU+TWVkbGluZTwvcmVtb3RlLWRhdGFiYXNlLW5hbWU+PHJlbW90ZS1kYXRh
YmFzZS1wcm92aWRlcj5OTE08L3JlbW90ZS1kYXRhYmFzZS1wcm92aWRlcj48bGFuZ3VhZ2U+ZW5n
PC9sYW5ndWFnZT48L3JlY29yZD48L0NpdGU+PC9FbmROb3RlPn==
</w:fldData>
        </w:fldChar>
      </w:r>
      <w:r w:rsidR="00A242F8" w:rsidRPr="00522DE5">
        <w:rPr>
          <w:sz w:val="24"/>
          <w:szCs w:val="24"/>
        </w:rPr>
        <w:instrText xml:space="preserve"> ADDIN EN.CITE.DATA </w:instrText>
      </w:r>
      <w:r w:rsidR="00A242F8" w:rsidRPr="00522DE5">
        <w:rPr>
          <w:sz w:val="24"/>
          <w:szCs w:val="24"/>
        </w:rPr>
      </w:r>
      <w:r w:rsidR="00A242F8" w:rsidRPr="00522DE5">
        <w:rPr>
          <w:sz w:val="24"/>
          <w:szCs w:val="24"/>
        </w:rPr>
        <w:fldChar w:fldCharType="end"/>
      </w:r>
      <w:r w:rsidRPr="00522DE5">
        <w:rPr>
          <w:sz w:val="24"/>
          <w:szCs w:val="24"/>
        </w:rPr>
      </w:r>
      <w:r w:rsidRPr="00522DE5">
        <w:rPr>
          <w:sz w:val="24"/>
          <w:szCs w:val="24"/>
        </w:rPr>
        <w:fldChar w:fldCharType="separate"/>
      </w:r>
      <w:r w:rsidR="00A242F8" w:rsidRPr="00522DE5">
        <w:rPr>
          <w:noProof/>
          <w:sz w:val="24"/>
          <w:szCs w:val="24"/>
          <w:vertAlign w:val="superscript"/>
        </w:rPr>
        <w:t>60</w:t>
      </w:r>
      <w:r w:rsidRPr="00522DE5">
        <w:rPr>
          <w:sz w:val="24"/>
          <w:szCs w:val="24"/>
        </w:rPr>
        <w:fldChar w:fldCharType="end"/>
      </w:r>
      <w:r w:rsidRPr="00522DE5">
        <w:rPr>
          <w:sz w:val="24"/>
          <w:szCs w:val="24"/>
        </w:rPr>
        <w:t xml:space="preserve"> </w:t>
      </w:r>
      <w:r w:rsidR="006E63BD" w:rsidRPr="00522DE5">
        <w:rPr>
          <w:color w:val="000000" w:themeColor="text1"/>
          <w:sz w:val="24"/>
          <w:szCs w:val="24"/>
          <w:shd w:val="clear" w:color="auto" w:fill="FFFFFF"/>
        </w:rPr>
        <w:t xml:space="preserve">In contrast, in brain-first PD, it is postulated that the pathology appears unilaterally in the central nervous system and </w:t>
      </w:r>
      <w:r w:rsidR="006E63BD" w:rsidRPr="00522DE5">
        <w:rPr>
          <w:sz w:val="24"/>
          <w:szCs w:val="24"/>
        </w:rPr>
        <w:t>initially affects ipsilateral structures more, resulting in more asymmetric motor signs</w:t>
      </w:r>
      <w:r w:rsidR="006E63BD" w:rsidRPr="00522DE5">
        <w:rPr>
          <w:color w:val="000000" w:themeColor="text1"/>
          <w:sz w:val="24"/>
          <w:szCs w:val="24"/>
          <w:shd w:val="clear" w:color="auto" w:fill="FFFFFF"/>
        </w:rPr>
        <w:t>.</w:t>
      </w:r>
      <w:r w:rsidR="006E63BD" w:rsidRPr="00522DE5">
        <w:rPr>
          <w:color w:val="000000" w:themeColor="text1"/>
          <w:sz w:val="24"/>
          <w:szCs w:val="24"/>
          <w:shd w:val="clear" w:color="auto" w:fill="FFFFFF"/>
        </w:rPr>
        <w:fldChar w:fldCharType="begin"/>
      </w:r>
      <w:r w:rsidR="00A242F8" w:rsidRPr="00522DE5">
        <w:rPr>
          <w:color w:val="000000" w:themeColor="text1"/>
          <w:sz w:val="24"/>
          <w:szCs w:val="24"/>
          <w:shd w:val="clear" w:color="auto" w:fill="FFFFFF"/>
        </w:rPr>
        <w:instrText xml:space="preserve"> ADDIN EN.CITE &lt;EndNote&gt;&lt;Cite&gt;&lt;Author&gt;Borghammer&lt;/Author&gt;&lt;Year&gt;2021&lt;/Year&gt;&lt;RecNum&gt;839&lt;/RecNum&gt;&lt;DisplayText&gt;&lt;style face="superscript"&gt;56&lt;/style&gt;&lt;/DisplayText&gt;&lt;record&gt;&lt;rec-number&gt;839&lt;/rec-number&gt;&lt;foreign-keys&gt;&lt;key app="EN" db-id="e25r9xx0jaedx8e592vpf9t7fwxvdp5apxza" timestamp="1737453286"&gt;839&lt;/key&gt;&lt;/foreign-keys&gt;&lt;ref-type name="Journal Article"&gt;17&lt;/ref-type&gt;&lt;contributors&gt;&lt;authors&gt;&lt;author&gt;Borghammer, P.&lt;/author&gt;&lt;/authors&gt;&lt;/contributors&gt;&lt;auth-address&gt;Department of Nuclear Medicine &amp;amp; PET, Aarhus University Hospital, Aarhus, Denmark.&lt;/auth-address&gt;&lt;titles&gt;&lt;title&gt;The alpha-Synuclein Origin and Connectome Model (SOC Model) of Parkinson&amp;apos;s Disease: Explaining Motor Asymmetry, Non-Motor Phenotypes, and Cognitive Decline&lt;/title&gt;&lt;secondary-title&gt;J Parkinsons Dis&lt;/secondary-title&gt;&lt;/titles&gt;&lt;periodical&gt;&lt;full-title&gt;J Parkinsons Dis&lt;/full-title&gt;&lt;/periodical&gt;&lt;pages&gt;455-474&lt;/pages&gt;&lt;volume&gt;11&lt;/volume&gt;&lt;number&gt;2&lt;/number&gt;&lt;edition&gt;2021/03/09&lt;/edition&gt;&lt;keywords&gt;&lt;keyword&gt;*Cognitive Dysfunction&lt;/keyword&gt;&lt;keyword&gt;*Connectome&lt;/keyword&gt;&lt;keyword&gt;Dopamine/*chemistry&lt;/keyword&gt;&lt;keyword&gt;Humans&lt;/keyword&gt;&lt;keyword&gt;*Parkinson Disease&lt;/keyword&gt;&lt;keyword&gt;Phenotype&lt;/keyword&gt;&lt;keyword&gt;*Synucleinopathies&lt;/keyword&gt;&lt;keyword&gt;alpha-Synuclein/genetics&lt;/keyword&gt;&lt;keyword&gt;Parkinson&amp;apos;s disease&lt;/keyword&gt;&lt;keyword&gt;alpha-synuclein&lt;/keyword&gt;&lt;keyword&gt;autonomic nervous system&lt;/keyword&gt;&lt;keyword&gt;connectome&lt;/keyword&gt;&lt;keyword&gt;etiology&lt;/keyword&gt;&lt;keyword&gt;pathogenesis&lt;/keyword&gt;&lt;/keywords&gt;&lt;dates&gt;&lt;year&gt;2021&lt;/year&gt;&lt;/dates&gt;&lt;isbn&gt;1877-718X (Electronic)&amp;#xD;1877-7171 (Print)&amp;#xD;1877-7171 (Linking)&lt;/isbn&gt;&lt;accession-num&gt;33682732&lt;/accession-num&gt;&lt;urls&gt;&lt;related-urls&gt;&lt;url&gt;https://www.ncbi.nlm.nih.gov/pubmed/33682732&lt;/url&gt;&lt;/related-urls&gt;&lt;/urls&gt;&lt;custom2&gt;PMC8150555&lt;/custom2&gt;&lt;electronic-resource-num&gt;10.3233/JPD-202481&lt;/electronic-resource-num&gt;&lt;remote-database-provider&gt;NLM&lt;/remote-database-provider&gt;&lt;language&gt;eng&lt;/language&gt;&lt;/record&gt;&lt;/Cite&gt;&lt;/EndNote&gt;</w:instrText>
      </w:r>
      <w:r w:rsidR="006E63BD" w:rsidRPr="00522DE5">
        <w:rPr>
          <w:color w:val="000000" w:themeColor="text1"/>
          <w:sz w:val="24"/>
          <w:szCs w:val="24"/>
          <w:shd w:val="clear" w:color="auto" w:fill="FFFFFF"/>
        </w:rPr>
        <w:fldChar w:fldCharType="separate"/>
      </w:r>
      <w:r w:rsidR="00A242F8" w:rsidRPr="00522DE5">
        <w:rPr>
          <w:noProof/>
          <w:color w:val="000000" w:themeColor="text1"/>
          <w:sz w:val="24"/>
          <w:szCs w:val="24"/>
          <w:shd w:val="clear" w:color="auto" w:fill="FFFFFF"/>
          <w:vertAlign w:val="superscript"/>
        </w:rPr>
        <w:t>56</w:t>
      </w:r>
      <w:r w:rsidR="006E63BD" w:rsidRPr="00522DE5">
        <w:rPr>
          <w:color w:val="000000" w:themeColor="text1"/>
          <w:sz w:val="24"/>
          <w:szCs w:val="24"/>
          <w:shd w:val="clear" w:color="auto" w:fill="FFFFFF"/>
        </w:rPr>
        <w:fldChar w:fldCharType="end"/>
      </w:r>
      <w:r w:rsidR="006E63BD" w:rsidRPr="00522DE5">
        <w:rPr>
          <w:color w:val="000000" w:themeColor="text1"/>
          <w:sz w:val="24"/>
          <w:szCs w:val="24"/>
          <w:shd w:val="clear" w:color="auto" w:fill="FFFFFF"/>
        </w:rPr>
        <w:t xml:space="preserve"> </w:t>
      </w:r>
      <w:r w:rsidR="00986C30" w:rsidRPr="00522DE5">
        <w:rPr>
          <w:color w:val="000000" w:themeColor="text1"/>
          <w:sz w:val="24"/>
          <w:szCs w:val="24"/>
          <w:shd w:val="clear" w:color="auto" w:fill="FFFFFF"/>
        </w:rPr>
        <w:t xml:space="preserve">A clinically relevant research question could be whether </w:t>
      </w:r>
      <w:r w:rsidR="005B53CC" w:rsidRPr="00522DE5">
        <w:rPr>
          <w:color w:val="000000" w:themeColor="text1"/>
          <w:sz w:val="24"/>
          <w:szCs w:val="24"/>
          <w:shd w:val="clear" w:color="auto" w:fill="FFFFFF"/>
        </w:rPr>
        <w:t xml:space="preserve">DBS is clinically efficacious </w:t>
      </w:r>
      <w:r w:rsidR="00986C30" w:rsidRPr="00522DE5">
        <w:rPr>
          <w:color w:val="000000" w:themeColor="text1"/>
          <w:sz w:val="24"/>
          <w:szCs w:val="24"/>
          <w:shd w:val="clear" w:color="auto" w:fill="FFFFFF"/>
        </w:rPr>
        <w:t>in patients with body-first PD despite more extensive spread of pathological alterations, e.g., in the autonomic and somatic peripheral nervous system. To our knowledge, no study has directly examined DBS outcomes in relation to the body-first versus brain-first classification. Future studies incorporating imaging correlates or molecular biomarkers may help determine whether these brain-first and body-first subtypes differentially respond to DBS.</w:t>
      </w:r>
      <w:r w:rsidR="00D80498" w:rsidRPr="00522DE5">
        <w:rPr>
          <w:color w:val="000000" w:themeColor="text1"/>
          <w:sz w:val="24"/>
          <w:szCs w:val="24"/>
          <w:shd w:val="clear" w:color="auto" w:fill="FFFFFF"/>
        </w:rPr>
        <w:t xml:space="preserve"> Moving forward, future studies should implement multidimensional approach that integrates clinical and lateralised neuropsychological assessments with biomarker assessments and advanced statistical analyses in prospective, multicentre designs to clarify how motor symmetry/asymme</w:t>
      </w:r>
      <w:r w:rsidR="00D80498" w:rsidRPr="00522DE5">
        <w:rPr>
          <w:color w:val="000000" w:themeColor="text1"/>
          <w:shd w:val="clear" w:color="auto" w:fill="FFFFFF"/>
        </w:rPr>
        <w:t>try</w:t>
      </w:r>
      <w:r w:rsidR="00D80498" w:rsidRPr="00522DE5">
        <w:rPr>
          <w:color w:val="000000" w:themeColor="text1"/>
          <w:sz w:val="24"/>
          <w:szCs w:val="24"/>
          <w:shd w:val="clear" w:color="auto" w:fill="FFFFFF"/>
        </w:rPr>
        <w:t xml:space="preserve"> relates not only to motor severity but also to the profile, severity, and progression of non-motor symptoms, thereby enabling more personalised management.</w:t>
      </w:r>
    </w:p>
    <w:p w14:paraId="252AF55A" w14:textId="46F41E87" w:rsidR="008E003A" w:rsidRPr="00522DE5" w:rsidRDefault="008E003A">
      <w:pPr>
        <w:pStyle w:val="Kommentartext"/>
        <w:rPr>
          <w:color w:val="000000" w:themeColor="text1"/>
          <w:sz w:val="24"/>
          <w:szCs w:val="24"/>
          <w:shd w:val="clear" w:color="auto" w:fill="FFFFFF"/>
        </w:rPr>
      </w:pPr>
      <w:r w:rsidRPr="00907776">
        <w:rPr>
          <w:color w:val="000000" w:themeColor="text1"/>
          <w:sz w:val="24"/>
          <w:szCs w:val="24"/>
          <w:shd w:val="clear" w:color="auto" w:fill="FFFFFF"/>
        </w:rPr>
        <w:t>Irrespective of symmetry status, STN-DBS should be embedded in structured, goal-directed rehabilitation (task-specific occupational and physical therapy</w:t>
      </w:r>
      <w:r w:rsidR="002F10A8" w:rsidRPr="00907776">
        <w:rPr>
          <w:color w:val="000000" w:themeColor="text1"/>
          <w:sz w:val="24"/>
          <w:szCs w:val="24"/>
          <w:shd w:val="clear" w:color="auto" w:fill="FFFFFF"/>
        </w:rPr>
        <w:t>)</w:t>
      </w:r>
      <w:r w:rsidRPr="00907776">
        <w:rPr>
          <w:color w:val="000000" w:themeColor="text1"/>
          <w:sz w:val="24"/>
          <w:szCs w:val="24"/>
          <w:shd w:val="clear" w:color="auto" w:fill="FFFFFF"/>
        </w:rPr>
        <w:t xml:space="preserve"> and focus on balance and strength, cueing, and dual-task training with iterative programming and medication optimisation. In ADL non-responders, we advocate multidisciplinary intensive rehabilitation blocks.</w:t>
      </w:r>
      <w:r w:rsidR="006B6E2E" w:rsidRPr="00907776">
        <w:rPr>
          <w:color w:val="000000" w:themeColor="text1"/>
          <w:lang w:eastAsia="de-DE"/>
        </w:rPr>
        <w:fldChar w:fldCharType="begin">
          <w:fldData xml:space="preserve">PEVuZE5vdGU+PENpdGU+PEF1dGhvcj5Eb3VjZXQ8L0F1dGhvcj48WWVhcj4yMDIxPC9ZZWFyPjxS
ZWNOdW0+MjUwMTwvUmVjTnVtPjxEaXNwbGF5VGV4dD48c3R5bGUgZmFjZT0ic3VwZXJzY3JpcHQi
PjYxLTYzPC9zdHlsZT48L0Rpc3BsYXlUZXh0PjxyZWNvcmQ+PHJlYy1udW1iZXI+MjUwMTwvcmVj
LW51bWJlcj48Zm9yZWlnbi1rZXlzPjxrZXkgYXBwPSJFTiIgZGItaWQ9IjIwYXRkc2VmcHdkd2V2
ZTVhYTN4ZTJ0aXZ3cHRlejBkZDI5YSIgdGltZXN0YW1wPSIxNzU0NDcxNjYxIj4yNTAxPC9rZXk+
PC9mb3JlaWduLWtleXM+PHJlZi10eXBlIG5hbWU9IkpvdXJuYWwgQXJ0aWNsZSI+MTc8L3JlZi10
eXBlPjxjb250cmlidXRvcnM+PGF1dGhvcnM+PGF1dGhvcj5Eb3VjZXQsIEIuIE0uPC9hdXRob3I+
PGF1dGhvcj5GcmFuYywgSS48L2F1dGhvcj48YXV0aG9yPkh1bnRlciwgRS4gRy48L2F1dGhvcj48
L2F1dGhvcnM+PC9jb250cmlidXRvcnM+PGF1dGgtYWRkcmVzcz5CYXJiYXJhIE0uIERvdWNldCwg
UGhELCBPVFIvTCwgaXMgQ2xpbmljYWwgQXNzb2NpYXRlIFByb2Zlc3NvciwgRGVwYXJ0bWVudCBv
ZiBPY2N1cGF0aW9uYWwgVGhlcmFweSwgQmF5bG9yIFVuaXZlcnNpdHksIFdhY28sIFRYOyBiYXJi
YXJhX2RvdWNldEBiYXlsb3IuZWR1LiYjeEQ7SW5ncmlkIEZyYW5jLCBQaEQsIExPVFIsIGlzIEFz
c2lzdGFudCBQcm9mZXNzb3IsIERlcGFydG1lbnQgb2YgT2NjdXBhdGlvbmFsIFRoZXJhcHksIFNj
aG9vbCBvZiBBbGxpZWQgSGVhbHRoIFByb2Zlc3Npb25zLCBMb3Vpc2lhbmEgU3RhdGUgVW5pdmVy
c2l0eSBIZWFsdGggU2NpZW5jZXMgQ2VudGVyLCBOZXcgT3JsZWFucy4mI3hEO0VsaXphYmV0aCBH
LiBIdW50ZXIsIFBoRCwgT1RSL0wsIGlzIEFzc2lzdGFudCBQcm9mZXNzb3IsIEdyYWR1YXRlIENl
bnRlciBmb3IgR2Vyb250b2xvZ3ksIFVuaXZlcnNpdHkgb2YgS2VudHVja3ksIExleGluZ3Rvbi48
L2F1dGgtYWRkcmVzcz48dGl0bGVzPjx0aXRsZT5JbnRlcnZlbnRpb25zIFdpdGhpbiB0aGUgU2Nv
cGUgb2YgT2NjdXBhdGlvbmFsIFRoZXJhcHkgdG8gSW1wcm92ZSBBY3Rpdml0aWVzIG9mIERhaWx5
IExpdmluZywgUmVzdCwgYW5kIFNsZWVwIGluIFBlb3BsZSBXaXRoIFBhcmtpbnNvbiZhcG9zO3Mg
RGlzZWFzZTogQSBTeXN0ZW1hdGljIFJldmlldzwvdGl0bGU+PHNlY29uZGFyeS10aXRsZT5BbSBK
IE9jY3VwIFRoZXI8L3NlY29uZGFyeS10aXRsZT48YWx0LXRpdGxlPlRoZSBBbWVyaWNhbiBqb3Vy
bmFsIG9mIG9jY3VwYXRpb25hbCB0aGVyYXB5IDogb2ZmaWNpYWwgcHVibGljYXRpb24gb2YgdGhl
IEFtZXJpY2FuIE9jY3VwYXRpb25hbCBUaGVyYXB5IEFzc29jaWF0aW9uPC9hbHQtdGl0bGU+PC90
aXRsZXM+PHBlcmlvZGljYWw+PGZ1bGwtdGl0bGU+QW0gSiBPY2N1cCBUaGVyPC9mdWxsLXRpdGxl
PjxhYmJyLTE+VGhlIEFtZXJpY2FuIGpvdXJuYWwgb2Ygb2NjdXBhdGlvbmFsIHRoZXJhcHkgOiBv
ZmZpY2lhbCBwdWJsaWNhdGlvbiBvZiB0aGUgQW1lcmljYW4gT2NjdXBhdGlvbmFsIFRoZXJhcHkg
QXNzb2NpYXRpb248L2FiYnItMT48L3BlcmlvZGljYWw+PGFsdC1wZXJpb2RpY2FsPjxmdWxsLXRp
dGxlPkFtIEogT2NjdXAgVGhlcjwvZnVsbC10aXRsZT48YWJici0xPlRoZSBBbWVyaWNhbiBqb3Vy
bmFsIG9mIG9jY3VwYXRpb25hbCB0aGVyYXB5IDogb2ZmaWNpYWwgcHVibGljYXRpb24gb2YgdGhl
IEFtZXJpY2FuIE9jY3VwYXRpb25hbCBUaGVyYXB5IEFzc29jaWF0aW9uPC9hYmJyLTE+PC9hbHQt
cGVyaW9kaWNhbD48dm9sdW1lPjc1PC92b2x1bWU+PG51bWJlcj4zPC9udW1iZXI+PGVkaXRpb24+
MjAyMS8xMS8xNjwvZWRpdGlvbj48a2V5d29yZHM+PGtleXdvcmQ+QWN0aXZpdGllcyBvZiBEYWls
eSBMaXZpbmc8L2tleXdvcmQ+PGtleXdvcmQ+QWR1bHQ8L2tleXdvcmQ+PGtleXdvcmQ+SHVtYW5z
PC9rZXl3b3JkPjxrZXl3b3JkPipPY2N1cGF0aW9uYWwgVGhlcmFweTwva2V5d29yZD48a2V5d29y
ZD4qUGFya2luc29uIERpc2Vhc2U8L2tleXdvcmQ+PGtleXdvcmQ+UXVhbGl0eSBvZiBMaWZlPC9r
ZXl3b3JkPjxrZXl3b3JkPlNsZWVwPC9rZXl3b3JkPjwva2V5d29yZHM+PGRhdGVzPjx5ZWFyPjIw
MjE8L3llYXI+PHB1Yi1kYXRlcz48ZGF0ZT5NYXkgMTwvZGF0ZT48L3B1Yi1kYXRlcz48L2RhdGVz
Pjxpc2JuPjAyNzItOTQ5MCAoUHJpbnQpJiN4RDswMjcyLTk0OTAgKExpbmtpbmcpPC9pc2JuPjxh
Y2Nlc3Npb24tbnVtPjM0NzgxMzU1PC9hY2Nlc3Npb24tbnVtPjx1cmxzPjxyZWxhdGVkLXVybHM+
PHVybD5odHRwczovL3d3dy5uY2JpLm5sbS5uaWguZ292L3B1Ym1lZC8zNDc4MTM1NTwvdXJsPjwv
cmVsYXRlZC11cmxzPjwvdXJscz48ZWxlY3Ryb25pYy1yZXNvdXJjZS1udW0+MTAuNTAxNC9ham90
LjIwMjEuMDQ4MzE0PC9lbGVjdHJvbmljLXJlc291cmNlLW51bT48cmVtb3RlLWRhdGFiYXNlLXBy
b3ZpZGVyPk5MTTwvcmVtb3RlLWRhdGFiYXNlLXByb3ZpZGVyPjxsYW5ndWFnZT5lbmc8L2xhbmd1
YWdlPjwvcmVjb3JkPjwvQ2l0ZT48Q2l0ZT48QXV0aG9yPlBlcnJ5PC9BdXRob3I+PFllYXI+MjAx
OTwvWWVhcj48UmVjTnVtPjI1MDI8L1JlY051bT48cmVjb3JkPjxyZWMtbnVtYmVyPjI1MDI8L3Jl
Yy1udW1iZXI+PGZvcmVpZ24ta2V5cz48a2V5IGFwcD0iRU4iIGRiLWlkPSIyMGF0ZHNlZnB3ZHdl
dmU1YWEzeGUydGl2d3B0ZXowZGQyOWEiIHRpbWVzdGFtcD0iMTc1NDQ3MTcxNiI+MjUwMjwva2V5
PjwvZm9yZWlnbi1rZXlzPjxyZWYtdHlwZSBuYW1lPSJKb3VybmFsIEFydGljbGUiPjE3PC9yZWYt
dHlwZT48Y29udHJpYnV0b3JzPjxhdXRob3JzPjxhdXRob3I+UGVycnksIFMuIEkuIEIuPC9hdXRo
b3I+PGF1dGhvcj5OZWxpc3NlbiwgUC4gTS48L2F1dGhvcj48YXV0aG9yPlNpZW1vbnNtYSwgUC48
L2F1dGhvcj48YXV0aG9yPkx1Y2FzLCBDLjwvYXV0aG9yPjwvYXV0aG9ycz48L2NvbnRyaWJ1dG9y
cz48YXV0aC1hZGRyZXNzPkFtc3RlcmRhbSBVTUMsIFVuaXZlcnNpdHkgb2YgQW1zdGVyZGFtLCBD
bGluaWNhbCBFcGlkZW1pb2xvZ3ksIEJpb3N0YXRpc3RpY3MgYW5kIEJpb2luZm9ybWF0aWNzLCBN
YXN0ZXIgRXZpZGVuY2UgQmFzZWQgUHJhY3RpY2UgaW4gSGVhbHRoIENhcmUsIE1laWJlcmdkcmVl
ZiA5LCBBbXN0ZXJkYW0sIHRoZSBOZXRoZXJsYW5kcy4gRWxlY3Ryb25pYyBhZGRyZXNzOiBzLmku
cGVycnlAYW1jLnV2YS5ubC4mI3hEO0Ftc3RlcmRhbSBVTUMsIFVuaXZlcnNpdHkgb2YgQW1zdGVy
ZGFtLCBDbGluaWNhbCBFcGlkZW1pb2xvZ3ksIEJpb3N0YXRpc3RpY3MgYW5kIEJpb2luZm9ybWF0
aWNzLCBNYXN0ZXIgRXZpZGVuY2UgQmFzZWQgUHJhY3RpY2UgaW4gSGVhbHRoIENhcmUsIE1laWJl
cmdkcmVlZiA5LCBBbXN0ZXJkYW0sIHRoZSBOZXRoZXJsYW5kcy4mI3hEO0hvZ2VzY2hvb2wgTGVp
ZGVuLCBGYWN1bHR5IG9mIEhlYWx0aCwgTGVpZGVuLCB0aGUgTmV0aGVybGFuZHM7IFRISU0sIGhv
Z2VzY2hvb2wgdm9vciBmeXNpb3RoZXJhcGllLCBOaWV1d2VnZWluLCB0aGUgTmV0aGVybGFuZHMu
IEVsZWN0cm9uaWMgYWRkcmVzczogc2llbW9uc21hLnBAaHNsZWlkZW4ubmwuPC9hdXRoLWFkZHJl
c3M+PHRpdGxlcz48dGl0bGU+VGhlIGVmZmVjdCBvZiBmdW5jdGlvbmFsLXRhc2sgdHJhaW5pbmcg
b24gYWN0aXZpdGllcyBvZiBkYWlseSBsaXZpbmcgZm9yIHBlb3BsZSB3aXRoIFBhcmtpbnNvbjtz
IGRpc2Vhc2UsIGEgc3lzdGVtYXRpYyByZXZpZXcgd2l0aCBtZXRhLWFuYWx5c2lzPC90aXRsZT48
c2Vjb25kYXJ5LXRpdGxlPkNvbXBsZW1lbnQgVGhlciBNZWQ8L3NlY29uZGFyeS10aXRsZT48YWx0
LXRpdGxlPkNvbXBsZW1lbnRhcnkgdGhlcmFwaWVzIGluIG1lZGljaW5lPC9hbHQtdGl0bGU+PC90
aXRsZXM+PHBlcmlvZGljYWw+PGZ1bGwtdGl0bGU+Q29tcGxlbWVudCBUaGVyIE1lZDwvZnVsbC10
aXRsZT48YWJici0xPkNvbXBsZW1lbnRhcnkgdGhlcmFwaWVzIGluIG1lZGljaW5lPC9hYmJyLTE+
PC9wZXJpb2RpY2FsPjxhbHQtcGVyaW9kaWNhbD48ZnVsbC10aXRsZT5Db21wbGVtZW50IFRoZXIg
TWVkPC9mdWxsLXRpdGxlPjxhYmJyLTE+Q29tcGxlbWVudGFyeSB0aGVyYXBpZXMgaW4gbWVkaWNp
bmU8L2FiYnItMT48L2FsdC1wZXJpb2RpY2FsPjxwYWdlcz4zMTItMzIxPC9wYWdlcz48dm9sdW1l
PjQyPC92b2x1bWU+PGVkaXRpb24+MjAxOS8wMS8yNDwvZWRpdGlvbj48a2V5d29yZHM+PGtleXdv
cmQ+KkFjdGl2aXRpZXMgb2YgRGFpbHkgTGl2aW5nPC9rZXl3b3JkPjxrZXl3b3JkPipFeGVyY2lz
ZTwva2V5d29yZD48a2V5d29yZD5IdW1hbnM8L2tleXdvcmQ+PGtleXdvcmQ+UGFya2luc29uIERp
c2Vhc2UvKnRoZXJhcHk8L2tleXdvcmQ+PGtleXdvcmQ+KlBoeXNpY2FsIFRoZXJhcHkgTW9kYWxp
dGllczwva2V5d29yZD48a2V5d29yZD4qUXVhbGl0eSBvZiBMaWZlPC9rZXl3b3JkPjxrZXl3b3Jk
PkFETCBwZXJmb3JtYW5jZTwva2V5d29yZD48a2V5d29yZD5FeGVyY2lzZTwva2V5d29yZD48a2V5
d29yZD5GdW5jdGlvbmFsLXRhc2sgdHJhaW5pbmc8L2tleXdvcmQ+PGtleXdvcmQ+UGFya2luc29u
IGRpc2Vhc2U8L2tleXdvcmQ+PGtleXdvcmQ+U3lzdGVtYXRpYyByZXZpZXc8L2tleXdvcmQ+PC9r
ZXl3b3Jkcz48ZGF0ZXM+PHllYXI+MjAxOTwveWVhcj48cHViLWRhdGVzPjxkYXRlPkZlYjwvZGF0
ZT48L3B1Yi1kYXRlcz48L2RhdGVzPjxpc2JuPjE4NzMtNjk2MyAoRWxlY3Ryb25pYykmI3hEOzA5
NjUtMjI5OSAoTGlua2luZyk8L2lzYm4+PGFjY2Vzc2lvbi1udW0+MzA2NzAyNjA8L2FjY2Vzc2lv
bi1udW0+PHVybHM+PHJlbGF0ZWQtdXJscz48dXJsPmh0dHBzOi8vd3d3Lm5jYmkubmxtLm5paC5n
b3YvcHVibWVkLzMwNjcwMjYwPC91cmw+PC9yZWxhdGVkLXVybHM+PC91cmxzPjxlbGVjdHJvbmlj
LXJlc291cmNlLW51bT4xMC4xMDE2L2ouY3RpbS4yMDE4LjEyLjAwODwvZWxlY3Ryb25pYy1yZXNv
dXJjZS1udW0+PHJlbW90ZS1kYXRhYmFzZS1wcm92aWRlcj5OTE08L3JlbW90ZS1kYXRhYmFzZS1w
cm92aWRlcj48bGFuZ3VhZ2U+ZW5nPC9sYW5ndWFnZT48L3JlY29yZD48L0NpdGU+PENpdGU+PEF1
dGhvcj5Fcm5zdDwvQXV0aG9yPjxZZWFyPjIwMjM8L1llYXI+PFJlY051bT4yNTAzPC9SZWNOdW0+
PHJlY29yZD48cmVjLW51bWJlcj4yNTAzPC9yZWMtbnVtYmVyPjxmb3JlaWduLWtleXM+PGtleSBh
cHA9IkVOIiBkYi1pZD0iMjBhdGRzZWZwd2R3ZXZlNWFhM3hlMnRpdndwdGV6MGRkMjlhIiB0aW1l
c3RhbXA9IjE3NTQ0NzIwMTgiPjI1MDM8L2tleT48L2ZvcmVpZ24ta2V5cz48cmVmLXR5cGUgbmFt
ZT0iSm91cm5hbCBBcnRpY2xlIj4xNzwvcmVmLXR5cGU+PGNvbnRyaWJ1dG9ycz48YXV0aG9ycz48
YXV0aG9yPkVybnN0LCBNLjwvYXV0aG9yPjxhdXRob3I+Rm9sa2VydHMsIEEuIEsuPC9hdXRob3I+
PGF1dGhvcj5Hb2xsYW4sIFIuPC9hdXRob3I+PGF1dGhvcj5MaWVrZXIsIEUuPC9hdXRob3I+PGF1
dGhvcj5DYXJvLVZhbGVuenVlbGEsIEouPC9hdXRob3I+PGF1dGhvcj5BZGFtcywgQS48L2F1dGhv
cj48YXV0aG9yPkNyeW5zLCBOLjwvYXV0aG9yPjxhdXRob3I+TW9uc2VmLCBJLjwvYXV0aG9yPjxh
dXRob3I+RHJlc2VuLCBBLjwvYXV0aG9yPjxhdXRob3I+Um9oZWdlciwgTS48L2F1dGhvcj48YXV0
aG9yPkVnZ2VycywgQy48L2F1dGhvcj48YXV0aG9yPlNrb2V0eiwgTi48L2F1dGhvcj48YXV0aG9y
PkthbGJlLCBFLjwvYXV0aG9yPjwvYXV0aG9ycz48L2NvbnRyaWJ1dG9ycz48YXV0aC1hZGRyZXNz
PkNvY2hyYW5lIEhhZW1hdG9sb2d5LCBEZXBhcnRtZW50IEkgb2YgSW50ZXJuYWwgTWVkaWNpbmUs
IENlbnRlciBmb3IgSW50ZWdyYXRlZCBPbmNvbG9neSBBYWNoZW4gQm9ubiBDb2xvZ25lIER1ZXNz
ZWxkb3JmLCBGYWN1bHR5IG9mIE1lZGljaW5lIGFuZCBVbml2ZXJzaXR5IEhvc3BpdGFsIENvbG9n
bmUsIFVuaXZlcnNpdHkgb2YgQ29sb2duZSwgQ29sb2duZSwgR2VybWFueS4mI3hEO01lZGljYWwg
UHN5Y2hvbG9neSwgTmV1cm9wc3ljaG9sb2d5IGFuZCBHZW5kZXIgU3R1ZGllcyBhbmQgQ2VudGVy
IGZvciBOZXVyb3BzeWNob2xvZ2ljYWwgRGlhZ25vc3RpY3MgYW5kIEludGVydmVudGlvbiAoQ2VO
REkpLCBGYWN1bHR5IG9mIE1lZGljaW5lIGFuZCBVbml2ZXJzaXR5IEhvc3BpdGFsIENvbG9nbmUs
IFVuaXZlcnNpdHkgb2YgQ29sb2duZSwgQ29sb2duZSwgR2VybWFueS4mI3hEO0luc3RpdHV0ZSBv
ZiBNZWRpY2FsIFN0YXRpc3RpY3MgYW5kIENvbXB1dGF0aW9uYWwgQmlvbG9neSwgRmFjdWx0eSBv
ZiBNZWRpY2luZSBhbmQgVW5pdmVyc2l0eSBIb3NwaXRhbCBDb2xvZ25lLCBVbml2ZXJzaXR5IG9m
IENvbG9nbmUsIENvbG9nbmUsIEdlcm1hbnkuJiN4RDtJbnN0aXR1dGUgb2YgTWVkaWNhbCBTb2Np
b2xvZ3ksIEhlYWx0aCBTZXJ2aWNlcyBSZXNhcmNoLCBhbmQgUmVoYWJpbGl0YXRpb24gU2NpZW5j
ZSAoSU1WUiksIEZhY3VsdHkgb2YgSHVtYW4gU2NpZW5jZXMgYW5kIEZhY3VsdHkgb2YgTWVkaWNp
bmUgYW5kIFVuaXZlcnNpdHkgSG9zcGl0YWwgQ29sb2duZSwgVW5pdmVyc2l0eSBvZiBDb2xvZ25l
LCBDb2xvZ25lLCBHZXJtYW55LiYjeEQ7QW1idWxhdG9yeSBBc3Nlc3NtZW50IGluIFBzeWNob2xv
Z3ksIERlcGFydG1lbnQgb2YgUHN5Y2hvbG9neSwgQ2FybCB2b24gT3NzaWV0emt5IFVuaXZlcnNp
dHkgT2xkZW5idXJnLCBPbGRlbmJ1cmcsIEdlcm1hbnkuJiN4RDtEZXBhcnRtZW50IG9mIE5ldXJv
bG9neSwgVW5pdmVyc2l0eSBIb3NwaXRhbCBNYXJidXJnLCBNYXJidXJnLCBHZXJtYW55LiYjeEQ7
RGVwYXJ0bWVudCBvZiBOZXVyb2xvZ3ksIEtuYXBwc2NoYWZ0c2tyYW5rZW5oYXVzIEJvdHRyb3Ag
R21iSCwgQm90dHJvcCwgR2VybWFueS48L2F1dGgtYWRkcmVzcz48dGl0bGVzPjx0aXRsZT5QaHlz
aWNhbCBleGVyY2lzZSBmb3IgcGVvcGxlIHdpdGggUGFya2luc29uJmFwb3M7cyBkaXNlYXNlOiBh
IHN5c3RlbWF0aWMgcmV2aWV3IGFuZCBuZXR3b3JrIG1ldGEtYW5hbHlzaXM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L3BlcmlvZGljYWw+PHBhZ2VzPkNEMDEzODU2PC9wYWdl
cz48dm9sdW1lPjE8L3ZvbHVtZT48bnVtYmVyPjE8L251bWJlcj48ZWRpdGlvbj4yMDIzLzAxLzA2
PC9lZGl0aW9uPjxrZXl3b3Jkcz48a2V5d29yZD5BZHVsdDwva2V5d29yZD48a2V5d29yZD5IdW1h
bnM8L2tleXdvcmQ+PGtleXdvcmQ+KlBhcmtpbnNvbiBEaXNlYXNlL3RoZXJhcHk8L2tleXdvcmQ+
PGtleXdvcmQ+RXhlcmNpc2U8L2tleXdvcmQ+PGtleXdvcmQ+R2FpdDwva2V5d29yZD48a2V5d29y
ZD4qUmVzaXN0YW5jZSBUcmFpbmluZzwva2V5d29yZD48a2V5d29yZD5RdWFsaXR5IG9mIExpZmU8
L2tleXdvcmQ+PC9rZXl3b3Jkcz48ZGF0ZXM+PHllYXI+MjAyMzwveWVhcj48cHViLWRhdGVzPjxk
YXRlPkphbiA1PC9kYXRlPjwvcHViLWRhdGVzPjwvZGF0ZXM+PGlzYm4+MTQ2OS00OTNYIChFbGVj
dHJvbmljKSYjeEQ7MTM2MS02MTM3IChMaW5raW5nKTwvaXNibj48YWNjZXNzaW9uLW51bT4zNjYw
Mjg4NjwvYWNjZXNzaW9uLW51bT48dXJscz48cmVsYXRlZC11cmxzPjx1cmw+aHR0cHM6Ly93d3cu
bmNiaS5ubG0ubmloLmdvdi9wdWJtZWQvMzY2MDI4ODY8L3VybD48L3JlbGF0ZWQtdXJscz48L3Vy
bHM+PGN1c3RvbTI+UE1DOTgxNTQzMyBlZGl0b3JpYWwgcHJvY2VzcyBvZiB0aGlzIHJldmlldy7i
gKhBRiBoYXMgYmVlbiBpbnZvbHZlZCBpbiBhbiBvbmdvaW5nIHN0dWR5IGVsaWdpYmxlIGZvciBp
bmNsdXNpb24gKEdvb3NzZXMgMjAyMCkuIFNoZSB3YXMgbm90IGludm9sdmVkIGluIHRoZSBhc3Nl
c3NtZW50IG9mIHRoZSBzdHVkeSZhcG9zO3MgZWxpZ2liaWxpdHkgYW5kIHNoZSB3aWxsIG5vdCBi
ZSBpbnZvbHZlZCBpbiB0aGUgZGF0YSBleHRyYWN0aW9uIG9yIHRoZSBhc3Nlc3NtZW50IG9mIHJp
c2sgb2YgYmlhcyBpbiB0aGUgZnV0dXJlLuKAqFJHOiBub25lIGtub3du4oCoRUw6IG5vbmUga25v
d27igKhKQ1YgaXMgYXNzb2NpYXRlZCB3aXRoIHRoZSBDb2NocmFuZSBIYWVtYXRvbG9neSBncm91
cCwgYnV0IHdhcyBub3QgaW52b2x2ZWQgaW4gdGhlIGVkaXRvcmlhbCBwcm9jZXNzIG9mIHRoaXMg
cmV2aWV3LuKAqE5DIGlzIGFzc29jaWF0ZWQgd2l0aCB0aGUgQ29jaHJhbmUgSGFlbWF0b2xvZ3kg
Z3JvdXAsIGJ1dCB3YXMgbm90IGludm9sdmVkIGluIHRoZSBlZGl0b3JpYWwgcHJvY2VzcyBvZiB0
aGlzIHJldmlldy7igKhBQSBpcyBhc3NvY2lhdGVkIHdpdGggdGhlIENvY2hyYW5lIEhhZW1hdG9s
b2d5IGdyb3VwLCBidXQgd2FzIG5vdCBpbnZvbHZlZCBpbiB0aGUgZWRpdG9yaWFsIHByb2Nlc3Mg
b2YgdGhpcyByZXZpZXcu4oCoSU0gaXMgYXNzb2NpYXRlZCB3aXRoIHRoZSBDb2NocmFuZSBIYWVt
YXRvbG9neSBncm91cCwgYnV0IHdhcyBub3QgaW52b2x2ZWQgaW4gdGhlIGVkaXRvcmlhbCBwcm9j
ZXNzIG9mIHRoaXMgcmV2aWV3LuKAqEFEOiBub25lIGtub3du4oCoTVI6IG5vbmUga25vd27igKhD
RTogbm9uZSBrbm93buKAqE5TIGlzIGFzc29jaWF0ZWQgd2l0aCB0aGUgQ29jaHJhbmUgSGFlbWF0
b2xvZ3kgZ3JvdXAsIGJ1dCB3YXMgbm90IGludm9sdmVkIGluIHRoZSBlZGl0b3JpYWwgcHJvY2Vz
cyBvZiB0aGlzIHJldmlldy7igKhFSyBoYXMgYmVlbiBpbnZvbHZlZCBpbiBhbiBvbmdvaW5nIHN0
dWR5IGVsaWdpYmxlIGZvciBpbmNsdXNpb24gKEdvb3NzZXMgMjAyMCkuIFNoZSB3YXMgbm90IGlu
dm9sdmVkIGluIHRoZSBhc3Nlc3NtZW50IG9mIHRoZSBzdHVkeSZhcG9zO3MgZWxpZ2liaWxpdHkg
YW5kIHNoZSB3aWxsIG5vdCBiZSBpbnZvbHZlZCBpbiB0aGUgZGF0YSBleHRyYWN0aW9uIG9yIHRo
ZSBhc3Nlc3NtZW50IG9mIHJpc2sgb2YgYmlhcyBpbiB0aGUgZnV0dXJlLjwvY3VzdG9tMj48ZWxl
Y3Ryb25pYy1yZXNvdXJjZS1udW0+MTAuMTAwMi8xNDY1MTg1OC5DRDAxMzg1Ni5wdWIyPC9lbGVj
dHJvbmljLXJlc291cmNlLW51bT48cmVtb3RlLWRhdGFiYXNlLXByb3ZpZGVyPk5MTTwvcmVtb3Rl
LWRhdGFiYXNlLXByb3ZpZGVyPjxsYW5ndWFnZT5lbmc8L2xhbmd1YWdlPjwvcmVjb3JkPjwvQ2l0
ZT48L0VuZE5vdGU+
</w:fldData>
        </w:fldChar>
      </w:r>
      <w:r w:rsidR="006B6E2E" w:rsidRPr="00907776">
        <w:rPr>
          <w:color w:val="000000" w:themeColor="text1"/>
          <w:lang w:eastAsia="de-DE"/>
        </w:rPr>
        <w:instrText xml:space="preserve"> ADDIN EN.CITE </w:instrText>
      </w:r>
      <w:r w:rsidR="006B6E2E" w:rsidRPr="00907776">
        <w:rPr>
          <w:color w:val="000000" w:themeColor="text1"/>
          <w:lang w:eastAsia="de-DE"/>
        </w:rPr>
        <w:fldChar w:fldCharType="begin">
          <w:fldData xml:space="preserve">PEVuZE5vdGU+PENpdGU+PEF1dGhvcj5Eb3VjZXQ8L0F1dGhvcj48WWVhcj4yMDIxPC9ZZWFyPjxS
ZWNOdW0+MjUwMTwvUmVjTnVtPjxEaXNwbGF5VGV4dD48c3R5bGUgZmFjZT0ic3VwZXJzY3JpcHQi
PjYxLTYzPC9zdHlsZT48L0Rpc3BsYXlUZXh0PjxyZWNvcmQ+PHJlYy1udW1iZXI+MjUwMTwvcmVj
LW51bWJlcj48Zm9yZWlnbi1rZXlzPjxrZXkgYXBwPSJFTiIgZGItaWQ9IjIwYXRkc2VmcHdkd2V2
ZTVhYTN4ZTJ0aXZ3cHRlejBkZDI5YSIgdGltZXN0YW1wPSIxNzU0NDcxNjYxIj4yNTAxPC9rZXk+
PC9mb3JlaWduLWtleXM+PHJlZi10eXBlIG5hbWU9IkpvdXJuYWwgQXJ0aWNsZSI+MTc8L3JlZi10
eXBlPjxjb250cmlidXRvcnM+PGF1dGhvcnM+PGF1dGhvcj5Eb3VjZXQsIEIuIE0uPC9hdXRob3I+
PGF1dGhvcj5GcmFuYywgSS48L2F1dGhvcj48YXV0aG9yPkh1bnRlciwgRS4gRy48L2F1dGhvcj48
L2F1dGhvcnM+PC9jb250cmlidXRvcnM+PGF1dGgtYWRkcmVzcz5CYXJiYXJhIE0uIERvdWNldCwg
UGhELCBPVFIvTCwgaXMgQ2xpbmljYWwgQXNzb2NpYXRlIFByb2Zlc3NvciwgRGVwYXJ0bWVudCBv
ZiBPY2N1cGF0aW9uYWwgVGhlcmFweSwgQmF5bG9yIFVuaXZlcnNpdHksIFdhY28sIFRYOyBiYXJi
YXJhX2RvdWNldEBiYXlsb3IuZWR1LiYjeEQ7SW5ncmlkIEZyYW5jLCBQaEQsIExPVFIsIGlzIEFz
c2lzdGFudCBQcm9mZXNzb3IsIERlcGFydG1lbnQgb2YgT2NjdXBhdGlvbmFsIFRoZXJhcHksIFNj
aG9vbCBvZiBBbGxpZWQgSGVhbHRoIFByb2Zlc3Npb25zLCBMb3Vpc2lhbmEgU3RhdGUgVW5pdmVy
c2l0eSBIZWFsdGggU2NpZW5jZXMgQ2VudGVyLCBOZXcgT3JsZWFucy4mI3hEO0VsaXphYmV0aCBH
LiBIdW50ZXIsIFBoRCwgT1RSL0wsIGlzIEFzc2lzdGFudCBQcm9mZXNzb3IsIEdyYWR1YXRlIENl
bnRlciBmb3IgR2Vyb250b2xvZ3ksIFVuaXZlcnNpdHkgb2YgS2VudHVja3ksIExleGluZ3Rvbi48
L2F1dGgtYWRkcmVzcz48dGl0bGVzPjx0aXRsZT5JbnRlcnZlbnRpb25zIFdpdGhpbiB0aGUgU2Nv
cGUgb2YgT2NjdXBhdGlvbmFsIFRoZXJhcHkgdG8gSW1wcm92ZSBBY3Rpdml0aWVzIG9mIERhaWx5
IExpdmluZywgUmVzdCwgYW5kIFNsZWVwIGluIFBlb3BsZSBXaXRoIFBhcmtpbnNvbiZhcG9zO3Mg
RGlzZWFzZTogQSBTeXN0ZW1hdGljIFJldmlldzwvdGl0bGU+PHNlY29uZGFyeS10aXRsZT5BbSBK
IE9jY3VwIFRoZXI8L3NlY29uZGFyeS10aXRsZT48YWx0LXRpdGxlPlRoZSBBbWVyaWNhbiBqb3Vy
bmFsIG9mIG9jY3VwYXRpb25hbCB0aGVyYXB5IDogb2ZmaWNpYWwgcHVibGljYXRpb24gb2YgdGhl
IEFtZXJpY2FuIE9jY3VwYXRpb25hbCBUaGVyYXB5IEFzc29jaWF0aW9uPC9hbHQtdGl0bGU+PC90
aXRsZXM+PHBlcmlvZGljYWw+PGZ1bGwtdGl0bGU+QW0gSiBPY2N1cCBUaGVyPC9mdWxsLXRpdGxl
PjxhYmJyLTE+VGhlIEFtZXJpY2FuIGpvdXJuYWwgb2Ygb2NjdXBhdGlvbmFsIHRoZXJhcHkgOiBv
ZmZpY2lhbCBwdWJsaWNhdGlvbiBvZiB0aGUgQW1lcmljYW4gT2NjdXBhdGlvbmFsIFRoZXJhcHkg
QXNzb2NpYXRpb248L2FiYnItMT48L3BlcmlvZGljYWw+PGFsdC1wZXJpb2RpY2FsPjxmdWxsLXRp
dGxlPkFtIEogT2NjdXAgVGhlcjwvZnVsbC10aXRsZT48YWJici0xPlRoZSBBbWVyaWNhbiBqb3Vy
bmFsIG9mIG9jY3VwYXRpb25hbCB0aGVyYXB5IDogb2ZmaWNpYWwgcHVibGljYXRpb24gb2YgdGhl
IEFtZXJpY2FuIE9jY3VwYXRpb25hbCBUaGVyYXB5IEFzc29jaWF0aW9uPC9hYmJyLTE+PC9hbHQt
cGVyaW9kaWNhbD48dm9sdW1lPjc1PC92b2x1bWU+PG51bWJlcj4zPC9udW1iZXI+PGVkaXRpb24+
MjAyMS8xMS8xNjwvZWRpdGlvbj48a2V5d29yZHM+PGtleXdvcmQ+QWN0aXZpdGllcyBvZiBEYWls
eSBMaXZpbmc8L2tleXdvcmQ+PGtleXdvcmQ+QWR1bHQ8L2tleXdvcmQ+PGtleXdvcmQ+SHVtYW5z
PC9rZXl3b3JkPjxrZXl3b3JkPipPY2N1cGF0aW9uYWwgVGhlcmFweTwva2V5d29yZD48a2V5d29y
ZD4qUGFya2luc29uIERpc2Vhc2U8L2tleXdvcmQ+PGtleXdvcmQ+UXVhbGl0eSBvZiBMaWZlPC9r
ZXl3b3JkPjxrZXl3b3JkPlNsZWVwPC9rZXl3b3JkPjwva2V5d29yZHM+PGRhdGVzPjx5ZWFyPjIw
MjE8L3llYXI+PHB1Yi1kYXRlcz48ZGF0ZT5NYXkgMTwvZGF0ZT48L3B1Yi1kYXRlcz48L2RhdGVz
Pjxpc2JuPjAyNzItOTQ5MCAoUHJpbnQpJiN4RDswMjcyLTk0OTAgKExpbmtpbmcpPC9pc2JuPjxh
Y2Nlc3Npb24tbnVtPjM0NzgxMzU1PC9hY2Nlc3Npb24tbnVtPjx1cmxzPjxyZWxhdGVkLXVybHM+
PHVybD5odHRwczovL3d3dy5uY2JpLm5sbS5uaWguZ292L3B1Ym1lZC8zNDc4MTM1NTwvdXJsPjwv
cmVsYXRlZC11cmxzPjwvdXJscz48ZWxlY3Ryb25pYy1yZXNvdXJjZS1udW0+MTAuNTAxNC9ham90
LjIwMjEuMDQ4MzE0PC9lbGVjdHJvbmljLXJlc291cmNlLW51bT48cmVtb3RlLWRhdGFiYXNlLXBy
b3ZpZGVyPk5MTTwvcmVtb3RlLWRhdGFiYXNlLXByb3ZpZGVyPjxsYW5ndWFnZT5lbmc8L2xhbmd1
YWdlPjwvcmVjb3JkPjwvQ2l0ZT48Q2l0ZT48QXV0aG9yPlBlcnJ5PC9BdXRob3I+PFllYXI+MjAx
OTwvWWVhcj48UmVjTnVtPjI1MDI8L1JlY051bT48cmVjb3JkPjxyZWMtbnVtYmVyPjI1MDI8L3Jl
Yy1udW1iZXI+PGZvcmVpZ24ta2V5cz48a2V5IGFwcD0iRU4iIGRiLWlkPSIyMGF0ZHNlZnB3ZHdl
dmU1YWEzeGUydGl2d3B0ZXowZGQyOWEiIHRpbWVzdGFtcD0iMTc1NDQ3MTcxNiI+MjUwMjwva2V5
PjwvZm9yZWlnbi1rZXlzPjxyZWYtdHlwZSBuYW1lPSJKb3VybmFsIEFydGljbGUiPjE3PC9yZWYt
dHlwZT48Y29udHJpYnV0b3JzPjxhdXRob3JzPjxhdXRob3I+UGVycnksIFMuIEkuIEIuPC9hdXRo
b3I+PGF1dGhvcj5OZWxpc3NlbiwgUC4gTS48L2F1dGhvcj48YXV0aG9yPlNpZW1vbnNtYSwgUC48
L2F1dGhvcj48YXV0aG9yPkx1Y2FzLCBDLjwvYXV0aG9yPjwvYXV0aG9ycz48L2NvbnRyaWJ1dG9y
cz48YXV0aC1hZGRyZXNzPkFtc3RlcmRhbSBVTUMsIFVuaXZlcnNpdHkgb2YgQW1zdGVyZGFtLCBD
bGluaWNhbCBFcGlkZW1pb2xvZ3ksIEJpb3N0YXRpc3RpY3MgYW5kIEJpb2luZm9ybWF0aWNzLCBN
YXN0ZXIgRXZpZGVuY2UgQmFzZWQgUHJhY3RpY2UgaW4gSGVhbHRoIENhcmUsIE1laWJlcmdkcmVl
ZiA5LCBBbXN0ZXJkYW0sIHRoZSBOZXRoZXJsYW5kcy4gRWxlY3Ryb25pYyBhZGRyZXNzOiBzLmku
cGVycnlAYW1jLnV2YS5ubC4mI3hEO0Ftc3RlcmRhbSBVTUMsIFVuaXZlcnNpdHkgb2YgQW1zdGVy
ZGFtLCBDbGluaWNhbCBFcGlkZW1pb2xvZ3ksIEJpb3N0YXRpc3RpY3MgYW5kIEJpb2luZm9ybWF0
aWNzLCBNYXN0ZXIgRXZpZGVuY2UgQmFzZWQgUHJhY3RpY2UgaW4gSGVhbHRoIENhcmUsIE1laWJl
cmdkcmVlZiA5LCBBbXN0ZXJkYW0sIHRoZSBOZXRoZXJsYW5kcy4mI3hEO0hvZ2VzY2hvb2wgTGVp
ZGVuLCBGYWN1bHR5IG9mIEhlYWx0aCwgTGVpZGVuLCB0aGUgTmV0aGVybGFuZHM7IFRISU0sIGhv
Z2VzY2hvb2wgdm9vciBmeXNpb3RoZXJhcGllLCBOaWV1d2VnZWluLCB0aGUgTmV0aGVybGFuZHMu
IEVsZWN0cm9uaWMgYWRkcmVzczogc2llbW9uc21hLnBAaHNsZWlkZW4ubmwuPC9hdXRoLWFkZHJl
c3M+PHRpdGxlcz48dGl0bGU+VGhlIGVmZmVjdCBvZiBmdW5jdGlvbmFsLXRhc2sgdHJhaW5pbmcg
b24gYWN0aXZpdGllcyBvZiBkYWlseSBsaXZpbmcgZm9yIHBlb3BsZSB3aXRoIFBhcmtpbnNvbjtz
IGRpc2Vhc2UsIGEgc3lzdGVtYXRpYyByZXZpZXcgd2l0aCBtZXRhLWFuYWx5c2lzPC90aXRsZT48
c2Vjb25kYXJ5LXRpdGxlPkNvbXBsZW1lbnQgVGhlciBNZWQ8L3NlY29uZGFyeS10aXRsZT48YWx0
LXRpdGxlPkNvbXBsZW1lbnRhcnkgdGhlcmFwaWVzIGluIG1lZGljaW5lPC9hbHQtdGl0bGU+PC90
aXRsZXM+PHBlcmlvZGljYWw+PGZ1bGwtdGl0bGU+Q29tcGxlbWVudCBUaGVyIE1lZDwvZnVsbC10
aXRsZT48YWJici0xPkNvbXBsZW1lbnRhcnkgdGhlcmFwaWVzIGluIG1lZGljaW5lPC9hYmJyLTE+
PC9wZXJpb2RpY2FsPjxhbHQtcGVyaW9kaWNhbD48ZnVsbC10aXRsZT5Db21wbGVtZW50IFRoZXIg
TWVkPC9mdWxsLXRpdGxlPjxhYmJyLTE+Q29tcGxlbWVudGFyeSB0aGVyYXBpZXMgaW4gbWVkaWNp
bmU8L2FiYnItMT48L2FsdC1wZXJpb2RpY2FsPjxwYWdlcz4zMTItMzIxPC9wYWdlcz48dm9sdW1l
PjQyPC92b2x1bWU+PGVkaXRpb24+MjAxOS8wMS8yNDwvZWRpdGlvbj48a2V5d29yZHM+PGtleXdv
cmQ+KkFjdGl2aXRpZXMgb2YgRGFpbHkgTGl2aW5nPC9rZXl3b3JkPjxrZXl3b3JkPipFeGVyY2lz
ZTwva2V5d29yZD48a2V5d29yZD5IdW1hbnM8L2tleXdvcmQ+PGtleXdvcmQ+UGFya2luc29uIERp
c2Vhc2UvKnRoZXJhcHk8L2tleXdvcmQ+PGtleXdvcmQ+KlBoeXNpY2FsIFRoZXJhcHkgTW9kYWxp
dGllczwva2V5d29yZD48a2V5d29yZD4qUXVhbGl0eSBvZiBMaWZlPC9rZXl3b3JkPjxrZXl3b3Jk
PkFETCBwZXJmb3JtYW5jZTwva2V5d29yZD48a2V5d29yZD5FeGVyY2lzZTwva2V5d29yZD48a2V5
d29yZD5GdW5jdGlvbmFsLXRhc2sgdHJhaW5pbmc8L2tleXdvcmQ+PGtleXdvcmQ+UGFya2luc29u
IGRpc2Vhc2U8L2tleXdvcmQ+PGtleXdvcmQ+U3lzdGVtYXRpYyByZXZpZXc8L2tleXdvcmQ+PC9r
ZXl3b3Jkcz48ZGF0ZXM+PHllYXI+MjAxOTwveWVhcj48cHViLWRhdGVzPjxkYXRlPkZlYjwvZGF0
ZT48L3B1Yi1kYXRlcz48L2RhdGVzPjxpc2JuPjE4NzMtNjk2MyAoRWxlY3Ryb25pYykmI3hEOzA5
NjUtMjI5OSAoTGlua2luZyk8L2lzYm4+PGFjY2Vzc2lvbi1udW0+MzA2NzAyNjA8L2FjY2Vzc2lv
bi1udW0+PHVybHM+PHJlbGF0ZWQtdXJscz48dXJsPmh0dHBzOi8vd3d3Lm5jYmkubmxtLm5paC5n
b3YvcHVibWVkLzMwNjcwMjYwPC91cmw+PC9yZWxhdGVkLXVybHM+PC91cmxzPjxlbGVjdHJvbmlj
LXJlc291cmNlLW51bT4xMC4xMDE2L2ouY3RpbS4yMDE4LjEyLjAwODwvZWxlY3Ryb25pYy1yZXNv
dXJjZS1udW0+PHJlbW90ZS1kYXRhYmFzZS1wcm92aWRlcj5OTE08L3JlbW90ZS1kYXRhYmFzZS1w
cm92aWRlcj48bGFuZ3VhZ2U+ZW5nPC9sYW5ndWFnZT48L3JlY29yZD48L0NpdGU+PENpdGU+PEF1
dGhvcj5Fcm5zdDwvQXV0aG9yPjxZZWFyPjIwMjM8L1llYXI+PFJlY051bT4yNTAzPC9SZWNOdW0+
PHJlY29yZD48cmVjLW51bWJlcj4yNTAzPC9yZWMtbnVtYmVyPjxmb3JlaWduLWtleXM+PGtleSBh
cHA9IkVOIiBkYi1pZD0iMjBhdGRzZWZwd2R3ZXZlNWFhM3hlMnRpdndwdGV6MGRkMjlhIiB0aW1l
c3RhbXA9IjE3NTQ0NzIwMTgiPjI1MDM8L2tleT48L2ZvcmVpZ24ta2V5cz48cmVmLXR5cGUgbmFt
ZT0iSm91cm5hbCBBcnRpY2xlIj4xNzwvcmVmLXR5cGU+PGNvbnRyaWJ1dG9ycz48YXV0aG9ycz48
YXV0aG9yPkVybnN0LCBNLjwvYXV0aG9yPjxhdXRob3I+Rm9sa2VydHMsIEEuIEsuPC9hdXRob3I+
PGF1dGhvcj5Hb2xsYW4sIFIuPC9hdXRob3I+PGF1dGhvcj5MaWVrZXIsIEUuPC9hdXRob3I+PGF1
dGhvcj5DYXJvLVZhbGVuenVlbGEsIEouPC9hdXRob3I+PGF1dGhvcj5BZGFtcywgQS48L2F1dGhv
cj48YXV0aG9yPkNyeW5zLCBOLjwvYXV0aG9yPjxhdXRob3I+TW9uc2VmLCBJLjwvYXV0aG9yPjxh
dXRob3I+RHJlc2VuLCBBLjwvYXV0aG9yPjxhdXRob3I+Um9oZWdlciwgTS48L2F1dGhvcj48YXV0
aG9yPkVnZ2VycywgQy48L2F1dGhvcj48YXV0aG9yPlNrb2V0eiwgTi48L2F1dGhvcj48YXV0aG9y
PkthbGJlLCBFLjwvYXV0aG9yPjwvYXV0aG9ycz48L2NvbnRyaWJ1dG9ycz48YXV0aC1hZGRyZXNz
PkNvY2hyYW5lIEhhZW1hdG9sb2d5LCBEZXBhcnRtZW50IEkgb2YgSW50ZXJuYWwgTWVkaWNpbmUs
IENlbnRlciBmb3IgSW50ZWdyYXRlZCBPbmNvbG9neSBBYWNoZW4gQm9ubiBDb2xvZ25lIER1ZXNz
ZWxkb3JmLCBGYWN1bHR5IG9mIE1lZGljaW5lIGFuZCBVbml2ZXJzaXR5IEhvc3BpdGFsIENvbG9n
bmUsIFVuaXZlcnNpdHkgb2YgQ29sb2duZSwgQ29sb2duZSwgR2VybWFueS4mI3hEO01lZGljYWwg
UHN5Y2hvbG9neSwgTmV1cm9wc3ljaG9sb2d5IGFuZCBHZW5kZXIgU3R1ZGllcyBhbmQgQ2VudGVy
IGZvciBOZXVyb3BzeWNob2xvZ2ljYWwgRGlhZ25vc3RpY3MgYW5kIEludGVydmVudGlvbiAoQ2VO
REkpLCBGYWN1bHR5IG9mIE1lZGljaW5lIGFuZCBVbml2ZXJzaXR5IEhvc3BpdGFsIENvbG9nbmUs
IFVuaXZlcnNpdHkgb2YgQ29sb2duZSwgQ29sb2duZSwgR2VybWFueS4mI3hEO0luc3RpdHV0ZSBv
ZiBNZWRpY2FsIFN0YXRpc3RpY3MgYW5kIENvbXB1dGF0aW9uYWwgQmlvbG9neSwgRmFjdWx0eSBv
ZiBNZWRpY2luZSBhbmQgVW5pdmVyc2l0eSBIb3NwaXRhbCBDb2xvZ25lLCBVbml2ZXJzaXR5IG9m
IENvbG9nbmUsIENvbG9nbmUsIEdlcm1hbnkuJiN4RDtJbnN0aXR1dGUgb2YgTWVkaWNhbCBTb2Np
b2xvZ3ksIEhlYWx0aCBTZXJ2aWNlcyBSZXNhcmNoLCBhbmQgUmVoYWJpbGl0YXRpb24gU2NpZW5j
ZSAoSU1WUiksIEZhY3VsdHkgb2YgSHVtYW4gU2NpZW5jZXMgYW5kIEZhY3VsdHkgb2YgTWVkaWNp
bmUgYW5kIFVuaXZlcnNpdHkgSG9zcGl0YWwgQ29sb2duZSwgVW5pdmVyc2l0eSBvZiBDb2xvZ25l
LCBDb2xvZ25lLCBHZXJtYW55LiYjeEQ7QW1idWxhdG9yeSBBc3Nlc3NtZW50IGluIFBzeWNob2xv
Z3ksIERlcGFydG1lbnQgb2YgUHN5Y2hvbG9neSwgQ2FybCB2b24gT3NzaWV0emt5IFVuaXZlcnNp
dHkgT2xkZW5idXJnLCBPbGRlbmJ1cmcsIEdlcm1hbnkuJiN4RDtEZXBhcnRtZW50IG9mIE5ldXJv
bG9neSwgVW5pdmVyc2l0eSBIb3NwaXRhbCBNYXJidXJnLCBNYXJidXJnLCBHZXJtYW55LiYjeEQ7
RGVwYXJ0bWVudCBvZiBOZXVyb2xvZ3ksIEtuYXBwc2NoYWZ0c2tyYW5rZW5oYXVzIEJvdHRyb3Ag
R21iSCwgQm90dHJvcCwgR2VybWFueS48L2F1dGgtYWRkcmVzcz48dGl0bGVzPjx0aXRsZT5QaHlz
aWNhbCBleGVyY2lzZSBmb3IgcGVvcGxlIHdpdGggUGFya2luc29uJmFwb3M7cyBkaXNlYXNlOiBh
IHN5c3RlbWF0aWMgcmV2aWV3IGFuZCBuZXR3b3JrIG1ldGEtYW5hbHlzaXM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L3BlcmlvZGljYWw+PHBhZ2VzPkNEMDEzODU2PC9wYWdl
cz48dm9sdW1lPjE8L3ZvbHVtZT48bnVtYmVyPjE8L251bWJlcj48ZWRpdGlvbj4yMDIzLzAxLzA2
PC9lZGl0aW9uPjxrZXl3b3Jkcz48a2V5d29yZD5BZHVsdDwva2V5d29yZD48a2V5d29yZD5IdW1h
bnM8L2tleXdvcmQ+PGtleXdvcmQ+KlBhcmtpbnNvbiBEaXNlYXNlL3RoZXJhcHk8L2tleXdvcmQ+
PGtleXdvcmQ+RXhlcmNpc2U8L2tleXdvcmQ+PGtleXdvcmQ+R2FpdDwva2V5d29yZD48a2V5d29y
ZD4qUmVzaXN0YW5jZSBUcmFpbmluZzwva2V5d29yZD48a2V5d29yZD5RdWFsaXR5IG9mIExpZmU8
L2tleXdvcmQ+PC9rZXl3b3Jkcz48ZGF0ZXM+PHllYXI+MjAyMzwveWVhcj48cHViLWRhdGVzPjxk
YXRlPkphbiA1PC9kYXRlPjwvcHViLWRhdGVzPjwvZGF0ZXM+PGlzYm4+MTQ2OS00OTNYIChFbGVj
dHJvbmljKSYjeEQ7MTM2MS02MTM3IChMaW5raW5nKTwvaXNibj48YWNjZXNzaW9uLW51bT4zNjYw
Mjg4NjwvYWNjZXNzaW9uLW51bT48dXJscz48cmVsYXRlZC11cmxzPjx1cmw+aHR0cHM6Ly93d3cu
bmNiaS5ubG0ubmloLmdvdi9wdWJtZWQvMzY2MDI4ODY8L3VybD48L3JlbGF0ZWQtdXJscz48L3Vy
bHM+PGN1c3RvbTI+UE1DOTgxNTQzMyBlZGl0b3JpYWwgcHJvY2VzcyBvZiB0aGlzIHJldmlldy7i
gKhBRiBoYXMgYmVlbiBpbnZvbHZlZCBpbiBhbiBvbmdvaW5nIHN0dWR5IGVsaWdpYmxlIGZvciBp
bmNsdXNpb24gKEdvb3NzZXMgMjAyMCkuIFNoZSB3YXMgbm90IGludm9sdmVkIGluIHRoZSBhc3Nl
c3NtZW50IG9mIHRoZSBzdHVkeSZhcG9zO3MgZWxpZ2liaWxpdHkgYW5kIHNoZSB3aWxsIG5vdCBi
ZSBpbnZvbHZlZCBpbiB0aGUgZGF0YSBleHRyYWN0aW9uIG9yIHRoZSBhc3Nlc3NtZW50IG9mIHJp
c2sgb2YgYmlhcyBpbiB0aGUgZnV0dXJlLuKAqFJHOiBub25lIGtub3du4oCoRUw6IG5vbmUga25v
d27igKhKQ1YgaXMgYXNzb2NpYXRlZCB3aXRoIHRoZSBDb2NocmFuZSBIYWVtYXRvbG9neSBncm91
cCwgYnV0IHdhcyBub3QgaW52b2x2ZWQgaW4gdGhlIGVkaXRvcmlhbCBwcm9jZXNzIG9mIHRoaXMg
cmV2aWV3LuKAqE5DIGlzIGFzc29jaWF0ZWQgd2l0aCB0aGUgQ29jaHJhbmUgSGFlbWF0b2xvZ3kg
Z3JvdXAsIGJ1dCB3YXMgbm90IGludm9sdmVkIGluIHRoZSBlZGl0b3JpYWwgcHJvY2VzcyBvZiB0
aGlzIHJldmlldy7igKhBQSBpcyBhc3NvY2lhdGVkIHdpdGggdGhlIENvY2hyYW5lIEhhZW1hdG9s
b2d5IGdyb3VwLCBidXQgd2FzIG5vdCBpbnZvbHZlZCBpbiB0aGUgZWRpdG9yaWFsIHByb2Nlc3Mg
b2YgdGhpcyByZXZpZXcu4oCoSU0gaXMgYXNzb2NpYXRlZCB3aXRoIHRoZSBDb2NocmFuZSBIYWVt
YXRvbG9neSBncm91cCwgYnV0IHdhcyBub3QgaW52b2x2ZWQgaW4gdGhlIGVkaXRvcmlhbCBwcm9j
ZXNzIG9mIHRoaXMgcmV2aWV3LuKAqEFEOiBub25lIGtub3du4oCoTVI6IG5vbmUga25vd27igKhD
RTogbm9uZSBrbm93buKAqE5TIGlzIGFzc29jaWF0ZWQgd2l0aCB0aGUgQ29jaHJhbmUgSGFlbWF0
b2xvZ3kgZ3JvdXAsIGJ1dCB3YXMgbm90IGludm9sdmVkIGluIHRoZSBlZGl0b3JpYWwgcHJvY2Vz
cyBvZiB0aGlzIHJldmlldy7igKhFSyBoYXMgYmVlbiBpbnZvbHZlZCBpbiBhbiBvbmdvaW5nIHN0
dWR5IGVsaWdpYmxlIGZvciBpbmNsdXNpb24gKEdvb3NzZXMgMjAyMCkuIFNoZSB3YXMgbm90IGlu
dm9sdmVkIGluIHRoZSBhc3Nlc3NtZW50IG9mIHRoZSBzdHVkeSZhcG9zO3MgZWxpZ2liaWxpdHkg
YW5kIHNoZSB3aWxsIG5vdCBiZSBpbnZvbHZlZCBpbiB0aGUgZGF0YSBleHRyYWN0aW9uIG9yIHRo
ZSBhc3Nlc3NtZW50IG9mIHJpc2sgb2YgYmlhcyBpbiB0aGUgZnV0dXJlLjwvY3VzdG9tMj48ZWxl
Y3Ryb25pYy1yZXNvdXJjZS1udW0+MTAuMTAwMi8xNDY1MTg1OC5DRDAxMzg1Ni5wdWIyPC9lbGVj
dHJvbmljLXJlc291cmNlLW51bT48cmVtb3RlLWRhdGFiYXNlLXByb3ZpZGVyPk5MTTwvcmVtb3Rl
LWRhdGFiYXNlLXByb3ZpZGVyPjxsYW5ndWFnZT5lbmc8L2xhbmd1YWdlPjwvcmVjb3JkPjwvQ2l0
ZT48L0VuZE5vdGU+
</w:fldData>
        </w:fldChar>
      </w:r>
      <w:r w:rsidR="006B6E2E" w:rsidRPr="00907776">
        <w:rPr>
          <w:color w:val="000000" w:themeColor="text1"/>
          <w:lang w:eastAsia="de-DE"/>
        </w:rPr>
        <w:instrText xml:space="preserve"> ADDIN EN.CITE.DATA </w:instrText>
      </w:r>
      <w:r w:rsidR="006B6E2E" w:rsidRPr="00907776">
        <w:rPr>
          <w:color w:val="000000" w:themeColor="text1"/>
          <w:lang w:eastAsia="de-DE"/>
        </w:rPr>
      </w:r>
      <w:r w:rsidR="006B6E2E" w:rsidRPr="00907776">
        <w:rPr>
          <w:color w:val="000000" w:themeColor="text1"/>
          <w:lang w:eastAsia="de-DE"/>
        </w:rPr>
        <w:fldChar w:fldCharType="end"/>
      </w:r>
      <w:r w:rsidR="006B6E2E" w:rsidRPr="00907776">
        <w:rPr>
          <w:color w:val="000000" w:themeColor="text1"/>
          <w:lang w:eastAsia="de-DE"/>
        </w:rPr>
      </w:r>
      <w:r w:rsidR="006B6E2E" w:rsidRPr="00907776">
        <w:rPr>
          <w:color w:val="000000" w:themeColor="text1"/>
          <w:lang w:eastAsia="de-DE"/>
        </w:rPr>
        <w:fldChar w:fldCharType="separate"/>
      </w:r>
      <w:r w:rsidR="006B6E2E" w:rsidRPr="00907776">
        <w:rPr>
          <w:noProof/>
          <w:color w:val="000000" w:themeColor="text1"/>
          <w:vertAlign w:val="superscript"/>
          <w:lang w:eastAsia="de-DE"/>
        </w:rPr>
        <w:t>61-63</w:t>
      </w:r>
      <w:r w:rsidR="006B6E2E" w:rsidRPr="00907776">
        <w:rPr>
          <w:color w:val="000000" w:themeColor="text1"/>
          <w:lang w:eastAsia="de-DE"/>
        </w:rPr>
        <w:fldChar w:fldCharType="end"/>
      </w:r>
    </w:p>
    <w:p w14:paraId="6D039A4B" w14:textId="77777777" w:rsidR="00BE3E64" w:rsidRPr="00522DE5" w:rsidRDefault="00BE3E64" w:rsidP="00B44C1E">
      <w:pPr>
        <w:pStyle w:val="Kommentartext"/>
        <w:rPr>
          <w:sz w:val="24"/>
          <w:szCs w:val="24"/>
        </w:rPr>
      </w:pPr>
    </w:p>
    <w:p w14:paraId="227AD4C9" w14:textId="42CE6B9D" w:rsidR="00893D5B" w:rsidRPr="00522DE5" w:rsidRDefault="00893D5B" w:rsidP="00B44C1E">
      <w:pPr>
        <w:pStyle w:val="berschrift2"/>
        <w:numPr>
          <w:ilvl w:val="0"/>
          <w:numId w:val="0"/>
        </w:numPr>
      </w:pPr>
      <w:r w:rsidRPr="00522DE5">
        <w:t>Limitations</w:t>
      </w:r>
    </w:p>
    <w:p w14:paraId="016DA49A" w14:textId="0E585374" w:rsidR="0094362B" w:rsidRPr="00522DE5" w:rsidRDefault="00893D5B" w:rsidP="0098564B">
      <w:pPr>
        <w:rPr>
          <w:color w:val="000000" w:themeColor="text1"/>
        </w:rPr>
      </w:pPr>
      <w:r w:rsidRPr="00522DE5">
        <w:rPr>
          <w:color w:val="000000" w:themeColor="text1"/>
        </w:rPr>
        <w:t xml:space="preserve">Some </w:t>
      </w:r>
      <w:r w:rsidR="00544F3E" w:rsidRPr="00522DE5">
        <w:rPr>
          <w:color w:val="000000" w:themeColor="text1"/>
        </w:rPr>
        <w:t>limitations</w:t>
      </w:r>
      <w:r w:rsidRPr="00522DE5">
        <w:rPr>
          <w:color w:val="000000" w:themeColor="text1"/>
        </w:rPr>
        <w:t xml:space="preserve"> must be </w:t>
      </w:r>
      <w:r w:rsidR="002349B2" w:rsidRPr="00522DE5">
        <w:rPr>
          <w:color w:val="000000" w:themeColor="text1"/>
        </w:rPr>
        <w:t>considered</w:t>
      </w:r>
      <w:r w:rsidRPr="00522DE5">
        <w:rPr>
          <w:color w:val="000000" w:themeColor="text1"/>
        </w:rPr>
        <w:t xml:space="preserve"> when interpreting our </w:t>
      </w:r>
      <w:r w:rsidR="00734278" w:rsidRPr="00522DE5">
        <w:rPr>
          <w:color w:val="000000" w:themeColor="text1"/>
        </w:rPr>
        <w:t>results</w:t>
      </w:r>
      <w:r w:rsidRPr="00522DE5">
        <w:rPr>
          <w:color w:val="000000" w:themeColor="text1"/>
        </w:rPr>
        <w:t>.</w:t>
      </w:r>
      <w:r w:rsidR="005C3E5F" w:rsidRPr="00522DE5">
        <w:rPr>
          <w:color w:val="000000" w:themeColor="text1"/>
          <w:lang w:val="en-US" w:eastAsia="de-DE"/>
        </w:rPr>
        <w:t xml:space="preserve"> </w:t>
      </w:r>
      <w:r w:rsidR="001964D0" w:rsidRPr="00522DE5">
        <w:rPr>
          <w:color w:val="000000" w:themeColor="text1"/>
          <w:lang w:val="en-US" w:eastAsia="de-DE"/>
        </w:rPr>
        <w:t xml:space="preserve">The primary research question of this study did not address DBS outcome differences </w:t>
      </w:r>
      <w:r w:rsidR="006E54C6" w:rsidRPr="00522DE5">
        <w:rPr>
          <w:color w:val="000000" w:themeColor="text1"/>
          <w:lang w:val="en-US" w:eastAsia="de-DE"/>
        </w:rPr>
        <w:t>resulting from lateral</w:t>
      </w:r>
      <w:r w:rsidR="0094362B" w:rsidRPr="00522DE5">
        <w:rPr>
          <w:color w:val="000000" w:themeColor="text1"/>
          <w:lang w:val="en-US" w:eastAsia="de-DE"/>
        </w:rPr>
        <w:t xml:space="preserve">ity (left vs right </w:t>
      </w:r>
      <w:proofErr w:type="spellStart"/>
      <w:r w:rsidR="0094362B" w:rsidRPr="00522DE5">
        <w:rPr>
          <w:color w:val="000000" w:themeColor="text1"/>
          <w:lang w:val="en-US" w:eastAsia="de-DE"/>
        </w:rPr>
        <w:t>hemibody</w:t>
      </w:r>
      <w:proofErr w:type="spellEnd"/>
      <w:r w:rsidR="0094362B" w:rsidRPr="00522DE5">
        <w:rPr>
          <w:color w:val="000000" w:themeColor="text1"/>
          <w:lang w:val="en-US" w:eastAsia="de-DE"/>
        </w:rPr>
        <w:t xml:space="preserve"> PD)</w:t>
      </w:r>
      <w:r w:rsidR="006E54C6" w:rsidRPr="00522DE5">
        <w:rPr>
          <w:color w:val="000000" w:themeColor="text1"/>
          <w:lang w:val="en-US" w:eastAsia="de-DE"/>
        </w:rPr>
        <w:t xml:space="preserve"> but from symmetry (symmetric vs asymmetric PD)</w:t>
      </w:r>
      <w:r w:rsidR="001964D0" w:rsidRPr="00522DE5">
        <w:rPr>
          <w:color w:val="000000" w:themeColor="text1"/>
          <w:lang w:val="en-US" w:eastAsia="de-DE"/>
        </w:rPr>
        <w:t>.</w:t>
      </w:r>
      <w:r w:rsidR="005C3E5F" w:rsidRPr="00522DE5">
        <w:rPr>
          <w:color w:val="000000" w:themeColor="text1"/>
          <w:lang w:val="en-US" w:eastAsia="de-DE"/>
        </w:rPr>
        <w:t xml:space="preserve"> </w:t>
      </w:r>
      <w:r w:rsidR="001964D0" w:rsidRPr="00522DE5">
        <w:rPr>
          <w:color w:val="000000" w:themeColor="text1"/>
          <w:lang w:val="en-US" w:eastAsia="de-DE"/>
        </w:rPr>
        <w:t>Hence</w:t>
      </w:r>
      <w:r w:rsidR="005C3E5F" w:rsidRPr="00522DE5">
        <w:rPr>
          <w:color w:val="000000" w:themeColor="text1"/>
          <w:lang w:val="en-US" w:eastAsia="de-DE"/>
        </w:rPr>
        <w:t xml:space="preserve">, </w:t>
      </w:r>
      <w:r w:rsidR="0094362B" w:rsidRPr="00522DE5">
        <w:rPr>
          <w:color w:val="000000" w:themeColor="text1"/>
          <w:lang w:val="en-US" w:eastAsia="de-DE"/>
        </w:rPr>
        <w:t xml:space="preserve">our study’s </w:t>
      </w:r>
      <w:r w:rsidR="005C3E5F" w:rsidRPr="00522DE5">
        <w:rPr>
          <w:color w:val="000000" w:themeColor="text1"/>
          <w:lang w:val="en-US" w:eastAsia="de-DE"/>
        </w:rPr>
        <w:t xml:space="preserve">method </w:t>
      </w:r>
      <w:r w:rsidR="005C3E5F" w:rsidRPr="00522DE5">
        <w:rPr>
          <w:lang w:val="en-US" w:eastAsia="de-DE"/>
        </w:rPr>
        <w:t xml:space="preserve">of determining </w:t>
      </w:r>
      <w:r w:rsidR="006E54C6" w:rsidRPr="00522DE5">
        <w:rPr>
          <w:lang w:val="en-US" w:eastAsia="de-DE"/>
        </w:rPr>
        <w:t xml:space="preserve">symmetry </w:t>
      </w:r>
      <w:r w:rsidR="005C3E5F" w:rsidRPr="00522DE5">
        <w:rPr>
          <w:lang w:val="en-US" w:eastAsia="de-DE"/>
        </w:rPr>
        <w:t xml:space="preserve">was based on </w:t>
      </w:r>
      <w:r w:rsidR="006E54C6" w:rsidRPr="00522DE5">
        <w:rPr>
          <w:lang w:val="en-US" w:eastAsia="de-DE"/>
        </w:rPr>
        <w:t xml:space="preserve">the </w:t>
      </w:r>
      <w:r w:rsidR="005C3E5F" w:rsidRPr="00522DE5">
        <w:rPr>
          <w:lang w:val="en-US" w:eastAsia="de-DE"/>
        </w:rPr>
        <w:t>asymmetry index</w:t>
      </w:r>
      <w:r w:rsidR="006E54C6" w:rsidRPr="00522DE5">
        <w:rPr>
          <w:lang w:val="en-US" w:eastAsia="de-DE"/>
        </w:rPr>
        <w:t xml:space="preserve">, which is a </w:t>
      </w:r>
      <w:r w:rsidR="009522D3" w:rsidRPr="00522DE5">
        <w:rPr>
          <w:lang w:val="en-US" w:eastAsia="de-DE"/>
        </w:rPr>
        <w:t>well-established</w:t>
      </w:r>
      <w:r w:rsidR="006E54C6" w:rsidRPr="00522DE5">
        <w:rPr>
          <w:lang w:val="en-US" w:eastAsia="de-DE"/>
        </w:rPr>
        <w:t xml:space="preserve"> method.</w:t>
      </w:r>
      <w:r w:rsidR="009522D3" w:rsidRPr="00522DE5">
        <w:rPr>
          <w:lang w:val="en-US" w:eastAsia="de-DE"/>
        </w:rPr>
        <w:fldChar w:fldCharType="begin">
          <w:fldData xml:space="preserve">PEVuZE5vdGU+PENpdGU+PEF1dGhvcj5DdWJvPC9BdXRob3I+PFllYXI+MjAyMDwvWWVhcj48UmVj
TnVtPjEwNzc8L1JlY051bT48RGlzcGxheVRleHQ+PHN0eWxlIGZhY2U9InN1cGVyc2NyaXB0Ij40
MiA0Mzwvc3R5bGU+PC9EaXNwbGF5VGV4dD48cmVjb3JkPjxyZWMtbnVtYmVyPjEwNzc8L3JlYy1u
dW1iZXI+PGZvcmVpZ24ta2V5cz48a2V5IGFwcD0iRU4iIGRiLWlkPSJlMjVyOXh4MGphZWR4OGU1
OTJ2cGY5dDdmd3h2ZHA1YXB4emEiIHRpbWVzdGFtcD0iMTcyMDMzNzY5NiIgZ3VpZD0iYzMxMThj
YmQtYTQxMS00YjQ5LTljYWMtOWU4YWQ0NDcxYmQ1Ij4xMDc3PC9rZXk+PC9mb3JlaWduLWtleXM+
PHJlZi10eXBlIG5hbWU9IkpvdXJuYWwgQXJ0aWNsZSI+MTc8L3JlZi10eXBlPjxjb250cmlidXRv
cnM+PGF1dGhvcnM+PGF1dGhvcj5DdWJvLCBFLjwvYXV0aG9yPjxhdXRob3I+TWFydGluZXotTWFy
dGluLCBQLjwvYXV0aG9yPjxhdXRob3I+R29uemFsZXotQmVybmFsLCBKLjwvYXV0aG9yPjxhdXRo
b3I+Q2FzYXMsIEUuPC9hdXRob3I+PGF1dGhvcj5Bcm5haXosIFMuPC9hdXRob3I+PGF1dGhvcj5N
aXJhbmRhLCBKLjwvYXV0aG9yPjxhdXRob3I+R2FtZXosIFAuPC9hdXRob3I+PGF1dGhvcj5TYW50
b3MtR2FyY2lhLCBELjwvYXV0aG9yPjxhdXRob3I+Q29wcGFkaXMgU3R1ZHksIEdyb3VwPC9hdXRo
b3I+PC9hdXRob3JzPjwvY29udHJpYnV0b3JzPjxhdXRoLWFkZHJlc3M+RGVwYXJ0bWVudCBvZiBO
ZXVyb2xvZ3ksIEhvc3BpdGFsIFVuaXZlcnNpdGFyaW8gQnVyZ29zLCBCdXJnb3MsIFNwYWluLiYj
eEQ7Q2VudHJvIGRlIEludmVzdGlnYWNpb24gQmlvbWVkaWNhIGVuIFJlZCBzb2JyZSBFbmZlcm1l
ZGFkZXMgTmV1cm9kZWdlbmVyYXRpdmFzIChDSUJFUk5FRCksIFNwYWluLiYjeEQ7Q2VudHJvIE5h
Y2lvbmFsIGRlIEVwaWRlbWlvbG9naWEsIEluc3RpdHV0byBkZSBTYWx1ZCBDYXJsb3MgSUlJLCBN
YWRyaWQsIFNwYWluLiYjeEQ7Q0hVQUMsIENvbXBsZWpvIEhvc3BpdGFsYXJpbyBVbml2ZXJzaXRh
cmlvIGRlIEEgQ29ydW5hLCBBIENvcnVuYSwgU3BhaW4uPC9hdXRoLWFkZHJlc3M+PHRpdGxlcz48
dGl0bGU+RWZmZWN0cyBvZiBNb3RvciBTeW1wdG9tIExhdGVyYWxpdHkgb24gQ2xpbmljYWwgTWFu
aWZlc3RhdGlvbnMgYW5kIFF1YWxpdHkgb2YgTGlmZSBpbiBQYXJraW5zb24mYXBvcztzIERpc2Vh
c2U8L3RpdGxlPjxzZWNvbmRhcnktdGl0bGU+SiBQYXJraW5zb25zIERpczwvc2Vjb25kYXJ5LXRp
dGxlPjwvdGl0bGVzPjxwZXJpb2RpY2FsPjxmdWxsLXRpdGxlPkogUGFya2luc29ucyBEaXM8L2Z1
bGwtdGl0bGU+PC9wZXJpb2RpY2FsPjxwYWdlcz4xNjExLTE2MjA8L3BhZ2VzPjx2b2x1bWU+MTA8
L3ZvbHVtZT48bnVtYmVyPjQ8L251bWJlcj48a2V5d29yZHM+PGtleXdvcmQ+QWdlZDwva2V5d29y
ZD48a2V5d29yZD5CZWhhdmlvcmFsIFN5bXB0b21zL2V0aW9sb2d5LypwaHlzaW9wYXRob2xvZ3k8
L2tleXdvcmQ+PGtleXdvcmQ+Q29nbml0aXZlIER5c2Z1bmN0aW9uL2V0aW9sb2d5LypwaHlzaW9w
YXRob2xvZ3k8L2tleXdvcmQ+PGtleXdvcmQ+Q29tcHVsc2l2ZSBCZWhhdmlvci9ldGlvbG9neS9w
aHlzaW9wYXRob2xvZ3k8L2tleXdvcmQ+PGtleXdvcmQ+Q3Jvc3MtU2VjdGlvbmFsIFN0dWRpZXM8
L2tleXdvcmQ+PGtleXdvcmQ+RGVwcmVzc2lvbi9ldGlvbG9neS9waHlzaW9wYXRob2xvZ3k8L2tl
eXdvcmQ+PGtleXdvcmQ+RmF0aWd1ZS9ldGlvbG9neS8qcGh5c2lvcGF0aG9sb2d5PC9rZXl3b3Jk
PjxrZXl3b3JkPkZlbWFsZTwva2V5d29yZD48a2V5d29yZD5GdW5jdGlvbmFsIExhdGVyYWxpdHkv
KnBoeXNpb2xvZ3k8L2tleXdvcmQ+PGtleXdvcmQ+R2FpdCBEaXNvcmRlcnMsIE5ldXJvbG9naWMv
ZXRpb2xvZ3kvKnBoeXNpb3BhdGhvbG9neTwva2V5d29yZD48a2V5d29yZD5IdW1hbnM8L2tleXdv
cmQ+PGtleXdvcmQ+TWFsZTwva2V5d29yZD48a2V5d29yZD5NaWRkbGUgQWdlZDwva2V5d29yZD48
a2V5d29yZD5QYWluL2V0aW9sb2d5LypwaHlzaW9wYXRob2xvZ3k8L2tleXdvcmQ+PGtleXdvcmQ+
UGFya2luc29uIERpc2Vhc2UvKnBoeXNpb3BhdGhvbG9neTwva2V5d29yZD48a2V5d29yZD4qUXVh
bGl0eSBvZiBMaWZlPC9rZXl3b3JkPjxrZXl3b3JkPlNldmVyaXR5IG9mIElsbG5lc3MgSW5kZXg8
L2tleXdvcmQ+PGtleXdvcmQ+U2xlZXAgV2FrZSBEaXNvcmRlcnMvZXRpb2xvZ3kvKnBoeXNpb3Bh
dGhvbG9neTwva2V5d29yZD48a2V5d29yZD5QYXJraW5zb24mYXBvcztzIGRpc2Vhc2U8L2tleXdv
cmQ+PGtleXdvcmQ+YXN5bW1ldHJ5PC9rZXl3b3JkPjxrZXl3b3JkPm1vdG9yPC9rZXl3b3JkPjxr
ZXl3b3JkPm5vbi1tb3RvciBzeW1wdG9tczwva2V5d29yZD48a2V5d29yZD5xdWFsaXR5IG9mIGxp
ZmU8L2tleXdvcmQ+PC9rZXl3b3Jkcz48ZGF0ZXM+PHllYXI+MjAyMDwveWVhcj48L2RhdGVzPjxp
c2JuPjE4NzctNzE4WCAoRWxlY3Ryb25pYykmI3hEOzE4NzctNzE3MSAoTGlua2luZyk8L2lzYm4+
PGFjY2Vzc2lvbi1udW0+MzI3NDE4Mzk8L2FjY2Vzc2lvbi1udW0+PHVybHM+PHJlbGF0ZWQtdXJs
cz48dXJsPmh0dHBzOi8vd3d3Lm5jYmkubmxtLm5paC5nb3YvcHVibWVkLzMyNzQxODM5PC91cmw+
PC9yZWxhdGVkLXVybHM+PC91cmxzPjxlbGVjdHJvbmljLXJlc291cmNlLW51bT4xMC4zMjMzL0pQ
RC0yMDIwNjc8L2VsZWN0cm9uaWMtcmVzb3VyY2UtbnVtPjxyZW1vdGUtZGF0YWJhc2UtbmFtZT5N
ZWRsaW5lPC9yZW1vdGUtZGF0YWJhc2UtbmFtZT48cmVtb3RlLWRhdGFiYXNlLXByb3ZpZGVyPk5M
TTwvcmVtb3RlLWRhdGFiYXNlLXByb3ZpZGVyPjxsYW5ndWFnZT5lbmc8L2xhbmd1YWdlPjwvcmVj
b3JkPjwvQ2l0ZT48Q2l0ZT48QXV0aG9yPlpodTwvQXV0aG9yPjxZZWFyPjIwMjE8L1llYXI+PFJl
Y051bT4xMDgzPC9SZWNOdW0+PHJlY29yZD48cmVjLW51bWJlcj4xMDgzPC9yZWMtbnVtYmVyPjxm
b3JlaWduLWtleXM+PGtleSBhcHA9IkVOIiBkYi1pZD0iZTI1cjl4eDBqYWVkeDhlNTkydnBmOXQ3
Znd4dmRwNWFweHphIiB0aW1lc3RhbXA9IjE3MzY1MzU4NzYiIGd1aWQ9IjFkZDIxMmZjLWIxYzYt
NGM4Ni1hY2JlLTczYWM4ZmQwOTNiZSI+MTA4Mzwva2V5PjwvZm9yZWlnbi1rZXlzPjxyZWYtdHlw
ZSBuYW1lPSJKb3VybmFsIEFydGljbGUiPjE3PC9yZWYtdHlwZT48Y29udHJpYnV0b3JzPjxhdXRo
b3JzPjxhdXRob3I+Wmh1LCBTLjwvYXV0aG9yPjxhdXRob3I+WmhvbmcsIE0uPC9hdXRob3I+PGF1
dGhvcj5CYWksIFkuPC9hdXRob3I+PGF1dGhvcj5XdSwgWi48L2F1dGhvcj48YXV0aG9yPkd1LCBS
LjwvYXV0aG9yPjxhdXRob3I+SmlhbmcsIFguPC9hdXRob3I+PGF1dGhvcj5TaGVuLCBCLjwvYXV0
aG9yPjxhdXRob3I+Wmh1LCBKLjwvYXV0aG9yPjxhdXRob3I+UGFuLCBZLjwvYXV0aG9yPjxhdXRo
b3I+RG9uZywgSi48L2F1dGhvcj48YXV0aG9yPlh1LCBQLjwvYXV0aG9yPjxhdXRob3I+WWFuLCBK
LjwvYXV0aG9yPjxhdXRob3I+WmhhbmcsIEwuPC9hdXRob3I+PC9hdXRob3JzPjwvY29udHJpYnV0
b3JzPjxhdXRoLWFkZHJlc3M+RGVwYXJ0bWVudCBvZiBHZXJpYXRyaWNzLCBOYW5qaW5nIEJyYWlu
IEhvc3BpdGFsIEFmZmlsaWF0ZWQgdG8gTmFuamluZyBNZWRpY2FsIFVuaXZlcnNpdHksIE5hbmpp
bmcsIENoaW5hLiYjeEQ7RGVwYXJ0bWVudCBvZiBCaW9sb2dpY2FsIFNjaWVuY2VzLCBVbml2ZXJz
aXR5IG9mIFRvcm9udG8gU2NhcmJvcm91Z2gsIFRvcm9udG8sIE9OLCBDYW5hZGEuJiN4RDtEZXBh
cnRtZW50IG9mIE5ldXJvbG9neSwgRmlyc3QgQWZmaWxpYXRlZCBIb3NwaXRhbCBvZiBHdWFuZ3po
b3UgTWVkaWNhbCBVbml2ZXJzaXR5LCBHdWFuZ3pob3UsIENoaW5hLjwvYXV0aC1hZGRyZXNzPjx0
aXRsZXM+PHRpdGxlPlRoZSBBc3NvY2lhdGlvbiBCZXR3ZWVuIENsaW5pY2FsIENoYXJhY3Rlcmlz
dGljcyBhbmQgTW90b3IgU3ltcHRvbSBMYXRlcmFsaXR5IGluIFBhdGllbnRzIFdpdGggUGFya2lu
c29uJmFwb3M7cyBEaXNlYXNlPC90aXRsZT48c2Vjb25kYXJ5LXRpdGxlPkZyb250IE5ldXJvbDwv
c2Vjb25kYXJ5LXRpdGxlPjwvdGl0bGVzPjxwZXJpb2RpY2FsPjxmdWxsLXRpdGxlPkZyb250IE5l
dXJvbDwvZnVsbC10aXRsZT48L3BlcmlvZGljYWw+PHBhZ2VzPjY2MzIzMjwvcGFnZXM+PHZvbHVt
ZT4xMjwvdm9sdW1lPjxlZGl0aW9uPjIwMjEwNTMxPC9lZGl0aW9uPjxrZXl3b3Jkcz48a2V5d29y
ZD5QYXJraW5zb24mYXBvcztzIGRpc2Vhc2U8L2tleXdvcmQ+PGtleXdvcmQ+YXN5bW1ldHJ5PC9r
ZXl3b3JkPjxrZXl3b3JkPmdhaXQgYW5hbHlzaXM8L2tleXdvcmQ+PGtleXdvcmQ+bW90b3I8L2tl
eXdvcmQ+PGtleXdvcmQ+bm9uLW1vdG9yIHN5bXB0b21zPC9rZXl3b3JkPjxrZXl3b3JkPndlYXJh
YmxlIHNlbnNvcnM8L2tleXdvcmQ+PC9rZXl3b3Jkcz48ZGF0ZXM+PHllYXI+MjAyMTwveWVhcj48
L2RhdGVzPjxpc2JuPjE2NjQtMjI5NSAoUHJpbnQpJiN4RDsxNjY0LTIyOTUgKEVsZWN0cm9uaWMp
JiN4RDsxNjY0LTIyOTUgKExpbmtpbmcpPC9pc2JuPjxhY2Nlc3Npb24tbnVtPjM0MTM1ODUwPC9h
Y2Nlc3Npb24tbnVtPjx1cmxzPjxyZWxhdGVkLXVybHM+PHVybD5odHRwczovL3d3dy5uY2JpLm5s
bS5uaWguZ292L3B1Ym1lZC8zNDEzNTg1MDwvdXJsPjwvcmVsYXRlZC1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gyMDE1MDY8L2N1c3RvbTI+PGVsZWN0cm9uaWMt
cmVzb3VyY2UtbnVtPjEwLjMzODkvZm5ldXIuMjAyMS42NjMyMzI8L2VsZWN0cm9uaWMtcmVzb3Vy
Y2UtbnVtPjxyZW1vdGUtZGF0YWJhc2UtbmFtZT5QdWJNZWQtbm90LU1FRExJTkU8L3JlbW90ZS1k
YXRhYmFzZS1uYW1lPjxyZW1vdGUtZGF0YWJhc2UtcHJvdmlkZXI+TkxNPC9yZW1vdGUtZGF0YWJh
c2UtcHJvdmlkZXI+PGxhbmd1YWdlPmVuZzwvbGFuZ3VhZ2U+PC9yZWNvcmQ+PC9DaXRlPjwvRW5k
Tm90ZT4A
</w:fldData>
        </w:fldChar>
      </w:r>
      <w:r w:rsidR="00A242F8" w:rsidRPr="00522DE5">
        <w:rPr>
          <w:lang w:val="en-US" w:eastAsia="de-DE"/>
        </w:rPr>
        <w:instrText xml:space="preserve"> ADDIN EN.CITE </w:instrText>
      </w:r>
      <w:r w:rsidR="00A242F8" w:rsidRPr="00522DE5">
        <w:rPr>
          <w:lang w:val="en-US" w:eastAsia="de-DE"/>
        </w:rPr>
        <w:fldChar w:fldCharType="begin">
          <w:fldData xml:space="preserve">PEVuZE5vdGU+PENpdGU+PEF1dGhvcj5DdWJvPC9BdXRob3I+PFllYXI+MjAyMDwvWWVhcj48UmVj
TnVtPjEwNzc8L1JlY051bT48RGlzcGxheVRleHQ+PHN0eWxlIGZhY2U9InN1cGVyc2NyaXB0Ij40
MiA0Mzwvc3R5bGU+PC9EaXNwbGF5VGV4dD48cmVjb3JkPjxyZWMtbnVtYmVyPjEwNzc8L3JlYy1u
dW1iZXI+PGZvcmVpZ24ta2V5cz48a2V5IGFwcD0iRU4iIGRiLWlkPSJlMjVyOXh4MGphZWR4OGU1
OTJ2cGY5dDdmd3h2ZHA1YXB4emEiIHRpbWVzdGFtcD0iMTcyMDMzNzY5NiIgZ3VpZD0iYzMxMThj
YmQtYTQxMS00YjQ5LTljYWMtOWU4YWQ0NDcxYmQ1Ij4xMDc3PC9rZXk+PC9mb3JlaWduLWtleXM+
PHJlZi10eXBlIG5hbWU9IkpvdXJuYWwgQXJ0aWNsZSI+MTc8L3JlZi10eXBlPjxjb250cmlidXRv
cnM+PGF1dGhvcnM+PGF1dGhvcj5DdWJvLCBFLjwvYXV0aG9yPjxhdXRob3I+TWFydGluZXotTWFy
dGluLCBQLjwvYXV0aG9yPjxhdXRob3I+R29uemFsZXotQmVybmFsLCBKLjwvYXV0aG9yPjxhdXRo
b3I+Q2FzYXMsIEUuPC9hdXRob3I+PGF1dGhvcj5Bcm5haXosIFMuPC9hdXRob3I+PGF1dGhvcj5N
aXJhbmRhLCBKLjwvYXV0aG9yPjxhdXRob3I+R2FtZXosIFAuPC9hdXRob3I+PGF1dGhvcj5TYW50
b3MtR2FyY2lhLCBELjwvYXV0aG9yPjxhdXRob3I+Q29wcGFkaXMgU3R1ZHksIEdyb3VwPC9hdXRo
b3I+PC9hdXRob3JzPjwvY29udHJpYnV0b3JzPjxhdXRoLWFkZHJlc3M+RGVwYXJ0bWVudCBvZiBO
ZXVyb2xvZ3ksIEhvc3BpdGFsIFVuaXZlcnNpdGFyaW8gQnVyZ29zLCBCdXJnb3MsIFNwYWluLiYj
eEQ7Q2VudHJvIGRlIEludmVzdGlnYWNpb24gQmlvbWVkaWNhIGVuIFJlZCBzb2JyZSBFbmZlcm1l
ZGFkZXMgTmV1cm9kZWdlbmVyYXRpdmFzIChDSUJFUk5FRCksIFNwYWluLiYjeEQ7Q2VudHJvIE5h
Y2lvbmFsIGRlIEVwaWRlbWlvbG9naWEsIEluc3RpdHV0byBkZSBTYWx1ZCBDYXJsb3MgSUlJLCBN
YWRyaWQsIFNwYWluLiYjeEQ7Q0hVQUMsIENvbXBsZWpvIEhvc3BpdGFsYXJpbyBVbml2ZXJzaXRh
cmlvIGRlIEEgQ29ydW5hLCBBIENvcnVuYSwgU3BhaW4uPC9hdXRoLWFkZHJlc3M+PHRpdGxlcz48
dGl0bGU+RWZmZWN0cyBvZiBNb3RvciBTeW1wdG9tIExhdGVyYWxpdHkgb24gQ2xpbmljYWwgTWFu
aWZlc3RhdGlvbnMgYW5kIFF1YWxpdHkgb2YgTGlmZSBpbiBQYXJraW5zb24mYXBvcztzIERpc2Vh
c2U8L3RpdGxlPjxzZWNvbmRhcnktdGl0bGU+SiBQYXJraW5zb25zIERpczwvc2Vjb25kYXJ5LXRp
dGxlPjwvdGl0bGVzPjxwZXJpb2RpY2FsPjxmdWxsLXRpdGxlPkogUGFya2luc29ucyBEaXM8L2Z1
bGwtdGl0bGU+PC9wZXJpb2RpY2FsPjxwYWdlcz4xNjExLTE2MjA8L3BhZ2VzPjx2b2x1bWU+MTA8
L3ZvbHVtZT48bnVtYmVyPjQ8L251bWJlcj48a2V5d29yZHM+PGtleXdvcmQ+QWdlZDwva2V5d29y
ZD48a2V5d29yZD5CZWhhdmlvcmFsIFN5bXB0b21zL2V0aW9sb2d5LypwaHlzaW9wYXRob2xvZ3k8
L2tleXdvcmQ+PGtleXdvcmQ+Q29nbml0aXZlIER5c2Z1bmN0aW9uL2V0aW9sb2d5LypwaHlzaW9w
YXRob2xvZ3k8L2tleXdvcmQ+PGtleXdvcmQ+Q29tcHVsc2l2ZSBCZWhhdmlvci9ldGlvbG9neS9w
aHlzaW9wYXRob2xvZ3k8L2tleXdvcmQ+PGtleXdvcmQ+Q3Jvc3MtU2VjdGlvbmFsIFN0dWRpZXM8
L2tleXdvcmQ+PGtleXdvcmQ+RGVwcmVzc2lvbi9ldGlvbG9neS9waHlzaW9wYXRob2xvZ3k8L2tl
eXdvcmQ+PGtleXdvcmQ+RmF0aWd1ZS9ldGlvbG9neS8qcGh5c2lvcGF0aG9sb2d5PC9rZXl3b3Jk
PjxrZXl3b3JkPkZlbWFsZTwva2V5d29yZD48a2V5d29yZD5GdW5jdGlvbmFsIExhdGVyYWxpdHkv
KnBoeXNpb2xvZ3k8L2tleXdvcmQ+PGtleXdvcmQ+R2FpdCBEaXNvcmRlcnMsIE5ldXJvbG9naWMv
ZXRpb2xvZ3kvKnBoeXNpb3BhdGhvbG9neTwva2V5d29yZD48a2V5d29yZD5IdW1hbnM8L2tleXdv
cmQ+PGtleXdvcmQ+TWFsZTwva2V5d29yZD48a2V5d29yZD5NaWRkbGUgQWdlZDwva2V5d29yZD48
a2V5d29yZD5QYWluL2V0aW9sb2d5LypwaHlzaW9wYXRob2xvZ3k8L2tleXdvcmQ+PGtleXdvcmQ+
UGFya2luc29uIERpc2Vhc2UvKnBoeXNpb3BhdGhvbG9neTwva2V5d29yZD48a2V5d29yZD4qUXVh
bGl0eSBvZiBMaWZlPC9rZXl3b3JkPjxrZXl3b3JkPlNldmVyaXR5IG9mIElsbG5lc3MgSW5kZXg8
L2tleXdvcmQ+PGtleXdvcmQ+U2xlZXAgV2FrZSBEaXNvcmRlcnMvZXRpb2xvZ3kvKnBoeXNpb3Bh
dGhvbG9neTwva2V5d29yZD48a2V5d29yZD5QYXJraW5zb24mYXBvcztzIGRpc2Vhc2U8L2tleXdv
cmQ+PGtleXdvcmQ+YXN5bW1ldHJ5PC9rZXl3b3JkPjxrZXl3b3JkPm1vdG9yPC9rZXl3b3JkPjxr
ZXl3b3JkPm5vbi1tb3RvciBzeW1wdG9tczwva2V5d29yZD48a2V5d29yZD5xdWFsaXR5IG9mIGxp
ZmU8L2tleXdvcmQ+PC9rZXl3b3Jkcz48ZGF0ZXM+PHllYXI+MjAyMDwveWVhcj48L2RhdGVzPjxp
c2JuPjE4NzctNzE4WCAoRWxlY3Ryb25pYykmI3hEOzE4NzctNzE3MSAoTGlua2luZyk8L2lzYm4+
PGFjY2Vzc2lvbi1udW0+MzI3NDE4Mzk8L2FjY2Vzc2lvbi1udW0+PHVybHM+PHJlbGF0ZWQtdXJs
cz48dXJsPmh0dHBzOi8vd3d3Lm5jYmkubmxtLm5paC5nb3YvcHVibWVkLzMyNzQxODM5PC91cmw+
PC9yZWxhdGVkLXVybHM+PC91cmxzPjxlbGVjdHJvbmljLXJlc291cmNlLW51bT4xMC4zMjMzL0pQ
RC0yMDIwNjc8L2VsZWN0cm9uaWMtcmVzb3VyY2UtbnVtPjxyZW1vdGUtZGF0YWJhc2UtbmFtZT5N
ZWRsaW5lPC9yZW1vdGUtZGF0YWJhc2UtbmFtZT48cmVtb3RlLWRhdGFiYXNlLXByb3ZpZGVyPk5M
TTwvcmVtb3RlLWRhdGFiYXNlLXByb3ZpZGVyPjxsYW5ndWFnZT5lbmc8L2xhbmd1YWdlPjwvcmVj
b3JkPjwvQ2l0ZT48Q2l0ZT48QXV0aG9yPlpodTwvQXV0aG9yPjxZZWFyPjIwMjE8L1llYXI+PFJl
Y051bT4xMDgzPC9SZWNOdW0+PHJlY29yZD48cmVjLW51bWJlcj4xMDgzPC9yZWMtbnVtYmVyPjxm
b3JlaWduLWtleXM+PGtleSBhcHA9IkVOIiBkYi1pZD0iZTI1cjl4eDBqYWVkeDhlNTkydnBmOXQ3
Znd4dmRwNWFweHphIiB0aW1lc3RhbXA9IjE3MzY1MzU4NzYiIGd1aWQ9IjFkZDIxMmZjLWIxYzYt
NGM4Ni1hY2JlLTczYWM4ZmQwOTNiZSI+MTA4Mzwva2V5PjwvZm9yZWlnbi1rZXlzPjxyZWYtdHlw
ZSBuYW1lPSJKb3VybmFsIEFydGljbGUiPjE3PC9yZWYtdHlwZT48Y29udHJpYnV0b3JzPjxhdXRo
b3JzPjxhdXRob3I+Wmh1LCBTLjwvYXV0aG9yPjxhdXRob3I+WmhvbmcsIE0uPC9hdXRob3I+PGF1
dGhvcj5CYWksIFkuPC9hdXRob3I+PGF1dGhvcj5XdSwgWi48L2F1dGhvcj48YXV0aG9yPkd1LCBS
LjwvYXV0aG9yPjxhdXRob3I+SmlhbmcsIFguPC9hdXRob3I+PGF1dGhvcj5TaGVuLCBCLjwvYXV0
aG9yPjxhdXRob3I+Wmh1LCBKLjwvYXV0aG9yPjxhdXRob3I+UGFuLCBZLjwvYXV0aG9yPjxhdXRo
b3I+RG9uZywgSi48L2F1dGhvcj48YXV0aG9yPlh1LCBQLjwvYXV0aG9yPjxhdXRob3I+WWFuLCBK
LjwvYXV0aG9yPjxhdXRob3I+WmhhbmcsIEwuPC9hdXRob3I+PC9hdXRob3JzPjwvY29udHJpYnV0
b3JzPjxhdXRoLWFkZHJlc3M+RGVwYXJ0bWVudCBvZiBHZXJpYXRyaWNzLCBOYW5qaW5nIEJyYWlu
IEhvc3BpdGFsIEFmZmlsaWF0ZWQgdG8gTmFuamluZyBNZWRpY2FsIFVuaXZlcnNpdHksIE5hbmpp
bmcsIENoaW5hLiYjeEQ7RGVwYXJ0bWVudCBvZiBCaW9sb2dpY2FsIFNjaWVuY2VzLCBVbml2ZXJz
aXR5IG9mIFRvcm9udG8gU2NhcmJvcm91Z2gsIFRvcm9udG8sIE9OLCBDYW5hZGEuJiN4RDtEZXBh
cnRtZW50IG9mIE5ldXJvbG9neSwgRmlyc3QgQWZmaWxpYXRlZCBIb3NwaXRhbCBvZiBHdWFuZ3po
b3UgTWVkaWNhbCBVbml2ZXJzaXR5LCBHdWFuZ3pob3UsIENoaW5hLjwvYXV0aC1hZGRyZXNzPjx0
aXRsZXM+PHRpdGxlPlRoZSBBc3NvY2lhdGlvbiBCZXR3ZWVuIENsaW5pY2FsIENoYXJhY3Rlcmlz
dGljcyBhbmQgTW90b3IgU3ltcHRvbSBMYXRlcmFsaXR5IGluIFBhdGllbnRzIFdpdGggUGFya2lu
c29uJmFwb3M7cyBEaXNlYXNlPC90aXRsZT48c2Vjb25kYXJ5LXRpdGxlPkZyb250IE5ldXJvbDwv
c2Vjb25kYXJ5LXRpdGxlPjwvdGl0bGVzPjxwZXJpb2RpY2FsPjxmdWxsLXRpdGxlPkZyb250IE5l
dXJvbDwvZnVsbC10aXRsZT48L3BlcmlvZGljYWw+PHBhZ2VzPjY2MzIzMjwvcGFnZXM+PHZvbHVt
ZT4xMjwvdm9sdW1lPjxlZGl0aW9uPjIwMjEwNTMxPC9lZGl0aW9uPjxrZXl3b3Jkcz48a2V5d29y
ZD5QYXJraW5zb24mYXBvcztzIGRpc2Vhc2U8L2tleXdvcmQ+PGtleXdvcmQ+YXN5bW1ldHJ5PC9r
ZXl3b3JkPjxrZXl3b3JkPmdhaXQgYW5hbHlzaXM8L2tleXdvcmQ+PGtleXdvcmQ+bW90b3I8L2tl
eXdvcmQ+PGtleXdvcmQ+bm9uLW1vdG9yIHN5bXB0b21zPC9rZXl3b3JkPjxrZXl3b3JkPndlYXJh
YmxlIHNlbnNvcnM8L2tleXdvcmQ+PC9rZXl3b3Jkcz48ZGF0ZXM+PHllYXI+MjAyMTwveWVhcj48
L2RhdGVzPjxpc2JuPjE2NjQtMjI5NSAoUHJpbnQpJiN4RDsxNjY0LTIyOTUgKEVsZWN0cm9uaWMp
JiN4RDsxNjY0LTIyOTUgKExpbmtpbmcpPC9pc2JuPjxhY2Nlc3Npb24tbnVtPjM0MTM1ODUwPC9h
Y2Nlc3Npb24tbnVtPjx1cmxzPjxyZWxhdGVkLXVybHM+PHVybD5odHRwczovL3d3dy5uY2JpLm5s
bS5uaWguZ292L3B1Ym1lZC8zNDEzNTg1MDwvdXJsPjwvcmVsYXRlZC1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gyMDE1MDY8L2N1c3RvbTI+PGVsZWN0cm9uaWMt
cmVzb3VyY2UtbnVtPjEwLjMzODkvZm5ldXIuMjAyMS42NjMyMzI8L2VsZWN0cm9uaWMtcmVzb3Vy
Y2UtbnVtPjxyZW1vdGUtZGF0YWJhc2UtbmFtZT5QdWJNZWQtbm90LU1FRExJTkU8L3JlbW90ZS1k
YXRhYmFzZS1uYW1lPjxyZW1vdGUtZGF0YWJhc2UtcHJvdmlkZXI+TkxNPC9yZW1vdGUtZGF0YWJh
c2UtcHJvdmlkZXI+PGxhbmd1YWdlPmVuZzwvbGFuZ3VhZ2U+PC9yZWNvcmQ+PC9DaXRlPjwvRW5k
Tm90ZT4A
</w:fldData>
        </w:fldChar>
      </w:r>
      <w:r w:rsidR="00A242F8" w:rsidRPr="00522DE5">
        <w:rPr>
          <w:lang w:val="en-US" w:eastAsia="de-DE"/>
        </w:rPr>
        <w:instrText xml:space="preserve"> ADDIN EN.CITE.DATA </w:instrText>
      </w:r>
      <w:r w:rsidR="00A242F8" w:rsidRPr="00522DE5">
        <w:rPr>
          <w:lang w:val="en-US" w:eastAsia="de-DE"/>
        </w:rPr>
      </w:r>
      <w:r w:rsidR="00A242F8" w:rsidRPr="00522DE5">
        <w:rPr>
          <w:lang w:val="en-US" w:eastAsia="de-DE"/>
        </w:rPr>
        <w:fldChar w:fldCharType="end"/>
      </w:r>
      <w:r w:rsidR="009522D3" w:rsidRPr="00522DE5">
        <w:rPr>
          <w:lang w:val="en-US" w:eastAsia="de-DE"/>
        </w:rPr>
      </w:r>
      <w:r w:rsidR="009522D3" w:rsidRPr="00522DE5">
        <w:rPr>
          <w:lang w:val="en-US" w:eastAsia="de-DE"/>
        </w:rPr>
        <w:fldChar w:fldCharType="separate"/>
      </w:r>
      <w:r w:rsidR="00A242F8" w:rsidRPr="00522DE5">
        <w:rPr>
          <w:noProof/>
          <w:vertAlign w:val="superscript"/>
          <w:lang w:val="en-US" w:eastAsia="de-DE"/>
        </w:rPr>
        <w:t>42 43</w:t>
      </w:r>
      <w:r w:rsidR="009522D3" w:rsidRPr="00522DE5">
        <w:rPr>
          <w:lang w:val="en-US" w:eastAsia="de-DE"/>
        </w:rPr>
        <w:fldChar w:fldCharType="end"/>
      </w:r>
      <w:r w:rsidR="002874C4" w:rsidRPr="00522DE5">
        <w:rPr>
          <w:color w:val="000000" w:themeColor="text1"/>
        </w:rPr>
        <w:t xml:space="preserve"> </w:t>
      </w:r>
      <w:r w:rsidR="006E54C6" w:rsidRPr="00522DE5">
        <w:rPr>
          <w:lang w:val="en-US" w:eastAsia="de-DE"/>
        </w:rPr>
        <w:t xml:space="preserve">A </w:t>
      </w:r>
      <w:r w:rsidR="005C3E5F" w:rsidRPr="00522DE5">
        <w:rPr>
          <w:color w:val="000000" w:themeColor="text1"/>
          <w:lang w:val="en-US" w:eastAsia="de-DE"/>
        </w:rPr>
        <w:t xml:space="preserve">limitation regarding </w:t>
      </w:r>
      <w:r w:rsidR="006E54C6" w:rsidRPr="00522DE5">
        <w:rPr>
          <w:color w:val="000000" w:themeColor="text1"/>
          <w:lang w:val="en-US" w:eastAsia="de-DE"/>
        </w:rPr>
        <w:t xml:space="preserve">this </w:t>
      </w:r>
      <w:r w:rsidR="005C3E5F" w:rsidRPr="00522DE5">
        <w:rPr>
          <w:color w:val="000000" w:themeColor="text1"/>
          <w:lang w:val="en-US" w:eastAsia="de-DE"/>
        </w:rPr>
        <w:t>classifi</w:t>
      </w:r>
      <w:r w:rsidR="005C559A" w:rsidRPr="00522DE5">
        <w:rPr>
          <w:color w:val="000000" w:themeColor="text1"/>
          <w:lang w:val="en-US" w:eastAsia="de-DE"/>
        </w:rPr>
        <w:t xml:space="preserve">cation method </w:t>
      </w:r>
      <w:r w:rsidR="006E54C6" w:rsidRPr="00522DE5">
        <w:rPr>
          <w:color w:val="000000" w:themeColor="text1"/>
          <w:lang w:val="en-US" w:eastAsia="de-DE"/>
        </w:rPr>
        <w:t xml:space="preserve">in our study is </w:t>
      </w:r>
      <w:r w:rsidR="005C3E5F" w:rsidRPr="00522DE5">
        <w:rPr>
          <w:color w:val="000000" w:themeColor="text1"/>
          <w:lang w:val="en-US" w:eastAsia="de-DE"/>
        </w:rPr>
        <w:t xml:space="preserve">that </w:t>
      </w:r>
      <w:r w:rsidR="005C3E5F" w:rsidRPr="00522DE5">
        <w:rPr>
          <w:color w:val="000000" w:themeColor="text1"/>
          <w:lang w:val="en-US"/>
        </w:rPr>
        <w:t xml:space="preserve">we </w:t>
      </w:r>
      <w:r w:rsidR="005C3E5F" w:rsidRPr="00522DE5">
        <w:rPr>
          <w:color w:val="000000" w:themeColor="text1"/>
        </w:rPr>
        <w:t xml:space="preserve">used baseline motor scores in the </w:t>
      </w:r>
      <w:r w:rsidR="004F07BB" w:rsidRPr="00522DE5">
        <w:t>medication on state (MedON)</w:t>
      </w:r>
      <w:r w:rsidR="006E54C6" w:rsidRPr="00522DE5">
        <w:rPr>
          <w:color w:val="000000" w:themeColor="text1"/>
        </w:rPr>
        <w:t xml:space="preserve">. </w:t>
      </w:r>
      <w:r w:rsidR="004829DF" w:rsidRPr="00907776">
        <w:rPr>
          <w:color w:val="000000" w:themeColor="text1"/>
        </w:rPr>
        <w:t>An assessment in the medication off state (</w:t>
      </w:r>
      <w:proofErr w:type="spellStart"/>
      <w:r w:rsidR="004829DF" w:rsidRPr="00907776">
        <w:rPr>
          <w:color w:val="000000" w:themeColor="text1"/>
        </w:rPr>
        <w:t>MedOFF</w:t>
      </w:r>
      <w:proofErr w:type="spellEnd"/>
      <w:r w:rsidR="004829DF" w:rsidRPr="00907776">
        <w:rPr>
          <w:color w:val="000000" w:themeColor="text1"/>
        </w:rPr>
        <w:t xml:space="preserve">) would have been preferable to reduce potential confounding factors. Standardised </w:t>
      </w:r>
      <w:proofErr w:type="spellStart"/>
      <w:r w:rsidR="004829DF" w:rsidRPr="00907776">
        <w:rPr>
          <w:color w:val="000000" w:themeColor="text1"/>
        </w:rPr>
        <w:t>MedOFF</w:t>
      </w:r>
      <w:proofErr w:type="spellEnd"/>
      <w:r w:rsidR="004829DF" w:rsidRPr="00907776">
        <w:rPr>
          <w:color w:val="000000" w:themeColor="text1"/>
        </w:rPr>
        <w:t xml:space="preserve"> motor assessments w</w:t>
      </w:r>
      <w:r w:rsidR="002F10A8" w:rsidRPr="00907776">
        <w:rPr>
          <w:color w:val="000000" w:themeColor="text1"/>
        </w:rPr>
        <w:t>ere</w:t>
      </w:r>
      <w:r w:rsidR="004829DF" w:rsidRPr="00907776">
        <w:rPr>
          <w:color w:val="000000" w:themeColor="text1"/>
        </w:rPr>
        <w:t xml:space="preserve"> </w:t>
      </w:r>
      <w:r w:rsidR="005C3E5F" w:rsidRPr="00907776">
        <w:rPr>
          <w:color w:val="000000" w:themeColor="text1"/>
        </w:rPr>
        <w:t>available from a subsample of 115 patients</w:t>
      </w:r>
      <w:r w:rsidR="004829DF" w:rsidRPr="00907776">
        <w:rPr>
          <w:color w:val="000000" w:themeColor="text1"/>
        </w:rPr>
        <w:t xml:space="preserve"> and</w:t>
      </w:r>
      <w:r w:rsidR="006E54C6" w:rsidRPr="00907776">
        <w:rPr>
          <w:color w:val="000000" w:themeColor="text1"/>
        </w:rPr>
        <w:t xml:space="preserve"> indicated no difference to </w:t>
      </w:r>
      <w:r w:rsidR="004F07BB" w:rsidRPr="00907776">
        <w:rPr>
          <w:color w:val="000000" w:themeColor="text1"/>
        </w:rPr>
        <w:t>MedON</w:t>
      </w:r>
      <w:r w:rsidR="006E54C6" w:rsidRPr="00907776">
        <w:rPr>
          <w:color w:val="000000" w:themeColor="text1"/>
        </w:rPr>
        <w:t xml:space="preserve"> assessments of symmetry</w:t>
      </w:r>
      <w:r w:rsidR="005C3E5F" w:rsidRPr="00907776">
        <w:rPr>
          <w:color w:val="000000" w:themeColor="text1"/>
        </w:rPr>
        <w:t>.</w:t>
      </w:r>
      <w:r w:rsidR="005C3E5F" w:rsidRPr="00522DE5">
        <w:rPr>
          <w:color w:val="000000" w:themeColor="text1"/>
        </w:rPr>
        <w:t xml:space="preserve"> </w:t>
      </w:r>
      <w:r w:rsidR="005C3E5F" w:rsidRPr="00907776">
        <w:t>Furthermore, a</w:t>
      </w:r>
      <w:r w:rsidR="005C3E5F" w:rsidRPr="00907776">
        <w:rPr>
          <w:color w:val="000000" w:themeColor="text1"/>
        </w:rPr>
        <w:t>lthough the cohort size was one of the largest in studies of its kind (n=254),</w:t>
      </w:r>
      <w:r w:rsidR="005C3E5F" w:rsidRPr="00907776">
        <w:rPr>
          <w:color w:val="000000" w:themeColor="text1"/>
          <w:shd w:val="clear" w:color="auto" w:fill="FFFFFF"/>
        </w:rPr>
        <w:t xml:space="preserve"> the symmetric group was </w:t>
      </w:r>
      <w:r w:rsidR="0094362B" w:rsidRPr="00907776">
        <w:rPr>
          <w:color w:val="000000" w:themeColor="text1"/>
          <w:shd w:val="clear" w:color="auto" w:fill="FFFFFF"/>
        </w:rPr>
        <w:t xml:space="preserve">relatively </w:t>
      </w:r>
      <w:r w:rsidR="005C3E5F" w:rsidRPr="00907776">
        <w:rPr>
          <w:color w:val="000000" w:themeColor="text1"/>
          <w:shd w:val="clear" w:color="auto" w:fill="FFFFFF"/>
        </w:rPr>
        <w:t>small (n=54)</w:t>
      </w:r>
      <w:r w:rsidR="00551505" w:rsidRPr="00907776">
        <w:rPr>
          <w:color w:val="000000" w:themeColor="text1"/>
          <w:shd w:val="clear" w:color="auto" w:fill="FFFFFF"/>
        </w:rPr>
        <w:t xml:space="preserve"> limiting statistical power and subgroup analyses with more advanced statistical methods</w:t>
      </w:r>
      <w:r w:rsidR="005C3E5F" w:rsidRPr="00907776">
        <w:rPr>
          <w:color w:val="000000" w:themeColor="text1"/>
        </w:rPr>
        <w:t>.</w:t>
      </w:r>
      <w:r w:rsidR="005C3E5F" w:rsidRPr="00522DE5">
        <w:rPr>
          <w:color w:val="000000" w:themeColor="text1"/>
        </w:rPr>
        <w:t xml:space="preserve"> </w:t>
      </w:r>
      <w:r w:rsidR="008700BE" w:rsidRPr="00522DE5">
        <w:rPr>
          <w:color w:val="000000" w:themeColor="text1"/>
        </w:rPr>
        <w:t xml:space="preserve">However, effect size classifications of within-group </w:t>
      </w:r>
      <w:r w:rsidR="00296C88" w:rsidRPr="00522DE5">
        <w:rPr>
          <w:color w:val="000000" w:themeColor="text1"/>
        </w:rPr>
        <w:t xml:space="preserve">changes at 6-month follow-up </w:t>
      </w:r>
      <w:r w:rsidR="008700BE" w:rsidRPr="00522DE5">
        <w:rPr>
          <w:color w:val="000000" w:themeColor="text1"/>
        </w:rPr>
        <w:t xml:space="preserve">were larger </w:t>
      </w:r>
      <w:r w:rsidR="00296C88" w:rsidRPr="00522DE5">
        <w:rPr>
          <w:color w:val="000000" w:themeColor="text1"/>
        </w:rPr>
        <w:t xml:space="preserve">in the asymmetric group </w:t>
      </w:r>
      <w:r w:rsidR="008700BE" w:rsidRPr="00522DE5">
        <w:rPr>
          <w:color w:val="000000" w:themeColor="text1"/>
        </w:rPr>
        <w:t xml:space="preserve">for </w:t>
      </w:r>
      <w:r w:rsidR="00296C88" w:rsidRPr="00522DE5">
        <w:rPr>
          <w:color w:val="000000" w:themeColor="text1"/>
        </w:rPr>
        <w:t>a range of clinical outcomes</w:t>
      </w:r>
      <w:r w:rsidR="0094362B" w:rsidRPr="00522DE5">
        <w:rPr>
          <w:color w:val="000000" w:themeColor="text1"/>
        </w:rPr>
        <w:t xml:space="preserve">, </w:t>
      </w:r>
      <w:r w:rsidR="00296C88" w:rsidRPr="00522DE5">
        <w:rPr>
          <w:color w:val="000000" w:themeColor="text1"/>
        </w:rPr>
        <w:t xml:space="preserve">including ADL, tremor, </w:t>
      </w:r>
      <w:r w:rsidR="008700BE" w:rsidRPr="00522DE5">
        <w:rPr>
          <w:color w:val="000000" w:themeColor="text1"/>
        </w:rPr>
        <w:t>motor examination</w:t>
      </w:r>
      <w:r w:rsidR="00296C88" w:rsidRPr="00522DE5">
        <w:rPr>
          <w:color w:val="000000" w:themeColor="text1"/>
        </w:rPr>
        <w:t>,</w:t>
      </w:r>
      <w:r w:rsidR="008700BE" w:rsidRPr="00522DE5">
        <w:rPr>
          <w:color w:val="000000" w:themeColor="text1"/>
        </w:rPr>
        <w:t xml:space="preserve"> and </w:t>
      </w:r>
      <w:r w:rsidR="00296C88" w:rsidRPr="00522DE5">
        <w:rPr>
          <w:color w:val="000000" w:themeColor="text1"/>
        </w:rPr>
        <w:t xml:space="preserve">motor fluctuations, which indicates that the </w:t>
      </w:r>
      <w:r w:rsidR="00DE51E5" w:rsidRPr="00522DE5">
        <w:rPr>
          <w:color w:val="000000" w:themeColor="text1"/>
        </w:rPr>
        <w:t xml:space="preserve">favourable effects of STN-DBS </w:t>
      </w:r>
      <w:r w:rsidR="00296C88" w:rsidRPr="00522DE5">
        <w:rPr>
          <w:color w:val="000000" w:themeColor="text1"/>
        </w:rPr>
        <w:t xml:space="preserve">in the asymmetric </w:t>
      </w:r>
      <w:r w:rsidR="00DE51E5" w:rsidRPr="00522DE5">
        <w:rPr>
          <w:color w:val="000000" w:themeColor="text1"/>
        </w:rPr>
        <w:t xml:space="preserve">PD </w:t>
      </w:r>
      <w:r w:rsidR="00296C88" w:rsidRPr="00522DE5">
        <w:rPr>
          <w:color w:val="000000" w:themeColor="text1"/>
        </w:rPr>
        <w:t xml:space="preserve">group </w:t>
      </w:r>
      <w:r w:rsidR="00DE51E5" w:rsidRPr="00522DE5">
        <w:rPr>
          <w:color w:val="000000" w:themeColor="text1"/>
        </w:rPr>
        <w:t>resulted from the observed greater clinical efficacy and not from a larger group size</w:t>
      </w:r>
      <w:r w:rsidR="00BC2A61" w:rsidRPr="00522DE5">
        <w:rPr>
          <w:color w:val="000000" w:themeColor="text1"/>
        </w:rPr>
        <w:t xml:space="preserve"> </w:t>
      </w:r>
      <w:r w:rsidR="00662B63" w:rsidRPr="00522DE5">
        <w:rPr>
          <w:color w:val="000000" w:themeColor="text1"/>
        </w:rPr>
        <w:t xml:space="preserve">than in the </w:t>
      </w:r>
      <w:r w:rsidR="00DE51E5" w:rsidRPr="00522DE5">
        <w:rPr>
          <w:color w:val="000000" w:themeColor="text1"/>
        </w:rPr>
        <w:t xml:space="preserve">symmetric </w:t>
      </w:r>
      <w:r w:rsidR="00662B63" w:rsidRPr="00522DE5">
        <w:rPr>
          <w:color w:val="000000" w:themeColor="text1"/>
        </w:rPr>
        <w:t>group</w:t>
      </w:r>
      <w:r w:rsidR="0094362B" w:rsidRPr="00522DE5">
        <w:rPr>
          <w:color w:val="000000" w:themeColor="text1"/>
        </w:rPr>
        <w:t>s</w:t>
      </w:r>
      <w:r w:rsidR="00296C88" w:rsidRPr="00522DE5">
        <w:rPr>
          <w:color w:val="000000" w:themeColor="text1"/>
        </w:rPr>
        <w:t xml:space="preserve">. </w:t>
      </w:r>
      <w:r w:rsidR="00BC2A61" w:rsidRPr="00522DE5">
        <w:rPr>
          <w:color w:val="000000" w:themeColor="text1"/>
        </w:rPr>
        <w:t xml:space="preserve">In this context, the only baseline difference was a </w:t>
      </w:r>
      <w:r w:rsidR="00662B63" w:rsidRPr="00522DE5">
        <w:rPr>
          <w:color w:val="000000" w:themeColor="text1"/>
        </w:rPr>
        <w:t xml:space="preserve">less </w:t>
      </w:r>
      <w:r w:rsidR="00BC2A61" w:rsidRPr="00522DE5">
        <w:rPr>
          <w:color w:val="000000" w:themeColor="text1"/>
        </w:rPr>
        <w:t xml:space="preserve">severe tremor </w:t>
      </w:r>
      <w:proofErr w:type="spellStart"/>
      <w:r w:rsidR="00BC2A61" w:rsidRPr="00522DE5">
        <w:rPr>
          <w:color w:val="000000" w:themeColor="text1"/>
        </w:rPr>
        <w:t>subscore</w:t>
      </w:r>
      <w:proofErr w:type="spellEnd"/>
      <w:r w:rsidR="00BC2A61" w:rsidRPr="00522DE5">
        <w:rPr>
          <w:color w:val="000000" w:themeColor="text1"/>
        </w:rPr>
        <w:t xml:space="preserve"> in the symmetric group, whereas demographic and main clinical parameters did not differ between the symmetric and asymmetric group. </w:t>
      </w:r>
      <w:r w:rsidR="00BB1B62" w:rsidRPr="00522DE5">
        <w:rPr>
          <w:color w:val="000000" w:themeColor="text1"/>
        </w:rPr>
        <w:t xml:space="preserve">Therefore, broad demographic and clinical baseline differences </w:t>
      </w:r>
      <w:r w:rsidR="0094362B" w:rsidRPr="00522DE5">
        <w:rPr>
          <w:color w:val="000000" w:themeColor="text1"/>
        </w:rPr>
        <w:t xml:space="preserve">do not likely </w:t>
      </w:r>
      <w:r w:rsidR="00BB1B62" w:rsidRPr="00522DE5">
        <w:rPr>
          <w:color w:val="000000" w:themeColor="text1"/>
        </w:rPr>
        <w:t xml:space="preserve">account for the observed outcome difference in ADL outcomes. </w:t>
      </w:r>
      <w:r w:rsidR="00BC2A61" w:rsidRPr="00522DE5">
        <w:rPr>
          <w:color w:val="000000" w:themeColor="text1"/>
        </w:rPr>
        <w:t>ADL and quality of life improvements were still moderately associated irrespective of tremor improvement when controlled for in partial correlations</w:t>
      </w:r>
      <w:r w:rsidR="007E30DB" w:rsidRPr="00522DE5">
        <w:rPr>
          <w:color w:val="000000" w:themeColor="text1"/>
        </w:rPr>
        <w:t>, which indicates its relatively small role for postoperative ADL and quality of life outcomes</w:t>
      </w:r>
      <w:r w:rsidR="0094362B" w:rsidRPr="00522DE5">
        <w:rPr>
          <w:color w:val="000000" w:themeColor="text1"/>
        </w:rPr>
        <w:t>.</w:t>
      </w:r>
    </w:p>
    <w:p w14:paraId="3438AF72" w14:textId="268C5D73" w:rsidR="00826293" w:rsidRPr="00522DE5" w:rsidRDefault="00662B63" w:rsidP="0098564B">
      <w:pPr>
        <w:rPr>
          <w:lang w:val="en-US"/>
        </w:rPr>
      </w:pPr>
      <w:r w:rsidRPr="00522DE5">
        <w:rPr>
          <w:color w:val="000000" w:themeColor="text1"/>
        </w:rPr>
        <w:t xml:space="preserve">Furthermore, additional analyses in a subcohort of patients with well-balanced tremor scores after propensity score matching confirmed the main result of a lack of postoperative ADL improvement in the symmetric group </w:t>
      </w:r>
      <w:r w:rsidR="0094362B" w:rsidRPr="00522DE5">
        <w:rPr>
          <w:color w:val="000000" w:themeColor="text1"/>
        </w:rPr>
        <w:t xml:space="preserve">instead of </w:t>
      </w:r>
      <w:r w:rsidRPr="00522DE5">
        <w:rPr>
          <w:color w:val="000000" w:themeColor="text1"/>
        </w:rPr>
        <w:t xml:space="preserve">considerable ADL benefits in the asymmetric group. </w:t>
      </w:r>
      <w:r w:rsidR="00EB6642" w:rsidRPr="00907776">
        <w:rPr>
          <w:color w:val="000000" w:themeColor="text1"/>
        </w:rPr>
        <w:t>However, propensity score matching is limited to clinically assessed parameters and does not account for potentially relevant factors not investigated in this study, e.g., impulse control disorders</w:t>
      </w:r>
      <w:r w:rsidR="00551505" w:rsidRPr="00907776">
        <w:rPr>
          <w:color w:val="000000" w:themeColor="text1"/>
        </w:rPr>
        <w:t xml:space="preserve">, apathy, and other neuropsychiatric and </w:t>
      </w:r>
      <w:r w:rsidR="00551505" w:rsidRPr="00907776">
        <w:rPr>
          <w:color w:val="000000" w:themeColor="text1"/>
          <w:lang w:val="en-US"/>
        </w:rPr>
        <w:t>behavioral disturbances</w:t>
      </w:r>
      <w:r w:rsidR="00EB6642" w:rsidRPr="00907776">
        <w:rPr>
          <w:color w:val="000000" w:themeColor="text1"/>
        </w:rPr>
        <w:t>, cognitive deficits</w:t>
      </w:r>
      <w:r w:rsidR="00551505" w:rsidRPr="00907776">
        <w:rPr>
          <w:color w:val="000000" w:themeColor="text1"/>
          <w:lang w:val="en-US"/>
        </w:rPr>
        <w:t>, and autonomic symptoms, could influence functional outcomes after DBS but are not included in the matching analyses.</w:t>
      </w:r>
      <w:r w:rsidR="00551505" w:rsidRPr="00522DE5">
        <w:rPr>
          <w:color w:val="000000" w:themeColor="text1"/>
          <w:lang w:val="en-US"/>
        </w:rPr>
        <w:t xml:space="preserve"> </w:t>
      </w:r>
      <w:r w:rsidR="00BB1B62" w:rsidRPr="00522DE5">
        <w:t xml:space="preserve">To address this limitation, comparisons between the matched groups were conducted conservatively using independent samples tests. </w:t>
      </w:r>
      <w:r w:rsidR="007E30DB" w:rsidRPr="00522DE5">
        <w:rPr>
          <w:color w:val="000000" w:themeColor="text1"/>
        </w:rPr>
        <w:t>In this context, a</w:t>
      </w:r>
      <w:r w:rsidR="007E30DB" w:rsidRPr="00522DE5">
        <w:t xml:space="preserve"> strength of our study is the multicentre design, which increases generali</w:t>
      </w:r>
      <w:r w:rsidR="0094362B" w:rsidRPr="00522DE5">
        <w:t>s</w:t>
      </w:r>
      <w:r w:rsidR="007E30DB" w:rsidRPr="00522DE5">
        <w:t xml:space="preserve">ability and external validity of our results. </w:t>
      </w:r>
      <w:r w:rsidR="00313384" w:rsidRPr="00907776">
        <w:t xml:space="preserve">Between-centre analyses showed no difference of postoperative scheduling. </w:t>
      </w:r>
      <w:r w:rsidR="00113ED3" w:rsidRPr="00907776">
        <w:t>Nevertheless, centre-specific differences in surgical technique</w:t>
      </w:r>
      <w:r w:rsidR="00313384" w:rsidRPr="00907776">
        <w:t xml:space="preserve"> and</w:t>
      </w:r>
      <w:r w:rsidR="00113ED3" w:rsidRPr="00907776">
        <w:t xml:space="preserve"> perioperative management may have influenced the outcomes. To reduce potential heterogeneity across clinical settings, we followed published </w:t>
      </w:r>
      <w:r w:rsidR="00313384" w:rsidRPr="00907776">
        <w:t xml:space="preserve">DBS programming and postoperative medication change </w:t>
      </w:r>
      <w:r w:rsidR="00113ED3" w:rsidRPr="00907776">
        <w:t>algorithms of our centr</w:t>
      </w:r>
      <w:r w:rsidR="00313384" w:rsidRPr="00907776">
        <w:t>e</w:t>
      </w:r>
      <w:r w:rsidR="00113ED3" w:rsidRPr="00907776">
        <w:t>s</w:t>
      </w:r>
      <w:r w:rsidR="00313384" w:rsidRPr="00907776">
        <w:t xml:space="preserve"> and MDS guidelines</w:t>
      </w:r>
      <w:r w:rsidR="00113ED3" w:rsidRPr="00907776">
        <w:t>.</w:t>
      </w:r>
      <w:r w:rsidR="00113ED3" w:rsidRPr="00907776">
        <w:fldChar w:fldCharType="begin">
          <w:fldData xml:space="preserve">PEVuZE5vdGU+PENpdGU+PEF1dGhvcj5QaWNpbGxvPC9BdXRob3I+PFllYXI+MjAxNjwvWWVhcj48
UmVjTnVtPjI1NTI8L1JlY051bT48RGlzcGxheVRleHQ+PHN0eWxlIGZhY2U9InN1cGVyc2NyaXB0
Ij42NCA2NTwvc3R5bGU+PC9EaXNwbGF5VGV4dD48cmVjb3JkPjxyZWMtbnVtYmVyPjI1NTI8L3Jl
Yy1udW1iZXI+PGZvcmVpZ24ta2V5cz48a2V5IGFwcD0iRU4iIGRiLWlkPSIyMGF0ZHNlZnB3ZHdl
dmU1YWEzeGUydGl2d3B0ZXowZGQyOWEiIHRpbWVzdGFtcD0iMTc2MTMwNTUyNyI+MjU1Mjwva2V5
PjwvZm9yZWlnbi1rZXlzPjxyZWYtdHlwZSBuYW1lPSJKb3VybmFsIEFydGljbGUiPjE3PC9yZWYt
dHlwZT48Y29udHJpYnV0b3JzPjxhdXRob3JzPjxhdXRob3I+UGljaWxsbywgTS48L2F1dGhvcj48
YXV0aG9yPkxvemFubywgQS4gTS48L2F1dGhvcj48YXV0aG9yPktvdSwgTi48L2F1dGhvcj48YXV0
aG9yPlB1cHBpIE11bmhveiwgUi48L2F1dGhvcj48YXV0aG9yPkZhc2FubywgQS48L2F1dGhvcj48
L2F1dGhvcnM+PC9jb250cmlidXRvcnM+PGF1dGgtYWRkcmVzcz5Nb3J0b24gYW5kIEdsb3JpYSBT
aHVsbWFuIE1vdmVtZW50IERpc29yZGVycyBDbGluaWMgYW5kIHRoZSBFZG1vbmQgSi4gU2FmcmEg
UHJvZ3JhbSBpbiBQYXJraW5zb24mYXBvcztzIERpc2Vhc2UsIFRvcm9udG8gV2VzdGVybiBIb3Nw
aXRhbCBhbmQgRGl2aXNpb24gb2YgTmV1cm9sb2d5LCBVbml2ZXJzaXR5IG9mIFRvcm9udG8sIFRv
cm9udG8sIE9udGFyaW8sIENhbmFkYTsgQ2VudHJlIGZvciBOZXVyb2RlZ2VuZXJhdGl2ZSBkaXNl
YXNlcyAoQ0VNQU5EKSwgRGVwYXJ0bWVudCBvZiBNZWRpY2luZSBhbmQgU3VyZ2VyeSwgTmV1cm9z
Y2llbmNlIFNlY3Rpb24sIFVuaXZlcnNpdHkgb2YgU2FsZXJubywgU2FsZXJubywgSXRhbHkuJiN4
RDtEaXZpc2lvbiBvZiBOZXVyb3N1cmdlcnksIFVuaXZlcnNpdHkgb2YgVG9yb250bywgVG9yb250
byBXZXN0ZXJuIEhvc3BpdGFsL1VuaXZlcnNpdHkgSGVhbHRoIE5ldHdvcmssIFRvcm9udG8sIE9u
dGFyaW8sIENhbmFkYS4mI3hEO01vcnRvbiBhbmQgR2xvcmlhIFNodWxtYW4gTW92ZW1lbnQgRGlz
b3JkZXJzIENsaW5pYyBhbmQgdGhlIEVkbW9uZCBKLiBTYWZyYSBQcm9ncmFtIGluIFBhcmtpbnNv
biZhcG9zO3MgRGlzZWFzZSwgVG9yb250byBXZXN0ZXJuIEhvc3BpdGFsIGFuZCBEaXZpc2lvbiBv
ZiBOZXVyb2xvZ3ksIFVuaXZlcnNpdHkgb2YgVG9yb250bywgVG9yb250bywgT250YXJpbywgQ2Fu
YWRhLiYjeEQ7TW9ydG9uIGFuZCBHbG9yaWEgU2h1bG1hbiBNb3ZlbWVudCBEaXNvcmRlcnMgQ2xp
bmljIGFuZCB0aGUgRWRtb25kIEouIFNhZnJhIFByb2dyYW0gaW4gUGFya2luc29uJmFwb3M7cyBE
aXNlYXNlLCBUb3JvbnRvIFdlc3Rlcm4gSG9zcGl0YWwgYW5kIERpdmlzaW9uIG9mIE5ldXJvbG9n
eSwgVW5pdmVyc2l0eSBvZiBUb3JvbnRvLCBUb3JvbnRvLCBPbnRhcmlvLCBDYW5hZGEuIEVsZWN0
cm9uaWMgYWRkcmVzczogYWxmb25zby5mYXNhbm9AZ21haWwuY29tLjwvYXV0aC1hZGRyZXNzPjx0
aXRsZXM+PHRpdGxlPlByb2dyYW1taW5nIERlZXAgQnJhaW4gU3RpbXVsYXRpb24gZm9yIFBhcmtp
bnNvbiZhcG9zO3MgRGlzZWFzZTogVGhlIFRvcm9udG8gV2VzdGVybiBIb3NwaXRhbCBBbGdvcml0
aG1zPC90aXRsZT48c2Vjb25kYXJ5LXRpdGxlPkJyYWluIFN0aW11bDwvc2Vjb25kYXJ5LXRpdGxl
PjxhbHQtdGl0bGU+QnJhaW4gc3RpbXVsYXRpb248L2FsdC10aXRsZT48L3RpdGxlcz48cGVyaW9k
aWNhbD48ZnVsbC10aXRsZT5CcmFpbiBTdGltdWw8L2Z1bGwtdGl0bGU+PC9wZXJpb2RpY2FsPjxh
bHQtcGVyaW9kaWNhbD48ZnVsbC10aXRsZT5CcmFpbiBTdGltdWxhdGlvbjwvZnVsbC10aXRsZT48
L2FsdC1wZXJpb2RpY2FsPjxwYWdlcz40MjUtNDM3PC9wYWdlcz48dm9sdW1lPjk8L3ZvbHVtZT48
bnVtYmVyPjM8L251bWJlcj48ZWRpdGlvbj4yMDE2LzAzLzEzPC9lZGl0aW9uPjxrZXl3b3Jkcz48
a2V5d29yZD5BZ2VkPC9rZXl3b3JkPjxrZXl3b3JkPipBbGdvcml0aG1zPC9rZXl3b3JkPjxrZXl3
b3JkPkRlZXAgQnJhaW4gU3RpbXVsYXRpb24vYWR2ZXJzZSBlZmZlY3RzLyptZXRob2RzPC9rZXl3
b3JkPjxrZXl3b3JkPkdhaXQgRGlzb3JkZXJzLCBOZXVyb2xvZ2ljPC9rZXl3b3JkPjxrZXl3b3Jk
PipIb3NwaXRhbGl6YXRpb24vdHJlbmRzPC9rZXl3b3JkPjxrZXl3b3JkPkh1bWFuczwva2V5d29y
ZD48a2V5d29yZD5NYWxlPC9rZXl3b3JkPjxrZXl3b3JkPk1pZGRsZSBBZ2VkPC9rZXl3b3JkPjxr
ZXl3b3JkPk9ic2VydmF0aW9uYWwgU3R1ZGllcyBhcyBUb3BpYy9tZXRob2RzPC9rZXl3b3JkPjxr
ZXl3b3JkPk9udGFyaW88L2tleXdvcmQ+PGtleXdvcmQ+UGFya2luc29uIERpc2Vhc2UvZGlhZ25v
c2lzLypwaHlzaW9wYXRob2xvZ3kvKnN1cmdlcnk8L2tleXdvcmQ+PGtleXdvcmQ+UmFuZG9taXpl
ZCBDb250cm9sbGVkIFRyaWFscyBhcyBUb3BpYy9tZXRob2RzPC9rZXl3b3JkPjxrZXl3b3JkPlNw
ZWVjaCBEaXNvcmRlcnMvZGlhZ25vc2lzL3BoeXNpb3BhdGhvbG9neTwva2V5d29yZD48a2V5d29y
ZD5TdWJ0aGFsYW1pYyBOdWNsZXVzL3BoeXNpb2xvZ3k8L2tleXdvcmQ+PGtleXdvcmQ+VHJlYXRt
ZW50IE91dGNvbWU8L2tleXdvcmQ+PGtleXdvcmQ+RnJlZXppbmc8L2tleXdvcmQ+PGtleXdvcmQ+
UGFya2luc29uJmFwb3M7cyBkaXNlYXNlPC9rZXl3b3JkPjxrZXl3b3JkPlByb2dyYW1taW5nPC9r
ZXl3b3JkPjxrZXl3b3JkPlNwZWVjaDwva2V5d29yZD48a2V5d29yZD5TdGltdWxhdGlvbi1pbmR1
Y2VkIGR5c2tpbmVzaWE8L2tleXdvcmQ+PGtleXdvcmQ+U3VyZ2VyeTwva2V5d29yZD48L2tleXdv
cmRzPjxkYXRlcz48eWVhcj4yMDE2PC95ZWFyPjxwdWItZGF0ZXM+PGRhdGU+TWF5LUp1bjwvZGF0
ZT48L3B1Yi1kYXRlcz48L2RhdGVzPjxpc2JuPjE4NzYtNDc1NDwvaXNibj48YWNjZXNzaW9uLW51
bT4yNjk2ODgwNjwvYWNjZXNzaW9uLW51bT48dXJscz48L3VybHM+PGVsZWN0cm9uaWMtcmVzb3Vy
Y2UtbnVtPjEwLjEwMTYvai5icnMuMjAxNi4wMi4wMDQ8L2VsZWN0cm9uaWMtcmVzb3VyY2UtbnVt
PjxyZW1vdGUtZGF0YWJhc2UtcHJvdmlkZXI+TkxNPC9yZW1vdGUtZGF0YWJhc2UtcHJvdmlkZXI+
PGxhbmd1YWdlPmVuZzwvbGFuZ3VhZ2U+PC9yZWNvcmQ+PC9DaXRlPjxDaXRlPjxBdXRob3I+RGV1
c2NobDwvQXV0aG9yPjxZZWFyPjIwMjI8L1llYXI+PFJlY051bT4yNTEyPC9SZWNOdW0+PHJlY29y
ZD48cmVjLW51bWJlcj4yNTEyPC9yZWMtbnVtYmVyPjxmb3JlaWduLWtleXM+PGtleSBhcHA9IkVO
IiBkYi1pZD0iMjBhdGRzZWZwd2R3ZXZlNWFhM3hlMnRpdndwdGV6MGRkMjlhIiB0aW1lc3RhbXA9
IjE3NTcwNzkwMTgiPjI1MTI8L2tleT48L2ZvcmVpZ24ta2V5cz48cmVmLXR5cGUgbmFtZT0iSm91
cm5hbCBBcnRpY2xlIj4xNzwvcmVmLXR5cGU+PGNvbnRyaWJ1dG9ycz48YXV0aG9ycz48YXV0aG9y
PkRldXNjaGwsIEcuPC9hdXRob3I+PGF1dGhvcj5BbnRvbmluaSwgQS48L2F1dGhvcj48YXV0aG9y
PkNvc3RhLCBKLjwvYXV0aG9yPjxhdXRob3I+U21pbG93c2thLCBLLjwvYXV0aG9yPjxhdXRob3I+
QmVyZywgRC48L2F1dGhvcj48YXV0aG9yPkNvcnZvbCwgSi4gQy48L2F1dGhvcj48YXV0aG9yPkZh
YmJyaW5pLCBHLjwvYXV0aG9yPjxhdXRob3I+RmVycmVpcmEsIEouPC9hdXRob3I+PGF1dGhvcj5G
b2x0eW5pZSwgVC48L2F1dGhvcj48YXV0aG9yPk1pciwgUC48L2F1dGhvcj48YXV0aG9yPlNjaHJh
ZywgQS48L2F1dGhvcj48YXV0aG9yPlNlcHBpLCBLLjwvYXV0aG9yPjxhdXRob3I+VGFiYSwgUC48
L2F1dGhvcj48YXV0aG9yPlJ1emlja2EsIEUuPC9hdXRob3I+PGF1dGhvcj5TZWxpa2hvdmEsIE0u
PC9hdXRob3I+PGF1dGhvcj5IZW5zY2hrZSwgTi48L2F1dGhvcj48YXV0aG9yPlZpbGxhbnVldmEs
IEcuPC9hdXRob3I+PGF1dGhvcj5Nb3JvLCBFLjwvYXV0aG9yPjwvYXV0aG9ycz48L2NvbnRyaWJ1
dG9ycz48YXV0aC1hZGRyZXNzPkRlcGFydG1lbnQgb2YgTmV1cm9sb2d5LCBVS1NILUtpZWwgQ2Ft
cHVzLCBDaHJpc3RpYW4tQWxicmVjaHRzLVVuaXZlcnNpdHksIEtpZWwsIEdlcm1hbnkuJiN4RDtQ
YXJraW5zb24gYW5kIE1vdmVtZW50IERpc29yZGVycyBVbml0LCBEZXBhcnRtZW50IG9mIE5ldXJv
c2NpZW5jZSwgVW5pdmVyc2l0eSBvZiBQYWR1YSwgUGFkdWEsIEl0YWx5LiYjeEQ7RmFjdWxkYWRl
IGRlIE1lZGljaW5hIGRhIFVuaXZlcnNpZGFkZSBkZSBMaXNib2EsIExpc2JvbiwgUG9ydHVnYWwu
JiN4RDtJbnN0aXR1dCBkdSBDZXJ2ZWF1LVBhcmlzIEJyYWluIEluc3RpdHV0ZSwgQXNzaXN0YW5j
ZSBQdWJsaXF1ZSBIb3BpdGF1eCBkZSBQYXJpcywgUGl0aWUtU2FscGV0cmllcmUgSG9zcGl0YWws
IERlcGFydG1lbnQgb2YgTmV1cm9sb2d5LCBDZW50cmUgZCZhcG9zO0ludmVzdGlnYXRpb24gQ2xp
bmlxdWUgTmV1cm9zY2llbmNlcywgU29yYm9ubmUgVW5pdmVyc2l0ZSwgUGFyaXMsIEZyYW5jZS4m
I3hEO0RlcGFydG1lbnQgSHVtYW4gTmV1cm9zY2llbmNlcywgU2FwaWVuemEgVW5pdmVyc2l0eSBv
ZiBSb21lLCBSb21lLCBJdGFseS4mI3hEO0lSQ0NTIE5ldXJvbWVkLCBSb21lLCBJdGFseS4mI3hE
O0ZhY3VsZGFkZSBkZSBNZWRpY2luYSwgVW5pdmVyc2lkYWRlIGRlIExpc2JvYSwgTGlzYm9uLCBQ
b3J0dWdhbC4mI3hEO0luc3RpdHV0byBkZSBNZWRpY2luYSBNb2xlY3VsYXIgSm9hbyBMb2JvIEFu
dHVuZXMsIExpc2JvbiwgUG9ydHVnYWwuJiN4RDtDYW1wdXMgTmV1cm9sb2dpY28sIFRvcnJlcyBW
ZWRyYXMsIFBvcnR1Z2FsLiYjeEQ7RGVwYXJ0bWVudCBvZiBDbGluaWNhbCAmYW1wOyBNb3ZlbWVu
dCBOZXVyb3NjaWVuY2VzLCBJbnN0aXR1dGUgb2YgTmV1cm9sb2d5LCBMb25kb24sIFVLLiYjeEQ7
VW5pZGFkIGRlIFRyYXN0b3Jub3MgZGVsIE1vdmltaWVudG8gU2VydmljaW8gZGUgTmV1cm9sb2dp
YSB5IE5ldXJvZmlzaW9sb2dpYSBDbGluaWNhLCBJbnN0aXR1dG8gZGUgQmlvbWVkaWNpbmEgZGUg
U2V2aWxsYSBIb3NwaXRhbCBVbml2ZXJzaXRhcmlvIFZpcmdlbiBkZWwgUm9jaW8vVW5pdmVyc2lk
YWQgZGUgU2V2aWxsYSwgU2V2aWxsZSwgU3BhaW4uJiN4RDtDZW50cm8gZGUgSW52ZXN0aWdhY2lv
biBCaW9tZWRpY2EgZW4gUmVkIHNvYnJlIEVuZmVybWVkYWRlcyBOZXVyb2RlZ2VuZXJhdGl2YXMs
IE1hZHJpZCwgU3BhaW4uJiN4RDtEZXBhcnRhbWVudG8gZGUgTWVkaWNpbmEgRmFjdWx0YWQgZGUg
TWVkaWNpbmEsIFVuaXZlcnNpZGFkIGRlIFNldmlsbGEsIFNldmlsbGUsIFNwYWluLiYjeEQ7SW5z
dGl0dXRlIG9mIE5ldXJvbG9neSwgVW5pdmVyc2l0eSBDbGluaWMgTG9uZG9uLCBMb25kb24sIFVL
LiYjeEQ7S2xpbmlrIGYuIE5ldXJvbG9naWUsIE1lZGl6aW5pc2NoZSBVbml2ZXJzaXRhdCBJbm5z
YnJ1Y2ssIElubnNicnVjaywgQXVzdHJpYS4mI3hEO0RlcGFydG1lbnQgb2YgTmV1cm9sb2d5IGFu
ZCBOZXVyb3N1cmdlcnksIEluc3RpdHV0ZSBvZiBDbGluaWNhbCBNZWRpY2luZSwgVW5pdmVyc2l0
eSBvZiBUYXJ0dSwgVGFydHUsIEVzdG9uaWEuJiN4RDtUYXJ0dSBVbml2ZXJzaXR5IEhvc3BpdGFs
LCBUYXJ0dSwgRXN0b25pYS4mI3hEO0RlcGFydG1lbnQgb2YgTmV1cm9sb2d5IGFuZCBDZW50ZXIg
b2YgQ2xpbmljYWwgTmV1cm9zY2llbmNlLCBGaXJzdCBGYWN1bHR5IG9mIE1lZGljaW5lLCBDaGFy
bGVzIFVuaXZlcnNpdHkgYW5kIEdlbmVyYWwgVW5pdmVyc2l0eSBIb3NwaXRhbCBpbiBQcmFndWUs
IFByYWd1ZSwgQ3plY2hpYS4mI3hEO1NvdXRobWVhZCBIb3NwaXRhbCwgQnJpc3RvbCBCcmFpbiBD
ZW50cmUsIEJyaXN0b2wsIFVLLCBCUzEwIDVOQi4mI3hEO0NvY2hyYW5lIFJlc3BvbnNlLCBMb25k
b24sIFVLLiYjeEQ7RGl2aXNpb24gb2YgTmV1cm9sb2d5LCBHcmVub2JsZSwgR3Jlbm9ibGUgSW5z
dGl0dXRlIG9mIE5ldXJvc2NpZW5jZXMsIEdyZW5vYmxlIEFscGVzIFVuaXZlcnNpdHksIEdyZW5v
YmxlLCBGcmFuY2UuPC9hdXRoLWFkZHJlc3M+PHRpdGxlcz48dGl0bGU+RXVyb3BlYW4gQWNhZGVt
eSBvZiBOZXVyb2xvZ3kvTW92ZW1lbnQgRGlzb3JkZXIgU29jaWV0eS1FdXJvcGVhbiBTZWN0aW9u
IEd1aWRlbGluZSBvbiB0aGUgVHJlYXRtZW50IG9mIFBhcmtpbnNvbiZhcG9zO3MgRGlzZWFzZTog
SS4gSW52YXNpdmUgVGhlcmFwaWVzPC90aXRsZT48c2Vjb25kYXJ5LXRpdGxlPk1vdiBEaXNvcmQ8
L3NlY29uZGFyeS10aXRsZT48YWx0LXRpdGxlPk1vdmVtZW50IGRpc29yZGVycyA6IG9mZmljaWFs
IGpvdXJuYWwgb2YgdGhlIE1vdmVtZW50IERpc29yZGVyIFNvY2lldHk8L2FsdC10aXRsZT48L3Rp
dGxlcz48cGVyaW9kaWNhbD48ZnVsbC10aXRsZT5Nb3YgRGlzb3JkPC9mdWxsLXRpdGxlPjwvcGVy
aW9kaWNhbD48YWx0LXBlcmlvZGljYWw+PGZ1bGwtdGl0bGU+TW92ZW1lbnQgZGlzb3JkZXJzIDog
b2ZmaWNpYWwgam91cm5hbCBvZiB0aGUgTW92ZW1lbnQgRGlzb3JkZXIgU29jaWV0eTwvZnVsbC10
aXRsZT48L2FsdC1wZXJpb2RpY2FsPjxwYWdlcz4xMzYwLTEzNzQ8L3BhZ2VzPjx2b2x1bWU+Mzc8
L3ZvbHVtZT48bnVtYmVyPjc8L251bWJlcj48ZWRpdGlvbj4yMDIyLzA3LzA3PC9lZGl0aW9uPjxr
ZXl3b3Jkcz48a2V5d29yZD5BcG9tb3JwaGluZS90aGVyYXBldXRpYyB1c2U8L2tleXdvcmQ+PGtl
eXdvcmQ+KkRlZXAgQnJhaW4gU3RpbXVsYXRpb24vbWV0aG9kczwva2V5d29yZD48a2V5d29yZD5I
dW1hbnM8L2tleXdvcmQ+PGtleXdvcmQ+Kk5ldXJvbG9neTwva2V5d29yZD48a2V5d29yZD4qUGFy
a2luc29uIERpc2Vhc2UvZHJ1ZyB0aGVyYXB5PC9rZXl3b3JkPjxrZXl3b3JkPlF1YWxpdHkgb2Yg
TGlmZTwva2V5d29yZD48a2V5d29yZD5UcmVtb3IvdGhlcmFweTwva2V5d29yZD48a2V5d29yZD5Q
YXJraW5zb24mYXBvcztzIGRpc2Vhc2U8L2tleXdvcmQ+PGtleXdvcmQ+Z3VpZGVsaW5lPC9rZXl3
b3JkPjxrZXl3b3JkPmluZnVzaW9uIHRoZXJhcGllczwva2V5d29yZD48a2V5d29yZD5zdXJnaWNh
bCBpbnRlcnZlbnRpb25zPC9rZXl3b3JkPjwva2V5d29yZHM+PGRhdGVzPjx5ZWFyPjIwMjI8L3ll
YXI+PHB1Yi1kYXRlcz48ZGF0ZT5KdWw8L2RhdGU+PC9wdWItZGF0ZXM+PC9kYXRlcz48aXNibj4x
NTMxLTgyNTcgKEVsZWN0cm9uaWMpJiN4RDswODg1LTMxODUgKExpbmtpbmcpPC9pc2JuPjxhY2Nl
c3Npb24tbnVtPjM1NzkxNzY3PC9hY2Nlc3Npb24tbnVtPjx1cmxzPjxyZWxhdGVkLXVybHM+PHVy
bD5odHRwczovL3d3dy5uY2JpLm5sbS5uaWguZ292L3B1Ym1lZC8zNTc5MTc2NzwvdXJsPjwvcmVs
YXRlZC11cmxzPjwvdXJscz48ZWxlY3Ryb25pYy1yZXNvdXJjZS1udW0+MTAuMTAwMi9tZHMuMjkw
NjY8L2VsZWN0cm9uaWMtcmVzb3VyY2UtbnVtPjxyZW1vdGUtZGF0YWJhc2UtcHJvdmlkZXI+TkxN
PC9yZW1vdGUtZGF0YWJhc2UtcHJvdmlkZXI+PGxhbmd1YWdlPmVuZzwvbGFuZ3VhZ2U+PC9yZWNv
cmQ+PC9DaXRlPjwvRW5kTm90ZT4A
</w:fldData>
        </w:fldChar>
      </w:r>
      <w:r w:rsidR="008E003A" w:rsidRPr="00907776">
        <w:instrText xml:space="preserve"> ADDIN EN.CITE </w:instrText>
      </w:r>
      <w:r w:rsidR="008E003A" w:rsidRPr="00907776">
        <w:fldChar w:fldCharType="begin">
          <w:fldData xml:space="preserve">PEVuZE5vdGU+PENpdGU+PEF1dGhvcj5QaWNpbGxvPC9BdXRob3I+PFllYXI+MjAxNjwvWWVhcj48
UmVjTnVtPjI1NTI8L1JlY051bT48RGlzcGxheVRleHQ+PHN0eWxlIGZhY2U9InN1cGVyc2NyaXB0
Ij42NCA2NTwvc3R5bGU+PC9EaXNwbGF5VGV4dD48cmVjb3JkPjxyZWMtbnVtYmVyPjI1NTI8L3Jl
Yy1udW1iZXI+PGZvcmVpZ24ta2V5cz48a2V5IGFwcD0iRU4iIGRiLWlkPSIyMGF0ZHNlZnB3ZHdl
dmU1YWEzeGUydGl2d3B0ZXowZGQyOWEiIHRpbWVzdGFtcD0iMTc2MTMwNTUyNyI+MjU1Mjwva2V5
PjwvZm9yZWlnbi1rZXlzPjxyZWYtdHlwZSBuYW1lPSJKb3VybmFsIEFydGljbGUiPjE3PC9yZWYt
dHlwZT48Y29udHJpYnV0b3JzPjxhdXRob3JzPjxhdXRob3I+UGljaWxsbywgTS48L2F1dGhvcj48
YXV0aG9yPkxvemFubywgQS4gTS48L2F1dGhvcj48YXV0aG9yPktvdSwgTi48L2F1dGhvcj48YXV0
aG9yPlB1cHBpIE11bmhveiwgUi48L2F1dGhvcj48YXV0aG9yPkZhc2FubywgQS48L2F1dGhvcj48
L2F1dGhvcnM+PC9jb250cmlidXRvcnM+PGF1dGgtYWRkcmVzcz5Nb3J0b24gYW5kIEdsb3JpYSBT
aHVsbWFuIE1vdmVtZW50IERpc29yZGVycyBDbGluaWMgYW5kIHRoZSBFZG1vbmQgSi4gU2FmcmEg
UHJvZ3JhbSBpbiBQYXJraW5zb24mYXBvcztzIERpc2Vhc2UsIFRvcm9udG8gV2VzdGVybiBIb3Nw
aXRhbCBhbmQgRGl2aXNpb24gb2YgTmV1cm9sb2d5LCBVbml2ZXJzaXR5IG9mIFRvcm9udG8sIFRv
cm9udG8sIE9udGFyaW8sIENhbmFkYTsgQ2VudHJlIGZvciBOZXVyb2RlZ2VuZXJhdGl2ZSBkaXNl
YXNlcyAoQ0VNQU5EKSwgRGVwYXJ0bWVudCBvZiBNZWRpY2luZSBhbmQgU3VyZ2VyeSwgTmV1cm9z
Y2llbmNlIFNlY3Rpb24sIFVuaXZlcnNpdHkgb2YgU2FsZXJubywgU2FsZXJubywgSXRhbHkuJiN4
RDtEaXZpc2lvbiBvZiBOZXVyb3N1cmdlcnksIFVuaXZlcnNpdHkgb2YgVG9yb250bywgVG9yb250
byBXZXN0ZXJuIEhvc3BpdGFsL1VuaXZlcnNpdHkgSGVhbHRoIE5ldHdvcmssIFRvcm9udG8sIE9u
dGFyaW8sIENhbmFkYS4mI3hEO01vcnRvbiBhbmQgR2xvcmlhIFNodWxtYW4gTW92ZW1lbnQgRGlz
b3JkZXJzIENsaW5pYyBhbmQgdGhlIEVkbW9uZCBKLiBTYWZyYSBQcm9ncmFtIGluIFBhcmtpbnNv
biZhcG9zO3MgRGlzZWFzZSwgVG9yb250byBXZXN0ZXJuIEhvc3BpdGFsIGFuZCBEaXZpc2lvbiBv
ZiBOZXVyb2xvZ3ksIFVuaXZlcnNpdHkgb2YgVG9yb250bywgVG9yb250bywgT250YXJpbywgQ2Fu
YWRhLiYjeEQ7TW9ydG9uIGFuZCBHbG9yaWEgU2h1bG1hbiBNb3ZlbWVudCBEaXNvcmRlcnMgQ2xp
bmljIGFuZCB0aGUgRWRtb25kIEouIFNhZnJhIFByb2dyYW0gaW4gUGFya2luc29uJmFwb3M7cyBE
aXNlYXNlLCBUb3JvbnRvIFdlc3Rlcm4gSG9zcGl0YWwgYW5kIERpdmlzaW9uIG9mIE5ldXJvbG9n
eSwgVW5pdmVyc2l0eSBvZiBUb3JvbnRvLCBUb3JvbnRvLCBPbnRhcmlvLCBDYW5hZGEuIEVsZWN0
cm9uaWMgYWRkcmVzczogYWxmb25zby5mYXNhbm9AZ21haWwuY29tLjwvYXV0aC1hZGRyZXNzPjx0
aXRsZXM+PHRpdGxlPlByb2dyYW1taW5nIERlZXAgQnJhaW4gU3RpbXVsYXRpb24gZm9yIFBhcmtp
bnNvbiZhcG9zO3MgRGlzZWFzZTogVGhlIFRvcm9udG8gV2VzdGVybiBIb3NwaXRhbCBBbGdvcml0
aG1zPC90aXRsZT48c2Vjb25kYXJ5LXRpdGxlPkJyYWluIFN0aW11bDwvc2Vjb25kYXJ5LXRpdGxl
PjxhbHQtdGl0bGU+QnJhaW4gc3RpbXVsYXRpb248L2FsdC10aXRsZT48L3RpdGxlcz48cGVyaW9k
aWNhbD48ZnVsbC10aXRsZT5CcmFpbiBTdGltdWw8L2Z1bGwtdGl0bGU+PC9wZXJpb2RpY2FsPjxh
bHQtcGVyaW9kaWNhbD48ZnVsbC10aXRsZT5CcmFpbiBTdGltdWxhdGlvbjwvZnVsbC10aXRsZT48
L2FsdC1wZXJpb2RpY2FsPjxwYWdlcz40MjUtNDM3PC9wYWdlcz48dm9sdW1lPjk8L3ZvbHVtZT48
bnVtYmVyPjM8L251bWJlcj48ZWRpdGlvbj4yMDE2LzAzLzEzPC9lZGl0aW9uPjxrZXl3b3Jkcz48
a2V5d29yZD5BZ2VkPC9rZXl3b3JkPjxrZXl3b3JkPipBbGdvcml0aG1zPC9rZXl3b3JkPjxrZXl3
b3JkPkRlZXAgQnJhaW4gU3RpbXVsYXRpb24vYWR2ZXJzZSBlZmZlY3RzLyptZXRob2RzPC9rZXl3
b3JkPjxrZXl3b3JkPkdhaXQgRGlzb3JkZXJzLCBOZXVyb2xvZ2ljPC9rZXl3b3JkPjxrZXl3b3Jk
PipIb3NwaXRhbGl6YXRpb24vdHJlbmRzPC9rZXl3b3JkPjxrZXl3b3JkPkh1bWFuczwva2V5d29y
ZD48a2V5d29yZD5NYWxlPC9rZXl3b3JkPjxrZXl3b3JkPk1pZGRsZSBBZ2VkPC9rZXl3b3JkPjxr
ZXl3b3JkPk9ic2VydmF0aW9uYWwgU3R1ZGllcyBhcyBUb3BpYy9tZXRob2RzPC9rZXl3b3JkPjxr
ZXl3b3JkPk9udGFyaW88L2tleXdvcmQ+PGtleXdvcmQ+UGFya2luc29uIERpc2Vhc2UvZGlhZ25v
c2lzLypwaHlzaW9wYXRob2xvZ3kvKnN1cmdlcnk8L2tleXdvcmQ+PGtleXdvcmQ+UmFuZG9taXpl
ZCBDb250cm9sbGVkIFRyaWFscyBhcyBUb3BpYy9tZXRob2RzPC9rZXl3b3JkPjxrZXl3b3JkPlNw
ZWVjaCBEaXNvcmRlcnMvZGlhZ25vc2lzL3BoeXNpb3BhdGhvbG9neTwva2V5d29yZD48a2V5d29y
ZD5TdWJ0aGFsYW1pYyBOdWNsZXVzL3BoeXNpb2xvZ3k8L2tleXdvcmQ+PGtleXdvcmQ+VHJlYXRt
ZW50IE91dGNvbWU8L2tleXdvcmQ+PGtleXdvcmQ+RnJlZXppbmc8L2tleXdvcmQ+PGtleXdvcmQ+
UGFya2luc29uJmFwb3M7cyBkaXNlYXNlPC9rZXl3b3JkPjxrZXl3b3JkPlByb2dyYW1taW5nPC9r
ZXl3b3JkPjxrZXl3b3JkPlNwZWVjaDwva2V5d29yZD48a2V5d29yZD5TdGltdWxhdGlvbi1pbmR1
Y2VkIGR5c2tpbmVzaWE8L2tleXdvcmQ+PGtleXdvcmQ+U3VyZ2VyeTwva2V5d29yZD48L2tleXdv
cmRzPjxkYXRlcz48eWVhcj4yMDE2PC95ZWFyPjxwdWItZGF0ZXM+PGRhdGU+TWF5LUp1bjwvZGF0
ZT48L3B1Yi1kYXRlcz48L2RhdGVzPjxpc2JuPjE4NzYtNDc1NDwvaXNibj48YWNjZXNzaW9uLW51
bT4yNjk2ODgwNjwvYWNjZXNzaW9uLW51bT48dXJscz48L3VybHM+PGVsZWN0cm9uaWMtcmVzb3Vy
Y2UtbnVtPjEwLjEwMTYvai5icnMuMjAxNi4wMi4wMDQ8L2VsZWN0cm9uaWMtcmVzb3VyY2UtbnVt
PjxyZW1vdGUtZGF0YWJhc2UtcHJvdmlkZXI+TkxNPC9yZW1vdGUtZGF0YWJhc2UtcHJvdmlkZXI+
PGxhbmd1YWdlPmVuZzwvbGFuZ3VhZ2U+PC9yZWNvcmQ+PC9DaXRlPjxDaXRlPjxBdXRob3I+RGV1
c2NobDwvQXV0aG9yPjxZZWFyPjIwMjI8L1llYXI+PFJlY051bT4yNTEyPC9SZWNOdW0+PHJlY29y
ZD48cmVjLW51bWJlcj4yNTEyPC9yZWMtbnVtYmVyPjxmb3JlaWduLWtleXM+PGtleSBhcHA9IkVO
IiBkYi1pZD0iMjBhdGRzZWZwd2R3ZXZlNWFhM3hlMnRpdndwdGV6MGRkMjlhIiB0aW1lc3RhbXA9
IjE3NTcwNzkwMTgiPjI1MTI8L2tleT48L2ZvcmVpZ24ta2V5cz48cmVmLXR5cGUgbmFtZT0iSm91
cm5hbCBBcnRpY2xlIj4xNzwvcmVmLXR5cGU+PGNvbnRyaWJ1dG9ycz48YXV0aG9ycz48YXV0aG9y
PkRldXNjaGwsIEcuPC9hdXRob3I+PGF1dGhvcj5BbnRvbmluaSwgQS48L2F1dGhvcj48YXV0aG9y
PkNvc3RhLCBKLjwvYXV0aG9yPjxhdXRob3I+U21pbG93c2thLCBLLjwvYXV0aG9yPjxhdXRob3I+
QmVyZywgRC48L2F1dGhvcj48YXV0aG9yPkNvcnZvbCwgSi4gQy48L2F1dGhvcj48YXV0aG9yPkZh
YmJyaW5pLCBHLjwvYXV0aG9yPjxhdXRob3I+RmVycmVpcmEsIEouPC9hdXRob3I+PGF1dGhvcj5G
b2x0eW5pZSwgVC48L2F1dGhvcj48YXV0aG9yPk1pciwgUC48L2F1dGhvcj48YXV0aG9yPlNjaHJh
ZywgQS48L2F1dGhvcj48YXV0aG9yPlNlcHBpLCBLLjwvYXV0aG9yPjxhdXRob3I+VGFiYSwgUC48
L2F1dGhvcj48YXV0aG9yPlJ1emlja2EsIEUuPC9hdXRob3I+PGF1dGhvcj5TZWxpa2hvdmEsIE0u
PC9hdXRob3I+PGF1dGhvcj5IZW5zY2hrZSwgTi48L2F1dGhvcj48YXV0aG9yPlZpbGxhbnVldmEs
IEcuPC9hdXRob3I+PGF1dGhvcj5Nb3JvLCBFLjwvYXV0aG9yPjwvYXV0aG9ycz48L2NvbnRyaWJ1
dG9ycz48YXV0aC1hZGRyZXNzPkRlcGFydG1lbnQgb2YgTmV1cm9sb2d5LCBVS1NILUtpZWwgQ2Ft
cHVzLCBDaHJpc3RpYW4tQWxicmVjaHRzLVVuaXZlcnNpdHksIEtpZWwsIEdlcm1hbnkuJiN4RDtQ
YXJraW5zb24gYW5kIE1vdmVtZW50IERpc29yZGVycyBVbml0LCBEZXBhcnRtZW50IG9mIE5ldXJv
c2NpZW5jZSwgVW5pdmVyc2l0eSBvZiBQYWR1YSwgUGFkdWEsIEl0YWx5LiYjeEQ7RmFjdWxkYWRl
IGRlIE1lZGljaW5hIGRhIFVuaXZlcnNpZGFkZSBkZSBMaXNib2EsIExpc2JvbiwgUG9ydHVnYWwu
JiN4RDtJbnN0aXR1dCBkdSBDZXJ2ZWF1LVBhcmlzIEJyYWluIEluc3RpdHV0ZSwgQXNzaXN0YW5j
ZSBQdWJsaXF1ZSBIb3BpdGF1eCBkZSBQYXJpcywgUGl0aWUtU2FscGV0cmllcmUgSG9zcGl0YWws
IERlcGFydG1lbnQgb2YgTmV1cm9sb2d5LCBDZW50cmUgZCZhcG9zO0ludmVzdGlnYXRpb24gQ2xp
bmlxdWUgTmV1cm9zY2llbmNlcywgU29yYm9ubmUgVW5pdmVyc2l0ZSwgUGFyaXMsIEZyYW5jZS4m
I3hEO0RlcGFydG1lbnQgSHVtYW4gTmV1cm9zY2llbmNlcywgU2FwaWVuemEgVW5pdmVyc2l0eSBv
ZiBSb21lLCBSb21lLCBJdGFseS4mI3hEO0lSQ0NTIE5ldXJvbWVkLCBSb21lLCBJdGFseS4mI3hE
O0ZhY3VsZGFkZSBkZSBNZWRpY2luYSwgVW5pdmVyc2lkYWRlIGRlIExpc2JvYSwgTGlzYm9uLCBQ
b3J0dWdhbC4mI3hEO0luc3RpdHV0byBkZSBNZWRpY2luYSBNb2xlY3VsYXIgSm9hbyBMb2JvIEFu
dHVuZXMsIExpc2JvbiwgUG9ydHVnYWwuJiN4RDtDYW1wdXMgTmV1cm9sb2dpY28sIFRvcnJlcyBW
ZWRyYXMsIFBvcnR1Z2FsLiYjeEQ7RGVwYXJ0bWVudCBvZiBDbGluaWNhbCAmYW1wOyBNb3ZlbWVu
dCBOZXVyb3NjaWVuY2VzLCBJbnN0aXR1dGUgb2YgTmV1cm9sb2d5LCBMb25kb24sIFVLLiYjeEQ7
VW5pZGFkIGRlIFRyYXN0b3Jub3MgZGVsIE1vdmltaWVudG8gU2VydmljaW8gZGUgTmV1cm9sb2dp
YSB5IE5ldXJvZmlzaW9sb2dpYSBDbGluaWNhLCBJbnN0aXR1dG8gZGUgQmlvbWVkaWNpbmEgZGUg
U2V2aWxsYSBIb3NwaXRhbCBVbml2ZXJzaXRhcmlvIFZpcmdlbiBkZWwgUm9jaW8vVW5pdmVyc2lk
YWQgZGUgU2V2aWxsYSwgU2V2aWxsZSwgU3BhaW4uJiN4RDtDZW50cm8gZGUgSW52ZXN0aWdhY2lv
biBCaW9tZWRpY2EgZW4gUmVkIHNvYnJlIEVuZmVybWVkYWRlcyBOZXVyb2RlZ2VuZXJhdGl2YXMs
IE1hZHJpZCwgU3BhaW4uJiN4RDtEZXBhcnRhbWVudG8gZGUgTWVkaWNpbmEgRmFjdWx0YWQgZGUg
TWVkaWNpbmEsIFVuaXZlcnNpZGFkIGRlIFNldmlsbGEsIFNldmlsbGUsIFNwYWluLiYjeEQ7SW5z
dGl0dXRlIG9mIE5ldXJvbG9neSwgVW5pdmVyc2l0eSBDbGluaWMgTG9uZG9uLCBMb25kb24sIFVL
LiYjeEQ7S2xpbmlrIGYuIE5ldXJvbG9naWUsIE1lZGl6aW5pc2NoZSBVbml2ZXJzaXRhdCBJbm5z
YnJ1Y2ssIElubnNicnVjaywgQXVzdHJpYS4mI3hEO0RlcGFydG1lbnQgb2YgTmV1cm9sb2d5IGFu
ZCBOZXVyb3N1cmdlcnksIEluc3RpdHV0ZSBvZiBDbGluaWNhbCBNZWRpY2luZSwgVW5pdmVyc2l0
eSBvZiBUYXJ0dSwgVGFydHUsIEVzdG9uaWEuJiN4RDtUYXJ0dSBVbml2ZXJzaXR5IEhvc3BpdGFs
LCBUYXJ0dSwgRXN0b25pYS4mI3hEO0RlcGFydG1lbnQgb2YgTmV1cm9sb2d5IGFuZCBDZW50ZXIg
b2YgQ2xpbmljYWwgTmV1cm9zY2llbmNlLCBGaXJzdCBGYWN1bHR5IG9mIE1lZGljaW5lLCBDaGFy
bGVzIFVuaXZlcnNpdHkgYW5kIEdlbmVyYWwgVW5pdmVyc2l0eSBIb3NwaXRhbCBpbiBQcmFndWUs
IFByYWd1ZSwgQ3plY2hpYS4mI3hEO1NvdXRobWVhZCBIb3NwaXRhbCwgQnJpc3RvbCBCcmFpbiBD
ZW50cmUsIEJyaXN0b2wsIFVLLCBCUzEwIDVOQi4mI3hEO0NvY2hyYW5lIFJlc3BvbnNlLCBMb25k
b24sIFVLLiYjeEQ7RGl2aXNpb24gb2YgTmV1cm9sb2d5LCBHcmVub2JsZSwgR3Jlbm9ibGUgSW5z
dGl0dXRlIG9mIE5ldXJvc2NpZW5jZXMsIEdyZW5vYmxlIEFscGVzIFVuaXZlcnNpdHksIEdyZW5v
YmxlLCBGcmFuY2UuPC9hdXRoLWFkZHJlc3M+PHRpdGxlcz48dGl0bGU+RXVyb3BlYW4gQWNhZGVt
eSBvZiBOZXVyb2xvZ3kvTW92ZW1lbnQgRGlzb3JkZXIgU29jaWV0eS1FdXJvcGVhbiBTZWN0aW9u
IEd1aWRlbGluZSBvbiB0aGUgVHJlYXRtZW50IG9mIFBhcmtpbnNvbiZhcG9zO3MgRGlzZWFzZTog
SS4gSW52YXNpdmUgVGhlcmFwaWVzPC90aXRsZT48c2Vjb25kYXJ5LXRpdGxlPk1vdiBEaXNvcmQ8
L3NlY29uZGFyeS10aXRsZT48YWx0LXRpdGxlPk1vdmVtZW50IGRpc29yZGVycyA6IG9mZmljaWFs
IGpvdXJuYWwgb2YgdGhlIE1vdmVtZW50IERpc29yZGVyIFNvY2lldHk8L2FsdC10aXRsZT48L3Rp
dGxlcz48cGVyaW9kaWNhbD48ZnVsbC10aXRsZT5Nb3YgRGlzb3JkPC9mdWxsLXRpdGxlPjwvcGVy
aW9kaWNhbD48YWx0LXBlcmlvZGljYWw+PGZ1bGwtdGl0bGU+TW92ZW1lbnQgZGlzb3JkZXJzIDog
b2ZmaWNpYWwgam91cm5hbCBvZiB0aGUgTW92ZW1lbnQgRGlzb3JkZXIgU29jaWV0eTwvZnVsbC10
aXRsZT48L2FsdC1wZXJpb2RpY2FsPjxwYWdlcz4xMzYwLTEzNzQ8L3BhZ2VzPjx2b2x1bWU+Mzc8
L3ZvbHVtZT48bnVtYmVyPjc8L251bWJlcj48ZWRpdGlvbj4yMDIyLzA3LzA3PC9lZGl0aW9uPjxr
ZXl3b3Jkcz48a2V5d29yZD5BcG9tb3JwaGluZS90aGVyYXBldXRpYyB1c2U8L2tleXdvcmQ+PGtl
eXdvcmQ+KkRlZXAgQnJhaW4gU3RpbXVsYXRpb24vbWV0aG9kczwva2V5d29yZD48a2V5d29yZD5I
dW1hbnM8L2tleXdvcmQ+PGtleXdvcmQ+Kk5ldXJvbG9neTwva2V5d29yZD48a2V5d29yZD4qUGFy
a2luc29uIERpc2Vhc2UvZHJ1ZyB0aGVyYXB5PC9rZXl3b3JkPjxrZXl3b3JkPlF1YWxpdHkgb2Yg
TGlmZTwva2V5d29yZD48a2V5d29yZD5UcmVtb3IvdGhlcmFweTwva2V5d29yZD48a2V5d29yZD5Q
YXJraW5zb24mYXBvcztzIGRpc2Vhc2U8L2tleXdvcmQ+PGtleXdvcmQ+Z3VpZGVsaW5lPC9rZXl3
b3JkPjxrZXl3b3JkPmluZnVzaW9uIHRoZXJhcGllczwva2V5d29yZD48a2V5d29yZD5zdXJnaWNh
bCBpbnRlcnZlbnRpb25zPC9rZXl3b3JkPjwva2V5d29yZHM+PGRhdGVzPjx5ZWFyPjIwMjI8L3ll
YXI+PHB1Yi1kYXRlcz48ZGF0ZT5KdWw8L2RhdGU+PC9wdWItZGF0ZXM+PC9kYXRlcz48aXNibj4x
NTMxLTgyNTcgKEVsZWN0cm9uaWMpJiN4RDswODg1LTMxODUgKExpbmtpbmcpPC9pc2JuPjxhY2Nl
c3Npb24tbnVtPjM1NzkxNzY3PC9hY2Nlc3Npb24tbnVtPjx1cmxzPjxyZWxhdGVkLXVybHM+PHVy
bD5odHRwczovL3d3dy5uY2JpLm5sbS5uaWguZ292L3B1Ym1lZC8zNTc5MTc2NzwvdXJsPjwvcmVs
YXRlZC11cmxzPjwvdXJscz48ZWxlY3Ryb25pYy1yZXNvdXJjZS1udW0+MTAuMTAwMi9tZHMuMjkw
NjY8L2VsZWN0cm9uaWMtcmVzb3VyY2UtbnVtPjxyZW1vdGUtZGF0YWJhc2UtcHJvdmlkZXI+TkxN
PC9yZW1vdGUtZGF0YWJhc2UtcHJvdmlkZXI+PGxhbmd1YWdlPmVuZzwvbGFuZ3VhZ2U+PC9yZWNv
cmQ+PC9DaXRlPjwvRW5kTm90ZT4A
</w:fldData>
        </w:fldChar>
      </w:r>
      <w:r w:rsidR="008E003A" w:rsidRPr="00907776">
        <w:instrText xml:space="preserve"> ADDIN EN.CITE.DATA </w:instrText>
      </w:r>
      <w:r w:rsidR="008E003A" w:rsidRPr="00907776">
        <w:fldChar w:fldCharType="end"/>
      </w:r>
      <w:r w:rsidR="00113ED3" w:rsidRPr="00907776">
        <w:fldChar w:fldCharType="separate"/>
      </w:r>
      <w:r w:rsidR="008E003A" w:rsidRPr="00907776">
        <w:rPr>
          <w:noProof/>
          <w:vertAlign w:val="superscript"/>
        </w:rPr>
        <w:t>64 65</w:t>
      </w:r>
      <w:r w:rsidR="00113ED3" w:rsidRPr="00907776">
        <w:fldChar w:fldCharType="end"/>
      </w:r>
      <w:r w:rsidR="006F29D0" w:rsidRPr="00522DE5">
        <w:t xml:space="preserve"> To assess the potential impact differences in follow-up protocols, e.g., resulting from the use of different assessment scales at the Toronto centr</w:t>
      </w:r>
      <w:r w:rsidR="009F70CB" w:rsidRPr="00522DE5">
        <w:t>e</w:t>
      </w:r>
      <w:r w:rsidR="006F29D0" w:rsidRPr="00522DE5">
        <w:t>, we repeated the analyses after excluding this centr</w:t>
      </w:r>
      <w:r w:rsidR="009F70CB" w:rsidRPr="00522DE5">
        <w:t>e</w:t>
      </w:r>
      <w:r w:rsidR="006F29D0" w:rsidRPr="00522DE5">
        <w:t xml:space="preserve"> and report both, the full cohort and sensitivity analyses.</w:t>
      </w:r>
      <w:r w:rsidR="00021E95" w:rsidRPr="00522DE5">
        <w:t xml:space="preserve"> </w:t>
      </w:r>
      <w:r w:rsidR="009F70CB" w:rsidRPr="00522DE5">
        <w:t xml:space="preserve">Another limitation of our study is the short-term follow-up period of six months. </w:t>
      </w:r>
      <w:r w:rsidR="009F70CB" w:rsidRPr="00907776">
        <w:t xml:space="preserve">Future multicentre studies with </w:t>
      </w:r>
      <w:r w:rsidR="00551505" w:rsidRPr="00907776">
        <w:t xml:space="preserve">larger group size in the symmetric PD group and </w:t>
      </w:r>
      <w:r w:rsidR="009F70CB" w:rsidRPr="00907776">
        <w:t>more than 12-month follow-up assessments are needed to confirm our findings</w:t>
      </w:r>
      <w:r w:rsidR="00551505" w:rsidRPr="00907776">
        <w:t xml:space="preserve"> as the efficacy of DBS may vary beyond this period, especially in patients with more rapidly progressing symmetric symptoms.</w:t>
      </w:r>
    </w:p>
    <w:p w14:paraId="5A0086F4" w14:textId="77777777" w:rsidR="007939D7" w:rsidRPr="00522DE5" w:rsidRDefault="007939D7" w:rsidP="005C3E5F"/>
    <w:p w14:paraId="3249825A" w14:textId="0DF3A0A3" w:rsidR="00AE0218" w:rsidRPr="00522DE5" w:rsidRDefault="00683A35" w:rsidP="00B44C1E">
      <w:pPr>
        <w:pStyle w:val="berschrift2"/>
        <w:numPr>
          <w:ilvl w:val="0"/>
          <w:numId w:val="0"/>
        </w:numPr>
      </w:pPr>
      <w:r w:rsidRPr="00522DE5">
        <w:t>Conclusion</w:t>
      </w:r>
      <w:r w:rsidR="00393BE4" w:rsidRPr="00522DE5">
        <w:t>s</w:t>
      </w:r>
    </w:p>
    <w:p w14:paraId="00C2C583" w14:textId="6004B37F" w:rsidR="00D30AB5" w:rsidRPr="00522DE5" w:rsidRDefault="00844C86" w:rsidP="007939D7">
      <w:pPr>
        <w:rPr>
          <w:color w:val="000000" w:themeColor="text1"/>
          <w:lang w:eastAsia="de-DE"/>
        </w:rPr>
      </w:pPr>
      <w:bookmarkStart w:id="9" w:name="_Hlk192839915"/>
      <w:r w:rsidRPr="00522DE5">
        <w:rPr>
          <w:color w:val="000000" w:themeColor="text1"/>
        </w:rPr>
        <w:t xml:space="preserve">We </w:t>
      </w:r>
      <w:r w:rsidR="00BA1BFF" w:rsidRPr="00522DE5">
        <w:rPr>
          <w:color w:val="000000" w:themeColor="text1"/>
        </w:rPr>
        <w:t xml:space="preserve">provide Class IIb evidence </w:t>
      </w:r>
      <w:r w:rsidR="00662B63" w:rsidRPr="00522DE5">
        <w:rPr>
          <w:color w:val="000000" w:themeColor="text1"/>
        </w:rPr>
        <w:t xml:space="preserve">of a lack of ADL improvement in </w:t>
      </w:r>
      <w:r w:rsidR="00A07901" w:rsidRPr="00522DE5">
        <w:rPr>
          <w:color w:val="000000" w:themeColor="text1"/>
          <w:lang w:val="en-US"/>
        </w:rPr>
        <w:t>patients with symmetric PD</w:t>
      </w:r>
      <w:r w:rsidR="00662B63" w:rsidRPr="00522DE5">
        <w:rPr>
          <w:color w:val="000000" w:themeColor="text1"/>
          <w:lang w:val="en-US"/>
        </w:rPr>
        <w:t xml:space="preserve"> </w:t>
      </w:r>
      <w:r w:rsidR="00662B63" w:rsidRPr="00522DE5">
        <w:rPr>
          <w:color w:val="000000" w:themeColor="text1"/>
        </w:rPr>
        <w:t xml:space="preserve">as opposed to moderate ADL benefits observed in patients with </w:t>
      </w:r>
      <w:r w:rsidR="00495428" w:rsidRPr="00522DE5">
        <w:rPr>
          <w:color w:val="000000" w:themeColor="text1"/>
          <w:lang w:val="en-US"/>
        </w:rPr>
        <w:t>asymmetric PD</w:t>
      </w:r>
      <w:r w:rsidR="00662B63" w:rsidRPr="00522DE5">
        <w:rPr>
          <w:color w:val="000000" w:themeColor="text1"/>
          <w:lang w:val="en-US"/>
        </w:rPr>
        <w:t xml:space="preserve"> following STN-DBS treatment. </w:t>
      </w:r>
      <w:r w:rsidR="00C74BD0" w:rsidRPr="00522DE5">
        <w:rPr>
          <w:color w:val="000000" w:themeColor="text1"/>
        </w:rPr>
        <w:t>Patients with symmetric PD can be identified with a simple and straightforward method,</w:t>
      </w:r>
      <w:r w:rsidR="00C74BD0" w:rsidRPr="00522DE5">
        <w:rPr>
          <w:color w:val="000000" w:themeColor="text1"/>
          <w:lang w:val="en-US" w:eastAsia="de-DE"/>
        </w:rPr>
        <w:t xml:space="preserve"> </w:t>
      </w:r>
      <w:r w:rsidR="00A07901" w:rsidRPr="00522DE5">
        <w:rPr>
          <w:color w:val="000000" w:themeColor="text1"/>
          <w:lang w:val="en-US" w:eastAsia="de-DE"/>
        </w:rPr>
        <w:t xml:space="preserve">a </w:t>
      </w:r>
      <w:r w:rsidR="00DC33CC" w:rsidRPr="00522DE5">
        <w:rPr>
          <w:lang w:val="en-US"/>
        </w:rPr>
        <w:t xml:space="preserve">ratio right by left </w:t>
      </w:r>
      <w:proofErr w:type="spellStart"/>
      <w:r w:rsidR="00DC33CC" w:rsidRPr="00522DE5">
        <w:rPr>
          <w:lang w:val="en-US"/>
        </w:rPr>
        <w:t>he</w:t>
      </w:r>
      <w:r w:rsidR="00186B99" w:rsidRPr="00522DE5">
        <w:rPr>
          <w:lang w:val="en-US"/>
        </w:rPr>
        <w:t>mibody</w:t>
      </w:r>
      <w:proofErr w:type="spellEnd"/>
      <w:r w:rsidR="00186B99" w:rsidRPr="00522DE5">
        <w:rPr>
          <w:lang w:val="en-US"/>
        </w:rPr>
        <w:t xml:space="preserve"> score</w:t>
      </w:r>
      <w:r w:rsidR="00DC33CC" w:rsidRPr="00522DE5">
        <w:rPr>
          <w:lang w:val="en-US"/>
        </w:rPr>
        <w:t xml:space="preserve"> </w:t>
      </w:r>
      <w:r w:rsidR="00C74BD0" w:rsidRPr="00522DE5">
        <w:rPr>
          <w:lang w:val="en-US"/>
        </w:rPr>
        <w:t xml:space="preserve">equaling </w:t>
      </w:r>
      <w:r w:rsidR="00DC33CC" w:rsidRPr="00522DE5">
        <w:rPr>
          <w:lang w:val="en-US"/>
        </w:rPr>
        <w:t>1</w:t>
      </w:r>
      <w:r w:rsidR="00C74BD0" w:rsidRPr="00522DE5">
        <w:rPr>
          <w:color w:val="000000" w:themeColor="text1"/>
        </w:rPr>
        <w:t xml:space="preserve">. </w:t>
      </w:r>
      <w:r w:rsidR="00F11C9C" w:rsidRPr="00522DE5">
        <w:rPr>
          <w:color w:val="000000" w:themeColor="text1"/>
          <w:lang w:eastAsia="de-DE"/>
        </w:rPr>
        <w:t>This requires no additional time effort or specialised neuroimaging or laboratory resources. The information that patients with symmetric PD have a 23.8% higher absolute risk for a postoperative ‘ADL non-response’ may improve the stratification of ADL outcomes and, thereby, refine the selection of patients for STN-DBS treatment. We advocate that in patients with symmetric PD, postoperative care should prioritise evidence-based complementary rehabilitation, specifically structured physiotherapy, exercise, and functional-task training, and, where feasible, inpatient multidisciplinary intensive rehabilitation, which have been associated with improvements in ADL in systematic reviews.</w:t>
      </w:r>
      <w:r w:rsidR="00F11C9C" w:rsidRPr="00522DE5">
        <w:rPr>
          <w:color w:val="000000" w:themeColor="text1"/>
          <w:lang w:eastAsia="de-DE"/>
        </w:rPr>
        <w:fldChar w:fldCharType="begin">
          <w:fldData xml:space="preserve">PEVuZE5vdGU+PENpdGU+PEF1dGhvcj5Eb3VjZXQ8L0F1dGhvcj48WWVhcj4yMDIxPC9ZZWFyPjxS
ZWNOdW0+MjUwMTwvUmVjTnVtPjxEaXNwbGF5VGV4dD48c3R5bGUgZmFjZT0ic3VwZXJzY3JpcHQi
PjYxLTYzPC9zdHlsZT48L0Rpc3BsYXlUZXh0PjxyZWNvcmQ+PHJlYy1udW1iZXI+MjUwMTwvcmVj
LW51bWJlcj48Zm9yZWlnbi1rZXlzPjxrZXkgYXBwPSJFTiIgZGItaWQ9IjIwYXRkc2VmcHdkd2V2
ZTVhYTN4ZTJ0aXZ3cHRlejBkZDI5YSIgdGltZXN0YW1wPSIxNzU0NDcxNjYxIj4yNTAxPC9rZXk+
PC9mb3JlaWduLWtleXM+PHJlZi10eXBlIG5hbWU9IkpvdXJuYWwgQXJ0aWNsZSI+MTc8L3JlZi10
eXBlPjxjb250cmlidXRvcnM+PGF1dGhvcnM+PGF1dGhvcj5Eb3VjZXQsIEIuIE0uPC9hdXRob3I+
PGF1dGhvcj5GcmFuYywgSS48L2F1dGhvcj48YXV0aG9yPkh1bnRlciwgRS4gRy48L2F1dGhvcj48
L2F1dGhvcnM+PC9jb250cmlidXRvcnM+PGF1dGgtYWRkcmVzcz5CYXJiYXJhIE0uIERvdWNldCwg
UGhELCBPVFIvTCwgaXMgQ2xpbmljYWwgQXNzb2NpYXRlIFByb2Zlc3NvciwgRGVwYXJ0bWVudCBv
ZiBPY2N1cGF0aW9uYWwgVGhlcmFweSwgQmF5bG9yIFVuaXZlcnNpdHksIFdhY28sIFRYOyBiYXJi
YXJhX2RvdWNldEBiYXlsb3IuZWR1LiYjeEQ7SW5ncmlkIEZyYW5jLCBQaEQsIExPVFIsIGlzIEFz
c2lzdGFudCBQcm9mZXNzb3IsIERlcGFydG1lbnQgb2YgT2NjdXBhdGlvbmFsIFRoZXJhcHksIFNj
aG9vbCBvZiBBbGxpZWQgSGVhbHRoIFByb2Zlc3Npb25zLCBMb3Vpc2lhbmEgU3RhdGUgVW5pdmVy
c2l0eSBIZWFsdGggU2NpZW5jZXMgQ2VudGVyLCBOZXcgT3JsZWFucy4mI3hEO0VsaXphYmV0aCBH
LiBIdW50ZXIsIFBoRCwgT1RSL0wsIGlzIEFzc2lzdGFudCBQcm9mZXNzb3IsIEdyYWR1YXRlIENl
bnRlciBmb3IgR2Vyb250b2xvZ3ksIFVuaXZlcnNpdHkgb2YgS2VudHVja3ksIExleGluZ3Rvbi48
L2F1dGgtYWRkcmVzcz48dGl0bGVzPjx0aXRsZT5JbnRlcnZlbnRpb25zIFdpdGhpbiB0aGUgU2Nv
cGUgb2YgT2NjdXBhdGlvbmFsIFRoZXJhcHkgdG8gSW1wcm92ZSBBY3Rpdml0aWVzIG9mIERhaWx5
IExpdmluZywgUmVzdCwgYW5kIFNsZWVwIGluIFBlb3BsZSBXaXRoIFBhcmtpbnNvbiZhcG9zO3Mg
RGlzZWFzZTogQSBTeXN0ZW1hdGljIFJldmlldzwvdGl0bGU+PHNlY29uZGFyeS10aXRsZT5BbSBK
IE9jY3VwIFRoZXI8L3NlY29uZGFyeS10aXRsZT48YWx0LXRpdGxlPlRoZSBBbWVyaWNhbiBqb3Vy
bmFsIG9mIG9jY3VwYXRpb25hbCB0aGVyYXB5IDogb2ZmaWNpYWwgcHVibGljYXRpb24gb2YgdGhl
IEFtZXJpY2FuIE9jY3VwYXRpb25hbCBUaGVyYXB5IEFzc29jaWF0aW9uPC9hbHQtdGl0bGU+PC90
aXRsZXM+PHBlcmlvZGljYWw+PGZ1bGwtdGl0bGU+QW0gSiBPY2N1cCBUaGVyPC9mdWxsLXRpdGxl
PjxhYmJyLTE+VGhlIEFtZXJpY2FuIGpvdXJuYWwgb2Ygb2NjdXBhdGlvbmFsIHRoZXJhcHkgOiBv
ZmZpY2lhbCBwdWJsaWNhdGlvbiBvZiB0aGUgQW1lcmljYW4gT2NjdXBhdGlvbmFsIFRoZXJhcHkg
QXNzb2NpYXRpb248L2FiYnItMT48L3BlcmlvZGljYWw+PGFsdC1wZXJpb2RpY2FsPjxmdWxsLXRp
dGxlPkFtIEogT2NjdXAgVGhlcjwvZnVsbC10aXRsZT48YWJici0xPlRoZSBBbWVyaWNhbiBqb3Vy
bmFsIG9mIG9jY3VwYXRpb25hbCB0aGVyYXB5IDogb2ZmaWNpYWwgcHVibGljYXRpb24gb2YgdGhl
IEFtZXJpY2FuIE9jY3VwYXRpb25hbCBUaGVyYXB5IEFzc29jaWF0aW9uPC9hYmJyLTE+PC9hbHQt
cGVyaW9kaWNhbD48dm9sdW1lPjc1PC92b2x1bWU+PG51bWJlcj4zPC9udW1iZXI+PGVkaXRpb24+
MjAyMS8xMS8xNjwvZWRpdGlvbj48a2V5d29yZHM+PGtleXdvcmQ+QWN0aXZpdGllcyBvZiBEYWls
eSBMaXZpbmc8L2tleXdvcmQ+PGtleXdvcmQ+QWR1bHQ8L2tleXdvcmQ+PGtleXdvcmQ+SHVtYW5z
PC9rZXl3b3JkPjxrZXl3b3JkPipPY2N1cGF0aW9uYWwgVGhlcmFweTwva2V5d29yZD48a2V5d29y
ZD4qUGFya2luc29uIERpc2Vhc2U8L2tleXdvcmQ+PGtleXdvcmQ+UXVhbGl0eSBvZiBMaWZlPC9r
ZXl3b3JkPjxrZXl3b3JkPlNsZWVwPC9rZXl3b3JkPjwva2V5d29yZHM+PGRhdGVzPjx5ZWFyPjIw
MjE8L3llYXI+PHB1Yi1kYXRlcz48ZGF0ZT5NYXkgMTwvZGF0ZT48L3B1Yi1kYXRlcz48L2RhdGVz
Pjxpc2JuPjAyNzItOTQ5MCAoUHJpbnQpJiN4RDswMjcyLTk0OTAgKExpbmtpbmcpPC9pc2JuPjxh
Y2Nlc3Npb24tbnVtPjM0NzgxMzU1PC9hY2Nlc3Npb24tbnVtPjx1cmxzPjxyZWxhdGVkLXVybHM+
PHVybD5odHRwczovL3d3dy5uY2JpLm5sbS5uaWguZ292L3B1Ym1lZC8zNDc4MTM1NTwvdXJsPjwv
cmVsYXRlZC11cmxzPjwvdXJscz48ZWxlY3Ryb25pYy1yZXNvdXJjZS1udW0+MTAuNTAxNC9ham90
LjIwMjEuMDQ4MzE0PC9lbGVjdHJvbmljLXJlc291cmNlLW51bT48cmVtb3RlLWRhdGFiYXNlLXBy
b3ZpZGVyPk5MTTwvcmVtb3RlLWRhdGFiYXNlLXByb3ZpZGVyPjxsYW5ndWFnZT5lbmc8L2xhbmd1
YWdlPjwvcmVjb3JkPjwvQ2l0ZT48Q2l0ZT48QXV0aG9yPlBlcnJ5PC9BdXRob3I+PFllYXI+MjAx
OTwvWWVhcj48UmVjTnVtPjI1MDI8L1JlY051bT48cmVjb3JkPjxyZWMtbnVtYmVyPjI1MDI8L3Jl
Yy1udW1iZXI+PGZvcmVpZ24ta2V5cz48a2V5IGFwcD0iRU4iIGRiLWlkPSIyMGF0ZHNlZnB3ZHdl
dmU1YWEzeGUydGl2d3B0ZXowZGQyOWEiIHRpbWVzdGFtcD0iMTc1NDQ3MTcxNiI+MjUwMjwva2V5
PjwvZm9yZWlnbi1rZXlzPjxyZWYtdHlwZSBuYW1lPSJKb3VybmFsIEFydGljbGUiPjE3PC9yZWYt
dHlwZT48Y29udHJpYnV0b3JzPjxhdXRob3JzPjxhdXRob3I+UGVycnksIFMuIEkuIEIuPC9hdXRo
b3I+PGF1dGhvcj5OZWxpc3NlbiwgUC4gTS48L2F1dGhvcj48YXV0aG9yPlNpZW1vbnNtYSwgUC48
L2F1dGhvcj48YXV0aG9yPkx1Y2FzLCBDLjwvYXV0aG9yPjwvYXV0aG9ycz48L2NvbnRyaWJ1dG9y
cz48YXV0aC1hZGRyZXNzPkFtc3RlcmRhbSBVTUMsIFVuaXZlcnNpdHkgb2YgQW1zdGVyZGFtLCBD
bGluaWNhbCBFcGlkZW1pb2xvZ3ksIEJpb3N0YXRpc3RpY3MgYW5kIEJpb2luZm9ybWF0aWNzLCBN
YXN0ZXIgRXZpZGVuY2UgQmFzZWQgUHJhY3RpY2UgaW4gSGVhbHRoIENhcmUsIE1laWJlcmdkcmVl
ZiA5LCBBbXN0ZXJkYW0sIHRoZSBOZXRoZXJsYW5kcy4gRWxlY3Ryb25pYyBhZGRyZXNzOiBzLmku
cGVycnlAYW1jLnV2YS5ubC4mI3hEO0Ftc3RlcmRhbSBVTUMsIFVuaXZlcnNpdHkgb2YgQW1zdGVy
ZGFtLCBDbGluaWNhbCBFcGlkZW1pb2xvZ3ksIEJpb3N0YXRpc3RpY3MgYW5kIEJpb2luZm9ybWF0
aWNzLCBNYXN0ZXIgRXZpZGVuY2UgQmFzZWQgUHJhY3RpY2UgaW4gSGVhbHRoIENhcmUsIE1laWJl
cmdkcmVlZiA5LCBBbXN0ZXJkYW0sIHRoZSBOZXRoZXJsYW5kcy4mI3hEO0hvZ2VzY2hvb2wgTGVp
ZGVuLCBGYWN1bHR5IG9mIEhlYWx0aCwgTGVpZGVuLCB0aGUgTmV0aGVybGFuZHM7IFRISU0sIGhv
Z2VzY2hvb2wgdm9vciBmeXNpb3RoZXJhcGllLCBOaWV1d2VnZWluLCB0aGUgTmV0aGVybGFuZHMu
IEVsZWN0cm9uaWMgYWRkcmVzczogc2llbW9uc21hLnBAaHNsZWlkZW4ubmwuPC9hdXRoLWFkZHJl
c3M+PHRpdGxlcz48dGl0bGU+VGhlIGVmZmVjdCBvZiBmdW5jdGlvbmFsLXRhc2sgdHJhaW5pbmcg
b24gYWN0aXZpdGllcyBvZiBkYWlseSBsaXZpbmcgZm9yIHBlb3BsZSB3aXRoIFBhcmtpbnNvbjtz
IGRpc2Vhc2UsIGEgc3lzdGVtYXRpYyByZXZpZXcgd2l0aCBtZXRhLWFuYWx5c2lzPC90aXRsZT48
c2Vjb25kYXJ5LXRpdGxlPkNvbXBsZW1lbnQgVGhlciBNZWQ8L3NlY29uZGFyeS10aXRsZT48YWx0
LXRpdGxlPkNvbXBsZW1lbnRhcnkgdGhlcmFwaWVzIGluIG1lZGljaW5lPC9hbHQtdGl0bGU+PC90
aXRsZXM+PHBlcmlvZGljYWw+PGZ1bGwtdGl0bGU+Q29tcGxlbWVudCBUaGVyIE1lZDwvZnVsbC10
aXRsZT48YWJici0xPkNvbXBsZW1lbnRhcnkgdGhlcmFwaWVzIGluIG1lZGljaW5lPC9hYmJyLTE+
PC9wZXJpb2RpY2FsPjxhbHQtcGVyaW9kaWNhbD48ZnVsbC10aXRsZT5Db21wbGVtZW50IFRoZXIg
TWVkPC9mdWxsLXRpdGxlPjxhYmJyLTE+Q29tcGxlbWVudGFyeSB0aGVyYXBpZXMgaW4gbWVkaWNp
bmU8L2FiYnItMT48L2FsdC1wZXJpb2RpY2FsPjxwYWdlcz4zMTItMzIxPC9wYWdlcz48dm9sdW1l
PjQyPC92b2x1bWU+PGVkaXRpb24+MjAxOS8wMS8yNDwvZWRpdGlvbj48a2V5d29yZHM+PGtleXdv
cmQ+KkFjdGl2aXRpZXMgb2YgRGFpbHkgTGl2aW5nPC9rZXl3b3JkPjxrZXl3b3JkPipFeGVyY2lz
ZTwva2V5d29yZD48a2V5d29yZD5IdW1hbnM8L2tleXdvcmQ+PGtleXdvcmQ+UGFya2luc29uIERp
c2Vhc2UvKnRoZXJhcHk8L2tleXdvcmQ+PGtleXdvcmQ+KlBoeXNpY2FsIFRoZXJhcHkgTW9kYWxp
dGllczwva2V5d29yZD48a2V5d29yZD4qUXVhbGl0eSBvZiBMaWZlPC9rZXl3b3JkPjxrZXl3b3Jk
PkFETCBwZXJmb3JtYW5jZTwva2V5d29yZD48a2V5d29yZD5FeGVyY2lzZTwva2V5d29yZD48a2V5
d29yZD5GdW5jdGlvbmFsLXRhc2sgdHJhaW5pbmc8L2tleXdvcmQ+PGtleXdvcmQ+UGFya2luc29u
IGRpc2Vhc2U8L2tleXdvcmQ+PGtleXdvcmQ+U3lzdGVtYXRpYyByZXZpZXc8L2tleXdvcmQ+PC9r
ZXl3b3Jkcz48ZGF0ZXM+PHllYXI+MjAxOTwveWVhcj48cHViLWRhdGVzPjxkYXRlPkZlYjwvZGF0
ZT48L3B1Yi1kYXRlcz48L2RhdGVzPjxpc2JuPjE4NzMtNjk2MyAoRWxlY3Ryb25pYykmI3hEOzA5
NjUtMjI5OSAoTGlua2luZyk8L2lzYm4+PGFjY2Vzc2lvbi1udW0+MzA2NzAyNjA8L2FjY2Vzc2lv
bi1udW0+PHVybHM+PHJlbGF0ZWQtdXJscz48dXJsPmh0dHBzOi8vd3d3Lm5jYmkubmxtLm5paC5n
b3YvcHVibWVkLzMwNjcwMjYwPC91cmw+PC9yZWxhdGVkLXVybHM+PC91cmxzPjxlbGVjdHJvbmlj
LXJlc291cmNlLW51bT4xMC4xMDE2L2ouY3RpbS4yMDE4LjEyLjAwODwvZWxlY3Ryb25pYy1yZXNv
dXJjZS1udW0+PHJlbW90ZS1kYXRhYmFzZS1wcm92aWRlcj5OTE08L3JlbW90ZS1kYXRhYmFzZS1w
cm92aWRlcj48bGFuZ3VhZ2U+ZW5nPC9sYW5ndWFnZT48L3JlY29yZD48L0NpdGU+PENpdGU+PEF1
dGhvcj5Fcm5zdDwvQXV0aG9yPjxZZWFyPjIwMjM8L1llYXI+PFJlY051bT4yNTAzPC9SZWNOdW0+
PHJlY29yZD48cmVjLW51bWJlcj4yNTAzPC9yZWMtbnVtYmVyPjxmb3JlaWduLWtleXM+PGtleSBh
cHA9IkVOIiBkYi1pZD0iMjBhdGRzZWZwd2R3ZXZlNWFhM3hlMnRpdndwdGV6MGRkMjlhIiB0aW1l
c3RhbXA9IjE3NTQ0NzIwMTgiPjI1MDM8L2tleT48L2ZvcmVpZ24ta2V5cz48cmVmLXR5cGUgbmFt
ZT0iSm91cm5hbCBBcnRpY2xlIj4xNzwvcmVmLXR5cGU+PGNvbnRyaWJ1dG9ycz48YXV0aG9ycz48
YXV0aG9yPkVybnN0LCBNLjwvYXV0aG9yPjxhdXRob3I+Rm9sa2VydHMsIEEuIEsuPC9hdXRob3I+
PGF1dGhvcj5Hb2xsYW4sIFIuPC9hdXRob3I+PGF1dGhvcj5MaWVrZXIsIEUuPC9hdXRob3I+PGF1
dGhvcj5DYXJvLVZhbGVuenVlbGEsIEouPC9hdXRob3I+PGF1dGhvcj5BZGFtcywgQS48L2F1dGhv
cj48YXV0aG9yPkNyeW5zLCBOLjwvYXV0aG9yPjxhdXRob3I+TW9uc2VmLCBJLjwvYXV0aG9yPjxh
dXRob3I+RHJlc2VuLCBBLjwvYXV0aG9yPjxhdXRob3I+Um9oZWdlciwgTS48L2F1dGhvcj48YXV0
aG9yPkVnZ2VycywgQy48L2F1dGhvcj48YXV0aG9yPlNrb2V0eiwgTi48L2F1dGhvcj48YXV0aG9y
PkthbGJlLCBFLjwvYXV0aG9yPjwvYXV0aG9ycz48L2NvbnRyaWJ1dG9ycz48YXV0aC1hZGRyZXNz
PkNvY2hyYW5lIEhhZW1hdG9sb2d5LCBEZXBhcnRtZW50IEkgb2YgSW50ZXJuYWwgTWVkaWNpbmUs
IENlbnRlciBmb3IgSW50ZWdyYXRlZCBPbmNvbG9neSBBYWNoZW4gQm9ubiBDb2xvZ25lIER1ZXNz
ZWxkb3JmLCBGYWN1bHR5IG9mIE1lZGljaW5lIGFuZCBVbml2ZXJzaXR5IEhvc3BpdGFsIENvbG9n
bmUsIFVuaXZlcnNpdHkgb2YgQ29sb2duZSwgQ29sb2duZSwgR2VybWFueS4mI3hEO01lZGljYWwg
UHN5Y2hvbG9neSwgTmV1cm9wc3ljaG9sb2d5IGFuZCBHZW5kZXIgU3R1ZGllcyBhbmQgQ2VudGVy
IGZvciBOZXVyb3BzeWNob2xvZ2ljYWwgRGlhZ25vc3RpY3MgYW5kIEludGVydmVudGlvbiAoQ2VO
REkpLCBGYWN1bHR5IG9mIE1lZGljaW5lIGFuZCBVbml2ZXJzaXR5IEhvc3BpdGFsIENvbG9nbmUs
IFVuaXZlcnNpdHkgb2YgQ29sb2duZSwgQ29sb2duZSwgR2VybWFueS4mI3hEO0luc3RpdHV0ZSBv
ZiBNZWRpY2FsIFN0YXRpc3RpY3MgYW5kIENvbXB1dGF0aW9uYWwgQmlvbG9neSwgRmFjdWx0eSBv
ZiBNZWRpY2luZSBhbmQgVW5pdmVyc2l0eSBIb3NwaXRhbCBDb2xvZ25lLCBVbml2ZXJzaXR5IG9m
IENvbG9nbmUsIENvbG9nbmUsIEdlcm1hbnkuJiN4RDtJbnN0aXR1dGUgb2YgTWVkaWNhbCBTb2Np
b2xvZ3ksIEhlYWx0aCBTZXJ2aWNlcyBSZXNhcmNoLCBhbmQgUmVoYWJpbGl0YXRpb24gU2NpZW5j
ZSAoSU1WUiksIEZhY3VsdHkgb2YgSHVtYW4gU2NpZW5jZXMgYW5kIEZhY3VsdHkgb2YgTWVkaWNp
bmUgYW5kIFVuaXZlcnNpdHkgSG9zcGl0YWwgQ29sb2duZSwgVW5pdmVyc2l0eSBvZiBDb2xvZ25l
LCBDb2xvZ25lLCBHZXJtYW55LiYjeEQ7QW1idWxhdG9yeSBBc3Nlc3NtZW50IGluIFBzeWNob2xv
Z3ksIERlcGFydG1lbnQgb2YgUHN5Y2hvbG9neSwgQ2FybCB2b24gT3NzaWV0emt5IFVuaXZlcnNp
dHkgT2xkZW5idXJnLCBPbGRlbmJ1cmcsIEdlcm1hbnkuJiN4RDtEZXBhcnRtZW50IG9mIE5ldXJv
bG9neSwgVW5pdmVyc2l0eSBIb3NwaXRhbCBNYXJidXJnLCBNYXJidXJnLCBHZXJtYW55LiYjeEQ7
RGVwYXJ0bWVudCBvZiBOZXVyb2xvZ3ksIEtuYXBwc2NoYWZ0c2tyYW5rZW5oYXVzIEJvdHRyb3Ag
R21iSCwgQm90dHJvcCwgR2VybWFueS48L2F1dGgtYWRkcmVzcz48dGl0bGVzPjx0aXRsZT5QaHlz
aWNhbCBleGVyY2lzZSBmb3IgcGVvcGxlIHdpdGggUGFya2luc29uJmFwb3M7cyBkaXNlYXNlOiBh
IHN5c3RlbWF0aWMgcmV2aWV3IGFuZCBuZXR3b3JrIG1ldGEtYW5hbHlzaXM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L3BlcmlvZGljYWw+PHBhZ2VzPkNEMDEzODU2PC9wYWdl
cz48dm9sdW1lPjE8L3ZvbHVtZT48bnVtYmVyPjE8L251bWJlcj48ZWRpdGlvbj4yMDIzLzAxLzA2
PC9lZGl0aW9uPjxrZXl3b3Jkcz48a2V5d29yZD5BZHVsdDwva2V5d29yZD48a2V5d29yZD5IdW1h
bnM8L2tleXdvcmQ+PGtleXdvcmQ+KlBhcmtpbnNvbiBEaXNlYXNlL3RoZXJhcHk8L2tleXdvcmQ+
PGtleXdvcmQ+RXhlcmNpc2U8L2tleXdvcmQ+PGtleXdvcmQ+R2FpdDwva2V5d29yZD48a2V5d29y
ZD4qUmVzaXN0YW5jZSBUcmFpbmluZzwva2V5d29yZD48a2V5d29yZD5RdWFsaXR5IG9mIExpZmU8
L2tleXdvcmQ+PC9rZXl3b3Jkcz48ZGF0ZXM+PHllYXI+MjAyMzwveWVhcj48cHViLWRhdGVzPjxk
YXRlPkphbiA1PC9kYXRlPjwvcHViLWRhdGVzPjwvZGF0ZXM+PGlzYm4+MTQ2OS00OTNYIChFbGVj
dHJvbmljKSYjeEQ7MTM2MS02MTM3IChMaW5raW5nKTwvaXNibj48YWNjZXNzaW9uLW51bT4zNjYw
Mjg4NjwvYWNjZXNzaW9uLW51bT48dXJscz48cmVsYXRlZC11cmxzPjx1cmw+aHR0cHM6Ly93d3cu
bmNiaS5ubG0ubmloLmdvdi9wdWJtZWQvMzY2MDI4ODY8L3VybD48L3JlbGF0ZWQtdXJscz48L3Vy
bHM+PGN1c3RvbTI+UE1DOTgxNTQzMyBlZGl0b3JpYWwgcHJvY2VzcyBvZiB0aGlzIHJldmlldy7i
gKhBRiBoYXMgYmVlbiBpbnZvbHZlZCBpbiBhbiBvbmdvaW5nIHN0dWR5IGVsaWdpYmxlIGZvciBp
bmNsdXNpb24gKEdvb3NzZXMgMjAyMCkuIFNoZSB3YXMgbm90IGludm9sdmVkIGluIHRoZSBhc3Nl
c3NtZW50IG9mIHRoZSBzdHVkeSZhcG9zO3MgZWxpZ2liaWxpdHkgYW5kIHNoZSB3aWxsIG5vdCBi
ZSBpbnZvbHZlZCBpbiB0aGUgZGF0YSBleHRyYWN0aW9uIG9yIHRoZSBhc3Nlc3NtZW50IG9mIHJp
c2sgb2YgYmlhcyBpbiB0aGUgZnV0dXJlLuKAqFJHOiBub25lIGtub3du4oCoRUw6IG5vbmUga25v
d27igKhKQ1YgaXMgYXNzb2NpYXRlZCB3aXRoIHRoZSBDb2NocmFuZSBIYWVtYXRvbG9neSBncm91
cCwgYnV0IHdhcyBub3QgaW52b2x2ZWQgaW4gdGhlIGVkaXRvcmlhbCBwcm9jZXNzIG9mIHRoaXMg
cmV2aWV3LuKAqE5DIGlzIGFzc29jaWF0ZWQgd2l0aCB0aGUgQ29jaHJhbmUgSGFlbWF0b2xvZ3kg
Z3JvdXAsIGJ1dCB3YXMgbm90IGludm9sdmVkIGluIHRoZSBlZGl0b3JpYWwgcHJvY2VzcyBvZiB0
aGlzIHJldmlldy7igKhBQSBpcyBhc3NvY2lhdGVkIHdpdGggdGhlIENvY2hyYW5lIEhhZW1hdG9s
b2d5IGdyb3VwLCBidXQgd2FzIG5vdCBpbnZvbHZlZCBpbiB0aGUgZWRpdG9yaWFsIHByb2Nlc3Mg
b2YgdGhpcyByZXZpZXcu4oCoSU0gaXMgYXNzb2NpYXRlZCB3aXRoIHRoZSBDb2NocmFuZSBIYWVt
YXRvbG9neSBncm91cCwgYnV0IHdhcyBub3QgaW52b2x2ZWQgaW4gdGhlIGVkaXRvcmlhbCBwcm9j
ZXNzIG9mIHRoaXMgcmV2aWV3LuKAqEFEOiBub25lIGtub3du4oCoTVI6IG5vbmUga25vd27igKhD
RTogbm9uZSBrbm93buKAqE5TIGlzIGFzc29jaWF0ZWQgd2l0aCB0aGUgQ29jaHJhbmUgSGFlbWF0
b2xvZ3kgZ3JvdXAsIGJ1dCB3YXMgbm90IGludm9sdmVkIGluIHRoZSBlZGl0b3JpYWwgcHJvY2Vz
cyBvZiB0aGlzIHJldmlldy7igKhFSyBoYXMgYmVlbiBpbnZvbHZlZCBpbiBhbiBvbmdvaW5nIHN0
dWR5IGVsaWdpYmxlIGZvciBpbmNsdXNpb24gKEdvb3NzZXMgMjAyMCkuIFNoZSB3YXMgbm90IGlu
dm9sdmVkIGluIHRoZSBhc3Nlc3NtZW50IG9mIHRoZSBzdHVkeSZhcG9zO3MgZWxpZ2liaWxpdHkg
YW5kIHNoZSB3aWxsIG5vdCBiZSBpbnZvbHZlZCBpbiB0aGUgZGF0YSBleHRyYWN0aW9uIG9yIHRo
ZSBhc3Nlc3NtZW50IG9mIHJpc2sgb2YgYmlhcyBpbiB0aGUgZnV0dXJlLjwvY3VzdG9tMj48ZWxl
Y3Ryb25pYy1yZXNvdXJjZS1udW0+MTAuMTAwMi8xNDY1MTg1OC5DRDAxMzg1Ni5wdWIyPC9lbGVj
dHJvbmljLXJlc291cmNlLW51bT48cmVtb3RlLWRhdGFiYXNlLXByb3ZpZGVyPk5MTTwvcmVtb3Rl
LWRhdGFiYXNlLXByb3ZpZGVyPjxsYW5ndWFnZT5lbmc8L2xhbmd1YWdlPjwvcmVjb3JkPjwvQ2l0
ZT48L0VuZE5vdGU+
</w:fldData>
        </w:fldChar>
      </w:r>
      <w:r w:rsidR="008E003A" w:rsidRPr="00522DE5">
        <w:rPr>
          <w:color w:val="000000" w:themeColor="text1"/>
          <w:lang w:eastAsia="de-DE"/>
        </w:rPr>
        <w:instrText xml:space="preserve"> ADDIN EN.CITE </w:instrText>
      </w:r>
      <w:r w:rsidR="008E003A" w:rsidRPr="00522DE5">
        <w:rPr>
          <w:color w:val="000000" w:themeColor="text1"/>
          <w:lang w:eastAsia="de-DE"/>
        </w:rPr>
        <w:fldChar w:fldCharType="begin">
          <w:fldData xml:space="preserve">PEVuZE5vdGU+PENpdGU+PEF1dGhvcj5Eb3VjZXQ8L0F1dGhvcj48WWVhcj4yMDIxPC9ZZWFyPjxS
ZWNOdW0+MjUwMTwvUmVjTnVtPjxEaXNwbGF5VGV4dD48c3R5bGUgZmFjZT0ic3VwZXJzY3JpcHQi
PjYxLTYzPC9zdHlsZT48L0Rpc3BsYXlUZXh0PjxyZWNvcmQ+PHJlYy1udW1iZXI+MjUwMTwvcmVj
LW51bWJlcj48Zm9yZWlnbi1rZXlzPjxrZXkgYXBwPSJFTiIgZGItaWQ9IjIwYXRkc2VmcHdkd2V2
ZTVhYTN4ZTJ0aXZ3cHRlejBkZDI5YSIgdGltZXN0YW1wPSIxNzU0NDcxNjYxIj4yNTAxPC9rZXk+
PC9mb3JlaWduLWtleXM+PHJlZi10eXBlIG5hbWU9IkpvdXJuYWwgQXJ0aWNsZSI+MTc8L3JlZi10
eXBlPjxjb250cmlidXRvcnM+PGF1dGhvcnM+PGF1dGhvcj5Eb3VjZXQsIEIuIE0uPC9hdXRob3I+
PGF1dGhvcj5GcmFuYywgSS48L2F1dGhvcj48YXV0aG9yPkh1bnRlciwgRS4gRy48L2F1dGhvcj48
L2F1dGhvcnM+PC9jb250cmlidXRvcnM+PGF1dGgtYWRkcmVzcz5CYXJiYXJhIE0uIERvdWNldCwg
UGhELCBPVFIvTCwgaXMgQ2xpbmljYWwgQXNzb2NpYXRlIFByb2Zlc3NvciwgRGVwYXJ0bWVudCBv
ZiBPY2N1cGF0aW9uYWwgVGhlcmFweSwgQmF5bG9yIFVuaXZlcnNpdHksIFdhY28sIFRYOyBiYXJi
YXJhX2RvdWNldEBiYXlsb3IuZWR1LiYjeEQ7SW5ncmlkIEZyYW5jLCBQaEQsIExPVFIsIGlzIEFz
c2lzdGFudCBQcm9mZXNzb3IsIERlcGFydG1lbnQgb2YgT2NjdXBhdGlvbmFsIFRoZXJhcHksIFNj
aG9vbCBvZiBBbGxpZWQgSGVhbHRoIFByb2Zlc3Npb25zLCBMb3Vpc2lhbmEgU3RhdGUgVW5pdmVy
c2l0eSBIZWFsdGggU2NpZW5jZXMgQ2VudGVyLCBOZXcgT3JsZWFucy4mI3hEO0VsaXphYmV0aCBH
LiBIdW50ZXIsIFBoRCwgT1RSL0wsIGlzIEFzc2lzdGFudCBQcm9mZXNzb3IsIEdyYWR1YXRlIENl
bnRlciBmb3IgR2Vyb250b2xvZ3ksIFVuaXZlcnNpdHkgb2YgS2VudHVja3ksIExleGluZ3Rvbi48
L2F1dGgtYWRkcmVzcz48dGl0bGVzPjx0aXRsZT5JbnRlcnZlbnRpb25zIFdpdGhpbiB0aGUgU2Nv
cGUgb2YgT2NjdXBhdGlvbmFsIFRoZXJhcHkgdG8gSW1wcm92ZSBBY3Rpdml0aWVzIG9mIERhaWx5
IExpdmluZywgUmVzdCwgYW5kIFNsZWVwIGluIFBlb3BsZSBXaXRoIFBhcmtpbnNvbiZhcG9zO3Mg
RGlzZWFzZTogQSBTeXN0ZW1hdGljIFJldmlldzwvdGl0bGU+PHNlY29uZGFyeS10aXRsZT5BbSBK
IE9jY3VwIFRoZXI8L3NlY29uZGFyeS10aXRsZT48YWx0LXRpdGxlPlRoZSBBbWVyaWNhbiBqb3Vy
bmFsIG9mIG9jY3VwYXRpb25hbCB0aGVyYXB5IDogb2ZmaWNpYWwgcHVibGljYXRpb24gb2YgdGhl
IEFtZXJpY2FuIE9jY3VwYXRpb25hbCBUaGVyYXB5IEFzc29jaWF0aW9uPC9hbHQtdGl0bGU+PC90
aXRsZXM+PHBlcmlvZGljYWw+PGZ1bGwtdGl0bGU+QW0gSiBPY2N1cCBUaGVyPC9mdWxsLXRpdGxl
PjxhYmJyLTE+VGhlIEFtZXJpY2FuIGpvdXJuYWwgb2Ygb2NjdXBhdGlvbmFsIHRoZXJhcHkgOiBv
ZmZpY2lhbCBwdWJsaWNhdGlvbiBvZiB0aGUgQW1lcmljYW4gT2NjdXBhdGlvbmFsIFRoZXJhcHkg
QXNzb2NpYXRpb248L2FiYnItMT48L3BlcmlvZGljYWw+PGFsdC1wZXJpb2RpY2FsPjxmdWxsLXRp
dGxlPkFtIEogT2NjdXAgVGhlcjwvZnVsbC10aXRsZT48YWJici0xPlRoZSBBbWVyaWNhbiBqb3Vy
bmFsIG9mIG9jY3VwYXRpb25hbCB0aGVyYXB5IDogb2ZmaWNpYWwgcHVibGljYXRpb24gb2YgdGhl
IEFtZXJpY2FuIE9jY3VwYXRpb25hbCBUaGVyYXB5IEFzc29jaWF0aW9uPC9hYmJyLTE+PC9hbHQt
cGVyaW9kaWNhbD48dm9sdW1lPjc1PC92b2x1bWU+PG51bWJlcj4zPC9udW1iZXI+PGVkaXRpb24+
MjAyMS8xMS8xNjwvZWRpdGlvbj48a2V5d29yZHM+PGtleXdvcmQ+QWN0aXZpdGllcyBvZiBEYWls
eSBMaXZpbmc8L2tleXdvcmQ+PGtleXdvcmQ+QWR1bHQ8L2tleXdvcmQ+PGtleXdvcmQ+SHVtYW5z
PC9rZXl3b3JkPjxrZXl3b3JkPipPY2N1cGF0aW9uYWwgVGhlcmFweTwva2V5d29yZD48a2V5d29y
ZD4qUGFya2luc29uIERpc2Vhc2U8L2tleXdvcmQ+PGtleXdvcmQ+UXVhbGl0eSBvZiBMaWZlPC9r
ZXl3b3JkPjxrZXl3b3JkPlNsZWVwPC9rZXl3b3JkPjwva2V5d29yZHM+PGRhdGVzPjx5ZWFyPjIw
MjE8L3llYXI+PHB1Yi1kYXRlcz48ZGF0ZT5NYXkgMTwvZGF0ZT48L3B1Yi1kYXRlcz48L2RhdGVz
Pjxpc2JuPjAyNzItOTQ5MCAoUHJpbnQpJiN4RDswMjcyLTk0OTAgKExpbmtpbmcpPC9pc2JuPjxh
Y2Nlc3Npb24tbnVtPjM0NzgxMzU1PC9hY2Nlc3Npb24tbnVtPjx1cmxzPjxyZWxhdGVkLXVybHM+
PHVybD5odHRwczovL3d3dy5uY2JpLm5sbS5uaWguZ292L3B1Ym1lZC8zNDc4MTM1NTwvdXJsPjwv
cmVsYXRlZC11cmxzPjwvdXJscz48ZWxlY3Ryb25pYy1yZXNvdXJjZS1udW0+MTAuNTAxNC9ham90
LjIwMjEuMDQ4MzE0PC9lbGVjdHJvbmljLXJlc291cmNlLW51bT48cmVtb3RlLWRhdGFiYXNlLXBy
b3ZpZGVyPk5MTTwvcmVtb3RlLWRhdGFiYXNlLXByb3ZpZGVyPjxsYW5ndWFnZT5lbmc8L2xhbmd1
YWdlPjwvcmVjb3JkPjwvQ2l0ZT48Q2l0ZT48QXV0aG9yPlBlcnJ5PC9BdXRob3I+PFllYXI+MjAx
OTwvWWVhcj48UmVjTnVtPjI1MDI8L1JlY051bT48cmVjb3JkPjxyZWMtbnVtYmVyPjI1MDI8L3Jl
Yy1udW1iZXI+PGZvcmVpZ24ta2V5cz48a2V5IGFwcD0iRU4iIGRiLWlkPSIyMGF0ZHNlZnB3ZHdl
dmU1YWEzeGUydGl2d3B0ZXowZGQyOWEiIHRpbWVzdGFtcD0iMTc1NDQ3MTcxNiI+MjUwMjwva2V5
PjwvZm9yZWlnbi1rZXlzPjxyZWYtdHlwZSBuYW1lPSJKb3VybmFsIEFydGljbGUiPjE3PC9yZWYt
dHlwZT48Y29udHJpYnV0b3JzPjxhdXRob3JzPjxhdXRob3I+UGVycnksIFMuIEkuIEIuPC9hdXRo
b3I+PGF1dGhvcj5OZWxpc3NlbiwgUC4gTS48L2F1dGhvcj48YXV0aG9yPlNpZW1vbnNtYSwgUC48
L2F1dGhvcj48YXV0aG9yPkx1Y2FzLCBDLjwvYXV0aG9yPjwvYXV0aG9ycz48L2NvbnRyaWJ1dG9y
cz48YXV0aC1hZGRyZXNzPkFtc3RlcmRhbSBVTUMsIFVuaXZlcnNpdHkgb2YgQW1zdGVyZGFtLCBD
bGluaWNhbCBFcGlkZW1pb2xvZ3ksIEJpb3N0YXRpc3RpY3MgYW5kIEJpb2luZm9ybWF0aWNzLCBN
YXN0ZXIgRXZpZGVuY2UgQmFzZWQgUHJhY3RpY2UgaW4gSGVhbHRoIENhcmUsIE1laWJlcmdkcmVl
ZiA5LCBBbXN0ZXJkYW0sIHRoZSBOZXRoZXJsYW5kcy4gRWxlY3Ryb25pYyBhZGRyZXNzOiBzLmku
cGVycnlAYW1jLnV2YS5ubC4mI3hEO0Ftc3RlcmRhbSBVTUMsIFVuaXZlcnNpdHkgb2YgQW1zdGVy
ZGFtLCBDbGluaWNhbCBFcGlkZW1pb2xvZ3ksIEJpb3N0YXRpc3RpY3MgYW5kIEJpb2luZm9ybWF0
aWNzLCBNYXN0ZXIgRXZpZGVuY2UgQmFzZWQgUHJhY3RpY2UgaW4gSGVhbHRoIENhcmUsIE1laWJl
cmdkcmVlZiA5LCBBbXN0ZXJkYW0sIHRoZSBOZXRoZXJsYW5kcy4mI3hEO0hvZ2VzY2hvb2wgTGVp
ZGVuLCBGYWN1bHR5IG9mIEhlYWx0aCwgTGVpZGVuLCB0aGUgTmV0aGVybGFuZHM7IFRISU0sIGhv
Z2VzY2hvb2wgdm9vciBmeXNpb3RoZXJhcGllLCBOaWV1d2VnZWluLCB0aGUgTmV0aGVybGFuZHMu
IEVsZWN0cm9uaWMgYWRkcmVzczogc2llbW9uc21hLnBAaHNsZWlkZW4ubmwuPC9hdXRoLWFkZHJl
c3M+PHRpdGxlcz48dGl0bGU+VGhlIGVmZmVjdCBvZiBmdW5jdGlvbmFsLXRhc2sgdHJhaW5pbmcg
b24gYWN0aXZpdGllcyBvZiBkYWlseSBsaXZpbmcgZm9yIHBlb3BsZSB3aXRoIFBhcmtpbnNvbjtz
IGRpc2Vhc2UsIGEgc3lzdGVtYXRpYyByZXZpZXcgd2l0aCBtZXRhLWFuYWx5c2lzPC90aXRsZT48
c2Vjb25kYXJ5LXRpdGxlPkNvbXBsZW1lbnQgVGhlciBNZWQ8L3NlY29uZGFyeS10aXRsZT48YWx0
LXRpdGxlPkNvbXBsZW1lbnRhcnkgdGhlcmFwaWVzIGluIG1lZGljaW5lPC9hbHQtdGl0bGU+PC90
aXRsZXM+PHBlcmlvZGljYWw+PGZ1bGwtdGl0bGU+Q29tcGxlbWVudCBUaGVyIE1lZDwvZnVsbC10
aXRsZT48YWJici0xPkNvbXBsZW1lbnRhcnkgdGhlcmFwaWVzIGluIG1lZGljaW5lPC9hYmJyLTE+
PC9wZXJpb2RpY2FsPjxhbHQtcGVyaW9kaWNhbD48ZnVsbC10aXRsZT5Db21wbGVtZW50IFRoZXIg
TWVkPC9mdWxsLXRpdGxlPjxhYmJyLTE+Q29tcGxlbWVudGFyeSB0aGVyYXBpZXMgaW4gbWVkaWNp
bmU8L2FiYnItMT48L2FsdC1wZXJpb2RpY2FsPjxwYWdlcz4zMTItMzIxPC9wYWdlcz48dm9sdW1l
PjQyPC92b2x1bWU+PGVkaXRpb24+MjAxOS8wMS8yNDwvZWRpdGlvbj48a2V5d29yZHM+PGtleXdv
cmQ+KkFjdGl2aXRpZXMgb2YgRGFpbHkgTGl2aW5nPC9rZXl3b3JkPjxrZXl3b3JkPipFeGVyY2lz
ZTwva2V5d29yZD48a2V5d29yZD5IdW1hbnM8L2tleXdvcmQ+PGtleXdvcmQ+UGFya2luc29uIERp
c2Vhc2UvKnRoZXJhcHk8L2tleXdvcmQ+PGtleXdvcmQ+KlBoeXNpY2FsIFRoZXJhcHkgTW9kYWxp
dGllczwva2V5d29yZD48a2V5d29yZD4qUXVhbGl0eSBvZiBMaWZlPC9rZXl3b3JkPjxrZXl3b3Jk
PkFETCBwZXJmb3JtYW5jZTwva2V5d29yZD48a2V5d29yZD5FeGVyY2lzZTwva2V5d29yZD48a2V5
d29yZD5GdW5jdGlvbmFsLXRhc2sgdHJhaW5pbmc8L2tleXdvcmQ+PGtleXdvcmQ+UGFya2luc29u
IGRpc2Vhc2U8L2tleXdvcmQ+PGtleXdvcmQ+U3lzdGVtYXRpYyByZXZpZXc8L2tleXdvcmQ+PC9r
ZXl3b3Jkcz48ZGF0ZXM+PHllYXI+MjAxOTwveWVhcj48cHViLWRhdGVzPjxkYXRlPkZlYjwvZGF0
ZT48L3B1Yi1kYXRlcz48L2RhdGVzPjxpc2JuPjE4NzMtNjk2MyAoRWxlY3Ryb25pYykmI3hEOzA5
NjUtMjI5OSAoTGlua2luZyk8L2lzYm4+PGFjY2Vzc2lvbi1udW0+MzA2NzAyNjA8L2FjY2Vzc2lv
bi1udW0+PHVybHM+PHJlbGF0ZWQtdXJscz48dXJsPmh0dHBzOi8vd3d3Lm5jYmkubmxtLm5paC5n
b3YvcHVibWVkLzMwNjcwMjYwPC91cmw+PC9yZWxhdGVkLXVybHM+PC91cmxzPjxlbGVjdHJvbmlj
LXJlc291cmNlLW51bT4xMC4xMDE2L2ouY3RpbS4yMDE4LjEyLjAwODwvZWxlY3Ryb25pYy1yZXNv
dXJjZS1udW0+PHJlbW90ZS1kYXRhYmFzZS1wcm92aWRlcj5OTE08L3JlbW90ZS1kYXRhYmFzZS1w
cm92aWRlcj48bGFuZ3VhZ2U+ZW5nPC9sYW5ndWFnZT48L3JlY29yZD48L0NpdGU+PENpdGU+PEF1
dGhvcj5Fcm5zdDwvQXV0aG9yPjxZZWFyPjIwMjM8L1llYXI+PFJlY051bT4yNTAzPC9SZWNOdW0+
PHJlY29yZD48cmVjLW51bWJlcj4yNTAzPC9yZWMtbnVtYmVyPjxmb3JlaWduLWtleXM+PGtleSBh
cHA9IkVOIiBkYi1pZD0iMjBhdGRzZWZwd2R3ZXZlNWFhM3hlMnRpdndwdGV6MGRkMjlhIiB0aW1l
c3RhbXA9IjE3NTQ0NzIwMTgiPjI1MDM8L2tleT48L2ZvcmVpZ24ta2V5cz48cmVmLXR5cGUgbmFt
ZT0iSm91cm5hbCBBcnRpY2xlIj4xNzwvcmVmLXR5cGU+PGNvbnRyaWJ1dG9ycz48YXV0aG9ycz48
YXV0aG9yPkVybnN0LCBNLjwvYXV0aG9yPjxhdXRob3I+Rm9sa2VydHMsIEEuIEsuPC9hdXRob3I+
PGF1dGhvcj5Hb2xsYW4sIFIuPC9hdXRob3I+PGF1dGhvcj5MaWVrZXIsIEUuPC9hdXRob3I+PGF1
dGhvcj5DYXJvLVZhbGVuenVlbGEsIEouPC9hdXRob3I+PGF1dGhvcj5BZGFtcywgQS48L2F1dGhv
cj48YXV0aG9yPkNyeW5zLCBOLjwvYXV0aG9yPjxhdXRob3I+TW9uc2VmLCBJLjwvYXV0aG9yPjxh
dXRob3I+RHJlc2VuLCBBLjwvYXV0aG9yPjxhdXRob3I+Um9oZWdlciwgTS48L2F1dGhvcj48YXV0
aG9yPkVnZ2VycywgQy48L2F1dGhvcj48YXV0aG9yPlNrb2V0eiwgTi48L2F1dGhvcj48YXV0aG9y
PkthbGJlLCBFLjwvYXV0aG9yPjwvYXV0aG9ycz48L2NvbnRyaWJ1dG9ycz48YXV0aC1hZGRyZXNz
PkNvY2hyYW5lIEhhZW1hdG9sb2d5LCBEZXBhcnRtZW50IEkgb2YgSW50ZXJuYWwgTWVkaWNpbmUs
IENlbnRlciBmb3IgSW50ZWdyYXRlZCBPbmNvbG9neSBBYWNoZW4gQm9ubiBDb2xvZ25lIER1ZXNz
ZWxkb3JmLCBGYWN1bHR5IG9mIE1lZGljaW5lIGFuZCBVbml2ZXJzaXR5IEhvc3BpdGFsIENvbG9n
bmUsIFVuaXZlcnNpdHkgb2YgQ29sb2duZSwgQ29sb2duZSwgR2VybWFueS4mI3hEO01lZGljYWwg
UHN5Y2hvbG9neSwgTmV1cm9wc3ljaG9sb2d5IGFuZCBHZW5kZXIgU3R1ZGllcyBhbmQgQ2VudGVy
IGZvciBOZXVyb3BzeWNob2xvZ2ljYWwgRGlhZ25vc3RpY3MgYW5kIEludGVydmVudGlvbiAoQ2VO
REkpLCBGYWN1bHR5IG9mIE1lZGljaW5lIGFuZCBVbml2ZXJzaXR5IEhvc3BpdGFsIENvbG9nbmUs
IFVuaXZlcnNpdHkgb2YgQ29sb2duZSwgQ29sb2duZSwgR2VybWFueS4mI3hEO0luc3RpdHV0ZSBv
ZiBNZWRpY2FsIFN0YXRpc3RpY3MgYW5kIENvbXB1dGF0aW9uYWwgQmlvbG9neSwgRmFjdWx0eSBv
ZiBNZWRpY2luZSBhbmQgVW5pdmVyc2l0eSBIb3NwaXRhbCBDb2xvZ25lLCBVbml2ZXJzaXR5IG9m
IENvbG9nbmUsIENvbG9nbmUsIEdlcm1hbnkuJiN4RDtJbnN0aXR1dGUgb2YgTWVkaWNhbCBTb2Np
b2xvZ3ksIEhlYWx0aCBTZXJ2aWNlcyBSZXNhcmNoLCBhbmQgUmVoYWJpbGl0YXRpb24gU2NpZW5j
ZSAoSU1WUiksIEZhY3VsdHkgb2YgSHVtYW4gU2NpZW5jZXMgYW5kIEZhY3VsdHkgb2YgTWVkaWNp
bmUgYW5kIFVuaXZlcnNpdHkgSG9zcGl0YWwgQ29sb2duZSwgVW5pdmVyc2l0eSBvZiBDb2xvZ25l
LCBDb2xvZ25lLCBHZXJtYW55LiYjeEQ7QW1idWxhdG9yeSBBc3Nlc3NtZW50IGluIFBzeWNob2xv
Z3ksIERlcGFydG1lbnQgb2YgUHN5Y2hvbG9neSwgQ2FybCB2b24gT3NzaWV0emt5IFVuaXZlcnNp
dHkgT2xkZW5idXJnLCBPbGRlbmJ1cmcsIEdlcm1hbnkuJiN4RDtEZXBhcnRtZW50IG9mIE5ldXJv
bG9neSwgVW5pdmVyc2l0eSBIb3NwaXRhbCBNYXJidXJnLCBNYXJidXJnLCBHZXJtYW55LiYjeEQ7
RGVwYXJ0bWVudCBvZiBOZXVyb2xvZ3ksIEtuYXBwc2NoYWZ0c2tyYW5rZW5oYXVzIEJvdHRyb3Ag
R21iSCwgQm90dHJvcCwgR2VybWFueS48L2F1dGgtYWRkcmVzcz48dGl0bGVzPjx0aXRsZT5QaHlz
aWNhbCBleGVyY2lzZSBmb3IgcGVvcGxlIHdpdGggUGFya2luc29uJmFwb3M7cyBkaXNlYXNlOiBh
IHN5c3RlbWF0aWMgcmV2aWV3IGFuZCBuZXR3b3JrIG1ldGEtYW5hbHlzaXM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L3BlcmlvZGljYWw+PHBhZ2VzPkNEMDEzODU2PC9wYWdl
cz48dm9sdW1lPjE8L3ZvbHVtZT48bnVtYmVyPjE8L251bWJlcj48ZWRpdGlvbj4yMDIzLzAxLzA2
PC9lZGl0aW9uPjxrZXl3b3Jkcz48a2V5d29yZD5BZHVsdDwva2V5d29yZD48a2V5d29yZD5IdW1h
bnM8L2tleXdvcmQ+PGtleXdvcmQ+KlBhcmtpbnNvbiBEaXNlYXNlL3RoZXJhcHk8L2tleXdvcmQ+
PGtleXdvcmQ+RXhlcmNpc2U8L2tleXdvcmQ+PGtleXdvcmQ+R2FpdDwva2V5d29yZD48a2V5d29y
ZD4qUmVzaXN0YW5jZSBUcmFpbmluZzwva2V5d29yZD48a2V5d29yZD5RdWFsaXR5IG9mIExpZmU8
L2tleXdvcmQ+PC9rZXl3b3Jkcz48ZGF0ZXM+PHllYXI+MjAyMzwveWVhcj48cHViLWRhdGVzPjxk
YXRlPkphbiA1PC9kYXRlPjwvcHViLWRhdGVzPjwvZGF0ZXM+PGlzYm4+MTQ2OS00OTNYIChFbGVj
dHJvbmljKSYjeEQ7MTM2MS02MTM3IChMaW5raW5nKTwvaXNibj48YWNjZXNzaW9uLW51bT4zNjYw
Mjg4NjwvYWNjZXNzaW9uLW51bT48dXJscz48cmVsYXRlZC11cmxzPjx1cmw+aHR0cHM6Ly93d3cu
bmNiaS5ubG0ubmloLmdvdi9wdWJtZWQvMzY2MDI4ODY8L3VybD48L3JlbGF0ZWQtdXJscz48L3Vy
bHM+PGN1c3RvbTI+UE1DOTgxNTQzMyBlZGl0b3JpYWwgcHJvY2VzcyBvZiB0aGlzIHJldmlldy7i
gKhBRiBoYXMgYmVlbiBpbnZvbHZlZCBpbiBhbiBvbmdvaW5nIHN0dWR5IGVsaWdpYmxlIGZvciBp
bmNsdXNpb24gKEdvb3NzZXMgMjAyMCkuIFNoZSB3YXMgbm90IGludm9sdmVkIGluIHRoZSBhc3Nl
c3NtZW50IG9mIHRoZSBzdHVkeSZhcG9zO3MgZWxpZ2liaWxpdHkgYW5kIHNoZSB3aWxsIG5vdCBi
ZSBpbnZvbHZlZCBpbiB0aGUgZGF0YSBleHRyYWN0aW9uIG9yIHRoZSBhc3Nlc3NtZW50IG9mIHJp
c2sgb2YgYmlhcyBpbiB0aGUgZnV0dXJlLuKAqFJHOiBub25lIGtub3du4oCoRUw6IG5vbmUga25v
d27igKhKQ1YgaXMgYXNzb2NpYXRlZCB3aXRoIHRoZSBDb2NocmFuZSBIYWVtYXRvbG9neSBncm91
cCwgYnV0IHdhcyBub3QgaW52b2x2ZWQgaW4gdGhlIGVkaXRvcmlhbCBwcm9jZXNzIG9mIHRoaXMg
cmV2aWV3LuKAqE5DIGlzIGFzc29jaWF0ZWQgd2l0aCB0aGUgQ29jaHJhbmUgSGFlbWF0b2xvZ3kg
Z3JvdXAsIGJ1dCB3YXMgbm90IGludm9sdmVkIGluIHRoZSBlZGl0b3JpYWwgcHJvY2VzcyBvZiB0
aGlzIHJldmlldy7igKhBQSBpcyBhc3NvY2lhdGVkIHdpdGggdGhlIENvY2hyYW5lIEhhZW1hdG9s
b2d5IGdyb3VwLCBidXQgd2FzIG5vdCBpbnZvbHZlZCBpbiB0aGUgZWRpdG9yaWFsIHByb2Nlc3Mg
b2YgdGhpcyByZXZpZXcu4oCoSU0gaXMgYXNzb2NpYXRlZCB3aXRoIHRoZSBDb2NocmFuZSBIYWVt
YXRvbG9neSBncm91cCwgYnV0IHdhcyBub3QgaW52b2x2ZWQgaW4gdGhlIGVkaXRvcmlhbCBwcm9j
ZXNzIG9mIHRoaXMgcmV2aWV3LuKAqEFEOiBub25lIGtub3du4oCoTVI6IG5vbmUga25vd27igKhD
RTogbm9uZSBrbm93buKAqE5TIGlzIGFzc29jaWF0ZWQgd2l0aCB0aGUgQ29jaHJhbmUgSGFlbWF0
b2xvZ3kgZ3JvdXAsIGJ1dCB3YXMgbm90IGludm9sdmVkIGluIHRoZSBlZGl0b3JpYWwgcHJvY2Vz
cyBvZiB0aGlzIHJldmlldy7igKhFSyBoYXMgYmVlbiBpbnZvbHZlZCBpbiBhbiBvbmdvaW5nIHN0
dWR5IGVsaWdpYmxlIGZvciBpbmNsdXNpb24gKEdvb3NzZXMgMjAyMCkuIFNoZSB3YXMgbm90IGlu
dm9sdmVkIGluIHRoZSBhc3Nlc3NtZW50IG9mIHRoZSBzdHVkeSZhcG9zO3MgZWxpZ2liaWxpdHkg
YW5kIHNoZSB3aWxsIG5vdCBiZSBpbnZvbHZlZCBpbiB0aGUgZGF0YSBleHRyYWN0aW9uIG9yIHRo
ZSBhc3Nlc3NtZW50IG9mIHJpc2sgb2YgYmlhcyBpbiB0aGUgZnV0dXJlLjwvY3VzdG9tMj48ZWxl
Y3Ryb25pYy1yZXNvdXJjZS1udW0+MTAuMTAwMi8xNDY1MTg1OC5DRDAxMzg1Ni5wdWIyPC9lbGVj
dHJvbmljLXJlc291cmNlLW51bT48cmVtb3RlLWRhdGFiYXNlLXByb3ZpZGVyPk5MTTwvcmVtb3Rl
LWRhdGFiYXNlLXByb3ZpZGVyPjxsYW5ndWFnZT5lbmc8L2xhbmd1YWdlPjwvcmVjb3JkPjwvQ2l0
ZT48L0VuZE5vdGU+
</w:fldData>
        </w:fldChar>
      </w:r>
      <w:r w:rsidR="008E003A" w:rsidRPr="00522DE5">
        <w:rPr>
          <w:color w:val="000000" w:themeColor="text1"/>
          <w:lang w:eastAsia="de-DE"/>
        </w:rPr>
        <w:instrText xml:space="preserve"> ADDIN EN.CITE.DATA </w:instrText>
      </w:r>
      <w:r w:rsidR="008E003A" w:rsidRPr="00522DE5">
        <w:rPr>
          <w:color w:val="000000" w:themeColor="text1"/>
          <w:lang w:eastAsia="de-DE"/>
        </w:rPr>
      </w:r>
      <w:r w:rsidR="008E003A" w:rsidRPr="00522DE5">
        <w:rPr>
          <w:color w:val="000000" w:themeColor="text1"/>
          <w:lang w:eastAsia="de-DE"/>
        </w:rPr>
        <w:fldChar w:fldCharType="end"/>
      </w:r>
      <w:r w:rsidR="00F11C9C" w:rsidRPr="00522DE5">
        <w:rPr>
          <w:color w:val="000000" w:themeColor="text1"/>
          <w:lang w:eastAsia="de-DE"/>
        </w:rPr>
      </w:r>
      <w:r w:rsidR="00F11C9C" w:rsidRPr="00522DE5">
        <w:rPr>
          <w:color w:val="000000" w:themeColor="text1"/>
          <w:lang w:eastAsia="de-DE"/>
        </w:rPr>
        <w:fldChar w:fldCharType="separate"/>
      </w:r>
      <w:r w:rsidR="008E003A" w:rsidRPr="00522DE5">
        <w:rPr>
          <w:noProof/>
          <w:color w:val="000000" w:themeColor="text1"/>
          <w:vertAlign w:val="superscript"/>
          <w:lang w:eastAsia="de-DE"/>
        </w:rPr>
        <w:t>61-63</w:t>
      </w:r>
      <w:r w:rsidR="00F11C9C" w:rsidRPr="00522DE5">
        <w:rPr>
          <w:color w:val="000000" w:themeColor="text1"/>
          <w:lang w:eastAsia="de-DE"/>
        </w:rPr>
        <w:fldChar w:fldCharType="end"/>
      </w:r>
    </w:p>
    <w:bookmarkEnd w:id="9"/>
    <w:p w14:paraId="07950356" w14:textId="46B6E932" w:rsidR="00BD0C3A" w:rsidRPr="00522DE5" w:rsidRDefault="00BD0C3A" w:rsidP="007939D7">
      <w:pPr>
        <w:rPr>
          <w:color w:val="000000" w:themeColor="text1"/>
          <w:lang w:val="en-US" w:eastAsia="de-DE"/>
        </w:rPr>
      </w:pPr>
    </w:p>
    <w:p w14:paraId="721D09D0" w14:textId="77777777" w:rsidR="0094362B" w:rsidRPr="00522DE5" w:rsidRDefault="0094362B" w:rsidP="007939D7">
      <w:pPr>
        <w:rPr>
          <w:color w:val="000000" w:themeColor="text1"/>
          <w:lang w:val="en-US" w:eastAsia="de-DE"/>
        </w:rPr>
      </w:pPr>
    </w:p>
    <w:p w14:paraId="15D4E35E" w14:textId="7312A9D5" w:rsidR="00842EC2" w:rsidRPr="00522DE5" w:rsidRDefault="00291FB6" w:rsidP="00291FB6">
      <w:pPr>
        <w:pStyle w:val="berschrift1"/>
      </w:pPr>
      <w:r w:rsidRPr="00522DE5">
        <w:t>DATA AVAILABILITY</w:t>
      </w:r>
    </w:p>
    <w:p w14:paraId="2323571B" w14:textId="7EBB96A1" w:rsidR="00842EC2" w:rsidRPr="00522DE5" w:rsidRDefault="00842EC2" w:rsidP="000E49B3">
      <w:pPr>
        <w:ind w:right="901"/>
      </w:pPr>
      <w:r w:rsidRPr="00522DE5">
        <w:t>The data used to support this study’s findings are available from the corresponding authors upon reasonable request.</w:t>
      </w:r>
    </w:p>
    <w:p w14:paraId="7D8E988B" w14:textId="2878E816" w:rsidR="00DC33CC" w:rsidRPr="00522DE5" w:rsidRDefault="00DC33CC" w:rsidP="000E49B3">
      <w:pPr>
        <w:ind w:right="901"/>
      </w:pPr>
    </w:p>
    <w:p w14:paraId="416C5C00" w14:textId="77777777" w:rsidR="002C20F8" w:rsidRPr="00522DE5" w:rsidRDefault="002C20F8" w:rsidP="000E49B3">
      <w:pPr>
        <w:ind w:right="901"/>
      </w:pPr>
    </w:p>
    <w:p w14:paraId="73A65C53" w14:textId="11F56C77" w:rsidR="0037388F" w:rsidRPr="00522DE5" w:rsidRDefault="00291FB6" w:rsidP="00EC39B7">
      <w:pPr>
        <w:pStyle w:val="berschrift1"/>
      </w:pPr>
      <w:r w:rsidRPr="00522DE5">
        <w:t>ACKNOWLEDGEMENTS</w:t>
      </w:r>
    </w:p>
    <w:p w14:paraId="5030C786" w14:textId="276FEC54" w:rsidR="0037388F" w:rsidRPr="00522DE5" w:rsidRDefault="0037388F" w:rsidP="000E49B3">
      <w:pPr>
        <w:ind w:right="1184"/>
      </w:pPr>
      <w:r w:rsidRPr="00522DE5">
        <w:t xml:space="preserve">The authors wish to thank their patients for participating in this study. The London </w:t>
      </w:r>
      <w:r w:rsidR="005B5B91" w:rsidRPr="00522DE5">
        <w:t>centre</w:t>
      </w:r>
      <w:r w:rsidRPr="00522DE5">
        <w:t xml:space="preserve"> (KRC, AR, KA) wishes to thank Dr. M. Samuel for attending to patients treated with </w:t>
      </w:r>
      <w:r w:rsidR="00FB4C2C" w:rsidRPr="00522DE5">
        <w:t xml:space="preserve">DBS </w:t>
      </w:r>
      <w:r w:rsidRPr="00522DE5">
        <w:t xml:space="preserve">in clinical routine. </w:t>
      </w:r>
    </w:p>
    <w:p w14:paraId="56819822" w14:textId="5F0E6AEB" w:rsidR="002C20F8" w:rsidRPr="00522DE5" w:rsidRDefault="002C20F8" w:rsidP="000E49B3">
      <w:pPr>
        <w:ind w:right="1184"/>
      </w:pPr>
    </w:p>
    <w:p w14:paraId="4728AB0A" w14:textId="77777777" w:rsidR="0094362B" w:rsidRPr="00522DE5" w:rsidRDefault="0094362B" w:rsidP="000E49B3">
      <w:pPr>
        <w:ind w:right="1184"/>
      </w:pPr>
    </w:p>
    <w:p w14:paraId="0DF9AAE3" w14:textId="1193C681" w:rsidR="00297AA1" w:rsidRPr="00522DE5" w:rsidRDefault="00EC39B7">
      <w:pPr>
        <w:pStyle w:val="berschrift1"/>
      </w:pPr>
      <w:r w:rsidRPr="00522DE5">
        <w:t>REFERENCES</w:t>
      </w:r>
    </w:p>
    <w:p w14:paraId="1F181323" w14:textId="77777777" w:rsidR="006B6E2E" w:rsidRPr="00522DE5" w:rsidRDefault="00BE3E64" w:rsidP="006B6E2E">
      <w:pPr>
        <w:pStyle w:val="EndNoteBibliography"/>
        <w:spacing w:after="0"/>
        <w:ind w:left="720" w:hanging="720"/>
      </w:pPr>
      <w:r w:rsidRPr="00522DE5">
        <w:rPr>
          <w:rFonts w:eastAsia="MS Mincho"/>
          <w:sz w:val="20"/>
          <w:szCs w:val="20"/>
        </w:rPr>
        <w:fldChar w:fldCharType="begin"/>
      </w:r>
      <w:r w:rsidRPr="00522DE5">
        <w:rPr>
          <w:rFonts w:eastAsia="MS Mincho"/>
          <w:sz w:val="20"/>
          <w:szCs w:val="20"/>
        </w:rPr>
        <w:instrText xml:space="preserve"> ADDIN EN.SECTION.REFLIST </w:instrText>
      </w:r>
      <w:r w:rsidRPr="00522DE5">
        <w:rPr>
          <w:rFonts w:eastAsia="MS Mincho"/>
          <w:sz w:val="20"/>
          <w:szCs w:val="20"/>
        </w:rPr>
        <w:fldChar w:fldCharType="separate"/>
      </w:r>
      <w:r w:rsidR="006B6E2E" w:rsidRPr="00522DE5">
        <w:t xml:space="preserve">1. Kaasinen V. Ipsilateral deficits of dopaminergic neurotransmission in Parkinson's disease. </w:t>
      </w:r>
      <w:r w:rsidR="006B6E2E" w:rsidRPr="00522DE5">
        <w:rPr>
          <w:i/>
        </w:rPr>
        <w:t>Ann Clin Transl Neurol</w:t>
      </w:r>
      <w:r w:rsidR="006B6E2E" w:rsidRPr="00522DE5">
        <w:t xml:space="preserve"> 2016;3(1):21-6. doi: 10.1002/acn3.268 [published Online First: 20151205]</w:t>
      </w:r>
    </w:p>
    <w:p w14:paraId="1ADD7B74" w14:textId="77777777" w:rsidR="006B6E2E" w:rsidRPr="00522DE5" w:rsidRDefault="006B6E2E" w:rsidP="006B6E2E">
      <w:pPr>
        <w:pStyle w:val="EndNoteBibliography"/>
        <w:spacing w:after="0"/>
        <w:ind w:left="720" w:hanging="720"/>
      </w:pPr>
      <w:r w:rsidRPr="00522DE5">
        <w:t xml:space="preserve">2. Wullner U, Borghammer P, Choe CU, et al. The heterogeneity of Parkinson's disease. </w:t>
      </w:r>
      <w:r w:rsidRPr="00522DE5">
        <w:rPr>
          <w:i/>
        </w:rPr>
        <w:t>J Neural Transm (Vienna)</w:t>
      </w:r>
      <w:r w:rsidRPr="00522DE5">
        <w:t xml:space="preserve"> 2023;130(6):827-38. doi: 10.1007/s00702-023-02635-4 [published Online First: 20230511]</w:t>
      </w:r>
    </w:p>
    <w:p w14:paraId="3B087241" w14:textId="77777777" w:rsidR="006B6E2E" w:rsidRPr="00522DE5" w:rsidRDefault="006B6E2E" w:rsidP="006B6E2E">
      <w:pPr>
        <w:pStyle w:val="EndNoteBibliography"/>
        <w:spacing w:after="0"/>
        <w:ind w:left="720" w:hanging="720"/>
      </w:pPr>
      <w:r w:rsidRPr="00522DE5">
        <w:t xml:space="preserve">3. Hahnel T, Raschka T, Sapienza S, et al. Progression subtypes in Parkinson's disease identified by a data-driven multi cohort analysis. </w:t>
      </w:r>
      <w:r w:rsidRPr="00522DE5">
        <w:rPr>
          <w:i/>
        </w:rPr>
        <w:t>NPJ Parkinsons Dis</w:t>
      </w:r>
      <w:r w:rsidRPr="00522DE5">
        <w:t xml:space="preserve"> 2024;10(1):95. doi: 10.1038/s41531-024-00712-3 [published Online First: 20240502]</w:t>
      </w:r>
    </w:p>
    <w:p w14:paraId="0EA43C7A" w14:textId="77777777" w:rsidR="006B6E2E" w:rsidRPr="00522DE5" w:rsidRDefault="006B6E2E" w:rsidP="006B6E2E">
      <w:pPr>
        <w:pStyle w:val="EndNoteBibliography"/>
        <w:spacing w:after="0"/>
        <w:ind w:left="720" w:hanging="720"/>
      </w:pPr>
      <w:r w:rsidRPr="00522DE5">
        <w:t xml:space="preserve">4. Deuschl G, Schade-Brittinger C, Krack P, et al. A randomized trial of deep-brain stimulation for Parkinson's disease. </w:t>
      </w:r>
      <w:r w:rsidRPr="00522DE5">
        <w:rPr>
          <w:i/>
        </w:rPr>
        <w:t>N Engl J Med</w:t>
      </w:r>
      <w:r w:rsidRPr="00522DE5">
        <w:t xml:space="preserve"> 2006;355(9):896-908. doi: 10.1056/NEJMoa060281</w:t>
      </w:r>
    </w:p>
    <w:p w14:paraId="6FD97C5D" w14:textId="77777777" w:rsidR="006B6E2E" w:rsidRPr="00522DE5" w:rsidRDefault="006B6E2E" w:rsidP="006B6E2E">
      <w:pPr>
        <w:pStyle w:val="EndNoteBibliography"/>
        <w:spacing w:after="0"/>
        <w:ind w:left="720" w:hanging="720"/>
      </w:pPr>
      <w:r w:rsidRPr="00522DE5">
        <w:t xml:space="preserve">5. Jost ST, Ray Chaudhuri K, Ashkan K, et al. Subthalamic Stimulation Improves Quality of Sleep in Parkinson Disease: A 36-Month Controlled Study. </w:t>
      </w:r>
      <w:r w:rsidRPr="00522DE5">
        <w:rPr>
          <w:i/>
        </w:rPr>
        <w:t>J Parkinsons Dis</w:t>
      </w:r>
      <w:r w:rsidRPr="00522DE5">
        <w:t xml:space="preserve"> 2021;11(1):323-35. doi: 10.3233/JPD-202278 [published Online First: 2020/10/20]</w:t>
      </w:r>
    </w:p>
    <w:p w14:paraId="1D4DC807" w14:textId="77777777" w:rsidR="006B6E2E" w:rsidRPr="00522DE5" w:rsidRDefault="006B6E2E" w:rsidP="006B6E2E">
      <w:pPr>
        <w:pStyle w:val="EndNoteBibliography"/>
        <w:spacing w:after="0"/>
        <w:ind w:left="720" w:hanging="720"/>
      </w:pPr>
      <w:r w:rsidRPr="00522DE5">
        <w:t xml:space="preserve">6. Jost ST, Aloui S, Evans J, et al. Neurostimulation for Advanced Parkinson Disease and Quality of Life at 5 Years: A Nonrandomized Controlled Trial. </w:t>
      </w:r>
      <w:r w:rsidRPr="00522DE5">
        <w:rPr>
          <w:i/>
        </w:rPr>
        <w:t>JAMA Netw Open</w:t>
      </w:r>
      <w:r w:rsidRPr="00522DE5">
        <w:t xml:space="preserve"> 2024;7(1):e2352177. doi: 10.1001/jamanetworkopen.2023.52177 [published Online First: 2024/01/18]</w:t>
      </w:r>
    </w:p>
    <w:p w14:paraId="201E1B4D" w14:textId="77777777" w:rsidR="006B6E2E" w:rsidRPr="00522DE5" w:rsidRDefault="006B6E2E" w:rsidP="006B6E2E">
      <w:pPr>
        <w:pStyle w:val="EndNoteBibliography"/>
        <w:spacing w:after="0"/>
        <w:ind w:left="720" w:hanging="720"/>
      </w:pPr>
      <w:r w:rsidRPr="00522DE5">
        <w:t xml:space="preserve">7. Jost ST, Visser-Vandewalle V, Rizos A, et al. Non-motor predictors of 36-month quality of life after subthalamic stimulation in Parkinson disease. </w:t>
      </w:r>
      <w:r w:rsidRPr="00522DE5">
        <w:rPr>
          <w:i/>
        </w:rPr>
        <w:t>NPJ Parkinsons Dis</w:t>
      </w:r>
      <w:r w:rsidRPr="00522DE5">
        <w:t xml:space="preserve"> 2021;7(1):48. doi: 10.1038/s41531-021-00174-x</w:t>
      </w:r>
    </w:p>
    <w:p w14:paraId="0D06769E" w14:textId="77777777" w:rsidR="006B6E2E" w:rsidRPr="00522DE5" w:rsidRDefault="006B6E2E" w:rsidP="006B6E2E">
      <w:pPr>
        <w:pStyle w:val="EndNoteBibliography"/>
        <w:spacing w:after="0"/>
        <w:ind w:left="720" w:hanging="720"/>
      </w:pPr>
      <w:r w:rsidRPr="00522DE5">
        <w:t xml:space="preserve">8. Barbosa RP, Moreau C, Rolland AS, et al. The impact of subthalamic deep-brain stimulation in restoring motor symmetry in Parkinson's disease patients: a prospective study. </w:t>
      </w:r>
      <w:r w:rsidRPr="00522DE5">
        <w:rPr>
          <w:i/>
        </w:rPr>
        <w:t>J Neurol</w:t>
      </w:r>
      <w:r w:rsidRPr="00522DE5">
        <w:t xml:space="preserve"> 2024;271(5):2582-95. doi: 10.1007/s00415-023-12162-7 [published Online First: 2024/02/09]</w:t>
      </w:r>
    </w:p>
    <w:p w14:paraId="1BA1CBE5" w14:textId="77777777" w:rsidR="006B6E2E" w:rsidRPr="00522DE5" w:rsidRDefault="006B6E2E" w:rsidP="006B6E2E">
      <w:pPr>
        <w:pStyle w:val="EndNoteBibliography"/>
        <w:spacing w:after="0"/>
        <w:ind w:left="720" w:hanging="720"/>
      </w:pPr>
      <w:r w:rsidRPr="00522DE5">
        <w:t xml:space="preserve">9. Gronostay A, Jost ST, Silverdale M, et al. Stratifying quality of life outcome in subthalamic stimulation for Parkinson's disease. </w:t>
      </w:r>
      <w:r w:rsidRPr="00522DE5">
        <w:rPr>
          <w:i/>
        </w:rPr>
        <w:t>J Neurol Neurosurg Psychiatry</w:t>
      </w:r>
      <w:r w:rsidRPr="00522DE5">
        <w:t xml:space="preserve"> 2024;95(7):630-38. doi: 10.1136/jnnp-2023-332272 [published Online First: 2023/12/21]</w:t>
      </w:r>
    </w:p>
    <w:p w14:paraId="1288E877" w14:textId="77777777" w:rsidR="006B6E2E" w:rsidRPr="00522DE5" w:rsidRDefault="006B6E2E" w:rsidP="006B6E2E">
      <w:pPr>
        <w:pStyle w:val="EndNoteBibliography"/>
        <w:spacing w:after="0"/>
        <w:ind w:left="720" w:hanging="720"/>
        <w:rPr>
          <w:lang w:val="de-DE"/>
        </w:rPr>
      </w:pPr>
      <w:r w:rsidRPr="00522DE5">
        <w:t xml:space="preserve">10. Hughes AJ, Daniel SE, Kilford L, et al. Accuracy of clinical diagnosis of idiopathic Parkinson's disease: a clinico-pathological study of 100 cases. </w:t>
      </w:r>
      <w:r w:rsidRPr="00522DE5">
        <w:rPr>
          <w:i/>
          <w:lang w:val="de-DE"/>
        </w:rPr>
        <w:t>J Neurol Neurosurg Psychiatry</w:t>
      </w:r>
      <w:r w:rsidRPr="00522DE5">
        <w:rPr>
          <w:lang w:val="de-DE"/>
        </w:rPr>
        <w:t xml:space="preserve"> 1992;55(3):181-4.</w:t>
      </w:r>
    </w:p>
    <w:p w14:paraId="08672C8E" w14:textId="77777777" w:rsidR="006B6E2E" w:rsidRPr="00522DE5" w:rsidRDefault="006B6E2E" w:rsidP="006B6E2E">
      <w:pPr>
        <w:pStyle w:val="EndNoteBibliography"/>
        <w:spacing w:after="0"/>
        <w:ind w:left="720" w:hanging="720"/>
      </w:pPr>
      <w:r w:rsidRPr="00522DE5">
        <w:rPr>
          <w:lang w:val="de-DE"/>
        </w:rPr>
        <w:t xml:space="preserve">11. Postuma RB, Berg D, Stern M, et al. </w:t>
      </w:r>
      <w:r w:rsidRPr="00522DE5">
        <w:t xml:space="preserve">MDS clinical diagnostic criteria for Parkinson's disease. </w:t>
      </w:r>
      <w:r w:rsidRPr="00522DE5">
        <w:rPr>
          <w:i/>
        </w:rPr>
        <w:t>Mov Disord</w:t>
      </w:r>
      <w:r w:rsidRPr="00522DE5">
        <w:t xml:space="preserve"> 2015;30(12):1591-601. doi: 10.1002/mds.26424 [published Online First: 2015/10/17]</w:t>
      </w:r>
    </w:p>
    <w:p w14:paraId="1413DE49" w14:textId="77777777" w:rsidR="006B6E2E" w:rsidRPr="00522DE5" w:rsidRDefault="006B6E2E" w:rsidP="006B6E2E">
      <w:pPr>
        <w:pStyle w:val="EndNoteBibliography"/>
        <w:spacing w:after="0"/>
        <w:ind w:left="720" w:hanging="720"/>
      </w:pPr>
      <w:r w:rsidRPr="00522DE5">
        <w:t xml:space="preserve">12. Benabid AL, Deuschl G, Lang AE, et al. Deep brain stimulation for Parkinson's disease. </w:t>
      </w:r>
      <w:r w:rsidRPr="00522DE5">
        <w:rPr>
          <w:i/>
        </w:rPr>
        <w:t>Mov Disord</w:t>
      </w:r>
      <w:r w:rsidRPr="00522DE5">
        <w:t xml:space="preserve"> 2006;21 Suppl 14:S168-70. doi: 10.1002/mds.20954 [published Online First: 2006/07/01]</w:t>
      </w:r>
    </w:p>
    <w:p w14:paraId="7C1718B5" w14:textId="77777777" w:rsidR="006B6E2E" w:rsidRPr="00522DE5" w:rsidRDefault="006B6E2E" w:rsidP="006B6E2E">
      <w:pPr>
        <w:pStyle w:val="EndNoteBibliography"/>
        <w:spacing w:after="0"/>
        <w:ind w:left="720" w:hanging="720"/>
      </w:pPr>
      <w:r w:rsidRPr="00522DE5">
        <w:t xml:space="preserve">13. Schedlich-Teufer C, Jost ST, Krack P, et al. Assessment of Affective-Behavioral States in Parkinson's Disease Patients: Towards a New Screening Tool. </w:t>
      </w:r>
      <w:r w:rsidRPr="00522DE5">
        <w:rPr>
          <w:i/>
        </w:rPr>
        <w:t>J Parkinsons Dis</w:t>
      </w:r>
      <w:r w:rsidRPr="00522DE5">
        <w:t xml:space="preserve"> 2021;11(3):1417-30. doi: 10.3233/JPD-202375 [published Online First: 2021/05/11]</w:t>
      </w:r>
    </w:p>
    <w:p w14:paraId="3989561C" w14:textId="77777777" w:rsidR="006B6E2E" w:rsidRPr="00522DE5" w:rsidRDefault="006B6E2E" w:rsidP="006B6E2E">
      <w:pPr>
        <w:pStyle w:val="EndNoteBibliography"/>
        <w:spacing w:after="0"/>
        <w:ind w:left="720" w:hanging="720"/>
      </w:pPr>
      <w:r w:rsidRPr="00522DE5">
        <w:t xml:space="preserve">14. Sauerbier A, Herberg J, Stopic V, et al. Predictors of short-term anxiety outcome in subthalamic stimulation for Parkinson's disease. </w:t>
      </w:r>
      <w:r w:rsidRPr="00522DE5">
        <w:rPr>
          <w:i/>
        </w:rPr>
        <w:t>NPJ Parkinsons Dis</w:t>
      </w:r>
      <w:r w:rsidRPr="00522DE5">
        <w:t xml:space="preserve"> 2024;10(1):114. doi: 10.1038/s41531-024-00701-6 [published Online First: 2024/06/09]</w:t>
      </w:r>
    </w:p>
    <w:p w14:paraId="60726033" w14:textId="67134290" w:rsidR="006B6E2E" w:rsidRPr="00522DE5" w:rsidRDefault="006B6E2E" w:rsidP="006B6E2E">
      <w:pPr>
        <w:pStyle w:val="EndNoteBibliography"/>
        <w:spacing w:after="0"/>
        <w:ind w:left="720" w:hanging="720"/>
      </w:pPr>
      <w:r w:rsidRPr="00522DE5">
        <w:t xml:space="preserve">15. von Papen M, Dafsari HS, Florin E, et al. Phase-coherence classification: A new wavelet-based method to separate local field potentials into local (in)coherent and volume-conducted components. </w:t>
      </w:r>
      <w:r w:rsidRPr="00522DE5">
        <w:rPr>
          <w:i/>
        </w:rPr>
        <w:t>Journal of Neuroscience Methods</w:t>
      </w:r>
      <w:r w:rsidRPr="00522DE5">
        <w:t xml:space="preserve"> 2017;291:198-212. doi: </w:t>
      </w:r>
      <w:hyperlink r:id="rId11" w:history="1">
        <w:r w:rsidRPr="00522DE5">
          <w:rPr>
            <w:rStyle w:val="Hyperlink"/>
          </w:rPr>
          <w:t>https://doi.org/10.1016/j.jneumeth.2017.08.021</w:t>
        </w:r>
      </w:hyperlink>
    </w:p>
    <w:p w14:paraId="5C3A6D7D" w14:textId="77777777" w:rsidR="006B6E2E" w:rsidRPr="00522DE5" w:rsidRDefault="006B6E2E" w:rsidP="006B6E2E">
      <w:pPr>
        <w:pStyle w:val="EndNoteBibliography"/>
        <w:spacing w:after="0"/>
        <w:ind w:left="720" w:hanging="720"/>
      </w:pPr>
      <w:r w:rsidRPr="00522DE5">
        <w:t xml:space="preserve">16. Cubo E, Martin PM, Martin-Gonzalez JA, et al. Motor laterality asymmetry and nonmotor symptoms in Parkinson's disease. </w:t>
      </w:r>
      <w:r w:rsidRPr="00522DE5">
        <w:rPr>
          <w:i/>
        </w:rPr>
        <w:t>Mov Disord</w:t>
      </w:r>
      <w:r w:rsidRPr="00522DE5">
        <w:t xml:space="preserve"> 2010;25(1):70-5. doi: 10.1002/mds.22896 [published Online First: 2009/12/17]</w:t>
      </w:r>
    </w:p>
    <w:p w14:paraId="2CFA9613" w14:textId="77777777" w:rsidR="006B6E2E" w:rsidRPr="00522DE5" w:rsidRDefault="006B6E2E" w:rsidP="006B6E2E">
      <w:pPr>
        <w:pStyle w:val="EndNoteBibliography"/>
        <w:spacing w:after="0"/>
        <w:ind w:left="720" w:hanging="720"/>
        <w:rPr>
          <w:lang w:val="de-DE"/>
        </w:rPr>
      </w:pPr>
      <w:r w:rsidRPr="00522DE5">
        <w:t xml:space="preserve">17. Nettersheim FS, Loehrer PA, Weber I, et al. Dopamine substitution alters effective connectivity of cortical prefrontal, premotor, and motor regions during complex bimanual finger movements in Parkinson's disease. </w:t>
      </w:r>
      <w:r w:rsidRPr="00522DE5">
        <w:rPr>
          <w:i/>
          <w:lang w:val="de-DE"/>
        </w:rPr>
        <w:t>Neuroimage</w:t>
      </w:r>
      <w:r w:rsidRPr="00522DE5">
        <w:rPr>
          <w:lang w:val="de-DE"/>
        </w:rPr>
        <w:t xml:space="preserve"> 2019;190:118-32. doi: 10.1016/j.neuroimage.2018.04.030</w:t>
      </w:r>
    </w:p>
    <w:p w14:paraId="496AFFAF" w14:textId="77777777" w:rsidR="006B6E2E" w:rsidRPr="00522DE5" w:rsidRDefault="006B6E2E" w:rsidP="006B6E2E">
      <w:pPr>
        <w:pStyle w:val="EndNoteBibliography"/>
        <w:spacing w:after="0"/>
        <w:ind w:left="720" w:hanging="720"/>
      </w:pPr>
      <w:r w:rsidRPr="00522DE5">
        <w:rPr>
          <w:lang w:val="de-DE"/>
        </w:rPr>
        <w:t xml:space="preserve">18. Knudsen K, Krack P, Tonder L, et al. </w:t>
      </w:r>
      <w:r w:rsidRPr="00522DE5">
        <w:t xml:space="preserve">Programming parameters of subthalamic deep brain stimulators in Parkinson's disease from a controlled trial. </w:t>
      </w:r>
      <w:r w:rsidRPr="00522DE5">
        <w:rPr>
          <w:i/>
        </w:rPr>
        <w:t>Parkinsonism Relat Disord</w:t>
      </w:r>
      <w:r w:rsidRPr="00522DE5">
        <w:t xml:space="preserve"> 2019;65:217-23. doi: 10.1016/j.parkreldis.2019.05.023 [published Online First: 2019/07/02]</w:t>
      </w:r>
    </w:p>
    <w:p w14:paraId="51F09D0A" w14:textId="77777777" w:rsidR="006B6E2E" w:rsidRPr="00522DE5" w:rsidRDefault="006B6E2E" w:rsidP="006B6E2E">
      <w:pPr>
        <w:pStyle w:val="EndNoteBibliography"/>
        <w:spacing w:after="0"/>
        <w:ind w:left="720" w:hanging="720"/>
      </w:pPr>
      <w:r w:rsidRPr="00522DE5">
        <w:t xml:space="preserve">19. Shulman LM, Armstrong M, Ellis T, et al. Disability Rating Scales in Parkinson's Disease: Critique and Recommendations. </w:t>
      </w:r>
      <w:r w:rsidRPr="00522DE5">
        <w:rPr>
          <w:i/>
        </w:rPr>
        <w:t>Mov Disord</w:t>
      </w:r>
      <w:r w:rsidRPr="00522DE5">
        <w:t xml:space="preserve"> 2016;31(10):1455-65. doi: 10.1002/mds.26649</w:t>
      </w:r>
    </w:p>
    <w:p w14:paraId="2D346F92" w14:textId="77777777" w:rsidR="006B6E2E" w:rsidRPr="00522DE5" w:rsidRDefault="006B6E2E" w:rsidP="006B6E2E">
      <w:pPr>
        <w:pStyle w:val="EndNoteBibliography"/>
        <w:spacing w:after="0"/>
        <w:ind w:left="720" w:hanging="720"/>
      </w:pPr>
      <w:r w:rsidRPr="00522DE5">
        <w:t xml:space="preserve">20. Dafsari HS, Ray-Chaudhuri K, Ashkan K, et al. Beneficial effect of 24-month bilateral subthalamic stimulation on quality of sleep in Parkinson's disease. </w:t>
      </w:r>
      <w:r w:rsidRPr="00522DE5">
        <w:rPr>
          <w:i/>
        </w:rPr>
        <w:t>J Neurol</w:t>
      </w:r>
      <w:r w:rsidRPr="00522DE5">
        <w:t xml:space="preserve"> 2020;267(6):1830-41. doi: 10.1007/s00415-020-09743-1</w:t>
      </w:r>
    </w:p>
    <w:p w14:paraId="4FA90F6D" w14:textId="77777777" w:rsidR="006B6E2E" w:rsidRPr="00522DE5" w:rsidRDefault="006B6E2E" w:rsidP="006B6E2E">
      <w:pPr>
        <w:pStyle w:val="EndNoteBibliography"/>
        <w:spacing w:after="0"/>
        <w:ind w:left="720" w:hanging="720"/>
      </w:pPr>
      <w:r w:rsidRPr="00522DE5">
        <w:t xml:space="preserve">21. Lazcano-Ocampo C, van Wamelen D, Samuel M, et al. Evaluation of the effect of bilateral subthalamic nucleus deep brain stimulation on fatigue in Parkinson's Disease as measured by the non-motor symptoms scale. </w:t>
      </w:r>
      <w:r w:rsidRPr="00522DE5">
        <w:rPr>
          <w:i/>
        </w:rPr>
        <w:t>Br J Neurosurg</w:t>
      </w:r>
      <w:r w:rsidRPr="00522DE5">
        <w:t xml:space="preserve"> 2024;38(3):712-15. doi: 10.1080/02688697.2021.1961681 [published Online First: 20210806]</w:t>
      </w:r>
    </w:p>
    <w:p w14:paraId="40E3538E" w14:textId="77777777" w:rsidR="006B6E2E" w:rsidRPr="00522DE5" w:rsidRDefault="006B6E2E" w:rsidP="006B6E2E">
      <w:pPr>
        <w:pStyle w:val="EndNoteBibliography"/>
        <w:spacing w:after="0"/>
        <w:ind w:left="720" w:hanging="720"/>
      </w:pPr>
      <w:r w:rsidRPr="00522DE5">
        <w:t xml:space="preserve">22. Loehrer PA, Bopp MHA, Dafsari HS, et al. Microstructure predicts non-motor outcomes following deep brain stimulation in Parkinson’s disease. </w:t>
      </w:r>
      <w:r w:rsidRPr="00522DE5">
        <w:rPr>
          <w:i/>
        </w:rPr>
        <w:t>npj Parkinson's Disease</w:t>
      </w:r>
      <w:r w:rsidRPr="00522DE5">
        <w:t xml:space="preserve"> 2024;10(1):104. doi: 10.1038/s41531-024-00717-y</w:t>
      </w:r>
    </w:p>
    <w:p w14:paraId="3AE75260" w14:textId="77777777" w:rsidR="006B6E2E" w:rsidRPr="00522DE5" w:rsidRDefault="006B6E2E" w:rsidP="006B6E2E">
      <w:pPr>
        <w:pStyle w:val="EndNoteBibliography"/>
        <w:spacing w:after="0"/>
        <w:ind w:left="720" w:hanging="720"/>
      </w:pPr>
      <w:r w:rsidRPr="00522DE5">
        <w:t xml:space="preserve">23. Verbaan D, van Rooden SM, Benit CP, et al. SPES/SCOPA and MDS-UPDRS: formulas for converting scores of two motor scales in Parkinson's disease. </w:t>
      </w:r>
      <w:r w:rsidRPr="00522DE5">
        <w:rPr>
          <w:i/>
        </w:rPr>
        <w:t>Parkinsonism Relat Disord</w:t>
      </w:r>
      <w:r w:rsidRPr="00522DE5">
        <w:t xml:space="preserve"> 2011;17(8):632-4. doi: 10.1016/j.parkreldis.2011.05.022</w:t>
      </w:r>
    </w:p>
    <w:p w14:paraId="573C6891" w14:textId="77777777" w:rsidR="006B6E2E" w:rsidRPr="00522DE5" w:rsidRDefault="006B6E2E" w:rsidP="006B6E2E">
      <w:pPr>
        <w:pStyle w:val="EndNoteBibliography"/>
        <w:spacing w:after="0"/>
        <w:ind w:left="720" w:hanging="720"/>
      </w:pPr>
      <w:r w:rsidRPr="00522DE5">
        <w:t xml:space="preserve">24. Sauerbier A, Loehrer P, Jost ST, et al. Predictors of short-term impulsive and compulsive behaviour after subthalamic stimulation in Parkinson disease. </w:t>
      </w:r>
      <w:r w:rsidRPr="00522DE5">
        <w:rPr>
          <w:i/>
        </w:rPr>
        <w:t>J Neurol Neurosurg Psychiatry</w:t>
      </w:r>
      <w:r w:rsidRPr="00522DE5">
        <w:t xml:space="preserve"> 2021;92(12):1313-18. doi: 10.1136/jnnp-2021-326131 [published Online First: 2021/09/13]</w:t>
      </w:r>
    </w:p>
    <w:p w14:paraId="46E11101" w14:textId="77777777" w:rsidR="006B6E2E" w:rsidRPr="00522DE5" w:rsidRDefault="006B6E2E" w:rsidP="006B6E2E">
      <w:pPr>
        <w:pStyle w:val="EndNoteBibliography"/>
        <w:spacing w:after="0"/>
        <w:ind w:left="720" w:hanging="720"/>
      </w:pPr>
      <w:r w:rsidRPr="00522DE5">
        <w:t xml:space="preserve">25. Sauerbier A, Bachon P, Ambrosio L, et al. Subthalamic Stimulation Improves Short-Term Satisfaction with Life and Treatment in Parkinson’s Disease. </w:t>
      </w:r>
      <w:r w:rsidRPr="00522DE5">
        <w:rPr>
          <w:i/>
        </w:rPr>
        <w:t>Journal of Personalized Medicine</w:t>
      </w:r>
      <w:r w:rsidRPr="00522DE5">
        <w:t xml:space="preserve"> 2024;14(10):1023.</w:t>
      </w:r>
    </w:p>
    <w:p w14:paraId="6BD2E9FD" w14:textId="77777777" w:rsidR="006B6E2E" w:rsidRPr="00522DE5" w:rsidRDefault="006B6E2E" w:rsidP="006B6E2E">
      <w:pPr>
        <w:pStyle w:val="EndNoteBibliography"/>
        <w:spacing w:after="0"/>
        <w:ind w:left="720" w:hanging="720"/>
      </w:pPr>
      <w:r w:rsidRPr="00522DE5">
        <w:t xml:space="preserve">26. Martinez-Martin P, Benito-Leon J, Burguera JA, et al. The SCOPA-Motor Scale for assessment of Parkinson's disease is a consistent and valid measure. </w:t>
      </w:r>
      <w:r w:rsidRPr="00522DE5">
        <w:rPr>
          <w:i/>
        </w:rPr>
        <w:t>J Clin Epidemiol</w:t>
      </w:r>
      <w:r w:rsidRPr="00522DE5">
        <w:t xml:space="preserve"> 2005;58(7):674-9. doi: 10.1016/j.jclinepi.2004.09.014 [published Online First: 2005/06/09]</w:t>
      </w:r>
    </w:p>
    <w:p w14:paraId="54FACEBE" w14:textId="77777777" w:rsidR="006B6E2E" w:rsidRPr="00522DE5" w:rsidRDefault="006B6E2E" w:rsidP="006B6E2E">
      <w:pPr>
        <w:pStyle w:val="EndNoteBibliography"/>
        <w:spacing w:after="0"/>
        <w:ind w:left="720" w:hanging="720"/>
      </w:pPr>
      <w:r w:rsidRPr="00522DE5">
        <w:t xml:space="preserve">27. Hentz JG, Mehta SH, Shill HA, et al. Simplified conversion method for unified Parkinson's disease rating scale motor examinations. </w:t>
      </w:r>
      <w:r w:rsidRPr="00522DE5">
        <w:rPr>
          <w:i/>
        </w:rPr>
        <w:t>Mov Disord</w:t>
      </w:r>
      <w:r w:rsidRPr="00522DE5">
        <w:t xml:space="preserve"> 2015;30(14):1967-70. doi: 10.1002/mds.26435</w:t>
      </w:r>
    </w:p>
    <w:p w14:paraId="0FB99F2E" w14:textId="77777777" w:rsidR="006B6E2E" w:rsidRPr="00522DE5" w:rsidRDefault="006B6E2E" w:rsidP="006B6E2E">
      <w:pPr>
        <w:pStyle w:val="EndNoteBibliography"/>
        <w:spacing w:after="0"/>
        <w:ind w:left="720" w:hanging="720"/>
      </w:pPr>
      <w:r w:rsidRPr="00522DE5">
        <w:t xml:space="preserve">28. Jost ST, Sauerbier A, Visser-Vandewalle V, et al. A prospective, controlled study of non-motor effects of subthalamic stimulation in Parkinson's disease: results at the 36-month follow-up. </w:t>
      </w:r>
      <w:r w:rsidRPr="00522DE5">
        <w:rPr>
          <w:i/>
        </w:rPr>
        <w:t>J Neurol Neurosurg Psychiatry</w:t>
      </w:r>
      <w:r w:rsidRPr="00522DE5">
        <w:t xml:space="preserve"> 2020;91(7):687-94. doi: 10.1136/jnnp-2019-322614 [published Online First: 2020/05/07]</w:t>
      </w:r>
    </w:p>
    <w:p w14:paraId="75589B6A" w14:textId="77777777" w:rsidR="006B6E2E" w:rsidRPr="00522DE5" w:rsidRDefault="006B6E2E" w:rsidP="006B6E2E">
      <w:pPr>
        <w:pStyle w:val="EndNoteBibliography"/>
        <w:spacing w:after="0"/>
        <w:ind w:left="720" w:hanging="720"/>
      </w:pPr>
      <w:r w:rsidRPr="00522DE5">
        <w:t xml:space="preserve">29. Jost ST, Strobel L, Rizos A, et al. Gender gap in deep brain stimulation for Parkinson's disease. </w:t>
      </w:r>
      <w:r w:rsidRPr="00522DE5">
        <w:rPr>
          <w:i/>
        </w:rPr>
        <w:t>NPJ Parkinsons Dis</w:t>
      </w:r>
      <w:r w:rsidRPr="00522DE5">
        <w:t xml:space="preserve"> 2022;8(1):47. doi: 10.1038/s41531-022-00305-y [published Online First: 2022/04/22]</w:t>
      </w:r>
    </w:p>
    <w:p w14:paraId="664A9AE0" w14:textId="77777777" w:rsidR="006B6E2E" w:rsidRPr="00522DE5" w:rsidRDefault="006B6E2E" w:rsidP="006B6E2E">
      <w:pPr>
        <w:pStyle w:val="EndNoteBibliography"/>
        <w:spacing w:after="0"/>
        <w:ind w:left="720" w:hanging="720"/>
      </w:pPr>
      <w:r w:rsidRPr="00522DE5">
        <w:t xml:space="preserve">30. van Rooden SM, Visser M, Verbaan D, et al. Motor patterns in Parkinson's disease: a data-driven approach. </w:t>
      </w:r>
      <w:r w:rsidRPr="00522DE5">
        <w:rPr>
          <w:i/>
        </w:rPr>
        <w:t>Mov Disord</w:t>
      </w:r>
      <w:r w:rsidRPr="00522DE5">
        <w:t xml:space="preserve"> 2009;24(7):1042-7. doi: 10.1002/mds.22512 [published Online First: 2009/04/09]</w:t>
      </w:r>
    </w:p>
    <w:p w14:paraId="46102014" w14:textId="77777777" w:rsidR="006B6E2E" w:rsidRPr="00522DE5" w:rsidRDefault="006B6E2E" w:rsidP="006B6E2E">
      <w:pPr>
        <w:pStyle w:val="EndNoteBibliography"/>
        <w:spacing w:after="0"/>
        <w:ind w:left="720" w:hanging="720"/>
      </w:pPr>
      <w:r w:rsidRPr="00522DE5">
        <w:t xml:space="preserve">31. Jenkinson C, Fitzpatrick R, Peto V, et al. The PDQ-8: Development and validation of a short-form parkinson's disease questionnaire. </w:t>
      </w:r>
      <w:r w:rsidRPr="00522DE5">
        <w:rPr>
          <w:i/>
        </w:rPr>
        <w:t>Psychology &amp; Health</w:t>
      </w:r>
      <w:r w:rsidRPr="00522DE5">
        <w:t xml:space="preserve"> 1997;12(6):805-14. doi: 10.1080/08870449708406741</w:t>
      </w:r>
    </w:p>
    <w:p w14:paraId="5D627518" w14:textId="77777777" w:rsidR="006B6E2E" w:rsidRPr="00522DE5" w:rsidRDefault="006B6E2E" w:rsidP="006B6E2E">
      <w:pPr>
        <w:pStyle w:val="EndNoteBibliography"/>
        <w:spacing w:after="0"/>
        <w:ind w:left="720" w:hanging="720"/>
      </w:pPr>
      <w:r w:rsidRPr="00522DE5">
        <w:t xml:space="preserve">32. Sauerbier A, Schrag A, Brown R, et al. Clinical Non-Motor Phenotyping of Black and Asian Minority Ethnic Compared to White Individuals with Parkinson's Disease Living in the United Kingdom. </w:t>
      </w:r>
      <w:r w:rsidRPr="00522DE5">
        <w:rPr>
          <w:i/>
        </w:rPr>
        <w:t>J Parkinsons Dis</w:t>
      </w:r>
      <w:r w:rsidRPr="00522DE5">
        <w:t xml:space="preserve"> 2021;11(1):299-307. doi: 10.3233/JPD-202218 [published Online First: 2020/10/27]</w:t>
      </w:r>
    </w:p>
    <w:p w14:paraId="38C6B4B5" w14:textId="77777777" w:rsidR="006B6E2E" w:rsidRPr="00522DE5" w:rsidRDefault="006B6E2E" w:rsidP="006B6E2E">
      <w:pPr>
        <w:pStyle w:val="EndNoteBibliography"/>
        <w:spacing w:after="0"/>
        <w:ind w:left="720" w:hanging="720"/>
      </w:pPr>
      <w:r w:rsidRPr="00522DE5">
        <w:t xml:space="preserve">33. Espay AJ, Vaughan JE, Marras C, et al. Early versus delayed bilateral subthalamic deep brain stimulation for parkinson's disease: a decision analysis. </w:t>
      </w:r>
      <w:r w:rsidRPr="00522DE5">
        <w:rPr>
          <w:i/>
        </w:rPr>
        <w:t>Mov Disord</w:t>
      </w:r>
      <w:r w:rsidRPr="00522DE5">
        <w:t xml:space="preserve"> 2010;25(10):1456-63. doi: 10.1002/mds.23111 [published Online First: 2010/07/16]</w:t>
      </w:r>
    </w:p>
    <w:p w14:paraId="754953E5" w14:textId="77777777" w:rsidR="006B6E2E" w:rsidRPr="00522DE5" w:rsidRDefault="006B6E2E" w:rsidP="006B6E2E">
      <w:pPr>
        <w:pStyle w:val="EndNoteBibliography"/>
        <w:spacing w:after="0"/>
        <w:ind w:left="720" w:hanging="720"/>
        <w:rPr>
          <w:lang w:val="de-DE"/>
        </w:rPr>
      </w:pPr>
      <w:r w:rsidRPr="00522DE5">
        <w:t xml:space="preserve">34. Dafsari HS, Ray-Chaudhuri K, Mahlstedt P, et al. Beneficial effects of bilateral subthalamic stimulation on alexithymia in Parkinson's disease. </w:t>
      </w:r>
      <w:r w:rsidRPr="00522DE5">
        <w:rPr>
          <w:i/>
          <w:lang w:val="de-DE"/>
        </w:rPr>
        <w:t>Eur J Neurol</w:t>
      </w:r>
      <w:r w:rsidRPr="00522DE5">
        <w:rPr>
          <w:lang w:val="de-DE"/>
        </w:rPr>
        <w:t xml:space="preserve"> 2019;26(2):222-e17. doi: 10.1111/ene.13773</w:t>
      </w:r>
    </w:p>
    <w:p w14:paraId="0872BF51" w14:textId="77777777" w:rsidR="006B6E2E" w:rsidRPr="00522DE5" w:rsidRDefault="006B6E2E" w:rsidP="006B6E2E">
      <w:pPr>
        <w:pStyle w:val="EndNoteBibliography"/>
        <w:spacing w:after="0"/>
        <w:ind w:left="720" w:hanging="720"/>
      </w:pPr>
      <w:r w:rsidRPr="00522DE5">
        <w:rPr>
          <w:lang w:val="de-DE"/>
        </w:rPr>
        <w:t xml:space="preserve">35. Loehrer PA, Schumacher W, Jost ST, et al. </w:t>
      </w:r>
      <w:r w:rsidRPr="00522DE5">
        <w:t xml:space="preserve">No evidence for an association of voxel-based morphometry with short-term non-motor outcomes in deep brain stimulation for Parkinson's disease. </w:t>
      </w:r>
      <w:r w:rsidRPr="00522DE5">
        <w:rPr>
          <w:i/>
        </w:rPr>
        <w:t>NPJ Parkinsons Dis</w:t>
      </w:r>
      <w:r w:rsidRPr="00522DE5">
        <w:t xml:space="preserve"> 2024;10(1):91. doi: 10.1038/s41531-024-00695-1 [published Online First: 2024/04/27]</w:t>
      </w:r>
    </w:p>
    <w:p w14:paraId="7100F49F" w14:textId="77777777" w:rsidR="006B6E2E" w:rsidRPr="00522DE5" w:rsidRDefault="006B6E2E" w:rsidP="006B6E2E">
      <w:pPr>
        <w:pStyle w:val="EndNoteBibliography"/>
        <w:spacing w:after="0"/>
        <w:ind w:left="720" w:hanging="720"/>
      </w:pPr>
      <w:r w:rsidRPr="00522DE5">
        <w:t xml:space="preserve">36. Sauerbier A, Bachon P, Ambrosio L, et al. The New Satisfaction with Life and Treatment Scale (SLTS-7) in Patients with Parkinson's Disease. </w:t>
      </w:r>
      <w:r w:rsidRPr="00522DE5">
        <w:rPr>
          <w:i/>
        </w:rPr>
        <w:t>J Parkinsons Dis</w:t>
      </w:r>
      <w:r w:rsidRPr="00522DE5">
        <w:t xml:space="preserve"> 2022;12(1):453-64. doi: 10.3233/JPD-212823 [published Online First: 2021/11/02]</w:t>
      </w:r>
    </w:p>
    <w:p w14:paraId="04037D64" w14:textId="77777777" w:rsidR="006B6E2E" w:rsidRPr="00522DE5" w:rsidRDefault="006B6E2E" w:rsidP="006B6E2E">
      <w:pPr>
        <w:pStyle w:val="EndNoteBibliography"/>
        <w:spacing w:after="0"/>
        <w:ind w:left="720" w:hanging="720"/>
      </w:pPr>
      <w:r w:rsidRPr="00522DE5">
        <w:t xml:space="preserve">37. Jost ST, Kaldenbach MA, Antonini A, et al. Levodopa Dose Equivalency in Parkinson's Disease: Updated Systematic Review and Proposals. </w:t>
      </w:r>
      <w:r w:rsidRPr="00522DE5">
        <w:rPr>
          <w:i/>
        </w:rPr>
        <w:t>Mov Disord</w:t>
      </w:r>
      <w:r w:rsidRPr="00522DE5">
        <w:t xml:space="preserve"> 2023;38(7):1236-52. doi: 10.1002/mds.29410 [published Online First: 20230505]</w:t>
      </w:r>
    </w:p>
    <w:p w14:paraId="0F6DCF2A" w14:textId="77777777" w:rsidR="006B6E2E" w:rsidRPr="00522DE5" w:rsidRDefault="006B6E2E" w:rsidP="006B6E2E">
      <w:pPr>
        <w:pStyle w:val="EndNoteBibliography"/>
        <w:spacing w:after="0"/>
        <w:ind w:left="720" w:hanging="720"/>
      </w:pPr>
      <w:r w:rsidRPr="00522DE5">
        <w:t xml:space="preserve">38. Koss AM, Alterman RL, Tagliati M, et al. Calculating total electrical energy delivered by deep brain stimulation systems. </w:t>
      </w:r>
      <w:r w:rsidRPr="00522DE5">
        <w:rPr>
          <w:i/>
        </w:rPr>
        <w:t>Ann Neurol</w:t>
      </w:r>
      <w:r w:rsidRPr="00522DE5">
        <w:t xml:space="preserve"> 2005;58(1):168; author reply 68-9. doi: 10.1002/ana.20525</w:t>
      </w:r>
    </w:p>
    <w:p w14:paraId="66965533" w14:textId="77777777" w:rsidR="006B6E2E" w:rsidRPr="00522DE5" w:rsidRDefault="006B6E2E" w:rsidP="006B6E2E">
      <w:pPr>
        <w:pStyle w:val="EndNoteBibliography"/>
        <w:spacing w:after="0"/>
        <w:ind w:left="720" w:hanging="720"/>
      </w:pPr>
      <w:r w:rsidRPr="00522DE5">
        <w:t xml:space="preserve">39. Steffen JK, Jergas H, Petry-Schmelzer JN, et al. Thalamic Deep Brain Stimulation in Essential Tremor Plus Is as Effective as in Essential Tremor. </w:t>
      </w:r>
      <w:r w:rsidRPr="00522DE5">
        <w:rPr>
          <w:i/>
        </w:rPr>
        <w:t>Brain Sci</w:t>
      </w:r>
      <w:r w:rsidRPr="00522DE5">
        <w:t xml:space="preserve"> 2020;10(12) doi: 10.3390/brainsci10120970 [published Online First: 2020/12/17]</w:t>
      </w:r>
    </w:p>
    <w:p w14:paraId="269129AB" w14:textId="77777777" w:rsidR="006B6E2E" w:rsidRPr="00522DE5" w:rsidRDefault="006B6E2E" w:rsidP="006B6E2E">
      <w:pPr>
        <w:pStyle w:val="EndNoteBibliography"/>
        <w:spacing w:after="0"/>
        <w:ind w:left="720" w:hanging="720"/>
      </w:pPr>
      <w:r w:rsidRPr="00522DE5">
        <w:t xml:space="preserve">40. Dafsari HS, Petry-Schmelzer JN, Ray-Chaudhuri K, et al. Non-motor outcomes of subthalamic stimulation in Parkinson's disease depend on location of active contacts. </w:t>
      </w:r>
      <w:r w:rsidRPr="00522DE5">
        <w:rPr>
          <w:i/>
        </w:rPr>
        <w:t>Brain Stimul</w:t>
      </w:r>
      <w:r w:rsidRPr="00522DE5">
        <w:t xml:space="preserve"> 2018;11(4):904-12. doi: 10.1016/j.brs.2018.03.009</w:t>
      </w:r>
    </w:p>
    <w:p w14:paraId="345FCCB4" w14:textId="77777777" w:rsidR="006B6E2E" w:rsidRPr="00522DE5" w:rsidRDefault="006B6E2E" w:rsidP="006B6E2E">
      <w:pPr>
        <w:pStyle w:val="EndNoteBibliography"/>
        <w:spacing w:after="0"/>
        <w:ind w:left="720" w:hanging="720"/>
      </w:pPr>
      <w:r w:rsidRPr="00522DE5">
        <w:t xml:space="preserve">41. Neudorfer C, Butenko K, Oxenford S, et al. Lead-DBS v3.0: Mapping deep brain stimulation effects to local anatomy and global networks. </w:t>
      </w:r>
      <w:r w:rsidRPr="00522DE5">
        <w:rPr>
          <w:i/>
        </w:rPr>
        <w:t>Neuroimage</w:t>
      </w:r>
      <w:r w:rsidRPr="00522DE5">
        <w:t xml:space="preserve"> 2023;268:119862. doi: 10.1016/j.neuroimage.2023.119862 [published Online First: 2023/01/08]</w:t>
      </w:r>
    </w:p>
    <w:p w14:paraId="1DC4C194" w14:textId="77777777" w:rsidR="006B6E2E" w:rsidRPr="00522DE5" w:rsidRDefault="006B6E2E" w:rsidP="006B6E2E">
      <w:pPr>
        <w:pStyle w:val="EndNoteBibliography"/>
        <w:spacing w:after="0"/>
        <w:ind w:left="720" w:hanging="720"/>
      </w:pPr>
      <w:r w:rsidRPr="00522DE5">
        <w:t xml:space="preserve">42. Cubo E, Martinez-Martin P, Gonzalez-Bernal J, et al. Effects of Motor Symptom Laterality on Clinical Manifestations and Quality of Life in Parkinson's Disease. </w:t>
      </w:r>
      <w:r w:rsidRPr="00522DE5">
        <w:rPr>
          <w:i/>
        </w:rPr>
        <w:t>J Parkinsons Dis</w:t>
      </w:r>
      <w:r w:rsidRPr="00522DE5">
        <w:t xml:space="preserve"> 2020;10(4):1611-20. doi: 10.3233/JPD-202067</w:t>
      </w:r>
    </w:p>
    <w:p w14:paraId="78590676" w14:textId="77777777" w:rsidR="006B6E2E" w:rsidRPr="00522DE5" w:rsidRDefault="006B6E2E" w:rsidP="006B6E2E">
      <w:pPr>
        <w:pStyle w:val="EndNoteBibliography"/>
        <w:spacing w:after="0"/>
        <w:ind w:left="720" w:hanging="720"/>
      </w:pPr>
      <w:r w:rsidRPr="00522DE5">
        <w:t xml:space="preserve">43. Zhu S, Zhong M, Bai Y, et al. The Association Between Clinical Characteristics and Motor Symptom Laterality in Patients With Parkinson's Disease. </w:t>
      </w:r>
      <w:r w:rsidRPr="00522DE5">
        <w:rPr>
          <w:i/>
        </w:rPr>
        <w:t>Front Neurol</w:t>
      </w:r>
      <w:r w:rsidRPr="00522DE5">
        <w:t xml:space="preserve"> 2021;12:663232. doi: 10.3389/fneur.2021.663232 [published Online First: 20210531]</w:t>
      </w:r>
    </w:p>
    <w:p w14:paraId="0160AD3D" w14:textId="77777777" w:rsidR="006B6E2E" w:rsidRPr="00522DE5" w:rsidRDefault="006B6E2E" w:rsidP="006B6E2E">
      <w:pPr>
        <w:pStyle w:val="EndNoteBibliography"/>
        <w:spacing w:after="0"/>
        <w:ind w:left="720" w:hanging="720"/>
      </w:pPr>
      <w:r w:rsidRPr="00522DE5">
        <w:t xml:space="preserve">44. Morris SB. Estimating effect sizes from pretest-posttest-control group designs. </w:t>
      </w:r>
      <w:r w:rsidRPr="00522DE5">
        <w:rPr>
          <w:i/>
        </w:rPr>
        <w:t>Organ Res Methods</w:t>
      </w:r>
      <w:r w:rsidRPr="00522DE5">
        <w:t xml:space="preserve"> 2008;11(2):364-86. doi: 10.1177/1094428106291059</w:t>
      </w:r>
    </w:p>
    <w:p w14:paraId="539493CB" w14:textId="77777777" w:rsidR="006B6E2E" w:rsidRPr="00522DE5" w:rsidRDefault="006B6E2E" w:rsidP="006B6E2E">
      <w:pPr>
        <w:pStyle w:val="EndNoteBibliography"/>
        <w:spacing w:after="0"/>
        <w:ind w:left="720" w:hanging="720"/>
      </w:pPr>
      <w:r w:rsidRPr="00522DE5">
        <w:t xml:space="preserve">45. Norman GR, Sloan JA, Wyrwich KW. Interpretation of changes in health-related quality of life: the remarkable universality of half a standard deviation. </w:t>
      </w:r>
      <w:r w:rsidRPr="00522DE5">
        <w:rPr>
          <w:i/>
        </w:rPr>
        <w:t>Med Care</w:t>
      </w:r>
      <w:r w:rsidRPr="00522DE5">
        <w:t xml:space="preserve"> 2003;41(5):582-92. doi: 10.1097/01.mlr.0000062554.74615.4c [published Online First: 2003/04/30]</w:t>
      </w:r>
    </w:p>
    <w:p w14:paraId="0EB83B2C" w14:textId="77777777" w:rsidR="006B6E2E" w:rsidRPr="00522DE5" w:rsidRDefault="006B6E2E" w:rsidP="006B6E2E">
      <w:pPr>
        <w:pStyle w:val="EndNoteBibliography"/>
        <w:spacing w:after="0"/>
        <w:ind w:left="720" w:hanging="720"/>
      </w:pPr>
      <w:r w:rsidRPr="00522DE5">
        <w:t xml:space="preserve">46. Martinez-Martin P. What is quality of life and how do we measure it? Relevance to Parkinson's disease and movement disorders. </w:t>
      </w:r>
      <w:r w:rsidRPr="00522DE5">
        <w:rPr>
          <w:i/>
        </w:rPr>
        <w:t>Mov Disord</w:t>
      </w:r>
      <w:r w:rsidRPr="00522DE5">
        <w:t xml:space="preserve"> 2017;32(3):382-92. doi: 10.1002/mds.26885 [published Online First: 2016/12/03]</w:t>
      </w:r>
    </w:p>
    <w:p w14:paraId="63DFE4E7" w14:textId="77777777" w:rsidR="006B6E2E" w:rsidRPr="00522DE5" w:rsidRDefault="006B6E2E" w:rsidP="006B6E2E">
      <w:pPr>
        <w:pStyle w:val="EndNoteBibliography"/>
        <w:spacing w:after="0"/>
        <w:ind w:left="720" w:hanging="720"/>
        <w:rPr>
          <w:lang w:val="de-DE"/>
        </w:rPr>
      </w:pPr>
      <w:r w:rsidRPr="00522DE5">
        <w:rPr>
          <w:lang w:val="de-DE"/>
        </w:rPr>
        <w:t>47. Kuckartz U, Rädiker S, Ebert T, et al. Statistik: Eine verständliche Einführung. Wiesbaden: Springer 2013.</w:t>
      </w:r>
    </w:p>
    <w:p w14:paraId="10DC8CA4" w14:textId="77777777" w:rsidR="006B6E2E" w:rsidRPr="00522DE5" w:rsidRDefault="006B6E2E" w:rsidP="006B6E2E">
      <w:pPr>
        <w:pStyle w:val="EndNoteBibliography"/>
        <w:spacing w:after="0"/>
        <w:ind w:left="720" w:hanging="720"/>
      </w:pPr>
      <w:r w:rsidRPr="00522DE5">
        <w:t xml:space="preserve">48. Jost ST, Konitsioti A, Loehrer PA, et al. Non-motor effects of deep brain stimulation in Parkinson's disease motor subtypes. </w:t>
      </w:r>
      <w:r w:rsidRPr="00522DE5">
        <w:rPr>
          <w:i/>
        </w:rPr>
        <w:t>Parkinsonism Relat Disord</w:t>
      </w:r>
      <w:r w:rsidRPr="00522DE5">
        <w:t xml:space="preserve"> 2023;109:105318. doi: 10.1016/j.parkreldis.2023.105318 [published Online First: 20230209]</w:t>
      </w:r>
    </w:p>
    <w:p w14:paraId="042287D7" w14:textId="77777777" w:rsidR="006B6E2E" w:rsidRPr="00522DE5" w:rsidRDefault="006B6E2E" w:rsidP="006B6E2E">
      <w:pPr>
        <w:pStyle w:val="EndNoteBibliography"/>
        <w:spacing w:after="0"/>
        <w:ind w:left="720" w:hanging="720"/>
      </w:pPr>
      <w:r w:rsidRPr="00522DE5">
        <w:t xml:space="preserve">49. Shekelle PG, Woolf SH, Eccles M, et al. Developing clinical guidelines. </w:t>
      </w:r>
      <w:r w:rsidRPr="00522DE5">
        <w:rPr>
          <w:i/>
        </w:rPr>
        <w:t>West J Med</w:t>
      </w:r>
      <w:r w:rsidRPr="00522DE5">
        <w:t xml:space="preserve"> 1999;170(6):348-51. [published Online First: 2008/08/30]</w:t>
      </w:r>
    </w:p>
    <w:p w14:paraId="0460B892" w14:textId="77777777" w:rsidR="006B6E2E" w:rsidRPr="00522DE5" w:rsidRDefault="006B6E2E" w:rsidP="006B6E2E">
      <w:pPr>
        <w:pStyle w:val="EndNoteBibliography"/>
        <w:spacing w:after="0"/>
        <w:ind w:left="720" w:hanging="720"/>
      </w:pPr>
      <w:r w:rsidRPr="00522DE5">
        <w:t xml:space="preserve">50. Kampling H, Brendel LK, Mittag O. (Neuro)Psychological Interventions for Non-Motor Symptoms in the Treatment of Patients with Parkinson's Disease: a Systematic Umbrella Review. </w:t>
      </w:r>
      <w:r w:rsidRPr="00522DE5">
        <w:rPr>
          <w:i/>
        </w:rPr>
        <w:t>Neuropsychol Rev</w:t>
      </w:r>
      <w:r w:rsidRPr="00522DE5">
        <w:t xml:space="preserve"> 2019;29(2):166-80. doi: 10.1007/s11065-019-09409-4 [published Online First: 2019/06/06]</w:t>
      </w:r>
    </w:p>
    <w:p w14:paraId="3745E313" w14:textId="77777777" w:rsidR="006B6E2E" w:rsidRPr="00522DE5" w:rsidRDefault="006B6E2E" w:rsidP="006B6E2E">
      <w:pPr>
        <w:pStyle w:val="EndNoteBibliography"/>
        <w:spacing w:after="0"/>
        <w:ind w:left="720" w:hanging="720"/>
      </w:pPr>
      <w:r w:rsidRPr="00522DE5">
        <w:t xml:space="preserve">51. Hughes AJ, Daniel SE, Blankson S, et al. A clinicopathologic study of 100 cases of Parkinson's disease. </w:t>
      </w:r>
      <w:r w:rsidRPr="00522DE5">
        <w:rPr>
          <w:i/>
        </w:rPr>
        <w:t>Arch Neurol</w:t>
      </w:r>
      <w:r w:rsidRPr="00522DE5">
        <w:t xml:space="preserve"> 1993;50(2):140-8. doi: 10.1001/archneur.1993.00540020018011 [published Online First: 1993/02/01]</w:t>
      </w:r>
    </w:p>
    <w:p w14:paraId="57238416" w14:textId="77777777" w:rsidR="006B6E2E" w:rsidRPr="00522DE5" w:rsidRDefault="006B6E2E" w:rsidP="006B6E2E">
      <w:pPr>
        <w:pStyle w:val="EndNoteBibliography"/>
        <w:spacing w:after="0"/>
        <w:ind w:left="720" w:hanging="720"/>
      </w:pPr>
      <w:r w:rsidRPr="00522DE5">
        <w:t xml:space="preserve">52. Lachenmayer ML, Murset M, Antih N, et al. Subthalamic and pallidal deep brain stimulation for Parkinson's disease-meta-analysis of outcomes. </w:t>
      </w:r>
      <w:r w:rsidRPr="00522DE5">
        <w:rPr>
          <w:i/>
        </w:rPr>
        <w:t>NPJ Parkinsons Dis</w:t>
      </w:r>
      <w:r w:rsidRPr="00522DE5">
        <w:t xml:space="preserve"> 2021;7(1):77. doi: 10.1038/s41531-021-00223-5 [published Online First: 2021/09/08]</w:t>
      </w:r>
    </w:p>
    <w:p w14:paraId="7B50903A" w14:textId="77777777" w:rsidR="006B6E2E" w:rsidRPr="00522DE5" w:rsidRDefault="006B6E2E" w:rsidP="006B6E2E">
      <w:pPr>
        <w:pStyle w:val="EndNoteBibliography"/>
        <w:spacing w:after="0"/>
        <w:ind w:left="720" w:hanging="720"/>
      </w:pPr>
      <w:r w:rsidRPr="00522DE5">
        <w:t xml:space="preserve">53. Kleiner-Fisman G, Herzog J, Fisman DN, et al. Subthalamic nucleus deep brain stimulation: summary and meta-analysis of outcomes. </w:t>
      </w:r>
      <w:r w:rsidRPr="00522DE5">
        <w:rPr>
          <w:i/>
        </w:rPr>
        <w:t>Mov Disord</w:t>
      </w:r>
      <w:r w:rsidRPr="00522DE5">
        <w:t xml:space="preserve"> 2006;21 Suppl 14:S290-304. doi: 10.1002/mds.20962</w:t>
      </w:r>
    </w:p>
    <w:p w14:paraId="2274D036" w14:textId="77777777" w:rsidR="006B6E2E" w:rsidRPr="00522DE5" w:rsidRDefault="006B6E2E" w:rsidP="006B6E2E">
      <w:pPr>
        <w:pStyle w:val="EndNoteBibliography"/>
        <w:spacing w:after="0"/>
        <w:ind w:left="720" w:hanging="720"/>
      </w:pPr>
      <w:r w:rsidRPr="00522DE5">
        <w:t xml:space="preserve">54. Marinus J, van Hilten JJ. The significance of motor (a)symmetry in Parkinson's disease. </w:t>
      </w:r>
      <w:r w:rsidRPr="00522DE5">
        <w:rPr>
          <w:i/>
        </w:rPr>
        <w:t>Mov Disord</w:t>
      </w:r>
      <w:r w:rsidRPr="00522DE5">
        <w:t xml:space="preserve"> 2015;30(3):379-85. doi: 10.1002/mds.26107 [published Online First: 20141227]</w:t>
      </w:r>
    </w:p>
    <w:p w14:paraId="1F0C7933" w14:textId="77777777" w:rsidR="006B6E2E" w:rsidRPr="00522DE5" w:rsidRDefault="006B6E2E" w:rsidP="006B6E2E">
      <w:pPr>
        <w:pStyle w:val="EndNoteBibliography"/>
        <w:spacing w:after="0"/>
        <w:ind w:left="720" w:hanging="720"/>
      </w:pPr>
      <w:r w:rsidRPr="00522DE5">
        <w:t xml:space="preserve">55. Leta V, Dafsari HS, Sauerbier A, et al. Personalised Advanced Therapies in Parkinson's Disease: The Role of Non-Motor Symptoms Profile. </w:t>
      </w:r>
      <w:r w:rsidRPr="00522DE5">
        <w:rPr>
          <w:i/>
        </w:rPr>
        <w:t>J Pers Med</w:t>
      </w:r>
      <w:r w:rsidRPr="00522DE5">
        <w:t xml:space="preserve"> 2021;11(8):773. doi: 10.3390/jpm11080773 [published Online First: 2021/08/28]</w:t>
      </w:r>
    </w:p>
    <w:p w14:paraId="09547AF7" w14:textId="77777777" w:rsidR="006B6E2E" w:rsidRPr="00522DE5" w:rsidRDefault="006B6E2E" w:rsidP="006B6E2E">
      <w:pPr>
        <w:pStyle w:val="EndNoteBibliography"/>
        <w:spacing w:after="0"/>
        <w:ind w:left="720" w:hanging="720"/>
      </w:pPr>
      <w:r w:rsidRPr="00522DE5">
        <w:t xml:space="preserve">56. Borghammer P. The alpha-Synuclein Origin and Connectome Model (SOC Model) of Parkinson's Disease: Explaining Motor Asymmetry, Non-Motor Phenotypes, and Cognitive Decline. </w:t>
      </w:r>
      <w:r w:rsidRPr="00522DE5">
        <w:rPr>
          <w:i/>
        </w:rPr>
        <w:t>J Parkinsons Dis</w:t>
      </w:r>
      <w:r w:rsidRPr="00522DE5">
        <w:t xml:space="preserve"> 2021;11(2):455-74. doi: 10.3233/JPD-202481 [published Online First: 2021/03/09]</w:t>
      </w:r>
    </w:p>
    <w:p w14:paraId="16D06F9E" w14:textId="77777777" w:rsidR="006B6E2E" w:rsidRPr="00522DE5" w:rsidRDefault="006B6E2E" w:rsidP="006B6E2E">
      <w:pPr>
        <w:pStyle w:val="EndNoteBibliography"/>
        <w:spacing w:after="0"/>
        <w:ind w:left="720" w:hanging="720"/>
        <w:rPr>
          <w:lang w:val="de-DE"/>
        </w:rPr>
      </w:pPr>
      <w:r w:rsidRPr="00522DE5">
        <w:t xml:space="preserve">57. Horn A, Reich M, Vorwerk J, et al. Connectivity Predicts deep brain stimulation outcome in Parkinson disease. </w:t>
      </w:r>
      <w:r w:rsidRPr="00522DE5">
        <w:rPr>
          <w:i/>
          <w:lang w:val="de-DE"/>
        </w:rPr>
        <w:t>Ann Neurol</w:t>
      </w:r>
      <w:r w:rsidRPr="00522DE5">
        <w:rPr>
          <w:lang w:val="de-DE"/>
        </w:rPr>
        <w:t xml:space="preserve"> 2017;82(1):67-78. doi: 10.1002/ana.24974</w:t>
      </w:r>
    </w:p>
    <w:p w14:paraId="44AC4F57" w14:textId="77777777" w:rsidR="006B6E2E" w:rsidRPr="00522DE5" w:rsidRDefault="006B6E2E" w:rsidP="006B6E2E">
      <w:pPr>
        <w:pStyle w:val="EndNoteBibliography"/>
        <w:spacing w:after="0"/>
        <w:ind w:left="720" w:hanging="720"/>
      </w:pPr>
      <w:r w:rsidRPr="00522DE5">
        <w:rPr>
          <w:lang w:val="de-DE"/>
        </w:rPr>
        <w:t xml:space="preserve">58. Heinrichs-Graham E, Santamaria PM, Gendelman HE, et al. </w:t>
      </w:r>
      <w:r w:rsidRPr="00522DE5">
        <w:t xml:space="preserve">The cortical signature of symptom laterality in Parkinson's disease. </w:t>
      </w:r>
      <w:r w:rsidRPr="00522DE5">
        <w:rPr>
          <w:i/>
        </w:rPr>
        <w:t>Neuroimage Clin</w:t>
      </w:r>
      <w:r w:rsidRPr="00522DE5">
        <w:t xml:space="preserve"> 2017;14:433-40. doi: 10.1016/j.nicl.2017.02.010 [published Online First: 20170212]</w:t>
      </w:r>
    </w:p>
    <w:p w14:paraId="20E7B131" w14:textId="77777777" w:rsidR="006B6E2E" w:rsidRPr="00522DE5" w:rsidRDefault="006B6E2E" w:rsidP="006B6E2E">
      <w:pPr>
        <w:pStyle w:val="EndNoteBibliography"/>
        <w:spacing w:after="0"/>
        <w:ind w:left="720" w:hanging="720"/>
      </w:pPr>
      <w:r w:rsidRPr="00522DE5">
        <w:t xml:space="preserve">59. Djaldetti R, Ziv I, Melamed E. The mystery of motor asymmetry in Parkinson's disease. </w:t>
      </w:r>
      <w:r w:rsidRPr="00522DE5">
        <w:rPr>
          <w:i/>
        </w:rPr>
        <w:t>Lancet Neurol</w:t>
      </w:r>
      <w:r w:rsidRPr="00522DE5">
        <w:t xml:space="preserve"> 2006;5(9):796-802. doi: 10.1016/s1474-4422(06)70549-x [published Online First: 2006/08/18]</w:t>
      </w:r>
    </w:p>
    <w:p w14:paraId="1C2600B7" w14:textId="77777777" w:rsidR="006B6E2E" w:rsidRPr="00522DE5" w:rsidRDefault="006B6E2E" w:rsidP="006B6E2E">
      <w:pPr>
        <w:pStyle w:val="EndNoteBibliography"/>
        <w:spacing w:after="0"/>
        <w:ind w:left="720" w:hanging="720"/>
      </w:pPr>
      <w:r w:rsidRPr="00522DE5">
        <w:t xml:space="preserve">60. Horsager J, Borghammer P. Brain-first vs. body-first Parkinson's disease: An update on recent evidence. </w:t>
      </w:r>
      <w:r w:rsidRPr="00522DE5">
        <w:rPr>
          <w:i/>
        </w:rPr>
        <w:t>Parkinsonism Relat Disord</w:t>
      </w:r>
      <w:r w:rsidRPr="00522DE5">
        <w:t xml:space="preserve"> 2024;122:106101. doi: 10.1016/j.parkreldis.2024.106101 [published Online First: 20240315]</w:t>
      </w:r>
    </w:p>
    <w:p w14:paraId="52C97D2C" w14:textId="77777777" w:rsidR="006B6E2E" w:rsidRPr="00522DE5" w:rsidRDefault="006B6E2E" w:rsidP="006B6E2E">
      <w:pPr>
        <w:pStyle w:val="EndNoteBibliography"/>
        <w:spacing w:after="0"/>
        <w:ind w:left="720" w:hanging="720"/>
      </w:pPr>
      <w:r w:rsidRPr="00522DE5">
        <w:t xml:space="preserve">61. Doucet BM, Franc I, Hunter EG. Interventions Within the Scope of Occupational Therapy to Improve Activities of Daily Living, Rest, and Sleep in People With Parkinson's Disease: A Systematic Review. </w:t>
      </w:r>
      <w:r w:rsidRPr="00522DE5">
        <w:rPr>
          <w:i/>
        </w:rPr>
        <w:t>Am J Occup Ther</w:t>
      </w:r>
      <w:r w:rsidRPr="00522DE5">
        <w:t xml:space="preserve"> 2021;75(3) doi: 10.5014/ajot.2021.048314 [published Online First: 2021/11/16]</w:t>
      </w:r>
    </w:p>
    <w:p w14:paraId="3AB7559D" w14:textId="77777777" w:rsidR="006B6E2E" w:rsidRPr="00522DE5" w:rsidRDefault="006B6E2E" w:rsidP="006B6E2E">
      <w:pPr>
        <w:pStyle w:val="EndNoteBibliography"/>
        <w:spacing w:after="0"/>
        <w:ind w:left="720" w:hanging="720"/>
      </w:pPr>
      <w:r w:rsidRPr="00522DE5">
        <w:t xml:space="preserve">62. Perry SIB, Nelissen PM, Siemonsma P, et al. The effect of functional-task training on activities of daily living for people with Parkinson;s disease, a systematic review with meta-analysis. </w:t>
      </w:r>
      <w:r w:rsidRPr="00522DE5">
        <w:rPr>
          <w:i/>
        </w:rPr>
        <w:t>Complement Ther Med</w:t>
      </w:r>
      <w:r w:rsidRPr="00522DE5">
        <w:t xml:space="preserve"> 2019;42:312-21. doi: 10.1016/j.ctim.2018.12.008 [published Online First: 2019/01/24]</w:t>
      </w:r>
    </w:p>
    <w:p w14:paraId="4FE21319" w14:textId="77777777" w:rsidR="006B6E2E" w:rsidRPr="00522DE5" w:rsidRDefault="006B6E2E" w:rsidP="006B6E2E">
      <w:pPr>
        <w:pStyle w:val="EndNoteBibliography"/>
        <w:spacing w:after="0"/>
        <w:ind w:left="720" w:hanging="720"/>
      </w:pPr>
      <w:r w:rsidRPr="00522DE5">
        <w:t xml:space="preserve">63. Ernst M, Folkerts AK, Gollan R, et al. Physical exercise for people with Parkinson's disease: a systematic review and network meta-analysis. </w:t>
      </w:r>
      <w:r w:rsidRPr="00522DE5">
        <w:rPr>
          <w:i/>
        </w:rPr>
        <w:t>Cochrane Database Syst Rev</w:t>
      </w:r>
      <w:r w:rsidRPr="00522DE5">
        <w:t xml:space="preserve"> 2023;1(1):CD013856. doi: 10.1002/14651858.CD013856.pub2 [published Online First: 2023/01/06]</w:t>
      </w:r>
    </w:p>
    <w:p w14:paraId="2CEC76D8" w14:textId="77777777" w:rsidR="006B6E2E" w:rsidRPr="00522DE5" w:rsidRDefault="006B6E2E" w:rsidP="006B6E2E">
      <w:pPr>
        <w:pStyle w:val="EndNoteBibliography"/>
        <w:spacing w:after="0"/>
        <w:ind w:left="720" w:hanging="720"/>
      </w:pPr>
      <w:r w:rsidRPr="00522DE5">
        <w:t xml:space="preserve">64. Picillo M, Lozano AM, Kou N, et al. Programming Deep Brain Stimulation for Parkinson's Disease: The Toronto Western Hospital Algorithms. </w:t>
      </w:r>
      <w:r w:rsidRPr="00522DE5">
        <w:rPr>
          <w:i/>
        </w:rPr>
        <w:t>Brain Stimul</w:t>
      </w:r>
      <w:r w:rsidRPr="00522DE5">
        <w:t xml:space="preserve"> 2016;9(3):425-37. doi: 10.1016/j.brs.2016.02.004 [published Online First: 2016/03/13]</w:t>
      </w:r>
    </w:p>
    <w:p w14:paraId="2D257B36" w14:textId="77777777" w:rsidR="006B6E2E" w:rsidRPr="00522DE5" w:rsidRDefault="006B6E2E" w:rsidP="006B6E2E">
      <w:pPr>
        <w:pStyle w:val="EndNoteBibliography"/>
        <w:ind w:left="720" w:hanging="720"/>
      </w:pPr>
      <w:r w:rsidRPr="00522DE5">
        <w:t xml:space="preserve">65. Deuschl G, Antonini A, Costa J, et al. European Academy of Neurology/Movement Disorder Society-European Section Guideline on the Treatment of Parkinson's Disease: I. Invasive Therapies. </w:t>
      </w:r>
      <w:r w:rsidRPr="00522DE5">
        <w:rPr>
          <w:i/>
        </w:rPr>
        <w:t>Mov Disord</w:t>
      </w:r>
      <w:r w:rsidRPr="00522DE5">
        <w:t xml:space="preserve"> 2022;37(7):1360-74. doi: 10.1002/mds.29066 [published Online First: 2022/07/07]</w:t>
      </w:r>
    </w:p>
    <w:p w14:paraId="68A70905" w14:textId="120A387B" w:rsidR="006C6C12" w:rsidRPr="00522DE5" w:rsidRDefault="00BE3E64" w:rsidP="009F15B2">
      <w:pPr>
        <w:spacing w:after="0" w:line="240" w:lineRule="auto"/>
        <w:ind w:right="190"/>
        <w:rPr>
          <w:lang w:eastAsia="de-DE"/>
        </w:rPr>
      </w:pPr>
      <w:r w:rsidRPr="00522DE5">
        <w:rPr>
          <w:rFonts w:eastAsia="MS Mincho"/>
          <w:sz w:val="20"/>
          <w:szCs w:val="20"/>
        </w:rPr>
        <w:fldChar w:fldCharType="end"/>
      </w:r>
      <w:r w:rsidR="006C6C12" w:rsidRPr="00522DE5">
        <w:br w:type="page"/>
      </w:r>
    </w:p>
    <w:p w14:paraId="472A19DC" w14:textId="4B8FD9E5" w:rsidR="00F265E9" w:rsidRPr="00522DE5" w:rsidRDefault="00EC39B7" w:rsidP="00EC39B7">
      <w:pPr>
        <w:pStyle w:val="berschrift1"/>
        <w:rPr>
          <w:rFonts w:eastAsia="Times New Roman"/>
        </w:rPr>
      </w:pPr>
      <w:r w:rsidRPr="00522DE5">
        <w:t>AUTHOR CONTRIBUTIONS</w:t>
      </w:r>
    </w:p>
    <w:p w14:paraId="08A2CC93" w14:textId="77777777" w:rsidR="003A79FE" w:rsidRPr="00522DE5" w:rsidRDefault="003A79FE" w:rsidP="003A79FE">
      <w:pPr>
        <w:pStyle w:val="MS"/>
        <w:ind w:right="901"/>
      </w:pPr>
      <w:r w:rsidRPr="00522DE5">
        <w:t>Stefanie T. Jost – data acquisition, data analysis, drafting of the manuscript</w:t>
      </w:r>
    </w:p>
    <w:p w14:paraId="688EE423" w14:textId="77777777" w:rsidR="003A79FE" w:rsidRPr="00522DE5" w:rsidRDefault="003A79FE" w:rsidP="003A79FE">
      <w:pPr>
        <w:pStyle w:val="MS"/>
        <w:ind w:right="901"/>
      </w:pPr>
      <w:r w:rsidRPr="00522DE5">
        <w:t>Camilla Atwani – data acquisition, data analysis, critical revision of the manuscript</w:t>
      </w:r>
    </w:p>
    <w:p w14:paraId="4CD31085" w14:textId="77777777" w:rsidR="003A79FE" w:rsidRPr="00522DE5" w:rsidRDefault="003A79FE" w:rsidP="003A79FE">
      <w:pPr>
        <w:pStyle w:val="MS"/>
        <w:ind w:right="901"/>
      </w:pPr>
      <w:r w:rsidRPr="00522DE5">
        <w:t>Philipp A. Loehrer</w:t>
      </w:r>
      <w:r w:rsidRPr="00522DE5">
        <w:rPr>
          <w:vertAlign w:val="superscript"/>
        </w:rPr>
        <w:t xml:space="preserve"> </w:t>
      </w:r>
      <w:r w:rsidRPr="00522DE5">
        <w:t>– data acquisition, critical revision of the manuscript</w:t>
      </w:r>
    </w:p>
    <w:p w14:paraId="582D972E" w14:textId="77777777" w:rsidR="003A79FE" w:rsidRPr="00522DE5" w:rsidRDefault="003A79FE" w:rsidP="003A79FE">
      <w:pPr>
        <w:pStyle w:val="MS"/>
        <w:ind w:right="901"/>
      </w:pPr>
      <w:r w:rsidRPr="00522DE5">
        <w:t>Keyoumars Ashkan –</w:t>
      </w:r>
      <w:r w:rsidRPr="00522DE5">
        <w:rPr>
          <w:color w:val="000000" w:themeColor="text1"/>
        </w:rPr>
        <w:t xml:space="preserve"> </w:t>
      </w:r>
      <w:r w:rsidRPr="00522DE5">
        <w:t>data acquisition, critical revision of the manuscript</w:t>
      </w:r>
    </w:p>
    <w:p w14:paraId="680DA9E2" w14:textId="77777777" w:rsidR="003A79FE" w:rsidRPr="00522DE5" w:rsidRDefault="003A79FE" w:rsidP="003A79FE">
      <w:pPr>
        <w:pStyle w:val="MS"/>
        <w:ind w:right="901"/>
      </w:pPr>
      <w:r w:rsidRPr="00522DE5">
        <w:t>Alexandra Rizos – data acquisition, critical revision of the manuscript</w:t>
      </w:r>
    </w:p>
    <w:p w14:paraId="6F3B2BB3" w14:textId="77777777" w:rsidR="003A79FE" w:rsidRPr="00522DE5" w:rsidRDefault="003A79FE" w:rsidP="003A79FE">
      <w:pPr>
        <w:pStyle w:val="MS"/>
        <w:ind w:right="901"/>
      </w:pPr>
      <w:r w:rsidRPr="00522DE5">
        <w:t xml:space="preserve">Jan-Niklas Petry-Schmelzer – data acquisition, critical revision of the manuscript </w:t>
      </w:r>
    </w:p>
    <w:p w14:paraId="4C0861BF" w14:textId="32335E92" w:rsidR="003A79FE" w:rsidRPr="00522DE5" w:rsidRDefault="003A79FE" w:rsidP="003A79FE">
      <w:pPr>
        <w:pStyle w:val="MS"/>
        <w:ind w:right="901"/>
      </w:pPr>
      <w:r w:rsidRPr="00522DE5">
        <w:t>Jonas Krau</w:t>
      </w:r>
      <w:r w:rsidR="00125CCB" w:rsidRPr="00522DE5">
        <w:t>ss</w:t>
      </w:r>
      <w:r w:rsidRPr="00522DE5">
        <w:t xml:space="preserve"> – data acquisition, critical revision of the manuscript</w:t>
      </w:r>
    </w:p>
    <w:p w14:paraId="18043D2A" w14:textId="77777777" w:rsidR="00EA706A" w:rsidRPr="00522DE5" w:rsidRDefault="00EA706A" w:rsidP="00EA706A">
      <w:pPr>
        <w:pStyle w:val="MS"/>
        <w:ind w:right="901"/>
      </w:pPr>
      <w:r w:rsidRPr="00522DE5">
        <w:t>Jan F. Krause – data analysis, critical revision of the manuscript</w:t>
      </w:r>
    </w:p>
    <w:p w14:paraId="789AAFA1" w14:textId="2882427D" w:rsidR="003A79FE" w:rsidRPr="00522DE5" w:rsidRDefault="003A79FE" w:rsidP="003A79FE">
      <w:pPr>
        <w:pStyle w:val="MS"/>
        <w:ind w:right="901"/>
      </w:pPr>
      <w:r w:rsidRPr="00522DE5">
        <w:t xml:space="preserve">Agni </w:t>
      </w:r>
      <w:r w:rsidR="00C06FEE" w:rsidRPr="00522DE5">
        <w:t>Maria</w:t>
      </w:r>
      <w:r w:rsidR="00766DD6" w:rsidRPr="00522DE5">
        <w:t xml:space="preserve"> </w:t>
      </w:r>
      <w:r w:rsidRPr="00522DE5">
        <w:t xml:space="preserve">Konitsioti – data acquisition, data analysis, </w:t>
      </w:r>
      <w:r w:rsidR="00C06FEE" w:rsidRPr="00522DE5">
        <w:t xml:space="preserve">critical revision </w:t>
      </w:r>
      <w:r w:rsidRPr="00522DE5">
        <w:t>of the manuscript</w:t>
      </w:r>
    </w:p>
    <w:p w14:paraId="5BE424F9" w14:textId="77777777" w:rsidR="001939D1" w:rsidRPr="00522DE5" w:rsidRDefault="001939D1" w:rsidP="001939D1">
      <w:pPr>
        <w:pStyle w:val="MS"/>
        <w:ind w:right="901"/>
      </w:pPr>
      <w:r w:rsidRPr="00522DE5">
        <w:t>Roberta Biundo – critical revision of the manuscript</w:t>
      </w:r>
    </w:p>
    <w:p w14:paraId="6150AC1F" w14:textId="77777777" w:rsidR="003A79FE" w:rsidRPr="00522DE5" w:rsidRDefault="003A79FE" w:rsidP="003A79FE">
      <w:pPr>
        <w:pStyle w:val="MS"/>
        <w:ind w:right="901"/>
      </w:pPr>
      <w:r w:rsidRPr="00522DE5">
        <w:t>David J. Pedrosa – data acquisition, critical revision of the manuscript</w:t>
      </w:r>
    </w:p>
    <w:p w14:paraId="6EE80C2F" w14:textId="77777777" w:rsidR="003A79FE" w:rsidRPr="00522DE5" w:rsidRDefault="003A79FE" w:rsidP="003A79FE">
      <w:pPr>
        <w:pStyle w:val="MS"/>
        <w:ind w:right="901"/>
      </w:pPr>
      <w:r w:rsidRPr="00522DE5">
        <w:t>Julian Evans – surgical intervention, critical revision of the manuscript</w:t>
      </w:r>
    </w:p>
    <w:p w14:paraId="572848A1" w14:textId="77777777" w:rsidR="003A79FE" w:rsidRPr="00522DE5" w:rsidRDefault="003A79FE" w:rsidP="003A79FE">
      <w:pPr>
        <w:pStyle w:val="MS"/>
        <w:ind w:right="901"/>
      </w:pPr>
      <w:r w:rsidRPr="00522DE5">
        <w:t>Veerle Visser-Vandewalle – surgical intervention, critical revision of the manuscript</w:t>
      </w:r>
    </w:p>
    <w:p w14:paraId="3F773582" w14:textId="77777777" w:rsidR="003A79FE" w:rsidRPr="00522DE5" w:rsidRDefault="003A79FE" w:rsidP="003A79FE">
      <w:pPr>
        <w:pStyle w:val="MS"/>
        <w:ind w:right="901"/>
      </w:pPr>
      <w:r w:rsidRPr="00522DE5">
        <w:rPr>
          <w:color w:val="191919"/>
        </w:rPr>
        <w:t xml:space="preserve">Christopher Nimsky – </w:t>
      </w:r>
      <w:r w:rsidRPr="00522DE5">
        <w:t>surgical intervention, critical revision of the manuscript</w:t>
      </w:r>
    </w:p>
    <w:p w14:paraId="5B4CA114" w14:textId="77777777" w:rsidR="003A79FE" w:rsidRPr="00522DE5" w:rsidRDefault="003A79FE" w:rsidP="003A79FE">
      <w:pPr>
        <w:pStyle w:val="MS"/>
        <w:ind w:right="901"/>
      </w:pPr>
      <w:r w:rsidRPr="00522DE5">
        <w:t>Gereon R. Fink – data acquisition, critical revision of the manuscript</w:t>
      </w:r>
    </w:p>
    <w:p w14:paraId="25CC68D7" w14:textId="77777777" w:rsidR="003A79FE" w:rsidRPr="00522DE5" w:rsidRDefault="003A79FE" w:rsidP="003A79FE">
      <w:pPr>
        <w:pStyle w:val="MS"/>
        <w:ind w:right="901"/>
      </w:pPr>
      <w:r w:rsidRPr="00522DE5">
        <w:t>Monty Silverdale – data acquisition, critical revision of the manuscript</w:t>
      </w:r>
    </w:p>
    <w:p w14:paraId="2DDEBB27" w14:textId="77777777" w:rsidR="003A79FE" w:rsidRPr="00522DE5" w:rsidRDefault="003A79FE" w:rsidP="003A79FE">
      <w:pPr>
        <w:pStyle w:val="MS"/>
        <w:ind w:right="901"/>
      </w:pPr>
      <w:r w:rsidRPr="00522DE5">
        <w:t>Alfonso Fasano – data acquisition, critical revision of the manuscript</w:t>
      </w:r>
    </w:p>
    <w:p w14:paraId="54BE7FBD" w14:textId="77777777" w:rsidR="003A79FE" w:rsidRPr="00522DE5" w:rsidRDefault="003A79FE" w:rsidP="003A79FE">
      <w:pPr>
        <w:pStyle w:val="MS"/>
        <w:ind w:right="901"/>
      </w:pPr>
      <w:r w:rsidRPr="00522DE5">
        <w:t>Pablo Martinez-Martin</w:t>
      </w:r>
      <w:r w:rsidRPr="00522DE5">
        <w:rPr>
          <w:vertAlign w:val="superscript"/>
        </w:rPr>
        <w:t xml:space="preserve"> </w:t>
      </w:r>
      <w:r w:rsidRPr="00522DE5">
        <w:t>– study concept and design, critical revision of the manuscript</w:t>
      </w:r>
    </w:p>
    <w:p w14:paraId="04BDC9FE" w14:textId="77777777" w:rsidR="003A79FE" w:rsidRPr="00522DE5" w:rsidRDefault="003A79FE" w:rsidP="003A79FE">
      <w:pPr>
        <w:pStyle w:val="MS"/>
        <w:ind w:right="901"/>
      </w:pPr>
      <w:r w:rsidRPr="00522DE5">
        <w:t>Angelo Antonini – data acquisition, critical revision of the manuscript</w:t>
      </w:r>
    </w:p>
    <w:p w14:paraId="7FFAD69B" w14:textId="77777777" w:rsidR="003A79FE" w:rsidRPr="00522DE5" w:rsidRDefault="003A79FE" w:rsidP="003A79FE">
      <w:pPr>
        <w:pStyle w:val="MS"/>
        <w:ind w:right="901"/>
      </w:pPr>
      <w:r w:rsidRPr="00522DE5">
        <w:t>Per Borghammer – critical revision of the manuscript</w:t>
      </w:r>
    </w:p>
    <w:p w14:paraId="5508077F" w14:textId="77777777" w:rsidR="003A79FE" w:rsidRPr="00522DE5" w:rsidRDefault="003A79FE" w:rsidP="003A79FE">
      <w:pPr>
        <w:pStyle w:val="MS"/>
        <w:ind w:right="901"/>
      </w:pPr>
      <w:r w:rsidRPr="00522DE5">
        <w:t xml:space="preserve">K. Ray Chaudhuri – study concept and design, data acquisition, critical revision of the manuscript </w:t>
      </w:r>
    </w:p>
    <w:p w14:paraId="30147179" w14:textId="77777777" w:rsidR="003A79FE" w:rsidRPr="00522DE5" w:rsidRDefault="003A79FE" w:rsidP="003A79FE">
      <w:pPr>
        <w:pStyle w:val="MS"/>
        <w:ind w:right="901"/>
      </w:pPr>
      <w:r w:rsidRPr="00522DE5">
        <w:t>Lars Timmermann – data acquisition, critical revision of the manuscript</w:t>
      </w:r>
    </w:p>
    <w:p w14:paraId="1B51FCBC" w14:textId="28E011B9" w:rsidR="005717FB" w:rsidRPr="00522DE5" w:rsidRDefault="003A79FE" w:rsidP="003A79FE">
      <w:pPr>
        <w:pStyle w:val="MS"/>
        <w:ind w:right="901"/>
      </w:pPr>
      <w:r w:rsidRPr="00522DE5">
        <w:t>Haidar S. Dafsari – study concept and design, data acquisition, data analysis, drafting of the manuscript</w:t>
      </w:r>
    </w:p>
    <w:p w14:paraId="3714BEEC" w14:textId="77777777" w:rsidR="005717FB" w:rsidRPr="00522DE5" w:rsidRDefault="005717FB">
      <w:pPr>
        <w:widowControl/>
        <w:autoSpaceDE/>
        <w:autoSpaceDN/>
        <w:adjustRightInd/>
        <w:spacing w:after="0" w:line="240" w:lineRule="auto"/>
        <w:ind w:right="0"/>
        <w:jc w:val="left"/>
        <w:rPr>
          <w:rFonts w:eastAsia="MS Minngs" w:cs="Times New Roman"/>
          <w:color w:val="000000"/>
          <w:szCs w:val="20"/>
          <w:lang w:eastAsia="de-DE"/>
        </w:rPr>
      </w:pPr>
      <w:r w:rsidRPr="00522DE5">
        <w:br w:type="page"/>
      </w:r>
    </w:p>
    <w:p w14:paraId="31ED3FF9" w14:textId="77777777" w:rsidR="005717FB" w:rsidRPr="00907776" w:rsidRDefault="005717FB" w:rsidP="005717FB">
      <w:pPr>
        <w:pStyle w:val="berschrift1"/>
        <w:rPr>
          <w:shd w:val="clear" w:color="auto" w:fill="FFFFFF"/>
        </w:rPr>
      </w:pPr>
      <w:r w:rsidRPr="00907776">
        <w:rPr>
          <w:shd w:val="clear" w:color="auto" w:fill="FFFFFF"/>
        </w:rPr>
        <w:t>Funding</w:t>
      </w:r>
    </w:p>
    <w:p w14:paraId="3359809B" w14:textId="1FD2C731" w:rsidR="003A79FE" w:rsidRPr="00522DE5" w:rsidRDefault="004A2A82" w:rsidP="003A79FE">
      <w:pPr>
        <w:widowControl/>
        <w:autoSpaceDE/>
        <w:autoSpaceDN/>
        <w:adjustRightInd/>
        <w:spacing w:after="0" w:line="240" w:lineRule="auto"/>
        <w:ind w:right="901"/>
        <w:jc w:val="left"/>
        <w:rPr>
          <w:rFonts w:eastAsia="MS Minngs" w:cs="Times New Roman"/>
          <w:color w:val="000000"/>
          <w:szCs w:val="20"/>
          <w:lang w:eastAsia="de-DE"/>
        </w:rPr>
      </w:pPr>
      <w:r w:rsidRPr="00907776">
        <w:rPr>
          <w:rFonts w:eastAsia="MS Minngs" w:cs="Times New Roman"/>
          <w:color w:val="000000"/>
          <w:szCs w:val="20"/>
          <w:lang w:eastAsia="de-DE"/>
        </w:rPr>
        <w:t>No funding was received towards this work.</w:t>
      </w:r>
      <w:r w:rsidR="003A79FE" w:rsidRPr="00522DE5">
        <w:br w:type="page"/>
      </w:r>
    </w:p>
    <w:p w14:paraId="0BA778A7" w14:textId="77777777" w:rsidR="003A79FE" w:rsidRPr="00522DE5" w:rsidRDefault="003A79FE" w:rsidP="003A79FE">
      <w:pPr>
        <w:pStyle w:val="berschrift1"/>
      </w:pPr>
      <w:r w:rsidRPr="00522DE5">
        <w:rPr>
          <w:shd w:val="clear" w:color="auto" w:fill="FFFFFF"/>
        </w:rPr>
        <w:t>DECLARATION OF INTEREST</w:t>
      </w:r>
    </w:p>
    <w:p w14:paraId="60CE5740" w14:textId="77777777" w:rsidR="00BD16C7" w:rsidRPr="00522DE5" w:rsidRDefault="00BD16C7" w:rsidP="00BD16C7">
      <w:pPr>
        <w:spacing w:line="360" w:lineRule="auto"/>
        <w:rPr>
          <w:rFonts w:eastAsia="MS Minngs"/>
          <w:color w:val="000000" w:themeColor="text1"/>
          <w:lang w:val="en-US"/>
        </w:rPr>
      </w:pPr>
      <w:bookmarkStart w:id="10" w:name="_Hlk193105719"/>
      <w:r w:rsidRPr="00522DE5">
        <w:rPr>
          <w:shd w:val="clear" w:color="auto" w:fill="FFFFFF"/>
          <w:lang w:val="en-US"/>
        </w:rPr>
        <w:t xml:space="preserve">Stefanie T. Jost was supported by the </w:t>
      </w:r>
      <w:proofErr w:type="spellStart"/>
      <w:r w:rsidRPr="00522DE5">
        <w:rPr>
          <w:shd w:val="clear" w:color="auto" w:fill="FFFFFF"/>
          <w:lang w:val="en-US"/>
        </w:rPr>
        <w:t>Koeln</w:t>
      </w:r>
      <w:proofErr w:type="spellEnd"/>
      <w:r w:rsidRPr="00522DE5">
        <w:rPr>
          <w:shd w:val="clear" w:color="auto" w:fill="FFFFFF"/>
          <w:lang w:val="en-US"/>
        </w:rPr>
        <w:t xml:space="preserve"> Fortune Program/Faculty of Medicine, University of Cologne, </w:t>
      </w:r>
      <w:r w:rsidRPr="00522DE5">
        <w:rPr>
          <w:rFonts w:eastAsia="MS Minngs"/>
          <w:color w:val="000000" w:themeColor="text1"/>
          <w:lang w:val="en-US"/>
        </w:rPr>
        <w:t xml:space="preserve">by the Deutsche </w:t>
      </w:r>
      <w:proofErr w:type="spellStart"/>
      <w:r w:rsidRPr="00522DE5">
        <w:rPr>
          <w:rFonts w:eastAsia="MS Minngs"/>
          <w:color w:val="000000" w:themeColor="text1"/>
          <w:lang w:val="en-US"/>
        </w:rPr>
        <w:t>Forschungsgemeinschaft</w:t>
      </w:r>
      <w:proofErr w:type="spellEnd"/>
      <w:r w:rsidRPr="00522DE5">
        <w:rPr>
          <w:rFonts w:eastAsia="MS Minngs"/>
          <w:color w:val="000000" w:themeColor="text1"/>
          <w:lang w:val="en-US"/>
        </w:rPr>
        <w:t xml:space="preserve"> (DFG, German Research Foundation) – Project-ID 431549029 – SFB 1451, </w:t>
      </w:r>
      <w:r w:rsidRPr="00522DE5">
        <w:rPr>
          <w:shd w:val="clear" w:color="auto" w:fill="FFFFFF"/>
          <w:lang w:val="en-US"/>
        </w:rPr>
        <w:t>by the Prof. Klaus Thiemann Foundation, and the Brandau-Laibach-Foundation.</w:t>
      </w:r>
    </w:p>
    <w:bookmarkEnd w:id="10"/>
    <w:p w14:paraId="64301ED6" w14:textId="77777777" w:rsidR="003A79FE" w:rsidRPr="00522DE5" w:rsidRDefault="003A79FE" w:rsidP="003A79FE">
      <w:pPr>
        <w:spacing w:line="360" w:lineRule="auto"/>
        <w:ind w:right="901"/>
      </w:pPr>
      <w:r w:rsidRPr="00522DE5">
        <w:t>Camilla Atwani reports no financial disclosures.</w:t>
      </w:r>
    </w:p>
    <w:p w14:paraId="251BD5EE" w14:textId="77777777" w:rsidR="003A79FE" w:rsidRPr="00522DE5" w:rsidRDefault="003A79FE" w:rsidP="003A79FE">
      <w:pPr>
        <w:spacing w:line="360" w:lineRule="auto"/>
        <w:ind w:right="901"/>
        <w:rPr>
          <w:shd w:val="clear" w:color="auto" w:fill="FFFFFF"/>
        </w:rPr>
      </w:pPr>
      <w:r w:rsidRPr="00522DE5">
        <w:rPr>
          <w:shd w:val="clear" w:color="auto" w:fill="FFFFFF"/>
        </w:rPr>
        <w:t xml:space="preserve">Philipp A. Loehrer was funded by the SUCCESS-Program of the University of Marburg, the Parkinson’s Foundation, and the Stiftung </w:t>
      </w:r>
      <w:proofErr w:type="spellStart"/>
      <w:r w:rsidRPr="00522DE5">
        <w:rPr>
          <w:shd w:val="clear" w:color="auto" w:fill="FFFFFF"/>
        </w:rPr>
        <w:t>zur</w:t>
      </w:r>
      <w:proofErr w:type="spellEnd"/>
      <w:r w:rsidRPr="00522DE5">
        <w:rPr>
          <w:shd w:val="clear" w:color="auto" w:fill="FFFFFF"/>
        </w:rPr>
        <w:t xml:space="preserve"> </w:t>
      </w:r>
      <w:proofErr w:type="spellStart"/>
      <w:r w:rsidRPr="00522DE5">
        <w:rPr>
          <w:shd w:val="clear" w:color="auto" w:fill="FFFFFF"/>
        </w:rPr>
        <w:t>Förderung</w:t>
      </w:r>
      <w:proofErr w:type="spellEnd"/>
      <w:r w:rsidRPr="00522DE5">
        <w:rPr>
          <w:shd w:val="clear" w:color="auto" w:fill="FFFFFF"/>
        </w:rPr>
        <w:t xml:space="preserve"> </w:t>
      </w:r>
      <w:proofErr w:type="spellStart"/>
      <w:r w:rsidRPr="00522DE5">
        <w:rPr>
          <w:shd w:val="clear" w:color="auto" w:fill="FFFFFF"/>
        </w:rPr>
        <w:t>junger</w:t>
      </w:r>
      <w:proofErr w:type="spellEnd"/>
      <w:r w:rsidRPr="00522DE5">
        <w:rPr>
          <w:shd w:val="clear" w:color="auto" w:fill="FFFFFF"/>
        </w:rPr>
        <w:t xml:space="preserve"> </w:t>
      </w:r>
      <w:proofErr w:type="spellStart"/>
      <w:r w:rsidRPr="00522DE5">
        <w:rPr>
          <w:shd w:val="clear" w:color="auto" w:fill="FFFFFF"/>
        </w:rPr>
        <w:t>Neurowissenschaftler</w:t>
      </w:r>
      <w:proofErr w:type="spellEnd"/>
      <w:r w:rsidRPr="00522DE5">
        <w:rPr>
          <w:shd w:val="clear" w:color="auto" w:fill="FFFFFF"/>
        </w:rPr>
        <w:t>.</w:t>
      </w:r>
    </w:p>
    <w:p w14:paraId="37EACB4D" w14:textId="77777777" w:rsidR="003A79FE" w:rsidRPr="00522DE5" w:rsidRDefault="003A79FE" w:rsidP="003A79FE">
      <w:pPr>
        <w:spacing w:after="60" w:line="360" w:lineRule="auto"/>
        <w:rPr>
          <w:rFonts w:eastAsia="MS Minngs"/>
          <w:color w:val="000000" w:themeColor="text1"/>
          <w:lang w:val="en-US"/>
        </w:rPr>
      </w:pPr>
      <w:r w:rsidRPr="00522DE5">
        <w:rPr>
          <w:lang w:val="en-US"/>
        </w:rPr>
        <w:t>Keyoumars Ashkan has received honoraria for educational meetings, travel and consultancy from Medtronic, St. Jude Medical and Boston Scientific</w:t>
      </w:r>
      <w:r w:rsidRPr="00522DE5">
        <w:rPr>
          <w:shd w:val="clear" w:color="auto" w:fill="FFFFFF"/>
          <w:lang w:val="en-US"/>
        </w:rPr>
        <w:t>, outside the submitted work</w:t>
      </w:r>
      <w:r w:rsidRPr="00522DE5">
        <w:rPr>
          <w:rFonts w:eastAsia="MS Minngs"/>
          <w:color w:val="000000" w:themeColor="text1"/>
          <w:lang w:val="en-US"/>
        </w:rPr>
        <w:t>.</w:t>
      </w:r>
    </w:p>
    <w:p w14:paraId="45861985" w14:textId="77777777" w:rsidR="003A79FE" w:rsidRPr="00522DE5" w:rsidRDefault="003A79FE" w:rsidP="003A79FE">
      <w:pPr>
        <w:spacing w:line="360" w:lineRule="auto"/>
        <w:rPr>
          <w:rFonts w:ascii="Tahoma" w:hAnsi="Tahoma" w:cs="Tahoma"/>
          <w:lang w:val="en-US"/>
        </w:rPr>
      </w:pPr>
      <w:r w:rsidRPr="00522DE5">
        <w:rPr>
          <w:lang w:val="en-US"/>
        </w:rPr>
        <w:t>Alexandra Rizos has received honorarium from Britannia pharmaceuticals, was funded by a grant from the MDS, and received salary support from the NIHR CRN South London (National Institute for Health Research, Clinical Research Network)</w:t>
      </w:r>
      <w:r w:rsidRPr="00522DE5">
        <w:rPr>
          <w:shd w:val="clear" w:color="auto" w:fill="FFFFFF"/>
          <w:lang w:val="en-US"/>
        </w:rPr>
        <w:t>, outside the submitted work</w:t>
      </w:r>
      <w:r w:rsidRPr="00522DE5">
        <w:rPr>
          <w:rFonts w:ascii="Tahoma" w:hAnsi="Tahoma" w:cs="Tahoma"/>
          <w:lang w:val="en-US"/>
        </w:rPr>
        <w:t>.</w:t>
      </w:r>
    </w:p>
    <w:p w14:paraId="14F6D2EC" w14:textId="268D5EBB" w:rsidR="003A79FE" w:rsidRPr="00522DE5" w:rsidRDefault="003A79FE" w:rsidP="003A79FE">
      <w:pPr>
        <w:spacing w:line="360" w:lineRule="auto"/>
        <w:rPr>
          <w:color w:val="212121"/>
          <w:shd w:val="clear" w:color="auto" w:fill="FFFFFF"/>
        </w:rPr>
      </w:pPr>
      <w:r w:rsidRPr="00522DE5">
        <w:rPr>
          <w:rFonts w:eastAsia="MS Minngs"/>
          <w:lang w:val="en-US"/>
        </w:rPr>
        <w:t xml:space="preserve">Jan Niklas Petry-Schmelzer </w:t>
      </w:r>
      <w:r w:rsidRPr="00522DE5">
        <w:rPr>
          <w:color w:val="212121"/>
          <w:shd w:val="clear" w:color="auto" w:fill="FFFFFF"/>
        </w:rPr>
        <w:t xml:space="preserve">has </w:t>
      </w:r>
      <w:r w:rsidR="00CE4460" w:rsidRPr="00522DE5">
        <w:rPr>
          <w:color w:val="212121"/>
          <w:shd w:val="clear" w:color="auto" w:fill="FFFFFF"/>
        </w:rPr>
        <w:t xml:space="preserve">no financial disclosures. </w:t>
      </w:r>
    </w:p>
    <w:p w14:paraId="12EE27BF" w14:textId="427944F6" w:rsidR="003A79FE" w:rsidRPr="00522DE5" w:rsidRDefault="003A79FE" w:rsidP="003A79FE">
      <w:pPr>
        <w:spacing w:line="360" w:lineRule="auto"/>
        <w:rPr>
          <w:shd w:val="clear" w:color="auto" w:fill="FFFFFF"/>
          <w:lang w:val="en-US"/>
        </w:rPr>
      </w:pPr>
      <w:r w:rsidRPr="00522DE5">
        <w:rPr>
          <w:shd w:val="clear" w:color="auto" w:fill="FFFFFF"/>
          <w:lang w:val="en-US"/>
        </w:rPr>
        <w:t>Jonas Krau</w:t>
      </w:r>
      <w:r w:rsidR="00125CCB" w:rsidRPr="00522DE5">
        <w:rPr>
          <w:shd w:val="clear" w:color="auto" w:fill="FFFFFF"/>
          <w:lang w:val="en-US"/>
        </w:rPr>
        <w:t>ss</w:t>
      </w:r>
      <w:r w:rsidRPr="00522DE5">
        <w:rPr>
          <w:shd w:val="clear" w:color="auto" w:fill="FFFFFF"/>
          <w:lang w:val="en-US"/>
        </w:rPr>
        <w:t xml:space="preserve"> reports no financial disclosures.</w:t>
      </w:r>
    </w:p>
    <w:p w14:paraId="78F803D4" w14:textId="6F409C44" w:rsidR="00EA706A" w:rsidRPr="00522DE5" w:rsidRDefault="00EA706A" w:rsidP="00EA706A">
      <w:pPr>
        <w:spacing w:line="360" w:lineRule="auto"/>
        <w:rPr>
          <w:shd w:val="clear" w:color="auto" w:fill="FFFFFF"/>
          <w:lang w:val="en-US"/>
        </w:rPr>
      </w:pPr>
      <w:r w:rsidRPr="00522DE5">
        <w:rPr>
          <w:shd w:val="clear" w:color="auto" w:fill="FFFFFF"/>
          <w:lang w:val="en-US"/>
        </w:rPr>
        <w:t>Jan F. Krause reports no financial disclosures.</w:t>
      </w:r>
    </w:p>
    <w:p w14:paraId="4EF4DE94" w14:textId="251647CE" w:rsidR="00C06FEE" w:rsidRPr="00522DE5" w:rsidRDefault="00C06FEE" w:rsidP="00C06FEE">
      <w:pPr>
        <w:spacing w:line="360" w:lineRule="auto"/>
        <w:ind w:right="901"/>
      </w:pPr>
      <w:r w:rsidRPr="00522DE5">
        <w:t>Agni Maria Konitsioti has received a study grant from Novartis.</w:t>
      </w:r>
    </w:p>
    <w:p w14:paraId="7FE86509" w14:textId="4056087E" w:rsidR="001939D1" w:rsidRPr="00522DE5" w:rsidRDefault="001939D1" w:rsidP="001939D1">
      <w:pPr>
        <w:spacing w:line="360" w:lineRule="auto"/>
        <w:ind w:right="901"/>
      </w:pPr>
      <w:r w:rsidRPr="00522DE5">
        <w:t xml:space="preserve">Roberta Biundo </w:t>
      </w:r>
      <w:r w:rsidR="003F20B3" w:rsidRPr="00522DE5">
        <w:rPr>
          <w:shd w:val="clear" w:color="auto" w:fill="FFFFFF"/>
          <w:lang w:val="en-US"/>
        </w:rPr>
        <w:t>reports no financial disclosures.</w:t>
      </w:r>
      <w:r w:rsidR="003F20B3" w:rsidRPr="00522DE5" w:rsidDel="003F20B3">
        <w:rPr>
          <w:color w:val="212121"/>
          <w:shd w:val="clear" w:color="auto" w:fill="FFFFFF"/>
        </w:rPr>
        <w:t xml:space="preserve"> </w:t>
      </w:r>
    </w:p>
    <w:p w14:paraId="66F018C1" w14:textId="77777777" w:rsidR="003A79FE" w:rsidRPr="00522DE5" w:rsidRDefault="003A79FE" w:rsidP="003A79FE">
      <w:pPr>
        <w:spacing w:after="60" w:line="360" w:lineRule="auto"/>
        <w:rPr>
          <w:color w:val="000000" w:themeColor="text1"/>
          <w:lang w:val="en-US"/>
        </w:rPr>
      </w:pPr>
      <w:r w:rsidRPr="00522DE5">
        <w:rPr>
          <w:color w:val="000000" w:themeColor="text1"/>
          <w:lang w:val="en-US"/>
        </w:rPr>
        <w:t xml:space="preserve">David J. Pedrosa </w:t>
      </w:r>
      <w:r w:rsidRPr="00522DE5">
        <w:rPr>
          <w:color w:val="000000" w:themeColor="text1"/>
        </w:rPr>
        <w:t>has received honoraria for speaking at symposia sponsored by Boston Scientific Corp, Medtronic, AbbVie Inc, Zambon and Esteve Pharmaceuticals GmbH. He has received honoraria as a consultant for Boston Scientific Corp and Bayer, and he has received a grant from Boston Scientific Corp for a project entitled “Sensor-based optimisation of Deep Brain Stimulation settings in Parkinson’s disease” (COMPARE-DBS). The institution of DJP, not DJP personally, has received funding from the German Research Foundation, the German Ministry of Education and Research, the International Parkinson Foundation, the Horizon 2020 programme of the EU Commission and the Pohl Foundation in Marburg. Finally, DJP has received travel grants to attend congresses from Esteve Pharmaceuticals GmbH and Boston Scientific Corp. </w:t>
      </w:r>
    </w:p>
    <w:p w14:paraId="23F2872C" w14:textId="77777777" w:rsidR="003A79FE" w:rsidRPr="00522DE5" w:rsidRDefault="003A79FE" w:rsidP="003A79FE">
      <w:pPr>
        <w:spacing w:line="360" w:lineRule="auto"/>
        <w:ind w:right="901"/>
      </w:pPr>
      <w:r w:rsidRPr="00522DE5">
        <w:t>Julian Evans reports no financial disclosures.</w:t>
      </w:r>
    </w:p>
    <w:p w14:paraId="2A385B68" w14:textId="77777777" w:rsidR="003A79FE" w:rsidRPr="00522DE5" w:rsidRDefault="003A79FE" w:rsidP="003A79FE">
      <w:pPr>
        <w:spacing w:after="60" w:line="360" w:lineRule="auto"/>
        <w:rPr>
          <w:color w:val="000000" w:themeColor="text1"/>
          <w:lang w:val="en-US"/>
        </w:rPr>
      </w:pPr>
      <w:r w:rsidRPr="00522DE5">
        <w:rPr>
          <w:color w:val="000000" w:themeColor="text1"/>
          <w:lang w:val="en-US"/>
        </w:rPr>
        <w:t>Veerle Visser-Vandewalle is a member of the advisory boards and reports consultancies for Medtronic, Boston Scientific and St. Jude Medical. She received a grant from SAPIENS Steering Brain Stimulation</w:t>
      </w:r>
      <w:r w:rsidRPr="00522DE5">
        <w:rPr>
          <w:shd w:val="clear" w:color="auto" w:fill="FFFFFF"/>
          <w:lang w:val="en-US"/>
        </w:rPr>
        <w:t>, outside the submitted work</w:t>
      </w:r>
      <w:r w:rsidRPr="00522DE5">
        <w:rPr>
          <w:color w:val="000000" w:themeColor="text1"/>
          <w:lang w:val="en-US"/>
        </w:rPr>
        <w:t>.</w:t>
      </w:r>
    </w:p>
    <w:p w14:paraId="4F177601" w14:textId="77777777" w:rsidR="003A79FE" w:rsidRPr="00522DE5" w:rsidRDefault="003A79FE" w:rsidP="003A79FE">
      <w:pPr>
        <w:spacing w:line="360" w:lineRule="auto"/>
        <w:ind w:right="901"/>
      </w:pPr>
      <w:r w:rsidRPr="00522DE5">
        <w:t xml:space="preserve">Christopher Nimsky is consultant for </w:t>
      </w:r>
      <w:proofErr w:type="spellStart"/>
      <w:r w:rsidRPr="00522DE5">
        <w:t>Brainlab</w:t>
      </w:r>
      <w:proofErr w:type="spellEnd"/>
      <w:r w:rsidRPr="00522DE5">
        <w:t xml:space="preserve"> and received speaker's honoraria.</w:t>
      </w:r>
    </w:p>
    <w:p w14:paraId="4C4510D7" w14:textId="77777777" w:rsidR="0094362B" w:rsidRPr="00522DE5" w:rsidRDefault="0094362B" w:rsidP="0094362B">
      <w:pPr>
        <w:spacing w:line="360" w:lineRule="auto"/>
        <w:rPr>
          <w:rFonts w:eastAsia="MS Minngs"/>
          <w:color w:val="000000" w:themeColor="text1"/>
          <w:lang w:val="en-US"/>
        </w:rPr>
      </w:pPr>
      <w:r w:rsidRPr="00522DE5">
        <w:rPr>
          <w:rFonts w:eastAsia="MS Minngs"/>
          <w:color w:val="000000" w:themeColor="text1"/>
          <w:lang w:val="en-US"/>
        </w:rPr>
        <w:t xml:space="preserve">Gereon R. Fink is funded by the Deutsche </w:t>
      </w:r>
      <w:proofErr w:type="spellStart"/>
      <w:r w:rsidRPr="00522DE5">
        <w:rPr>
          <w:rFonts w:eastAsia="MS Minngs"/>
          <w:color w:val="000000" w:themeColor="text1"/>
          <w:lang w:val="en-US"/>
        </w:rPr>
        <w:t>Forschungsgemeinschaft</w:t>
      </w:r>
      <w:proofErr w:type="spellEnd"/>
      <w:r w:rsidRPr="00522DE5">
        <w:rPr>
          <w:rFonts w:eastAsia="MS Minngs"/>
          <w:color w:val="000000" w:themeColor="text1"/>
          <w:lang w:val="en-US"/>
        </w:rPr>
        <w:t xml:space="preserve"> (DFG, German Research Foundation) – Project-ID 431549029 – SFB 1451. GRF serves as an editorial board member of </w:t>
      </w:r>
      <w:proofErr w:type="spellStart"/>
      <w:r w:rsidRPr="00522DE5">
        <w:rPr>
          <w:rFonts w:eastAsia="MS Minngs"/>
          <w:color w:val="000000" w:themeColor="text1"/>
          <w:lang w:val="en-US"/>
        </w:rPr>
        <w:t>NeuroImage</w:t>
      </w:r>
      <w:proofErr w:type="spellEnd"/>
      <w:r w:rsidRPr="00522DE5">
        <w:rPr>
          <w:rFonts w:eastAsia="MS Minngs"/>
          <w:color w:val="000000" w:themeColor="text1"/>
          <w:lang w:val="en-US"/>
        </w:rPr>
        <w:t xml:space="preserve">: Clinical and </w:t>
      </w:r>
      <w:proofErr w:type="spellStart"/>
      <w:r w:rsidRPr="00522DE5">
        <w:rPr>
          <w:rFonts w:eastAsia="MS Minngs"/>
          <w:color w:val="000000" w:themeColor="text1"/>
          <w:lang w:val="en-US"/>
        </w:rPr>
        <w:t>Zeitschrift</w:t>
      </w:r>
      <w:proofErr w:type="spellEnd"/>
      <w:r w:rsidRPr="00522DE5">
        <w:rPr>
          <w:rFonts w:eastAsia="MS Minngs"/>
          <w:color w:val="000000" w:themeColor="text1"/>
          <w:lang w:val="en-US"/>
        </w:rPr>
        <w:t xml:space="preserve"> </w:t>
      </w:r>
      <w:proofErr w:type="spellStart"/>
      <w:r w:rsidRPr="00522DE5">
        <w:rPr>
          <w:rFonts w:eastAsia="MS Minngs"/>
          <w:color w:val="000000" w:themeColor="text1"/>
          <w:lang w:val="en-US"/>
        </w:rPr>
        <w:t>für</w:t>
      </w:r>
      <w:proofErr w:type="spellEnd"/>
      <w:r w:rsidRPr="00522DE5">
        <w:rPr>
          <w:rFonts w:eastAsia="MS Minngs"/>
          <w:color w:val="000000" w:themeColor="text1"/>
          <w:lang w:val="en-US"/>
        </w:rPr>
        <w:t xml:space="preserve"> </w:t>
      </w:r>
      <w:proofErr w:type="spellStart"/>
      <w:r w:rsidRPr="00522DE5">
        <w:rPr>
          <w:rFonts w:eastAsia="MS Minngs"/>
          <w:color w:val="000000" w:themeColor="text1"/>
          <w:lang w:val="en-US"/>
        </w:rPr>
        <w:t>Neuropsychologie</w:t>
      </w:r>
      <w:proofErr w:type="spellEnd"/>
      <w:r w:rsidRPr="00522DE5">
        <w:rPr>
          <w:rFonts w:eastAsia="MS Minngs"/>
          <w:color w:val="000000" w:themeColor="text1"/>
          <w:lang w:val="en-US"/>
        </w:rPr>
        <w:t xml:space="preserve">; receives royalties from the publication of the books </w:t>
      </w:r>
      <w:proofErr w:type="spellStart"/>
      <w:r w:rsidRPr="00522DE5">
        <w:rPr>
          <w:rFonts w:eastAsia="MS Minngs"/>
          <w:color w:val="000000" w:themeColor="text1"/>
          <w:lang w:val="en-US"/>
        </w:rPr>
        <w:t>Therapie-Handbuch</w:t>
      </w:r>
      <w:proofErr w:type="spellEnd"/>
      <w:r w:rsidRPr="00522DE5">
        <w:rPr>
          <w:rFonts w:eastAsia="MS Minngs"/>
          <w:color w:val="000000" w:themeColor="text1"/>
          <w:lang w:val="en-US"/>
        </w:rPr>
        <w:t xml:space="preserve"> </w:t>
      </w:r>
      <w:proofErr w:type="spellStart"/>
      <w:r w:rsidRPr="00522DE5">
        <w:rPr>
          <w:rFonts w:eastAsia="MS Minngs"/>
          <w:color w:val="000000" w:themeColor="text1"/>
          <w:lang w:val="en-US"/>
        </w:rPr>
        <w:t>Neurologie</w:t>
      </w:r>
      <w:proofErr w:type="spellEnd"/>
      <w:r w:rsidRPr="00522DE5">
        <w:rPr>
          <w:rFonts w:eastAsia="MS Minngs"/>
          <w:color w:val="000000" w:themeColor="text1"/>
          <w:lang w:val="en-US"/>
        </w:rPr>
        <w:t xml:space="preserve">, </w:t>
      </w:r>
      <w:proofErr w:type="spellStart"/>
      <w:r w:rsidRPr="00522DE5">
        <w:rPr>
          <w:rFonts w:eastAsia="MS Minngs"/>
          <w:color w:val="000000" w:themeColor="text1"/>
          <w:lang w:val="en-US"/>
        </w:rPr>
        <w:t>Funktionelle</w:t>
      </w:r>
      <w:proofErr w:type="spellEnd"/>
      <w:r w:rsidRPr="00522DE5">
        <w:rPr>
          <w:rFonts w:eastAsia="MS Minngs"/>
          <w:color w:val="000000" w:themeColor="text1"/>
          <w:lang w:val="en-US"/>
        </w:rPr>
        <w:t xml:space="preserve"> MRT in </w:t>
      </w:r>
      <w:proofErr w:type="spellStart"/>
      <w:r w:rsidRPr="00522DE5">
        <w:rPr>
          <w:rFonts w:eastAsia="MS Minngs"/>
          <w:color w:val="000000" w:themeColor="text1"/>
          <w:lang w:val="en-US"/>
        </w:rPr>
        <w:t>Psychiatrie</w:t>
      </w:r>
      <w:proofErr w:type="spellEnd"/>
      <w:r w:rsidRPr="00522DE5">
        <w:rPr>
          <w:rFonts w:eastAsia="MS Minngs"/>
          <w:color w:val="000000" w:themeColor="text1"/>
          <w:lang w:val="en-US"/>
        </w:rPr>
        <w:t xml:space="preserve"> und </w:t>
      </w:r>
      <w:proofErr w:type="spellStart"/>
      <w:r w:rsidRPr="00522DE5">
        <w:rPr>
          <w:rFonts w:eastAsia="MS Minngs"/>
          <w:color w:val="000000" w:themeColor="text1"/>
          <w:lang w:val="en-US"/>
        </w:rPr>
        <w:t>Neurologie</w:t>
      </w:r>
      <w:proofErr w:type="spellEnd"/>
      <w:r w:rsidRPr="00522DE5">
        <w:rPr>
          <w:rFonts w:eastAsia="MS Minngs"/>
          <w:color w:val="000000" w:themeColor="text1"/>
          <w:lang w:val="en-US"/>
        </w:rPr>
        <w:t xml:space="preserve">, </w:t>
      </w:r>
      <w:proofErr w:type="spellStart"/>
      <w:r w:rsidRPr="00522DE5">
        <w:rPr>
          <w:rFonts w:eastAsia="MS Minngs"/>
          <w:color w:val="000000" w:themeColor="text1"/>
          <w:lang w:val="en-US"/>
        </w:rPr>
        <w:t>Neurologische</w:t>
      </w:r>
      <w:proofErr w:type="spellEnd"/>
      <w:r w:rsidRPr="00522DE5">
        <w:rPr>
          <w:rFonts w:eastAsia="MS Minngs"/>
          <w:color w:val="000000" w:themeColor="text1"/>
          <w:lang w:val="en-US"/>
        </w:rPr>
        <w:t xml:space="preserve"> </w:t>
      </w:r>
      <w:proofErr w:type="spellStart"/>
      <w:r w:rsidRPr="00522DE5">
        <w:rPr>
          <w:rFonts w:eastAsia="MS Minngs"/>
          <w:color w:val="000000" w:themeColor="text1"/>
          <w:lang w:val="en-US"/>
        </w:rPr>
        <w:t>Differentialdiagnose</w:t>
      </w:r>
      <w:proofErr w:type="spellEnd"/>
      <w:r w:rsidRPr="00522DE5">
        <w:rPr>
          <w:rFonts w:eastAsia="MS Minngs"/>
          <w:color w:val="000000" w:themeColor="text1"/>
          <w:lang w:val="en-US"/>
        </w:rPr>
        <w:t xml:space="preserve">, and SOP </w:t>
      </w:r>
      <w:proofErr w:type="spellStart"/>
      <w:r w:rsidRPr="00522DE5">
        <w:rPr>
          <w:rFonts w:eastAsia="MS Minngs"/>
          <w:color w:val="000000" w:themeColor="text1"/>
          <w:lang w:val="en-US"/>
        </w:rPr>
        <w:t>Neurologie</w:t>
      </w:r>
      <w:proofErr w:type="spellEnd"/>
      <w:r w:rsidRPr="00522DE5">
        <w:rPr>
          <w:rFonts w:eastAsia="MS Minngs"/>
          <w:color w:val="000000" w:themeColor="text1"/>
          <w:lang w:val="en-US"/>
        </w:rPr>
        <w:t xml:space="preserve">; receives royalties from the publication of the neuropsychological tests KAS, </w:t>
      </w:r>
      <w:proofErr w:type="spellStart"/>
      <w:r w:rsidRPr="00522DE5">
        <w:rPr>
          <w:rFonts w:eastAsia="MS Minngs"/>
          <w:color w:val="000000" w:themeColor="text1"/>
          <w:lang w:val="en-US"/>
        </w:rPr>
        <w:t>KöpSS</w:t>
      </w:r>
      <w:proofErr w:type="spellEnd"/>
      <w:r w:rsidRPr="00522DE5">
        <w:rPr>
          <w:rFonts w:eastAsia="MS Minngs"/>
          <w:color w:val="000000" w:themeColor="text1"/>
          <w:lang w:val="en-US"/>
        </w:rPr>
        <w:t xml:space="preserve"> and NP-</w:t>
      </w:r>
      <w:proofErr w:type="spellStart"/>
      <w:r w:rsidRPr="00522DE5">
        <w:rPr>
          <w:rFonts w:eastAsia="MS Minngs"/>
          <w:color w:val="000000" w:themeColor="text1"/>
          <w:lang w:val="en-US"/>
        </w:rPr>
        <w:t>KiSS</w:t>
      </w:r>
      <w:proofErr w:type="spellEnd"/>
      <w:r w:rsidRPr="00522DE5">
        <w:rPr>
          <w:rFonts w:eastAsia="MS Minngs"/>
          <w:color w:val="000000" w:themeColor="text1"/>
          <w:lang w:val="en-US"/>
        </w:rPr>
        <w:t xml:space="preserve">; received honoraria for speaking engagements from DGN and Forum </w:t>
      </w:r>
      <w:proofErr w:type="spellStart"/>
      <w:r w:rsidRPr="00522DE5">
        <w:rPr>
          <w:rFonts w:eastAsia="MS Minngs"/>
          <w:color w:val="000000" w:themeColor="text1"/>
          <w:lang w:val="en-US"/>
        </w:rPr>
        <w:t>für</w:t>
      </w:r>
      <w:proofErr w:type="spellEnd"/>
      <w:r w:rsidRPr="00522DE5">
        <w:rPr>
          <w:rFonts w:eastAsia="MS Minngs"/>
          <w:color w:val="000000" w:themeColor="text1"/>
          <w:lang w:val="en-US"/>
        </w:rPr>
        <w:t xml:space="preserve"> </w:t>
      </w:r>
      <w:proofErr w:type="spellStart"/>
      <w:r w:rsidRPr="00522DE5">
        <w:rPr>
          <w:rFonts w:eastAsia="MS Minngs"/>
          <w:color w:val="000000" w:themeColor="text1"/>
          <w:lang w:val="en-US"/>
        </w:rPr>
        <w:t>medizinische</w:t>
      </w:r>
      <w:proofErr w:type="spellEnd"/>
      <w:r w:rsidRPr="00522DE5">
        <w:rPr>
          <w:rFonts w:eastAsia="MS Minngs"/>
          <w:color w:val="000000" w:themeColor="text1"/>
          <w:lang w:val="en-US"/>
        </w:rPr>
        <w:t xml:space="preserve"> </w:t>
      </w:r>
      <w:proofErr w:type="spellStart"/>
      <w:r w:rsidRPr="00522DE5">
        <w:rPr>
          <w:rFonts w:eastAsia="MS Minngs"/>
          <w:color w:val="000000" w:themeColor="text1"/>
          <w:lang w:val="en-US"/>
        </w:rPr>
        <w:t>Fortbildung</w:t>
      </w:r>
      <w:proofErr w:type="spellEnd"/>
      <w:r w:rsidRPr="00522DE5">
        <w:rPr>
          <w:rFonts w:eastAsia="MS Minngs"/>
          <w:color w:val="000000" w:themeColor="text1"/>
          <w:lang w:val="en-US"/>
        </w:rPr>
        <w:t xml:space="preserve"> </w:t>
      </w:r>
      <w:proofErr w:type="spellStart"/>
      <w:r w:rsidRPr="00522DE5">
        <w:rPr>
          <w:rFonts w:eastAsia="MS Minngs"/>
          <w:color w:val="000000" w:themeColor="text1"/>
          <w:lang w:val="en-US"/>
        </w:rPr>
        <w:t>FomF</w:t>
      </w:r>
      <w:proofErr w:type="spellEnd"/>
      <w:r w:rsidRPr="00522DE5">
        <w:rPr>
          <w:rFonts w:eastAsia="MS Minngs"/>
          <w:color w:val="000000" w:themeColor="text1"/>
          <w:lang w:val="en-US"/>
        </w:rPr>
        <w:t xml:space="preserve"> GmbH </w:t>
      </w:r>
      <w:r w:rsidRPr="00522DE5">
        <w:rPr>
          <w:shd w:val="clear" w:color="auto" w:fill="FFFFFF"/>
          <w:lang w:val="en-US"/>
        </w:rPr>
        <w:t>outside the submitted work</w:t>
      </w:r>
      <w:r w:rsidRPr="00522DE5">
        <w:rPr>
          <w:rFonts w:eastAsia="MS Minngs"/>
          <w:color w:val="000000" w:themeColor="text1"/>
          <w:lang w:val="en-US"/>
        </w:rPr>
        <w:t>.</w:t>
      </w:r>
    </w:p>
    <w:p w14:paraId="51C1C949" w14:textId="77777777" w:rsidR="003A79FE" w:rsidRPr="00522DE5" w:rsidRDefault="003A79FE" w:rsidP="003A79FE">
      <w:pPr>
        <w:spacing w:before="240" w:line="360" w:lineRule="auto"/>
        <w:rPr>
          <w:lang w:val="en-US"/>
        </w:rPr>
      </w:pPr>
      <w:r w:rsidRPr="00522DE5">
        <w:rPr>
          <w:lang w:val="en-US"/>
        </w:rPr>
        <w:t>Monty Silverdale has received honoraria from Bial, Britannia and Medtronic</w:t>
      </w:r>
      <w:r w:rsidRPr="00522DE5">
        <w:rPr>
          <w:shd w:val="clear" w:color="auto" w:fill="FFFFFF"/>
          <w:lang w:val="en-US"/>
        </w:rPr>
        <w:t>, outside the submitted work</w:t>
      </w:r>
      <w:r w:rsidRPr="00522DE5">
        <w:rPr>
          <w:lang w:val="en-US"/>
        </w:rPr>
        <w:t xml:space="preserve">. </w:t>
      </w:r>
    </w:p>
    <w:p w14:paraId="1253E564" w14:textId="77777777" w:rsidR="003A79FE" w:rsidRPr="00522DE5" w:rsidRDefault="003A79FE" w:rsidP="003A79FE">
      <w:pPr>
        <w:spacing w:before="240" w:line="360" w:lineRule="auto"/>
        <w:rPr>
          <w:lang w:val="en-US"/>
        </w:rPr>
      </w:pPr>
      <w:r w:rsidRPr="00522DE5">
        <w:rPr>
          <w:lang w:val="en-US"/>
        </w:rPr>
        <w:t xml:space="preserve">Alfonso Fasano </w:t>
      </w:r>
      <w:r w:rsidRPr="00522DE5">
        <w:t xml:space="preserve">reports consultancy/honoraria from Abbott, Boston Scientific, </w:t>
      </w:r>
      <w:proofErr w:type="spellStart"/>
      <w:r w:rsidRPr="00522DE5">
        <w:t>Ceregate</w:t>
      </w:r>
      <w:proofErr w:type="spellEnd"/>
      <w:r w:rsidRPr="00522DE5">
        <w:t xml:space="preserve">, </w:t>
      </w:r>
      <w:proofErr w:type="spellStart"/>
      <w:r w:rsidRPr="00522DE5">
        <w:t>Inbrain</w:t>
      </w:r>
      <w:proofErr w:type="spellEnd"/>
      <w:r w:rsidRPr="00522DE5">
        <w:t>, Medtronic, and Iota as well as grant support from Boston Scientific and Medtronic. </w:t>
      </w:r>
    </w:p>
    <w:p w14:paraId="3793E813" w14:textId="0E59F6C9" w:rsidR="003A79FE" w:rsidRPr="00522DE5" w:rsidRDefault="003A79FE" w:rsidP="003A79FE">
      <w:pPr>
        <w:spacing w:line="360" w:lineRule="auto"/>
        <w:rPr>
          <w:dstrike/>
          <w:lang w:val="en-US"/>
        </w:rPr>
      </w:pPr>
      <w:r w:rsidRPr="00522DE5">
        <w:rPr>
          <w:lang w:val="en-US"/>
        </w:rPr>
        <w:t>Pablo Martinez-Martin</w:t>
      </w:r>
      <w:r w:rsidR="00C74BD0" w:rsidRPr="00522DE5">
        <w:rPr>
          <w:lang w:val="en-US"/>
        </w:rPr>
        <w:t xml:space="preserve"> reports no financial disclosures.</w:t>
      </w:r>
      <w:r w:rsidRPr="00522DE5">
        <w:rPr>
          <w:dstrike/>
          <w:lang w:val="en-US"/>
        </w:rPr>
        <w:t xml:space="preserve"> </w:t>
      </w:r>
    </w:p>
    <w:p w14:paraId="610165CE" w14:textId="060AAE5A" w:rsidR="00534335" w:rsidRPr="00522DE5" w:rsidRDefault="00534335" w:rsidP="00534335">
      <w:pPr>
        <w:spacing w:after="60" w:line="360" w:lineRule="auto"/>
        <w:rPr>
          <w:lang w:val="en-US"/>
        </w:rPr>
      </w:pPr>
      <w:r w:rsidRPr="00522DE5">
        <w:rPr>
          <w:lang w:val="en-US"/>
        </w:rPr>
        <w:t xml:space="preserve">Angelo Antonini reports personal consultancy fees from UCB, Bayer, Britannia, AbbVie, </w:t>
      </w:r>
      <w:proofErr w:type="spellStart"/>
      <w:r w:rsidRPr="00522DE5">
        <w:rPr>
          <w:lang w:val="en-US"/>
        </w:rPr>
        <w:t>Zambon</w:t>
      </w:r>
      <w:proofErr w:type="spellEnd"/>
      <w:r w:rsidRPr="00522DE5">
        <w:rPr>
          <w:lang w:val="en-US"/>
        </w:rPr>
        <w:t xml:space="preserve">, </w:t>
      </w:r>
      <w:proofErr w:type="spellStart"/>
      <w:r w:rsidRPr="00522DE5">
        <w:rPr>
          <w:lang w:val="en-US"/>
        </w:rPr>
        <w:t>Bial</w:t>
      </w:r>
      <w:proofErr w:type="spellEnd"/>
      <w:r w:rsidRPr="00522DE5">
        <w:rPr>
          <w:lang w:val="en-US"/>
        </w:rPr>
        <w:t xml:space="preserve">, </w:t>
      </w:r>
      <w:proofErr w:type="spellStart"/>
      <w:r w:rsidRPr="00522DE5">
        <w:rPr>
          <w:lang w:val="en-US"/>
        </w:rPr>
        <w:t>Theravance</w:t>
      </w:r>
      <w:proofErr w:type="spellEnd"/>
      <w:r w:rsidRPr="00522DE5">
        <w:rPr>
          <w:lang w:val="en-US"/>
        </w:rPr>
        <w:t xml:space="preserve"> Biopharma, Roche; he receives research support from Medtronic, Horizon2020, Italian Ministry of Education (MOE), Italian Ministry of University and Research (MUR), Pezzoli Parkinson Foundation. </w:t>
      </w:r>
    </w:p>
    <w:p w14:paraId="2E484403" w14:textId="77777777" w:rsidR="003A79FE" w:rsidRPr="00522DE5" w:rsidRDefault="003A79FE" w:rsidP="003A79FE">
      <w:pPr>
        <w:spacing w:line="360" w:lineRule="auto"/>
        <w:ind w:right="901"/>
      </w:pPr>
      <w:r w:rsidRPr="00522DE5">
        <w:t>Per Borghammer P.B. was supported by grants from the Michael J. Fox Foundation (MJFF-022856) and the Lundbeck foundation (R-359-2020-2533), outside the submitted work.</w:t>
      </w:r>
    </w:p>
    <w:p w14:paraId="2565F34B" w14:textId="77777777" w:rsidR="003A79FE" w:rsidRPr="00522DE5" w:rsidRDefault="003A79FE" w:rsidP="003A79FE">
      <w:pPr>
        <w:spacing w:line="360" w:lineRule="auto"/>
        <w:rPr>
          <w:lang w:val="en-US"/>
        </w:rPr>
      </w:pPr>
      <w:r w:rsidRPr="00522DE5">
        <w:rPr>
          <w:lang w:val="en-US"/>
        </w:rPr>
        <w:t xml:space="preserve">K. Ray Chaudhuri has received funding from Parkinson's UK, NIHR, UCB, and the European Union; he received honoraria from UCB, Abbott, Britannia, US </w:t>
      </w:r>
      <w:proofErr w:type="spellStart"/>
      <w:r w:rsidRPr="00522DE5">
        <w:rPr>
          <w:lang w:val="en-US"/>
        </w:rPr>
        <w:t>Worldmeds</w:t>
      </w:r>
      <w:proofErr w:type="spellEnd"/>
      <w:r w:rsidRPr="00522DE5">
        <w:rPr>
          <w:lang w:val="en-US"/>
        </w:rPr>
        <w:t>, and Otsuka Pharmaceuticals; and acted as a consultant for AbbVie, UCB, and Britannia</w:t>
      </w:r>
      <w:r w:rsidRPr="00522DE5">
        <w:rPr>
          <w:shd w:val="clear" w:color="auto" w:fill="FFFFFF"/>
          <w:lang w:val="en-US"/>
        </w:rPr>
        <w:t>, outside the submitted work</w:t>
      </w:r>
      <w:r w:rsidRPr="00522DE5">
        <w:rPr>
          <w:lang w:val="en-US"/>
        </w:rPr>
        <w:t>.</w:t>
      </w:r>
    </w:p>
    <w:p w14:paraId="533353AB" w14:textId="77777777" w:rsidR="003A79FE" w:rsidRPr="00522DE5" w:rsidRDefault="003A79FE" w:rsidP="003A79FE">
      <w:pPr>
        <w:pStyle w:val="EndNoteBibliography"/>
        <w:spacing w:line="360" w:lineRule="auto"/>
        <w:ind w:right="992"/>
        <w:jc w:val="both"/>
      </w:pPr>
      <w:r w:rsidRPr="00522DE5">
        <w:t>Lars Timmermann has received payments as a consultant for Boston Scientific; honoraria as a speaker on symposia sponsored by UCB, Desitin, Boston Scientific, AbbVie, Novartis, GlaxoSmithKline, Neuraxpharm, Teva, the Movement Disorders Society und DIAPLAN. The institution of LT, not LT personally received funding by Boston Scientific, the German Research Foundation, the German Ministry of Education and Research, the Otto-Loewi-Foundation and the Deutsche Parkinson Vereinigung, outside the submitted work. Neither LT nor any member of his family holds stocks, stock options, patents or financial interests in any of the above mentioned companies or their competitors. LT serves as the vice president of the German Neurological Society without any payment or any income.</w:t>
      </w:r>
    </w:p>
    <w:p w14:paraId="731DB5A3" w14:textId="77777777" w:rsidR="003A79FE" w:rsidRPr="00522DE5" w:rsidRDefault="003A79FE" w:rsidP="003A79FE">
      <w:pPr>
        <w:spacing w:line="360" w:lineRule="auto"/>
        <w:rPr>
          <w:shd w:val="clear" w:color="auto" w:fill="FFFFFF"/>
          <w:lang w:val="en-US"/>
        </w:rPr>
      </w:pPr>
      <w:r w:rsidRPr="00522DE5">
        <w:rPr>
          <w:shd w:val="clear" w:color="auto" w:fill="FFFFFF"/>
          <w:lang w:val="en-US"/>
        </w:rPr>
        <w:t xml:space="preserve">Haidar S. Dafsari’s work was funded by the EU Joint </w:t>
      </w:r>
      <w:proofErr w:type="spellStart"/>
      <w:r w:rsidRPr="00522DE5">
        <w:rPr>
          <w:shd w:val="clear" w:color="auto" w:fill="FFFFFF"/>
          <w:lang w:val="en-US"/>
        </w:rPr>
        <w:t>Programme</w:t>
      </w:r>
      <w:proofErr w:type="spellEnd"/>
      <w:r w:rsidRPr="00522DE5">
        <w:rPr>
          <w:shd w:val="clear" w:color="auto" w:fill="FFFFFF"/>
          <w:lang w:val="en-US"/>
        </w:rPr>
        <w:t xml:space="preserve"> – Neurodegenerative Disease Research (JPND), the Prof. Klaus Thiemann Foundation in the German Society of Neurology, the </w:t>
      </w:r>
      <w:proofErr w:type="spellStart"/>
      <w:r w:rsidRPr="00522DE5">
        <w:rPr>
          <w:shd w:val="clear" w:color="auto" w:fill="FFFFFF"/>
          <w:lang w:val="en-US"/>
        </w:rPr>
        <w:t>Felgenhauer</w:t>
      </w:r>
      <w:proofErr w:type="spellEnd"/>
      <w:r w:rsidRPr="00522DE5">
        <w:rPr>
          <w:shd w:val="clear" w:color="auto" w:fill="FFFFFF"/>
          <w:lang w:val="en-US"/>
        </w:rPr>
        <w:t xml:space="preserve"> Foundation, the </w:t>
      </w:r>
      <w:proofErr w:type="spellStart"/>
      <w:r w:rsidRPr="00522DE5">
        <w:rPr>
          <w:shd w:val="clear" w:color="auto" w:fill="FFFFFF"/>
          <w:lang w:val="en-US"/>
        </w:rPr>
        <w:t>KoelnFortune</w:t>
      </w:r>
      <w:proofErr w:type="spellEnd"/>
      <w:r w:rsidRPr="00522DE5">
        <w:rPr>
          <w:shd w:val="clear" w:color="auto" w:fill="FFFFFF"/>
          <w:lang w:val="en-US"/>
        </w:rPr>
        <w:t xml:space="preserve"> program of the Medical Faculty of the University of Cologne outside the submitted work; has received honoraria from </w:t>
      </w:r>
      <w:proofErr w:type="spellStart"/>
      <w:r w:rsidRPr="00522DE5">
        <w:rPr>
          <w:shd w:val="clear" w:color="auto" w:fill="FFFFFF"/>
          <w:lang w:val="en-US"/>
        </w:rPr>
        <w:t>Everpharma</w:t>
      </w:r>
      <w:proofErr w:type="spellEnd"/>
      <w:r w:rsidRPr="00522DE5">
        <w:rPr>
          <w:shd w:val="clear" w:color="auto" w:fill="FFFFFF"/>
          <w:lang w:val="en-US"/>
        </w:rPr>
        <w:t xml:space="preserve">, Kyowa Kirin, </w:t>
      </w:r>
      <w:proofErr w:type="spellStart"/>
      <w:r w:rsidRPr="00522DE5">
        <w:rPr>
          <w:shd w:val="clear" w:color="auto" w:fill="FFFFFF"/>
          <w:lang w:val="en-US"/>
        </w:rPr>
        <w:t>Bial</w:t>
      </w:r>
      <w:proofErr w:type="spellEnd"/>
      <w:r w:rsidRPr="00522DE5">
        <w:rPr>
          <w:shd w:val="clear" w:color="auto" w:fill="FFFFFF"/>
          <w:lang w:val="en-US"/>
        </w:rPr>
        <w:t xml:space="preserve">, </w:t>
      </w:r>
      <w:proofErr w:type="spellStart"/>
      <w:r w:rsidRPr="00522DE5">
        <w:rPr>
          <w:shd w:val="clear" w:color="auto" w:fill="FFFFFF"/>
          <w:lang w:val="en-US"/>
        </w:rPr>
        <w:t>Oruen</w:t>
      </w:r>
      <w:proofErr w:type="spellEnd"/>
      <w:r w:rsidRPr="00522DE5">
        <w:rPr>
          <w:shd w:val="clear" w:color="auto" w:fill="FFFFFF"/>
          <w:lang w:val="en-US"/>
        </w:rPr>
        <w:t xml:space="preserve">, and </w:t>
      </w:r>
      <w:proofErr w:type="spellStart"/>
      <w:r w:rsidRPr="00522DE5">
        <w:rPr>
          <w:shd w:val="clear" w:color="auto" w:fill="FFFFFF"/>
          <w:lang w:val="en-US"/>
        </w:rPr>
        <w:t>Stadapharm</w:t>
      </w:r>
      <w:proofErr w:type="spellEnd"/>
      <w:r w:rsidRPr="00522DE5">
        <w:t>, outside the submitted work</w:t>
      </w:r>
      <w:r w:rsidRPr="00522DE5">
        <w:rPr>
          <w:shd w:val="clear" w:color="auto" w:fill="FFFFFF"/>
          <w:lang w:val="en-US"/>
        </w:rPr>
        <w:t xml:space="preserve">; and serves as chair of a study group of the German Parkinson and movement disorders society (unpaid). </w:t>
      </w:r>
    </w:p>
    <w:p w14:paraId="55CE2B58" w14:textId="77777777" w:rsidR="003A79FE" w:rsidRPr="00522DE5" w:rsidRDefault="003A79FE" w:rsidP="003A79FE">
      <w:pPr>
        <w:spacing w:after="60" w:line="360" w:lineRule="auto"/>
        <w:rPr>
          <w:shd w:val="clear" w:color="auto" w:fill="FFFFFF"/>
          <w:lang w:val="en-US"/>
        </w:rPr>
      </w:pPr>
    </w:p>
    <w:p w14:paraId="6161B5FE" w14:textId="77777777" w:rsidR="003A79FE" w:rsidRPr="00522DE5" w:rsidRDefault="003A79FE" w:rsidP="003A79FE">
      <w:pPr>
        <w:ind w:right="901"/>
        <w:rPr>
          <w:rFonts w:eastAsia="MS Mincho"/>
          <w:color w:val="000000"/>
          <w:shd w:val="clear" w:color="auto" w:fill="FFFFFF"/>
        </w:rPr>
      </w:pPr>
      <w:r w:rsidRPr="00522DE5">
        <w:t>This paper presents independent research funded by the National Institute for Health Research (NIHR) Mental Health Biomedical Research Centre and Dementia Unit at South London and Maudsley NHS Foundation Trust and King’s College London. The views expressed are those of the author(s) and not necessarily those of the NHS, the NIHR or the Department of Health.</w:t>
      </w:r>
    </w:p>
    <w:p w14:paraId="6DB59D82" w14:textId="77777777" w:rsidR="00195269" w:rsidRPr="00522DE5" w:rsidRDefault="00195269" w:rsidP="00195269">
      <w:pPr>
        <w:widowControl/>
        <w:autoSpaceDE/>
        <w:autoSpaceDN/>
        <w:adjustRightInd/>
        <w:spacing w:after="0" w:line="240" w:lineRule="auto"/>
        <w:ind w:right="901"/>
        <w:jc w:val="left"/>
        <w:rPr>
          <w:b/>
          <w:lang w:eastAsia="de-DE"/>
        </w:rPr>
      </w:pPr>
      <w:r w:rsidRPr="00522DE5">
        <w:br w:type="page"/>
      </w:r>
    </w:p>
    <w:p w14:paraId="6B687428" w14:textId="77777777" w:rsidR="00195269" w:rsidRPr="00522DE5" w:rsidRDefault="00195269" w:rsidP="00195269">
      <w:pPr>
        <w:widowControl/>
        <w:autoSpaceDE/>
        <w:autoSpaceDN/>
        <w:adjustRightInd/>
        <w:spacing w:after="0" w:line="240" w:lineRule="auto"/>
        <w:ind w:right="0"/>
        <w:jc w:val="left"/>
        <w:rPr>
          <w:rFonts w:asciiTheme="minorHAnsi" w:hAnsiTheme="minorHAnsi" w:cstheme="minorBidi"/>
          <w:lang w:val="en-US"/>
        </w:rPr>
      </w:pPr>
    </w:p>
    <w:p w14:paraId="08DE4C35" w14:textId="66C076D3" w:rsidR="006B3947" w:rsidRPr="00522DE5" w:rsidRDefault="006B3947" w:rsidP="009F15B2">
      <w:pPr>
        <w:pStyle w:val="berschrift1"/>
        <w:numPr>
          <w:ilvl w:val="0"/>
          <w:numId w:val="0"/>
        </w:numPr>
        <w:ind w:left="142"/>
        <w:rPr>
          <w:rFonts w:eastAsia="Calibri"/>
          <w:bCs/>
          <w:lang w:val="en-US"/>
        </w:rPr>
      </w:pPr>
      <w:bookmarkStart w:id="11" w:name="_Hlk187429821"/>
      <w:r w:rsidRPr="00522DE5">
        <w:rPr>
          <w:rFonts w:eastAsia="Calibri"/>
          <w:bCs/>
          <w:lang w:val="en-US"/>
        </w:rPr>
        <w:t xml:space="preserve">Table 1: </w:t>
      </w:r>
      <w:r w:rsidR="005B3E1C" w:rsidRPr="00522DE5">
        <w:rPr>
          <w:rFonts w:eastAsia="Calibri"/>
          <w:bCs/>
          <w:lang w:val="en-US"/>
        </w:rPr>
        <w:t xml:space="preserve">Baseline </w:t>
      </w:r>
      <w:r w:rsidRPr="00522DE5">
        <w:rPr>
          <w:rFonts w:eastAsia="Calibri"/>
          <w:bCs/>
          <w:lang w:val="en-US"/>
        </w:rPr>
        <w:t>characteristics in the overall cohort.</w:t>
      </w:r>
    </w:p>
    <w:tbl>
      <w:tblPr>
        <w:tblW w:w="5877" w:type="dxa"/>
        <w:tblLayout w:type="fixed"/>
        <w:tblLook w:val="04A0" w:firstRow="1" w:lastRow="0" w:firstColumn="1" w:lastColumn="0" w:noHBand="0" w:noVBand="1"/>
      </w:tblPr>
      <w:tblGrid>
        <w:gridCol w:w="3042"/>
        <w:gridCol w:w="567"/>
        <w:gridCol w:w="993"/>
        <w:gridCol w:w="1275"/>
      </w:tblGrid>
      <w:tr w:rsidR="00A433AD" w:rsidRPr="00522DE5" w14:paraId="474E709F" w14:textId="77777777" w:rsidTr="00032D76">
        <w:trPr>
          <w:trHeight w:val="547"/>
        </w:trPr>
        <w:tc>
          <w:tcPr>
            <w:tcW w:w="3042" w:type="dxa"/>
            <w:tcBorders>
              <w:top w:val="single" w:sz="4" w:space="0" w:color="auto"/>
              <w:left w:val="nil"/>
              <w:bottom w:val="single" w:sz="4" w:space="0" w:color="auto"/>
            </w:tcBorders>
            <w:shd w:val="clear" w:color="auto" w:fill="D9D9D9" w:themeFill="background1" w:themeFillShade="D9"/>
            <w:noWrap/>
            <w:vAlign w:val="center"/>
            <w:hideMark/>
          </w:tcPr>
          <w:p w14:paraId="531E3437" w14:textId="77777777" w:rsidR="00A433AD" w:rsidRPr="00522DE5" w:rsidRDefault="00A433AD" w:rsidP="006B3947">
            <w:pPr>
              <w:widowControl/>
              <w:autoSpaceDE/>
              <w:autoSpaceDN/>
              <w:adjustRightInd/>
              <w:spacing w:after="0" w:line="192" w:lineRule="auto"/>
              <w:ind w:right="0"/>
              <w:jc w:val="left"/>
              <w:rPr>
                <w:rFonts w:eastAsia="Calibri"/>
                <w:b/>
                <w:bCs/>
                <w:sz w:val="20"/>
                <w:szCs w:val="20"/>
                <w:lang w:val="en-US"/>
              </w:rPr>
            </w:pPr>
            <w:r w:rsidRPr="00522DE5">
              <w:rPr>
                <w:rFonts w:eastAsia="Calibri"/>
                <w:b/>
                <w:bCs/>
                <w:sz w:val="20"/>
                <w:szCs w:val="20"/>
                <w:lang w:val="en-US"/>
              </w:rPr>
              <w:t>Characteristic</w:t>
            </w:r>
          </w:p>
        </w:tc>
        <w:tc>
          <w:tcPr>
            <w:tcW w:w="2835" w:type="dxa"/>
            <w:gridSpan w:val="3"/>
            <w:tcBorders>
              <w:top w:val="single" w:sz="4" w:space="0" w:color="auto"/>
              <w:bottom w:val="single" w:sz="4" w:space="0" w:color="auto"/>
            </w:tcBorders>
            <w:shd w:val="clear" w:color="auto" w:fill="D9D9D9" w:themeFill="background1" w:themeFillShade="D9"/>
            <w:vAlign w:val="center"/>
          </w:tcPr>
          <w:p w14:paraId="48C60D34" w14:textId="77777777" w:rsidR="00A433AD" w:rsidRPr="00522DE5" w:rsidRDefault="00A433AD" w:rsidP="006B3947">
            <w:pPr>
              <w:widowControl/>
              <w:autoSpaceDE/>
              <w:autoSpaceDN/>
              <w:adjustRightInd/>
              <w:spacing w:after="0" w:line="259" w:lineRule="auto"/>
              <w:ind w:right="0"/>
              <w:jc w:val="center"/>
              <w:rPr>
                <w:rFonts w:eastAsia="Calibri"/>
                <w:b/>
                <w:bCs/>
                <w:sz w:val="20"/>
                <w:szCs w:val="20"/>
                <w:lang w:val="en-US"/>
              </w:rPr>
            </w:pPr>
            <w:r w:rsidRPr="00522DE5">
              <w:rPr>
                <w:rFonts w:eastAsia="Calibri"/>
                <w:b/>
                <w:bCs/>
                <w:sz w:val="20"/>
                <w:szCs w:val="20"/>
                <w:lang w:val="en-US"/>
              </w:rPr>
              <w:t>baseline</w:t>
            </w:r>
          </w:p>
        </w:tc>
      </w:tr>
      <w:tr w:rsidR="00A433AD" w:rsidRPr="00522DE5" w14:paraId="4CECD89D" w14:textId="77777777" w:rsidTr="009F15B2">
        <w:trPr>
          <w:trHeight w:val="136"/>
        </w:trPr>
        <w:tc>
          <w:tcPr>
            <w:tcW w:w="3042" w:type="dxa"/>
            <w:tcBorders>
              <w:top w:val="single" w:sz="4" w:space="0" w:color="auto"/>
              <w:left w:val="nil"/>
              <w:bottom w:val="single" w:sz="4" w:space="0" w:color="auto"/>
              <w:right w:val="nil"/>
            </w:tcBorders>
            <w:noWrap/>
            <w:vAlign w:val="center"/>
            <w:hideMark/>
          </w:tcPr>
          <w:p w14:paraId="27435A9B" w14:textId="77777777" w:rsidR="00A433AD" w:rsidRPr="00522DE5" w:rsidRDefault="00A433AD" w:rsidP="006B3947">
            <w:pPr>
              <w:widowControl/>
              <w:autoSpaceDE/>
              <w:autoSpaceDN/>
              <w:adjustRightInd/>
              <w:spacing w:after="0" w:line="192" w:lineRule="auto"/>
              <w:ind w:right="0"/>
              <w:jc w:val="left"/>
              <w:rPr>
                <w:rFonts w:eastAsia="Calibri"/>
                <w:b/>
                <w:bCs/>
                <w:i/>
                <w:sz w:val="20"/>
                <w:szCs w:val="20"/>
                <w:lang w:val="en-US"/>
              </w:rPr>
            </w:pPr>
          </w:p>
        </w:tc>
        <w:tc>
          <w:tcPr>
            <w:tcW w:w="567" w:type="dxa"/>
            <w:tcBorders>
              <w:top w:val="single" w:sz="4" w:space="0" w:color="auto"/>
              <w:left w:val="nil"/>
              <w:bottom w:val="single" w:sz="4" w:space="0" w:color="auto"/>
              <w:right w:val="nil"/>
            </w:tcBorders>
            <w:vAlign w:val="center"/>
          </w:tcPr>
          <w:p w14:paraId="5DF7B3CA" w14:textId="77777777" w:rsidR="00A433AD" w:rsidRPr="00522DE5" w:rsidRDefault="00A433AD" w:rsidP="006B3947">
            <w:pPr>
              <w:widowControl/>
              <w:autoSpaceDE/>
              <w:autoSpaceDN/>
              <w:adjustRightInd/>
              <w:spacing w:after="0" w:line="259" w:lineRule="auto"/>
              <w:ind w:right="0"/>
              <w:jc w:val="center"/>
              <w:rPr>
                <w:rFonts w:eastAsia="Calibri"/>
                <w:b/>
                <w:bCs/>
                <w:sz w:val="20"/>
                <w:szCs w:val="20"/>
                <w:lang w:val="en-US"/>
              </w:rPr>
            </w:pPr>
            <w:r w:rsidRPr="00522DE5">
              <w:rPr>
                <w:rFonts w:eastAsia="Calibri"/>
                <w:b/>
                <w:bCs/>
                <w:sz w:val="20"/>
                <w:szCs w:val="20"/>
                <w:lang w:val="en-US"/>
              </w:rPr>
              <w:t>n</w:t>
            </w:r>
          </w:p>
        </w:tc>
        <w:tc>
          <w:tcPr>
            <w:tcW w:w="993" w:type="dxa"/>
            <w:tcBorders>
              <w:top w:val="single" w:sz="4" w:space="0" w:color="auto"/>
              <w:left w:val="nil"/>
              <w:bottom w:val="single" w:sz="4" w:space="0" w:color="auto"/>
              <w:right w:val="nil"/>
            </w:tcBorders>
            <w:noWrap/>
            <w:vAlign w:val="center"/>
            <w:hideMark/>
          </w:tcPr>
          <w:p w14:paraId="02B9312A" w14:textId="77777777" w:rsidR="00A433AD" w:rsidRPr="00522DE5" w:rsidRDefault="00A433AD" w:rsidP="006B3947">
            <w:pPr>
              <w:widowControl/>
              <w:autoSpaceDE/>
              <w:autoSpaceDN/>
              <w:adjustRightInd/>
              <w:spacing w:after="0" w:line="259" w:lineRule="auto"/>
              <w:ind w:right="0"/>
              <w:jc w:val="center"/>
              <w:rPr>
                <w:rFonts w:eastAsia="Calibri"/>
                <w:b/>
                <w:bCs/>
                <w:sz w:val="20"/>
                <w:szCs w:val="20"/>
                <w:lang w:val="en-US"/>
              </w:rPr>
            </w:pPr>
            <w:r w:rsidRPr="00522DE5">
              <w:rPr>
                <w:rFonts w:eastAsia="Calibri"/>
                <w:b/>
                <w:bCs/>
                <w:sz w:val="20"/>
                <w:szCs w:val="20"/>
                <w:lang w:val="en-US"/>
              </w:rPr>
              <w:t xml:space="preserve">mean </w:t>
            </w:r>
          </w:p>
        </w:tc>
        <w:tc>
          <w:tcPr>
            <w:tcW w:w="1275" w:type="dxa"/>
            <w:tcBorders>
              <w:top w:val="single" w:sz="4" w:space="0" w:color="auto"/>
              <w:left w:val="nil"/>
              <w:bottom w:val="single" w:sz="4" w:space="0" w:color="auto"/>
              <w:right w:val="nil"/>
            </w:tcBorders>
          </w:tcPr>
          <w:p w14:paraId="159FD780" w14:textId="77777777" w:rsidR="00A433AD" w:rsidRPr="00522DE5" w:rsidRDefault="00A433AD" w:rsidP="006B3947">
            <w:pPr>
              <w:widowControl/>
              <w:autoSpaceDE/>
              <w:autoSpaceDN/>
              <w:adjustRightInd/>
              <w:spacing w:after="0" w:line="259" w:lineRule="auto"/>
              <w:ind w:right="0"/>
              <w:jc w:val="center"/>
              <w:rPr>
                <w:rFonts w:eastAsia="Calibri"/>
                <w:b/>
                <w:bCs/>
                <w:sz w:val="20"/>
                <w:szCs w:val="20"/>
                <w:lang w:val="en-US"/>
              </w:rPr>
            </w:pPr>
            <w:r w:rsidRPr="00522DE5">
              <w:rPr>
                <w:rFonts w:eastAsia="Calibri"/>
                <w:b/>
                <w:bCs/>
                <w:sz w:val="20"/>
                <w:szCs w:val="20"/>
                <w:lang w:val="en-US"/>
              </w:rPr>
              <w:t>SD</w:t>
            </w:r>
          </w:p>
        </w:tc>
      </w:tr>
      <w:tr w:rsidR="00A433AD" w:rsidRPr="00522DE5" w14:paraId="56FF3E68" w14:textId="77777777" w:rsidTr="009F15B2">
        <w:trPr>
          <w:trHeight w:val="136"/>
        </w:trPr>
        <w:tc>
          <w:tcPr>
            <w:tcW w:w="3042" w:type="dxa"/>
            <w:tcBorders>
              <w:top w:val="single" w:sz="4" w:space="0" w:color="auto"/>
              <w:left w:val="nil"/>
              <w:bottom w:val="single" w:sz="4" w:space="0" w:color="auto"/>
              <w:right w:val="nil"/>
            </w:tcBorders>
            <w:vAlign w:val="center"/>
            <w:hideMark/>
          </w:tcPr>
          <w:p w14:paraId="353ECC23" w14:textId="77777777" w:rsidR="00A433AD" w:rsidRPr="00522DE5" w:rsidRDefault="00A433AD" w:rsidP="006B3947">
            <w:pPr>
              <w:widowControl/>
              <w:autoSpaceDE/>
              <w:autoSpaceDN/>
              <w:adjustRightInd/>
              <w:spacing w:after="0" w:line="192" w:lineRule="auto"/>
              <w:ind w:right="0"/>
              <w:jc w:val="left"/>
              <w:rPr>
                <w:rFonts w:eastAsia="Calibri"/>
                <w:b/>
                <w:bCs/>
                <w:sz w:val="20"/>
                <w:szCs w:val="20"/>
                <w:lang w:val="en-US"/>
              </w:rPr>
            </w:pPr>
            <w:r w:rsidRPr="00522DE5">
              <w:rPr>
                <w:rFonts w:eastAsia="Calibri"/>
                <w:b/>
                <w:bCs/>
                <w:sz w:val="20"/>
                <w:szCs w:val="20"/>
                <w:lang w:val="en-US"/>
              </w:rPr>
              <w:t>Age at intervention</w:t>
            </w:r>
          </w:p>
        </w:tc>
        <w:tc>
          <w:tcPr>
            <w:tcW w:w="567" w:type="dxa"/>
            <w:tcBorders>
              <w:top w:val="single" w:sz="4" w:space="0" w:color="auto"/>
              <w:left w:val="nil"/>
              <w:bottom w:val="single" w:sz="4" w:space="0" w:color="auto"/>
              <w:right w:val="nil"/>
            </w:tcBorders>
            <w:vAlign w:val="center"/>
          </w:tcPr>
          <w:p w14:paraId="452A3108"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54</w:t>
            </w:r>
          </w:p>
        </w:tc>
        <w:tc>
          <w:tcPr>
            <w:tcW w:w="993" w:type="dxa"/>
            <w:tcBorders>
              <w:top w:val="single" w:sz="4" w:space="0" w:color="auto"/>
              <w:left w:val="nil"/>
              <w:bottom w:val="single" w:sz="4" w:space="0" w:color="auto"/>
              <w:right w:val="nil"/>
            </w:tcBorders>
          </w:tcPr>
          <w:p w14:paraId="7EA7E355"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en-US"/>
              </w:rPr>
            </w:pPr>
            <w:r w:rsidRPr="00522DE5">
              <w:rPr>
                <w:rFonts w:eastAsia="Calibri"/>
                <w:sz w:val="20"/>
                <w:szCs w:val="20"/>
                <w:lang w:val="de-DE"/>
              </w:rPr>
              <w:t>61.2</w:t>
            </w:r>
          </w:p>
        </w:tc>
        <w:tc>
          <w:tcPr>
            <w:tcW w:w="1275" w:type="dxa"/>
            <w:tcBorders>
              <w:top w:val="single" w:sz="4" w:space="0" w:color="auto"/>
              <w:left w:val="nil"/>
              <w:bottom w:val="single" w:sz="4" w:space="0" w:color="auto"/>
              <w:right w:val="nil"/>
            </w:tcBorders>
          </w:tcPr>
          <w:p w14:paraId="09C93582"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en-US"/>
              </w:rPr>
            </w:pPr>
            <w:r w:rsidRPr="00522DE5">
              <w:rPr>
                <w:rFonts w:eastAsia="Calibri"/>
                <w:sz w:val="20"/>
                <w:szCs w:val="20"/>
                <w:lang w:val="de-DE"/>
              </w:rPr>
              <w:t>8.4</w:t>
            </w:r>
          </w:p>
        </w:tc>
      </w:tr>
      <w:tr w:rsidR="00A433AD" w:rsidRPr="00522DE5" w14:paraId="76FEDD77" w14:textId="77777777" w:rsidTr="009F15B2">
        <w:trPr>
          <w:trHeight w:val="136"/>
        </w:trPr>
        <w:tc>
          <w:tcPr>
            <w:tcW w:w="3042" w:type="dxa"/>
            <w:tcBorders>
              <w:top w:val="single" w:sz="4" w:space="0" w:color="auto"/>
              <w:left w:val="nil"/>
              <w:bottom w:val="single" w:sz="4" w:space="0" w:color="auto"/>
              <w:right w:val="nil"/>
            </w:tcBorders>
            <w:vAlign w:val="center"/>
            <w:hideMark/>
          </w:tcPr>
          <w:p w14:paraId="1909F70C" w14:textId="77777777" w:rsidR="00A433AD" w:rsidRPr="00522DE5" w:rsidRDefault="00A433AD" w:rsidP="006B3947">
            <w:pPr>
              <w:widowControl/>
              <w:autoSpaceDE/>
              <w:autoSpaceDN/>
              <w:adjustRightInd/>
              <w:spacing w:after="0" w:line="192" w:lineRule="auto"/>
              <w:ind w:right="0"/>
              <w:jc w:val="left"/>
              <w:rPr>
                <w:rFonts w:eastAsia="Calibri"/>
                <w:b/>
                <w:bCs/>
                <w:sz w:val="20"/>
                <w:szCs w:val="20"/>
                <w:lang w:val="en-US"/>
              </w:rPr>
            </w:pPr>
            <w:r w:rsidRPr="00522DE5">
              <w:rPr>
                <w:rFonts w:eastAsia="Calibri"/>
                <w:b/>
                <w:bCs/>
                <w:sz w:val="20"/>
                <w:szCs w:val="20"/>
                <w:lang w:val="en-US"/>
              </w:rPr>
              <w:t>Disease duration</w:t>
            </w:r>
          </w:p>
        </w:tc>
        <w:tc>
          <w:tcPr>
            <w:tcW w:w="567" w:type="dxa"/>
            <w:tcBorders>
              <w:top w:val="single" w:sz="4" w:space="0" w:color="auto"/>
              <w:left w:val="nil"/>
              <w:bottom w:val="single" w:sz="4" w:space="0" w:color="auto"/>
              <w:right w:val="nil"/>
            </w:tcBorders>
            <w:vAlign w:val="center"/>
          </w:tcPr>
          <w:p w14:paraId="2E5743FA"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53</w:t>
            </w:r>
          </w:p>
        </w:tc>
        <w:tc>
          <w:tcPr>
            <w:tcW w:w="993" w:type="dxa"/>
            <w:tcBorders>
              <w:top w:val="single" w:sz="4" w:space="0" w:color="auto"/>
              <w:left w:val="nil"/>
              <w:bottom w:val="single" w:sz="4" w:space="0" w:color="auto"/>
              <w:right w:val="nil"/>
            </w:tcBorders>
          </w:tcPr>
          <w:p w14:paraId="64D7A5A2"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en-US"/>
              </w:rPr>
            </w:pPr>
            <w:r w:rsidRPr="00522DE5">
              <w:rPr>
                <w:rFonts w:eastAsia="Calibri"/>
                <w:sz w:val="20"/>
                <w:szCs w:val="20"/>
                <w:lang w:val="de-DE"/>
              </w:rPr>
              <w:t>10.0</w:t>
            </w:r>
          </w:p>
        </w:tc>
        <w:tc>
          <w:tcPr>
            <w:tcW w:w="1275" w:type="dxa"/>
            <w:tcBorders>
              <w:top w:val="single" w:sz="4" w:space="0" w:color="auto"/>
              <w:left w:val="nil"/>
              <w:bottom w:val="single" w:sz="4" w:space="0" w:color="auto"/>
              <w:right w:val="nil"/>
            </w:tcBorders>
          </w:tcPr>
          <w:p w14:paraId="3FFA338F"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en-US"/>
              </w:rPr>
            </w:pPr>
            <w:r w:rsidRPr="00522DE5">
              <w:rPr>
                <w:rFonts w:eastAsia="Calibri"/>
                <w:sz w:val="20"/>
                <w:szCs w:val="20"/>
                <w:lang w:val="de-DE"/>
              </w:rPr>
              <w:t>4.6</w:t>
            </w:r>
          </w:p>
        </w:tc>
      </w:tr>
      <w:tr w:rsidR="00A433AD" w:rsidRPr="00522DE5" w14:paraId="40E218C9" w14:textId="77777777" w:rsidTr="009F15B2">
        <w:trPr>
          <w:trHeight w:val="136"/>
        </w:trPr>
        <w:tc>
          <w:tcPr>
            <w:tcW w:w="3042" w:type="dxa"/>
            <w:tcBorders>
              <w:top w:val="single" w:sz="4" w:space="0" w:color="auto"/>
              <w:left w:val="nil"/>
              <w:bottom w:val="single" w:sz="4" w:space="0" w:color="auto"/>
              <w:right w:val="nil"/>
            </w:tcBorders>
            <w:vAlign w:val="center"/>
            <w:hideMark/>
          </w:tcPr>
          <w:p w14:paraId="2A83288D" w14:textId="77777777" w:rsidR="00A433AD" w:rsidRPr="00522DE5" w:rsidRDefault="00A433AD" w:rsidP="006B3947">
            <w:pPr>
              <w:widowControl/>
              <w:autoSpaceDE/>
              <w:autoSpaceDN/>
              <w:adjustRightInd/>
              <w:spacing w:after="0" w:line="192" w:lineRule="auto"/>
              <w:ind w:right="0"/>
              <w:jc w:val="left"/>
              <w:rPr>
                <w:rFonts w:eastAsia="Calibri"/>
                <w:b/>
                <w:bCs/>
                <w:sz w:val="20"/>
                <w:szCs w:val="20"/>
                <w:lang w:val="en-US"/>
              </w:rPr>
            </w:pPr>
            <w:r w:rsidRPr="00522DE5">
              <w:rPr>
                <w:rFonts w:eastAsia="Calibri"/>
                <w:b/>
                <w:bCs/>
                <w:sz w:val="20"/>
                <w:szCs w:val="20"/>
                <w:lang w:val="en-US"/>
              </w:rPr>
              <w:t>Sex (male/female) (%)</w:t>
            </w:r>
          </w:p>
        </w:tc>
        <w:tc>
          <w:tcPr>
            <w:tcW w:w="567" w:type="dxa"/>
            <w:tcBorders>
              <w:top w:val="single" w:sz="4" w:space="0" w:color="auto"/>
              <w:left w:val="nil"/>
              <w:bottom w:val="single" w:sz="4" w:space="0" w:color="auto"/>
              <w:right w:val="nil"/>
            </w:tcBorders>
            <w:vAlign w:val="center"/>
          </w:tcPr>
          <w:p w14:paraId="04B768B1"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54</w:t>
            </w:r>
          </w:p>
        </w:tc>
        <w:tc>
          <w:tcPr>
            <w:tcW w:w="993" w:type="dxa"/>
            <w:tcBorders>
              <w:top w:val="single" w:sz="4" w:space="0" w:color="auto"/>
              <w:left w:val="nil"/>
              <w:bottom w:val="single" w:sz="4" w:space="0" w:color="auto"/>
              <w:right w:val="nil"/>
            </w:tcBorders>
          </w:tcPr>
          <w:p w14:paraId="0B37FC03"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en-US"/>
              </w:rPr>
            </w:pPr>
            <w:r w:rsidRPr="00522DE5">
              <w:rPr>
                <w:rFonts w:eastAsia="Calibri"/>
                <w:sz w:val="20"/>
                <w:szCs w:val="20"/>
                <w:lang w:val="de-DE"/>
              </w:rPr>
              <w:t xml:space="preserve">(164/90) </w:t>
            </w:r>
          </w:p>
        </w:tc>
        <w:tc>
          <w:tcPr>
            <w:tcW w:w="1275" w:type="dxa"/>
            <w:tcBorders>
              <w:top w:val="single" w:sz="4" w:space="0" w:color="auto"/>
              <w:left w:val="nil"/>
              <w:bottom w:val="single" w:sz="4" w:space="0" w:color="auto"/>
              <w:right w:val="nil"/>
            </w:tcBorders>
          </w:tcPr>
          <w:p w14:paraId="7DCBAAEB"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en-US"/>
              </w:rPr>
            </w:pPr>
            <w:r w:rsidRPr="00522DE5">
              <w:rPr>
                <w:rFonts w:eastAsia="Calibri"/>
                <w:sz w:val="20"/>
                <w:szCs w:val="20"/>
                <w:lang w:val="de-DE"/>
              </w:rPr>
              <w:t>(64.6/35.4)</w:t>
            </w:r>
          </w:p>
        </w:tc>
      </w:tr>
      <w:tr w:rsidR="00A433AD" w:rsidRPr="00522DE5" w14:paraId="52917CE6" w14:textId="77777777" w:rsidTr="009F15B2">
        <w:trPr>
          <w:trHeight w:val="136"/>
        </w:trPr>
        <w:tc>
          <w:tcPr>
            <w:tcW w:w="3042" w:type="dxa"/>
            <w:tcBorders>
              <w:top w:val="single" w:sz="4" w:space="0" w:color="auto"/>
              <w:left w:val="nil"/>
              <w:bottom w:val="single" w:sz="4" w:space="0" w:color="auto"/>
              <w:right w:val="nil"/>
            </w:tcBorders>
            <w:vAlign w:val="center"/>
          </w:tcPr>
          <w:p w14:paraId="1B6E1555" w14:textId="42530AE8" w:rsidR="00A433AD" w:rsidRPr="00522DE5" w:rsidRDefault="00A433AD" w:rsidP="006B3947">
            <w:pPr>
              <w:widowControl/>
              <w:autoSpaceDE/>
              <w:autoSpaceDN/>
              <w:adjustRightInd/>
              <w:spacing w:after="0" w:line="192" w:lineRule="auto"/>
              <w:ind w:right="0"/>
              <w:jc w:val="left"/>
              <w:rPr>
                <w:rFonts w:eastAsia="Calibri"/>
                <w:b/>
                <w:bCs/>
                <w:sz w:val="20"/>
                <w:szCs w:val="20"/>
                <w:lang w:val="en-US"/>
              </w:rPr>
            </w:pPr>
            <w:r w:rsidRPr="00522DE5">
              <w:rPr>
                <w:rFonts w:eastAsia="Calibri"/>
                <w:b/>
                <w:bCs/>
                <w:sz w:val="20"/>
                <w:szCs w:val="20"/>
                <w:lang w:val="en-US"/>
              </w:rPr>
              <w:t>SCOPA-M</w:t>
            </w:r>
          </w:p>
        </w:tc>
        <w:tc>
          <w:tcPr>
            <w:tcW w:w="567" w:type="dxa"/>
            <w:tcBorders>
              <w:top w:val="single" w:sz="4" w:space="0" w:color="auto"/>
              <w:left w:val="nil"/>
              <w:bottom w:val="single" w:sz="4" w:space="0" w:color="auto"/>
              <w:right w:val="nil"/>
            </w:tcBorders>
            <w:vAlign w:val="center"/>
          </w:tcPr>
          <w:p w14:paraId="693521C3"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de-DE"/>
              </w:rPr>
            </w:pPr>
          </w:p>
        </w:tc>
        <w:tc>
          <w:tcPr>
            <w:tcW w:w="993" w:type="dxa"/>
            <w:tcBorders>
              <w:top w:val="single" w:sz="4" w:space="0" w:color="auto"/>
              <w:left w:val="nil"/>
              <w:bottom w:val="single" w:sz="4" w:space="0" w:color="auto"/>
              <w:right w:val="nil"/>
            </w:tcBorders>
          </w:tcPr>
          <w:p w14:paraId="365D2569"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de-DE"/>
              </w:rPr>
            </w:pPr>
          </w:p>
        </w:tc>
        <w:tc>
          <w:tcPr>
            <w:tcW w:w="1275" w:type="dxa"/>
            <w:tcBorders>
              <w:top w:val="single" w:sz="4" w:space="0" w:color="auto"/>
              <w:left w:val="nil"/>
              <w:bottom w:val="single" w:sz="4" w:space="0" w:color="auto"/>
              <w:right w:val="nil"/>
            </w:tcBorders>
          </w:tcPr>
          <w:p w14:paraId="2E70F261"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de-DE"/>
              </w:rPr>
            </w:pPr>
          </w:p>
        </w:tc>
      </w:tr>
      <w:tr w:rsidR="00A433AD" w:rsidRPr="00522DE5" w14:paraId="3B80A0A9" w14:textId="77777777" w:rsidTr="009F15B2">
        <w:trPr>
          <w:trHeight w:val="136"/>
        </w:trPr>
        <w:tc>
          <w:tcPr>
            <w:tcW w:w="3042" w:type="dxa"/>
            <w:tcBorders>
              <w:top w:val="single" w:sz="4" w:space="0" w:color="auto"/>
              <w:left w:val="nil"/>
              <w:bottom w:val="single" w:sz="4" w:space="0" w:color="auto"/>
              <w:right w:val="nil"/>
            </w:tcBorders>
            <w:vAlign w:val="center"/>
          </w:tcPr>
          <w:p w14:paraId="0A1840FB" w14:textId="631B2864" w:rsidR="00A433AD" w:rsidRPr="00522DE5" w:rsidRDefault="00A433AD" w:rsidP="009F15B2">
            <w:pPr>
              <w:widowControl/>
              <w:autoSpaceDE/>
              <w:autoSpaceDN/>
              <w:adjustRightInd/>
              <w:spacing w:after="0" w:line="192" w:lineRule="auto"/>
              <w:ind w:left="313" w:right="0"/>
              <w:jc w:val="left"/>
              <w:rPr>
                <w:rFonts w:eastAsia="Calibri"/>
                <w:b/>
                <w:bCs/>
                <w:sz w:val="20"/>
                <w:szCs w:val="20"/>
                <w:lang w:val="en-US"/>
              </w:rPr>
            </w:pPr>
            <w:r w:rsidRPr="00522DE5">
              <w:rPr>
                <w:rFonts w:eastAsia="Calibri"/>
                <w:b/>
                <w:bCs/>
                <w:sz w:val="20"/>
                <w:szCs w:val="20"/>
                <w:lang w:val="en-US"/>
              </w:rPr>
              <w:t>Activities of daily living</w:t>
            </w:r>
          </w:p>
        </w:tc>
        <w:tc>
          <w:tcPr>
            <w:tcW w:w="567" w:type="dxa"/>
            <w:tcBorders>
              <w:top w:val="single" w:sz="4" w:space="0" w:color="auto"/>
              <w:left w:val="nil"/>
              <w:bottom w:val="single" w:sz="4" w:space="0" w:color="auto"/>
              <w:right w:val="nil"/>
            </w:tcBorders>
          </w:tcPr>
          <w:p w14:paraId="5F818D49"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51</w:t>
            </w:r>
          </w:p>
        </w:tc>
        <w:tc>
          <w:tcPr>
            <w:tcW w:w="993" w:type="dxa"/>
            <w:tcBorders>
              <w:top w:val="single" w:sz="4" w:space="0" w:color="auto"/>
              <w:left w:val="nil"/>
              <w:bottom w:val="single" w:sz="4" w:space="0" w:color="auto"/>
              <w:right w:val="nil"/>
            </w:tcBorders>
          </w:tcPr>
          <w:p w14:paraId="08161AE4"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en-US"/>
              </w:rPr>
            </w:pPr>
            <w:r w:rsidRPr="00522DE5">
              <w:rPr>
                <w:rFonts w:eastAsia="Calibri"/>
                <w:sz w:val="20"/>
                <w:szCs w:val="20"/>
                <w:lang w:val="de-DE"/>
              </w:rPr>
              <w:t>6.9</w:t>
            </w:r>
          </w:p>
        </w:tc>
        <w:tc>
          <w:tcPr>
            <w:tcW w:w="1275" w:type="dxa"/>
            <w:tcBorders>
              <w:top w:val="single" w:sz="4" w:space="0" w:color="auto"/>
              <w:left w:val="nil"/>
              <w:bottom w:val="single" w:sz="4" w:space="0" w:color="auto"/>
              <w:right w:val="nil"/>
            </w:tcBorders>
          </w:tcPr>
          <w:p w14:paraId="5312497C"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3.4</w:t>
            </w:r>
          </w:p>
        </w:tc>
      </w:tr>
      <w:tr w:rsidR="00A433AD" w:rsidRPr="00522DE5" w14:paraId="42CFB647" w14:textId="77777777" w:rsidTr="009F15B2">
        <w:trPr>
          <w:trHeight w:val="136"/>
        </w:trPr>
        <w:tc>
          <w:tcPr>
            <w:tcW w:w="3042" w:type="dxa"/>
            <w:tcBorders>
              <w:top w:val="single" w:sz="4" w:space="0" w:color="auto"/>
              <w:left w:val="nil"/>
              <w:bottom w:val="single" w:sz="4" w:space="0" w:color="auto"/>
              <w:right w:val="nil"/>
            </w:tcBorders>
            <w:vAlign w:val="center"/>
          </w:tcPr>
          <w:p w14:paraId="55B9B0B6" w14:textId="77777777" w:rsidR="00A433AD" w:rsidRPr="00522DE5" w:rsidRDefault="00A433AD" w:rsidP="009F15B2">
            <w:pPr>
              <w:widowControl/>
              <w:autoSpaceDE/>
              <w:autoSpaceDN/>
              <w:adjustRightInd/>
              <w:spacing w:after="0" w:line="192" w:lineRule="auto"/>
              <w:ind w:left="313" w:right="0"/>
              <w:jc w:val="left"/>
              <w:rPr>
                <w:rFonts w:eastAsia="Calibri"/>
                <w:sz w:val="20"/>
                <w:szCs w:val="20"/>
                <w:lang w:val="en-US"/>
              </w:rPr>
            </w:pPr>
            <w:r w:rsidRPr="00522DE5">
              <w:rPr>
                <w:rFonts w:eastAsia="Calibri"/>
                <w:sz w:val="20"/>
                <w:szCs w:val="20"/>
                <w:lang w:val="en-US"/>
              </w:rPr>
              <w:t>Tremor (%)</w:t>
            </w:r>
          </w:p>
        </w:tc>
        <w:tc>
          <w:tcPr>
            <w:tcW w:w="567" w:type="dxa"/>
            <w:tcBorders>
              <w:top w:val="single" w:sz="4" w:space="0" w:color="auto"/>
              <w:left w:val="nil"/>
              <w:bottom w:val="single" w:sz="4" w:space="0" w:color="auto"/>
              <w:right w:val="nil"/>
            </w:tcBorders>
          </w:tcPr>
          <w:p w14:paraId="4FBD1AE5"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54</w:t>
            </w:r>
          </w:p>
        </w:tc>
        <w:tc>
          <w:tcPr>
            <w:tcW w:w="993" w:type="dxa"/>
            <w:tcBorders>
              <w:top w:val="single" w:sz="4" w:space="0" w:color="auto"/>
              <w:left w:val="nil"/>
              <w:bottom w:val="single" w:sz="4" w:space="0" w:color="auto"/>
              <w:right w:val="nil"/>
            </w:tcBorders>
          </w:tcPr>
          <w:p w14:paraId="24BDA8CC"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14.8</w:t>
            </w:r>
          </w:p>
        </w:tc>
        <w:tc>
          <w:tcPr>
            <w:tcW w:w="1275" w:type="dxa"/>
            <w:tcBorders>
              <w:top w:val="single" w:sz="4" w:space="0" w:color="auto"/>
              <w:left w:val="nil"/>
              <w:bottom w:val="single" w:sz="4" w:space="0" w:color="auto"/>
              <w:right w:val="nil"/>
            </w:tcBorders>
          </w:tcPr>
          <w:p w14:paraId="1B015947"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18.6</w:t>
            </w:r>
          </w:p>
        </w:tc>
      </w:tr>
      <w:tr w:rsidR="00A433AD" w:rsidRPr="00522DE5" w14:paraId="32DD74AB" w14:textId="77777777" w:rsidTr="009F15B2">
        <w:trPr>
          <w:trHeight w:val="136"/>
        </w:trPr>
        <w:tc>
          <w:tcPr>
            <w:tcW w:w="3042" w:type="dxa"/>
            <w:tcBorders>
              <w:top w:val="single" w:sz="4" w:space="0" w:color="auto"/>
              <w:left w:val="nil"/>
              <w:bottom w:val="single" w:sz="4" w:space="0" w:color="auto"/>
              <w:right w:val="nil"/>
            </w:tcBorders>
            <w:vAlign w:val="center"/>
          </w:tcPr>
          <w:p w14:paraId="359093FE" w14:textId="77777777" w:rsidR="00A433AD" w:rsidRPr="00522DE5" w:rsidRDefault="00A433AD" w:rsidP="009F15B2">
            <w:pPr>
              <w:widowControl/>
              <w:autoSpaceDE/>
              <w:autoSpaceDN/>
              <w:adjustRightInd/>
              <w:spacing w:after="0" w:line="192" w:lineRule="auto"/>
              <w:ind w:left="313" w:right="0"/>
              <w:jc w:val="left"/>
              <w:rPr>
                <w:rFonts w:eastAsia="Calibri"/>
                <w:sz w:val="20"/>
                <w:szCs w:val="20"/>
                <w:lang w:val="en-US"/>
              </w:rPr>
            </w:pPr>
            <w:r w:rsidRPr="00522DE5">
              <w:rPr>
                <w:rFonts w:eastAsia="Calibri"/>
                <w:sz w:val="20"/>
                <w:szCs w:val="20"/>
                <w:lang w:val="en-US"/>
              </w:rPr>
              <w:t>Bradykinesia (%)</w:t>
            </w:r>
          </w:p>
        </w:tc>
        <w:tc>
          <w:tcPr>
            <w:tcW w:w="567" w:type="dxa"/>
            <w:tcBorders>
              <w:top w:val="single" w:sz="4" w:space="0" w:color="auto"/>
              <w:left w:val="nil"/>
              <w:bottom w:val="single" w:sz="4" w:space="0" w:color="auto"/>
              <w:right w:val="nil"/>
            </w:tcBorders>
          </w:tcPr>
          <w:p w14:paraId="068A34B8"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54</w:t>
            </w:r>
          </w:p>
        </w:tc>
        <w:tc>
          <w:tcPr>
            <w:tcW w:w="993" w:type="dxa"/>
            <w:tcBorders>
              <w:top w:val="single" w:sz="4" w:space="0" w:color="auto"/>
              <w:left w:val="nil"/>
              <w:bottom w:val="single" w:sz="4" w:space="0" w:color="auto"/>
              <w:right w:val="nil"/>
            </w:tcBorders>
          </w:tcPr>
          <w:p w14:paraId="7F152838"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35.6</w:t>
            </w:r>
          </w:p>
        </w:tc>
        <w:tc>
          <w:tcPr>
            <w:tcW w:w="1275" w:type="dxa"/>
            <w:tcBorders>
              <w:top w:val="single" w:sz="4" w:space="0" w:color="auto"/>
              <w:left w:val="nil"/>
              <w:bottom w:val="single" w:sz="4" w:space="0" w:color="auto"/>
              <w:right w:val="nil"/>
            </w:tcBorders>
          </w:tcPr>
          <w:p w14:paraId="69B4E114"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0.0</w:t>
            </w:r>
          </w:p>
        </w:tc>
      </w:tr>
      <w:tr w:rsidR="00A433AD" w:rsidRPr="00522DE5" w14:paraId="57A23B90" w14:textId="77777777" w:rsidTr="009F15B2">
        <w:trPr>
          <w:trHeight w:val="136"/>
        </w:trPr>
        <w:tc>
          <w:tcPr>
            <w:tcW w:w="3042" w:type="dxa"/>
            <w:tcBorders>
              <w:top w:val="single" w:sz="4" w:space="0" w:color="auto"/>
              <w:left w:val="nil"/>
              <w:bottom w:val="single" w:sz="4" w:space="0" w:color="auto"/>
              <w:right w:val="nil"/>
            </w:tcBorders>
            <w:vAlign w:val="center"/>
          </w:tcPr>
          <w:p w14:paraId="74D19018" w14:textId="77777777" w:rsidR="00A433AD" w:rsidRPr="00522DE5" w:rsidRDefault="00A433AD" w:rsidP="009F15B2">
            <w:pPr>
              <w:widowControl/>
              <w:autoSpaceDE/>
              <w:autoSpaceDN/>
              <w:adjustRightInd/>
              <w:spacing w:after="0" w:line="192" w:lineRule="auto"/>
              <w:ind w:left="313" w:right="0"/>
              <w:jc w:val="left"/>
              <w:rPr>
                <w:rFonts w:eastAsia="Calibri"/>
                <w:sz w:val="20"/>
                <w:szCs w:val="20"/>
                <w:lang w:val="en-US"/>
              </w:rPr>
            </w:pPr>
            <w:r w:rsidRPr="00522DE5">
              <w:rPr>
                <w:rFonts w:eastAsia="Calibri"/>
                <w:sz w:val="20"/>
                <w:szCs w:val="20"/>
                <w:lang w:val="en-US"/>
              </w:rPr>
              <w:t>Axial symptoms (%)</w:t>
            </w:r>
          </w:p>
        </w:tc>
        <w:tc>
          <w:tcPr>
            <w:tcW w:w="567" w:type="dxa"/>
            <w:tcBorders>
              <w:top w:val="single" w:sz="4" w:space="0" w:color="auto"/>
              <w:left w:val="nil"/>
              <w:bottom w:val="single" w:sz="4" w:space="0" w:color="auto"/>
              <w:right w:val="nil"/>
            </w:tcBorders>
          </w:tcPr>
          <w:p w14:paraId="2691EFF7"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52</w:t>
            </w:r>
          </w:p>
        </w:tc>
        <w:tc>
          <w:tcPr>
            <w:tcW w:w="993" w:type="dxa"/>
            <w:tcBorders>
              <w:top w:val="single" w:sz="4" w:space="0" w:color="auto"/>
              <w:left w:val="nil"/>
              <w:bottom w:val="single" w:sz="4" w:space="0" w:color="auto"/>
              <w:right w:val="nil"/>
            </w:tcBorders>
          </w:tcPr>
          <w:p w14:paraId="47AFAB53"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7.4</w:t>
            </w:r>
          </w:p>
        </w:tc>
        <w:tc>
          <w:tcPr>
            <w:tcW w:w="1275" w:type="dxa"/>
            <w:tcBorders>
              <w:top w:val="single" w:sz="4" w:space="0" w:color="auto"/>
              <w:left w:val="nil"/>
              <w:bottom w:val="single" w:sz="4" w:space="0" w:color="auto"/>
              <w:right w:val="nil"/>
            </w:tcBorders>
          </w:tcPr>
          <w:p w14:paraId="394C6BC4"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17.1</w:t>
            </w:r>
          </w:p>
        </w:tc>
      </w:tr>
      <w:tr w:rsidR="00A433AD" w:rsidRPr="00522DE5" w14:paraId="1D37B9DE" w14:textId="77777777" w:rsidTr="009F15B2">
        <w:trPr>
          <w:trHeight w:val="136"/>
        </w:trPr>
        <w:tc>
          <w:tcPr>
            <w:tcW w:w="3042" w:type="dxa"/>
            <w:tcBorders>
              <w:top w:val="single" w:sz="4" w:space="0" w:color="auto"/>
              <w:left w:val="nil"/>
              <w:bottom w:val="single" w:sz="4" w:space="0" w:color="auto"/>
              <w:right w:val="nil"/>
            </w:tcBorders>
            <w:vAlign w:val="center"/>
          </w:tcPr>
          <w:p w14:paraId="05D3D8A9" w14:textId="77777777" w:rsidR="00A433AD" w:rsidRPr="00522DE5" w:rsidRDefault="00A433AD" w:rsidP="009F15B2">
            <w:pPr>
              <w:widowControl/>
              <w:autoSpaceDE/>
              <w:autoSpaceDN/>
              <w:adjustRightInd/>
              <w:spacing w:after="0" w:line="192" w:lineRule="auto"/>
              <w:ind w:left="313" w:right="0"/>
              <w:jc w:val="left"/>
              <w:rPr>
                <w:rFonts w:eastAsia="Calibri"/>
                <w:sz w:val="20"/>
                <w:szCs w:val="20"/>
                <w:lang w:val="en-US"/>
              </w:rPr>
            </w:pPr>
            <w:r w:rsidRPr="00522DE5">
              <w:rPr>
                <w:rFonts w:eastAsia="Calibri"/>
                <w:sz w:val="20"/>
                <w:szCs w:val="20"/>
                <w:lang w:val="en-US"/>
              </w:rPr>
              <w:t>Dysphagia and dysarthria (%)</w:t>
            </w:r>
          </w:p>
        </w:tc>
        <w:tc>
          <w:tcPr>
            <w:tcW w:w="567" w:type="dxa"/>
            <w:tcBorders>
              <w:top w:val="single" w:sz="4" w:space="0" w:color="auto"/>
              <w:left w:val="nil"/>
              <w:bottom w:val="single" w:sz="4" w:space="0" w:color="auto"/>
              <w:right w:val="nil"/>
            </w:tcBorders>
          </w:tcPr>
          <w:p w14:paraId="2B2B7A9A"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51</w:t>
            </w:r>
          </w:p>
        </w:tc>
        <w:tc>
          <w:tcPr>
            <w:tcW w:w="993" w:type="dxa"/>
            <w:tcBorders>
              <w:top w:val="single" w:sz="4" w:space="0" w:color="auto"/>
              <w:left w:val="nil"/>
              <w:bottom w:val="single" w:sz="4" w:space="0" w:color="auto"/>
              <w:right w:val="nil"/>
            </w:tcBorders>
          </w:tcPr>
          <w:p w14:paraId="3E0B2A0E"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1.7</w:t>
            </w:r>
          </w:p>
        </w:tc>
        <w:tc>
          <w:tcPr>
            <w:tcW w:w="1275" w:type="dxa"/>
            <w:tcBorders>
              <w:top w:val="single" w:sz="4" w:space="0" w:color="auto"/>
              <w:left w:val="nil"/>
              <w:bottom w:val="single" w:sz="4" w:space="0" w:color="auto"/>
              <w:right w:val="nil"/>
            </w:tcBorders>
          </w:tcPr>
          <w:p w14:paraId="4D593932"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16.0</w:t>
            </w:r>
          </w:p>
        </w:tc>
      </w:tr>
      <w:tr w:rsidR="00A433AD" w:rsidRPr="00522DE5" w14:paraId="0B5A7FF1" w14:textId="77777777" w:rsidTr="009F15B2">
        <w:trPr>
          <w:trHeight w:val="136"/>
        </w:trPr>
        <w:tc>
          <w:tcPr>
            <w:tcW w:w="3042" w:type="dxa"/>
            <w:tcBorders>
              <w:top w:val="single" w:sz="4" w:space="0" w:color="auto"/>
              <w:left w:val="nil"/>
              <w:bottom w:val="single" w:sz="4" w:space="0" w:color="auto"/>
              <w:right w:val="nil"/>
            </w:tcBorders>
            <w:vAlign w:val="center"/>
          </w:tcPr>
          <w:p w14:paraId="7DE23836" w14:textId="77777777" w:rsidR="00A433AD" w:rsidRPr="00522DE5" w:rsidRDefault="00A433AD" w:rsidP="009F15B2">
            <w:pPr>
              <w:widowControl/>
              <w:autoSpaceDE/>
              <w:autoSpaceDN/>
              <w:adjustRightInd/>
              <w:spacing w:after="0" w:line="192" w:lineRule="auto"/>
              <w:ind w:left="313" w:right="0"/>
              <w:jc w:val="left"/>
              <w:rPr>
                <w:rFonts w:eastAsia="Calibri"/>
                <w:sz w:val="20"/>
                <w:szCs w:val="20"/>
                <w:lang w:val="en-US"/>
              </w:rPr>
            </w:pPr>
            <w:r w:rsidRPr="00522DE5">
              <w:rPr>
                <w:rFonts w:eastAsia="Calibri"/>
                <w:sz w:val="20"/>
                <w:szCs w:val="20"/>
                <w:lang w:val="en-US"/>
              </w:rPr>
              <w:t>Dyskinesia (%)</w:t>
            </w:r>
          </w:p>
        </w:tc>
        <w:tc>
          <w:tcPr>
            <w:tcW w:w="567" w:type="dxa"/>
            <w:tcBorders>
              <w:top w:val="single" w:sz="4" w:space="0" w:color="auto"/>
              <w:left w:val="nil"/>
              <w:bottom w:val="single" w:sz="4" w:space="0" w:color="auto"/>
              <w:right w:val="nil"/>
            </w:tcBorders>
          </w:tcPr>
          <w:p w14:paraId="6A936328"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32</w:t>
            </w:r>
          </w:p>
        </w:tc>
        <w:tc>
          <w:tcPr>
            <w:tcW w:w="993" w:type="dxa"/>
            <w:tcBorders>
              <w:top w:val="single" w:sz="4" w:space="0" w:color="auto"/>
              <w:left w:val="nil"/>
              <w:bottom w:val="single" w:sz="4" w:space="0" w:color="auto"/>
              <w:right w:val="nil"/>
            </w:tcBorders>
          </w:tcPr>
          <w:p w14:paraId="334FD2F8"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35.7</w:t>
            </w:r>
          </w:p>
        </w:tc>
        <w:tc>
          <w:tcPr>
            <w:tcW w:w="1275" w:type="dxa"/>
            <w:tcBorders>
              <w:top w:val="single" w:sz="4" w:space="0" w:color="auto"/>
              <w:left w:val="nil"/>
              <w:bottom w:val="single" w:sz="4" w:space="0" w:color="auto"/>
              <w:right w:val="nil"/>
            </w:tcBorders>
          </w:tcPr>
          <w:p w14:paraId="185D3AFB"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9.9</w:t>
            </w:r>
          </w:p>
        </w:tc>
      </w:tr>
      <w:tr w:rsidR="00A433AD" w:rsidRPr="00522DE5" w14:paraId="7731E3C8" w14:textId="77777777" w:rsidTr="009F15B2">
        <w:trPr>
          <w:trHeight w:val="136"/>
        </w:trPr>
        <w:tc>
          <w:tcPr>
            <w:tcW w:w="3042" w:type="dxa"/>
            <w:tcBorders>
              <w:top w:val="single" w:sz="4" w:space="0" w:color="auto"/>
              <w:left w:val="nil"/>
              <w:bottom w:val="single" w:sz="4" w:space="0" w:color="auto"/>
              <w:right w:val="nil"/>
            </w:tcBorders>
            <w:vAlign w:val="center"/>
          </w:tcPr>
          <w:p w14:paraId="29EAED82" w14:textId="77777777" w:rsidR="00A433AD" w:rsidRPr="00522DE5" w:rsidRDefault="00A433AD" w:rsidP="009F15B2">
            <w:pPr>
              <w:widowControl/>
              <w:autoSpaceDE/>
              <w:autoSpaceDN/>
              <w:adjustRightInd/>
              <w:spacing w:after="0" w:line="192" w:lineRule="auto"/>
              <w:ind w:left="313" w:right="0"/>
              <w:jc w:val="left"/>
              <w:rPr>
                <w:rFonts w:eastAsia="Calibri"/>
                <w:sz w:val="20"/>
                <w:szCs w:val="20"/>
                <w:lang w:val="en-US"/>
              </w:rPr>
            </w:pPr>
            <w:r w:rsidRPr="00522DE5">
              <w:rPr>
                <w:rFonts w:eastAsia="Calibri"/>
                <w:sz w:val="20"/>
                <w:szCs w:val="20"/>
                <w:lang w:val="en-US"/>
              </w:rPr>
              <w:t>Fluctuations (%)</w:t>
            </w:r>
          </w:p>
        </w:tc>
        <w:tc>
          <w:tcPr>
            <w:tcW w:w="567" w:type="dxa"/>
            <w:tcBorders>
              <w:top w:val="single" w:sz="4" w:space="0" w:color="auto"/>
              <w:left w:val="nil"/>
              <w:bottom w:val="single" w:sz="4" w:space="0" w:color="auto"/>
              <w:right w:val="nil"/>
            </w:tcBorders>
          </w:tcPr>
          <w:p w14:paraId="34A66D78"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51</w:t>
            </w:r>
          </w:p>
        </w:tc>
        <w:tc>
          <w:tcPr>
            <w:tcW w:w="993" w:type="dxa"/>
            <w:tcBorders>
              <w:top w:val="single" w:sz="4" w:space="0" w:color="auto"/>
              <w:left w:val="nil"/>
              <w:bottom w:val="single" w:sz="4" w:space="0" w:color="auto"/>
              <w:right w:val="nil"/>
            </w:tcBorders>
          </w:tcPr>
          <w:p w14:paraId="6FC254E1"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44.2</w:t>
            </w:r>
          </w:p>
        </w:tc>
        <w:tc>
          <w:tcPr>
            <w:tcW w:w="1275" w:type="dxa"/>
            <w:tcBorders>
              <w:top w:val="single" w:sz="4" w:space="0" w:color="auto"/>
              <w:left w:val="nil"/>
              <w:bottom w:val="single" w:sz="4" w:space="0" w:color="auto"/>
              <w:right w:val="nil"/>
            </w:tcBorders>
          </w:tcPr>
          <w:p w14:paraId="0D3F361A" w14:textId="77777777" w:rsidR="00A433AD" w:rsidRPr="00522DE5" w:rsidRDefault="00A433AD" w:rsidP="006B394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5.1</w:t>
            </w:r>
          </w:p>
        </w:tc>
      </w:tr>
      <w:tr w:rsidR="00A433AD" w:rsidRPr="00522DE5" w14:paraId="15A13574" w14:textId="77777777" w:rsidTr="009F15B2">
        <w:trPr>
          <w:trHeight w:val="136"/>
        </w:trPr>
        <w:tc>
          <w:tcPr>
            <w:tcW w:w="3042" w:type="dxa"/>
            <w:tcBorders>
              <w:top w:val="single" w:sz="4" w:space="0" w:color="auto"/>
              <w:left w:val="nil"/>
              <w:bottom w:val="single" w:sz="4" w:space="0" w:color="auto"/>
              <w:right w:val="nil"/>
            </w:tcBorders>
            <w:vAlign w:val="center"/>
          </w:tcPr>
          <w:p w14:paraId="319763C4" w14:textId="2A5E0A3B" w:rsidR="00A433AD" w:rsidRPr="00522DE5" w:rsidRDefault="00A433AD" w:rsidP="00B44C1E">
            <w:pPr>
              <w:widowControl/>
              <w:autoSpaceDE/>
              <w:autoSpaceDN/>
              <w:adjustRightInd/>
              <w:spacing w:after="0" w:line="192" w:lineRule="auto"/>
              <w:ind w:right="0"/>
              <w:jc w:val="left"/>
              <w:rPr>
                <w:rFonts w:eastAsia="Calibri"/>
                <w:sz w:val="20"/>
                <w:szCs w:val="20"/>
                <w:lang w:val="en-US"/>
              </w:rPr>
            </w:pPr>
            <w:r w:rsidRPr="00522DE5">
              <w:rPr>
                <w:rFonts w:eastAsia="Calibri"/>
                <w:b/>
                <w:bCs/>
                <w:sz w:val="20"/>
                <w:szCs w:val="20"/>
                <w:lang w:val="en-US"/>
              </w:rPr>
              <w:t>UPDRS-motor examination</w:t>
            </w:r>
          </w:p>
        </w:tc>
        <w:tc>
          <w:tcPr>
            <w:tcW w:w="567" w:type="dxa"/>
            <w:tcBorders>
              <w:top w:val="single" w:sz="4" w:space="0" w:color="auto"/>
              <w:left w:val="nil"/>
              <w:bottom w:val="single" w:sz="4" w:space="0" w:color="auto"/>
              <w:right w:val="nil"/>
            </w:tcBorders>
          </w:tcPr>
          <w:p w14:paraId="17DB2C4C" w14:textId="18D6D05B" w:rsidR="00A433AD" w:rsidRPr="00522DE5" w:rsidRDefault="00A433AD" w:rsidP="00D133D4">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54</w:t>
            </w:r>
          </w:p>
        </w:tc>
        <w:tc>
          <w:tcPr>
            <w:tcW w:w="993" w:type="dxa"/>
            <w:tcBorders>
              <w:top w:val="single" w:sz="4" w:space="0" w:color="auto"/>
              <w:left w:val="nil"/>
              <w:bottom w:val="single" w:sz="4" w:space="0" w:color="auto"/>
              <w:right w:val="nil"/>
            </w:tcBorders>
          </w:tcPr>
          <w:p w14:paraId="4E3F2E22" w14:textId="0403FBD1" w:rsidR="00A433AD" w:rsidRPr="00522DE5" w:rsidRDefault="00A433AD" w:rsidP="00D133D4">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4.6</w:t>
            </w:r>
          </w:p>
        </w:tc>
        <w:tc>
          <w:tcPr>
            <w:tcW w:w="1275" w:type="dxa"/>
            <w:tcBorders>
              <w:top w:val="single" w:sz="4" w:space="0" w:color="auto"/>
              <w:left w:val="nil"/>
              <w:bottom w:val="single" w:sz="4" w:space="0" w:color="auto"/>
              <w:right w:val="nil"/>
            </w:tcBorders>
          </w:tcPr>
          <w:p w14:paraId="68D9B5FA" w14:textId="27E042B7" w:rsidR="00A433AD" w:rsidRPr="00522DE5" w:rsidRDefault="00A433AD" w:rsidP="00D133D4">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12.0</w:t>
            </w:r>
          </w:p>
        </w:tc>
      </w:tr>
      <w:tr w:rsidR="00A433AD" w:rsidRPr="00522DE5" w14:paraId="372C60C0" w14:textId="77777777" w:rsidTr="009F15B2">
        <w:trPr>
          <w:trHeight w:val="77"/>
        </w:trPr>
        <w:tc>
          <w:tcPr>
            <w:tcW w:w="3042" w:type="dxa"/>
            <w:tcBorders>
              <w:top w:val="single" w:sz="4" w:space="0" w:color="auto"/>
              <w:left w:val="nil"/>
              <w:bottom w:val="single" w:sz="4" w:space="0" w:color="auto"/>
              <w:right w:val="nil"/>
            </w:tcBorders>
            <w:vAlign w:val="center"/>
          </w:tcPr>
          <w:p w14:paraId="4FFC69B7" w14:textId="77777777" w:rsidR="00A433AD" w:rsidRPr="00522DE5" w:rsidRDefault="00A433AD" w:rsidP="00D133D4">
            <w:pPr>
              <w:widowControl/>
              <w:autoSpaceDE/>
              <w:autoSpaceDN/>
              <w:adjustRightInd/>
              <w:spacing w:after="0" w:line="192" w:lineRule="auto"/>
              <w:ind w:right="0"/>
              <w:jc w:val="left"/>
              <w:rPr>
                <w:rFonts w:eastAsia="Calibri"/>
                <w:sz w:val="20"/>
                <w:szCs w:val="20"/>
                <w:lang w:val="en-US"/>
              </w:rPr>
            </w:pPr>
            <w:r w:rsidRPr="00522DE5">
              <w:rPr>
                <w:rFonts w:eastAsia="Calibri"/>
                <w:b/>
                <w:bCs/>
                <w:sz w:val="20"/>
                <w:szCs w:val="20"/>
                <w:lang w:val="en-US"/>
              </w:rPr>
              <w:t>PDQ-8 Summary Index</w:t>
            </w:r>
          </w:p>
        </w:tc>
        <w:tc>
          <w:tcPr>
            <w:tcW w:w="567" w:type="dxa"/>
            <w:tcBorders>
              <w:top w:val="single" w:sz="4" w:space="0" w:color="auto"/>
              <w:left w:val="nil"/>
              <w:bottom w:val="single" w:sz="4" w:space="0" w:color="auto"/>
              <w:right w:val="nil"/>
            </w:tcBorders>
          </w:tcPr>
          <w:p w14:paraId="21706747" w14:textId="77777777" w:rsidR="00A433AD" w:rsidRPr="00522DE5" w:rsidRDefault="00A433AD" w:rsidP="00D133D4">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26</w:t>
            </w:r>
          </w:p>
        </w:tc>
        <w:tc>
          <w:tcPr>
            <w:tcW w:w="993" w:type="dxa"/>
            <w:tcBorders>
              <w:top w:val="single" w:sz="4" w:space="0" w:color="auto"/>
              <w:left w:val="nil"/>
              <w:bottom w:val="single" w:sz="4" w:space="0" w:color="auto"/>
              <w:right w:val="nil"/>
            </w:tcBorders>
          </w:tcPr>
          <w:p w14:paraId="7036C171" w14:textId="77777777" w:rsidR="00A433AD" w:rsidRPr="00522DE5" w:rsidRDefault="00A433AD" w:rsidP="00D133D4">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31.6</w:t>
            </w:r>
          </w:p>
        </w:tc>
        <w:tc>
          <w:tcPr>
            <w:tcW w:w="1275" w:type="dxa"/>
            <w:tcBorders>
              <w:top w:val="single" w:sz="4" w:space="0" w:color="auto"/>
              <w:left w:val="nil"/>
              <w:bottom w:val="single" w:sz="4" w:space="0" w:color="auto"/>
              <w:right w:val="nil"/>
            </w:tcBorders>
          </w:tcPr>
          <w:p w14:paraId="7FA80428" w14:textId="77777777" w:rsidR="00A433AD" w:rsidRPr="00522DE5" w:rsidRDefault="00A433AD" w:rsidP="00D133D4">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16.9</w:t>
            </w:r>
          </w:p>
        </w:tc>
      </w:tr>
      <w:tr w:rsidR="00A433AD" w:rsidRPr="00522DE5" w14:paraId="31A36A6E" w14:textId="77777777" w:rsidTr="009F15B2">
        <w:trPr>
          <w:trHeight w:val="77"/>
        </w:trPr>
        <w:tc>
          <w:tcPr>
            <w:tcW w:w="3042" w:type="dxa"/>
            <w:tcBorders>
              <w:top w:val="single" w:sz="4" w:space="0" w:color="auto"/>
              <w:left w:val="nil"/>
              <w:bottom w:val="single" w:sz="4" w:space="0" w:color="auto"/>
              <w:right w:val="nil"/>
            </w:tcBorders>
            <w:vAlign w:val="center"/>
          </w:tcPr>
          <w:p w14:paraId="38C52E68" w14:textId="2DA8B874" w:rsidR="00A433AD" w:rsidRPr="00522DE5" w:rsidRDefault="00A433AD" w:rsidP="00D133D4">
            <w:pPr>
              <w:widowControl/>
              <w:autoSpaceDE/>
              <w:autoSpaceDN/>
              <w:adjustRightInd/>
              <w:spacing w:after="0" w:line="192" w:lineRule="auto"/>
              <w:ind w:right="0"/>
              <w:jc w:val="left"/>
              <w:rPr>
                <w:rFonts w:eastAsia="Calibri"/>
                <w:b/>
                <w:bCs/>
                <w:sz w:val="20"/>
                <w:szCs w:val="20"/>
                <w:lang w:val="en-US"/>
              </w:rPr>
            </w:pPr>
            <w:r w:rsidRPr="00522DE5">
              <w:rPr>
                <w:rFonts w:eastAsia="Calibri"/>
                <w:b/>
                <w:bCs/>
                <w:sz w:val="20"/>
                <w:szCs w:val="20"/>
                <w:lang w:val="en-US"/>
              </w:rPr>
              <w:t>LEDD</w:t>
            </w:r>
          </w:p>
        </w:tc>
        <w:tc>
          <w:tcPr>
            <w:tcW w:w="567" w:type="dxa"/>
            <w:tcBorders>
              <w:top w:val="single" w:sz="4" w:space="0" w:color="auto"/>
              <w:left w:val="nil"/>
              <w:bottom w:val="single" w:sz="4" w:space="0" w:color="auto"/>
              <w:right w:val="nil"/>
            </w:tcBorders>
          </w:tcPr>
          <w:p w14:paraId="7F9215F5" w14:textId="3CB90F2F" w:rsidR="00A433AD" w:rsidRPr="00522DE5" w:rsidRDefault="00A433AD" w:rsidP="00D133D4">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52</w:t>
            </w:r>
          </w:p>
        </w:tc>
        <w:tc>
          <w:tcPr>
            <w:tcW w:w="993" w:type="dxa"/>
            <w:tcBorders>
              <w:top w:val="single" w:sz="4" w:space="0" w:color="auto"/>
              <w:left w:val="nil"/>
              <w:bottom w:val="single" w:sz="4" w:space="0" w:color="auto"/>
              <w:right w:val="nil"/>
            </w:tcBorders>
          </w:tcPr>
          <w:p w14:paraId="22615177" w14:textId="22885E22" w:rsidR="00A433AD" w:rsidRPr="00522DE5" w:rsidRDefault="00A433AD" w:rsidP="00D133D4">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1131.6</w:t>
            </w:r>
          </w:p>
        </w:tc>
        <w:tc>
          <w:tcPr>
            <w:tcW w:w="1275" w:type="dxa"/>
            <w:tcBorders>
              <w:top w:val="single" w:sz="4" w:space="0" w:color="auto"/>
              <w:left w:val="nil"/>
              <w:bottom w:val="single" w:sz="4" w:space="0" w:color="auto"/>
              <w:right w:val="nil"/>
            </w:tcBorders>
          </w:tcPr>
          <w:p w14:paraId="0A7F06A5" w14:textId="649012F2" w:rsidR="00A433AD" w:rsidRPr="00522DE5" w:rsidRDefault="00A433AD" w:rsidP="00D133D4">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502.8</w:t>
            </w:r>
          </w:p>
        </w:tc>
      </w:tr>
    </w:tbl>
    <w:p w14:paraId="3C886464" w14:textId="77777777" w:rsidR="006B3947" w:rsidRPr="00522DE5" w:rsidRDefault="006B3947" w:rsidP="006B3947">
      <w:pPr>
        <w:spacing w:after="0" w:line="240" w:lineRule="auto"/>
        <w:ind w:right="0"/>
        <w:rPr>
          <w:rFonts w:eastAsia="Calibri"/>
          <w:b/>
          <w:bCs/>
          <w:sz w:val="20"/>
          <w:szCs w:val="20"/>
          <w:lang w:val="en-US"/>
        </w:rPr>
      </w:pPr>
    </w:p>
    <w:p w14:paraId="57802479" w14:textId="77777777" w:rsidR="006B3947" w:rsidRPr="00522DE5" w:rsidRDefault="006B3947" w:rsidP="006B3947">
      <w:pPr>
        <w:spacing w:after="0" w:line="240" w:lineRule="auto"/>
        <w:ind w:right="0"/>
        <w:rPr>
          <w:rFonts w:eastAsia="Calibri"/>
          <w:b/>
          <w:bCs/>
          <w:sz w:val="20"/>
          <w:szCs w:val="20"/>
          <w:lang w:val="en-US"/>
        </w:rPr>
      </w:pPr>
      <w:r w:rsidRPr="00522DE5">
        <w:rPr>
          <w:rFonts w:eastAsia="Calibri"/>
          <w:b/>
          <w:bCs/>
          <w:sz w:val="20"/>
          <w:szCs w:val="20"/>
          <w:lang w:val="en-US"/>
        </w:rPr>
        <w:t xml:space="preserve">Legend: </w:t>
      </w:r>
    </w:p>
    <w:p w14:paraId="105B1B41" w14:textId="77777777" w:rsidR="00544C03" w:rsidRPr="00522DE5" w:rsidRDefault="006B3947" w:rsidP="006B3947">
      <w:pPr>
        <w:spacing w:after="0" w:line="240" w:lineRule="auto"/>
        <w:ind w:right="190"/>
        <w:rPr>
          <w:rFonts w:eastAsia="MS Mincho"/>
          <w:sz w:val="20"/>
          <w:szCs w:val="20"/>
        </w:rPr>
      </w:pPr>
      <w:r w:rsidRPr="00522DE5">
        <w:rPr>
          <w:rFonts w:eastAsia="MS Mincho"/>
          <w:b/>
          <w:sz w:val="20"/>
          <w:szCs w:val="20"/>
        </w:rPr>
        <w:t>Abbreviations</w:t>
      </w:r>
      <w:r w:rsidRPr="00522DE5">
        <w:rPr>
          <w:rFonts w:eastAsia="MS Mincho"/>
          <w:sz w:val="20"/>
          <w:szCs w:val="20"/>
        </w:rPr>
        <w:t xml:space="preserve">: </w:t>
      </w:r>
      <w:r w:rsidRPr="00522DE5">
        <w:rPr>
          <w:rFonts w:eastAsia="MS Mincho"/>
          <w:b/>
          <w:sz w:val="20"/>
          <w:szCs w:val="20"/>
        </w:rPr>
        <w:t>LEDD</w:t>
      </w:r>
      <w:r w:rsidRPr="00522DE5">
        <w:rPr>
          <w:rFonts w:eastAsia="MS Mincho"/>
          <w:sz w:val="20"/>
          <w:szCs w:val="20"/>
        </w:rPr>
        <w:t xml:space="preserve"> = </w:t>
      </w:r>
      <w:r w:rsidR="00E33C6D" w:rsidRPr="00522DE5">
        <w:rPr>
          <w:rFonts w:eastAsia="MS Mincho"/>
          <w:sz w:val="20"/>
          <w:szCs w:val="20"/>
        </w:rPr>
        <w:t>l</w:t>
      </w:r>
      <w:r w:rsidRPr="00522DE5">
        <w:rPr>
          <w:rFonts w:eastAsia="MS Mincho"/>
          <w:sz w:val="20"/>
          <w:szCs w:val="20"/>
        </w:rPr>
        <w:t>evodopa</w:t>
      </w:r>
      <w:r w:rsidR="00E33C6D" w:rsidRPr="00522DE5">
        <w:rPr>
          <w:rFonts w:eastAsia="MS Mincho"/>
          <w:sz w:val="20"/>
          <w:szCs w:val="20"/>
        </w:rPr>
        <w:t>-</w:t>
      </w:r>
      <w:r w:rsidRPr="00522DE5">
        <w:rPr>
          <w:rFonts w:eastAsia="MS Mincho"/>
          <w:sz w:val="20"/>
          <w:szCs w:val="20"/>
        </w:rPr>
        <w:t xml:space="preserve">equivalent daily dose; </w:t>
      </w:r>
      <w:r w:rsidRPr="00522DE5">
        <w:rPr>
          <w:rFonts w:eastAsia="MS Mincho"/>
          <w:b/>
          <w:sz w:val="20"/>
          <w:szCs w:val="20"/>
        </w:rPr>
        <w:t xml:space="preserve">PDQ-8 </w:t>
      </w:r>
      <w:r w:rsidRPr="00522DE5">
        <w:rPr>
          <w:rFonts w:eastAsia="MS Mincho"/>
          <w:sz w:val="20"/>
          <w:szCs w:val="20"/>
        </w:rPr>
        <w:t xml:space="preserve">= 8-item Parkinson’s Disease Questionnaire; </w:t>
      </w:r>
      <w:r w:rsidRPr="00522DE5">
        <w:rPr>
          <w:rFonts w:eastAsia="MS Mincho"/>
          <w:b/>
          <w:sz w:val="20"/>
          <w:szCs w:val="20"/>
        </w:rPr>
        <w:t>SCOPA-M</w:t>
      </w:r>
      <w:r w:rsidRPr="00522DE5">
        <w:rPr>
          <w:rFonts w:eastAsia="MS Mincho"/>
          <w:sz w:val="20"/>
          <w:szCs w:val="20"/>
        </w:rPr>
        <w:t xml:space="preserve"> = Scales for Outcomes in Parkinson’s disease-Motor scale; </w:t>
      </w:r>
      <w:r w:rsidRPr="00522DE5">
        <w:rPr>
          <w:rFonts w:eastAsia="MS Mincho"/>
          <w:b/>
          <w:bCs/>
          <w:sz w:val="20"/>
          <w:szCs w:val="20"/>
        </w:rPr>
        <w:t>UPDRS</w:t>
      </w:r>
      <w:r w:rsidRPr="00522DE5">
        <w:rPr>
          <w:rFonts w:eastAsia="MS Mincho"/>
          <w:sz w:val="20"/>
          <w:szCs w:val="20"/>
        </w:rPr>
        <w:t xml:space="preserve"> = Unified Parkinson’s Disease Rating Scale</w:t>
      </w:r>
    </w:p>
    <w:p w14:paraId="38C4F7F2" w14:textId="3D048974" w:rsidR="006B3947" w:rsidRPr="00522DE5" w:rsidRDefault="006B3947" w:rsidP="006B3947">
      <w:pPr>
        <w:spacing w:after="0" w:line="240" w:lineRule="auto"/>
        <w:ind w:right="190"/>
        <w:rPr>
          <w:rFonts w:eastAsia="MS Mincho"/>
          <w:sz w:val="20"/>
          <w:szCs w:val="20"/>
        </w:rPr>
        <w:sectPr w:rsidR="006B3947" w:rsidRPr="00522DE5" w:rsidSect="00C74779">
          <w:headerReference w:type="default" r:id="rId12"/>
          <w:pgSz w:w="11906" w:h="16838"/>
          <w:pgMar w:top="1439" w:right="1417" w:bottom="1134" w:left="1417" w:header="708" w:footer="708" w:gutter="0"/>
          <w:cols w:space="708"/>
          <w:docGrid w:linePitch="360"/>
        </w:sectPr>
      </w:pPr>
    </w:p>
    <w:bookmarkEnd w:id="11"/>
    <w:p w14:paraId="31E5D5D1" w14:textId="77777777" w:rsidR="00C64793" w:rsidRPr="00522DE5" w:rsidRDefault="00C64793" w:rsidP="006B3947">
      <w:pPr>
        <w:widowControl/>
        <w:autoSpaceDE/>
        <w:autoSpaceDN/>
        <w:adjustRightInd/>
        <w:spacing w:after="160" w:line="259" w:lineRule="auto"/>
        <w:ind w:right="0"/>
        <w:jc w:val="left"/>
        <w:rPr>
          <w:rFonts w:eastAsia="Calibri"/>
          <w:b/>
          <w:bCs/>
          <w:lang w:val="en-US"/>
        </w:rPr>
      </w:pPr>
    </w:p>
    <w:p w14:paraId="0F85F1C3" w14:textId="36BD211C" w:rsidR="00C64793" w:rsidRPr="00522DE5" w:rsidRDefault="006B3947" w:rsidP="00B44C1E">
      <w:pPr>
        <w:pStyle w:val="berschrift1"/>
        <w:numPr>
          <w:ilvl w:val="0"/>
          <w:numId w:val="0"/>
        </w:numPr>
        <w:rPr>
          <w:rFonts w:eastAsia="Calibri"/>
          <w:lang w:val="en-US"/>
        </w:rPr>
      </w:pPr>
      <w:r w:rsidRPr="00522DE5">
        <w:rPr>
          <w:rFonts w:eastAsia="Calibri"/>
          <w:lang w:val="en-US"/>
        </w:rPr>
        <w:t>Table 2: Baseline characteristics in patients with symmetric and asymmetric motor symptoms</w:t>
      </w:r>
      <w:r w:rsidR="00834797" w:rsidRPr="00522DE5">
        <w:rPr>
          <w:rFonts w:eastAsia="Calibri"/>
          <w:lang w:val="en-US"/>
        </w:rPr>
        <w:t xml:space="preserve"> of Parkinson’s disease</w:t>
      </w:r>
      <w:r w:rsidRPr="00522DE5">
        <w:rPr>
          <w:rFonts w:eastAsia="Calibri"/>
          <w:lang w:val="en-US"/>
        </w:rPr>
        <w:t>.</w:t>
      </w:r>
    </w:p>
    <w:tbl>
      <w:tblPr>
        <w:tblW w:w="10206" w:type="dxa"/>
        <w:tblLook w:val="04A0" w:firstRow="1" w:lastRow="0" w:firstColumn="1" w:lastColumn="0" w:noHBand="0" w:noVBand="1"/>
      </w:tblPr>
      <w:tblGrid>
        <w:gridCol w:w="3119"/>
        <w:gridCol w:w="571"/>
        <w:gridCol w:w="903"/>
        <w:gridCol w:w="1252"/>
        <w:gridCol w:w="575"/>
        <w:gridCol w:w="863"/>
        <w:gridCol w:w="1184"/>
        <w:gridCol w:w="237"/>
        <w:gridCol w:w="1502"/>
      </w:tblGrid>
      <w:tr w:rsidR="00BD0A27" w:rsidRPr="00522DE5" w14:paraId="2D426F35" w14:textId="77777777" w:rsidTr="00032D76">
        <w:trPr>
          <w:trHeight w:val="547"/>
        </w:trPr>
        <w:tc>
          <w:tcPr>
            <w:tcW w:w="3119" w:type="dxa"/>
            <w:tcBorders>
              <w:top w:val="single" w:sz="4" w:space="0" w:color="auto"/>
              <w:left w:val="nil"/>
              <w:bottom w:val="single" w:sz="4" w:space="0" w:color="auto"/>
            </w:tcBorders>
            <w:shd w:val="clear" w:color="auto" w:fill="D9D9D9" w:themeFill="background1" w:themeFillShade="D9"/>
            <w:noWrap/>
            <w:vAlign w:val="center"/>
            <w:hideMark/>
          </w:tcPr>
          <w:p w14:paraId="70ACFCF8" w14:textId="77777777" w:rsidR="00BD0A27" w:rsidRPr="00522DE5" w:rsidRDefault="00BD0A27" w:rsidP="00FE47A7">
            <w:pPr>
              <w:widowControl/>
              <w:autoSpaceDE/>
              <w:autoSpaceDN/>
              <w:adjustRightInd/>
              <w:spacing w:after="0" w:line="259" w:lineRule="auto"/>
              <w:ind w:right="0"/>
              <w:jc w:val="left"/>
              <w:rPr>
                <w:rFonts w:eastAsia="Calibri"/>
                <w:b/>
                <w:bCs/>
                <w:sz w:val="20"/>
                <w:szCs w:val="20"/>
                <w:lang w:val="en-US"/>
              </w:rPr>
            </w:pPr>
            <w:r w:rsidRPr="00522DE5">
              <w:rPr>
                <w:rFonts w:eastAsia="Calibri"/>
                <w:b/>
                <w:bCs/>
                <w:sz w:val="20"/>
                <w:szCs w:val="20"/>
                <w:lang w:val="en-US"/>
              </w:rPr>
              <w:t>Characteristic</w:t>
            </w:r>
          </w:p>
        </w:tc>
        <w:tc>
          <w:tcPr>
            <w:tcW w:w="571" w:type="dxa"/>
            <w:tcBorders>
              <w:top w:val="single" w:sz="4" w:space="0" w:color="auto"/>
              <w:bottom w:val="single" w:sz="4" w:space="0" w:color="auto"/>
            </w:tcBorders>
            <w:shd w:val="clear" w:color="auto" w:fill="D9D9D9" w:themeFill="background1" w:themeFillShade="D9"/>
          </w:tcPr>
          <w:p w14:paraId="3771A8F6" w14:textId="77777777" w:rsidR="00BD0A27" w:rsidRPr="00522DE5" w:rsidRDefault="00BD0A27" w:rsidP="00FE47A7">
            <w:pPr>
              <w:widowControl/>
              <w:autoSpaceDE/>
              <w:autoSpaceDN/>
              <w:adjustRightInd/>
              <w:spacing w:after="0" w:line="259" w:lineRule="auto"/>
              <w:ind w:right="0"/>
              <w:jc w:val="center"/>
              <w:rPr>
                <w:rFonts w:eastAsia="Calibri"/>
                <w:b/>
                <w:bCs/>
                <w:sz w:val="20"/>
                <w:szCs w:val="20"/>
                <w:lang w:val="en-US"/>
              </w:rPr>
            </w:pPr>
          </w:p>
        </w:tc>
        <w:tc>
          <w:tcPr>
            <w:tcW w:w="2155" w:type="dxa"/>
            <w:gridSpan w:val="2"/>
            <w:tcBorders>
              <w:top w:val="single" w:sz="4" w:space="0" w:color="auto"/>
              <w:bottom w:val="single" w:sz="4" w:space="0" w:color="auto"/>
            </w:tcBorders>
            <w:shd w:val="clear" w:color="auto" w:fill="D9D9D9" w:themeFill="background1" w:themeFillShade="D9"/>
            <w:vAlign w:val="center"/>
          </w:tcPr>
          <w:p w14:paraId="1E6BAA61" w14:textId="77777777" w:rsidR="00BD0A27" w:rsidRPr="00522DE5" w:rsidRDefault="00BD0A27" w:rsidP="00FE47A7">
            <w:pPr>
              <w:widowControl/>
              <w:autoSpaceDE/>
              <w:autoSpaceDN/>
              <w:adjustRightInd/>
              <w:spacing w:after="0" w:line="259" w:lineRule="auto"/>
              <w:ind w:right="0"/>
              <w:jc w:val="center"/>
              <w:rPr>
                <w:rFonts w:eastAsia="Calibri"/>
                <w:b/>
                <w:bCs/>
                <w:sz w:val="20"/>
                <w:szCs w:val="20"/>
                <w:lang w:val="en-US"/>
              </w:rPr>
            </w:pPr>
            <w:r w:rsidRPr="00522DE5">
              <w:rPr>
                <w:rFonts w:eastAsia="Calibri"/>
                <w:b/>
                <w:bCs/>
                <w:sz w:val="20"/>
                <w:szCs w:val="20"/>
                <w:lang w:val="en-US"/>
              </w:rPr>
              <w:t>Symmetric</w:t>
            </w:r>
          </w:p>
          <w:p w14:paraId="237409E1" w14:textId="77777777" w:rsidR="00BD0A27" w:rsidRPr="00522DE5" w:rsidRDefault="00BD0A27" w:rsidP="00FE47A7">
            <w:pPr>
              <w:widowControl/>
              <w:autoSpaceDE/>
              <w:autoSpaceDN/>
              <w:adjustRightInd/>
              <w:spacing w:after="0" w:line="259" w:lineRule="auto"/>
              <w:ind w:right="0"/>
              <w:jc w:val="center"/>
              <w:rPr>
                <w:rFonts w:eastAsia="Calibri"/>
                <w:b/>
                <w:bCs/>
                <w:sz w:val="20"/>
                <w:szCs w:val="20"/>
                <w:lang w:val="en-US"/>
              </w:rPr>
            </w:pPr>
            <w:r w:rsidRPr="00522DE5">
              <w:rPr>
                <w:rFonts w:eastAsia="Calibri"/>
                <w:b/>
                <w:bCs/>
                <w:sz w:val="20"/>
                <w:szCs w:val="20"/>
                <w:lang w:val="en-US"/>
              </w:rPr>
              <w:t>(n=54)</w:t>
            </w:r>
          </w:p>
        </w:tc>
        <w:tc>
          <w:tcPr>
            <w:tcW w:w="575" w:type="dxa"/>
            <w:tcBorders>
              <w:top w:val="single" w:sz="4" w:space="0" w:color="auto"/>
              <w:bottom w:val="single" w:sz="4" w:space="0" w:color="auto"/>
            </w:tcBorders>
            <w:shd w:val="clear" w:color="auto" w:fill="D9D9D9" w:themeFill="background1" w:themeFillShade="D9"/>
          </w:tcPr>
          <w:p w14:paraId="35ABD0E2" w14:textId="77777777" w:rsidR="00BD0A27" w:rsidRPr="00522DE5" w:rsidRDefault="00BD0A27" w:rsidP="00FE47A7">
            <w:pPr>
              <w:widowControl/>
              <w:autoSpaceDE/>
              <w:autoSpaceDN/>
              <w:adjustRightInd/>
              <w:spacing w:after="0" w:line="259" w:lineRule="auto"/>
              <w:ind w:right="0"/>
              <w:jc w:val="center"/>
              <w:rPr>
                <w:rFonts w:eastAsia="Calibri"/>
                <w:b/>
                <w:bCs/>
                <w:sz w:val="20"/>
                <w:szCs w:val="20"/>
                <w:lang w:val="en-US"/>
              </w:rPr>
            </w:pPr>
          </w:p>
        </w:tc>
        <w:tc>
          <w:tcPr>
            <w:tcW w:w="2047" w:type="dxa"/>
            <w:gridSpan w:val="2"/>
            <w:tcBorders>
              <w:top w:val="single" w:sz="4" w:space="0" w:color="auto"/>
              <w:bottom w:val="single" w:sz="4" w:space="0" w:color="auto"/>
            </w:tcBorders>
            <w:shd w:val="clear" w:color="auto" w:fill="D9D9D9" w:themeFill="background1" w:themeFillShade="D9"/>
            <w:noWrap/>
            <w:vAlign w:val="center"/>
            <w:hideMark/>
          </w:tcPr>
          <w:p w14:paraId="1B794745" w14:textId="77777777" w:rsidR="00BD0A27" w:rsidRPr="00522DE5" w:rsidRDefault="00BD0A27" w:rsidP="00FE47A7">
            <w:pPr>
              <w:widowControl/>
              <w:autoSpaceDE/>
              <w:autoSpaceDN/>
              <w:adjustRightInd/>
              <w:spacing w:after="0" w:line="259" w:lineRule="auto"/>
              <w:ind w:right="0"/>
              <w:jc w:val="center"/>
              <w:rPr>
                <w:rFonts w:eastAsia="Calibri"/>
                <w:b/>
                <w:bCs/>
                <w:sz w:val="20"/>
                <w:szCs w:val="20"/>
                <w:lang w:val="en-US"/>
              </w:rPr>
            </w:pPr>
            <w:r w:rsidRPr="00522DE5">
              <w:rPr>
                <w:rFonts w:eastAsia="Calibri"/>
                <w:b/>
                <w:bCs/>
                <w:sz w:val="20"/>
                <w:szCs w:val="20"/>
                <w:lang w:val="en-US"/>
              </w:rPr>
              <w:t>Asymmetric</w:t>
            </w:r>
          </w:p>
          <w:p w14:paraId="16AFDB64" w14:textId="77777777" w:rsidR="00BD0A27" w:rsidRPr="00522DE5" w:rsidRDefault="00BD0A27" w:rsidP="00FE47A7">
            <w:pPr>
              <w:widowControl/>
              <w:autoSpaceDE/>
              <w:autoSpaceDN/>
              <w:adjustRightInd/>
              <w:spacing w:after="0" w:line="259" w:lineRule="auto"/>
              <w:ind w:right="0"/>
              <w:jc w:val="center"/>
              <w:rPr>
                <w:rFonts w:eastAsia="Calibri"/>
                <w:b/>
                <w:bCs/>
                <w:sz w:val="20"/>
                <w:szCs w:val="20"/>
                <w:lang w:val="en-US"/>
              </w:rPr>
            </w:pPr>
            <w:r w:rsidRPr="00522DE5">
              <w:rPr>
                <w:rFonts w:eastAsia="Calibri"/>
                <w:b/>
                <w:bCs/>
                <w:sz w:val="20"/>
                <w:szCs w:val="20"/>
                <w:lang w:val="en-US"/>
              </w:rPr>
              <w:t>(n=200)</w:t>
            </w:r>
          </w:p>
        </w:tc>
        <w:tc>
          <w:tcPr>
            <w:tcW w:w="237" w:type="dxa"/>
            <w:tcBorders>
              <w:top w:val="single" w:sz="4" w:space="0" w:color="auto"/>
              <w:bottom w:val="single" w:sz="4" w:space="0" w:color="auto"/>
            </w:tcBorders>
            <w:shd w:val="clear" w:color="auto" w:fill="D9D9D9" w:themeFill="background1" w:themeFillShade="D9"/>
            <w:vAlign w:val="center"/>
          </w:tcPr>
          <w:p w14:paraId="73803D14" w14:textId="77777777" w:rsidR="00BD0A27" w:rsidRPr="00522DE5" w:rsidRDefault="00BD0A27" w:rsidP="00FE47A7">
            <w:pPr>
              <w:widowControl/>
              <w:autoSpaceDE/>
              <w:autoSpaceDN/>
              <w:adjustRightInd/>
              <w:spacing w:after="0" w:line="259" w:lineRule="auto"/>
              <w:ind w:right="0"/>
              <w:jc w:val="center"/>
              <w:rPr>
                <w:rFonts w:eastAsia="Calibri"/>
                <w:b/>
                <w:bCs/>
                <w:sz w:val="20"/>
                <w:szCs w:val="20"/>
                <w:lang w:val="en-US"/>
              </w:rPr>
            </w:pPr>
          </w:p>
        </w:tc>
        <w:tc>
          <w:tcPr>
            <w:tcW w:w="1502" w:type="dxa"/>
            <w:tcBorders>
              <w:top w:val="single" w:sz="4" w:space="0" w:color="auto"/>
              <w:bottom w:val="single" w:sz="4" w:space="0" w:color="auto"/>
              <w:right w:val="nil"/>
            </w:tcBorders>
            <w:shd w:val="clear" w:color="auto" w:fill="D9D9D9" w:themeFill="background1" w:themeFillShade="D9"/>
            <w:vAlign w:val="center"/>
          </w:tcPr>
          <w:p w14:paraId="19B4197C" w14:textId="77777777" w:rsidR="00BD0A27" w:rsidRPr="00522DE5" w:rsidRDefault="00BD0A27" w:rsidP="00FE47A7">
            <w:pPr>
              <w:widowControl/>
              <w:autoSpaceDE/>
              <w:autoSpaceDN/>
              <w:adjustRightInd/>
              <w:spacing w:after="0" w:line="259" w:lineRule="auto"/>
              <w:ind w:right="0"/>
              <w:jc w:val="center"/>
              <w:rPr>
                <w:rFonts w:eastAsia="Calibri"/>
                <w:b/>
                <w:bCs/>
                <w:sz w:val="20"/>
                <w:szCs w:val="20"/>
                <w:lang w:val="en-US"/>
              </w:rPr>
            </w:pPr>
            <w:proofErr w:type="spellStart"/>
            <w:r w:rsidRPr="00522DE5">
              <w:rPr>
                <w:rFonts w:eastAsia="Calibri"/>
                <w:b/>
                <w:bCs/>
                <w:sz w:val="20"/>
                <w:szCs w:val="20"/>
                <w:lang w:val="de-DE"/>
              </w:rPr>
              <w:t>Symmetric</w:t>
            </w:r>
            <w:proofErr w:type="spellEnd"/>
            <w:r w:rsidRPr="00522DE5">
              <w:rPr>
                <w:rFonts w:eastAsia="Calibri"/>
                <w:b/>
                <w:bCs/>
                <w:sz w:val="20"/>
                <w:szCs w:val="20"/>
                <w:lang w:val="de-DE"/>
              </w:rPr>
              <w:t xml:space="preserve"> </w:t>
            </w:r>
            <w:proofErr w:type="spellStart"/>
            <w:r w:rsidRPr="00522DE5">
              <w:rPr>
                <w:rFonts w:eastAsia="Calibri"/>
                <w:b/>
                <w:bCs/>
                <w:sz w:val="20"/>
                <w:szCs w:val="20"/>
                <w:lang w:val="de-DE"/>
              </w:rPr>
              <w:t>vs</w:t>
            </w:r>
            <w:proofErr w:type="spellEnd"/>
            <w:r w:rsidRPr="00522DE5">
              <w:rPr>
                <w:rFonts w:eastAsia="Calibri"/>
                <w:b/>
                <w:bCs/>
                <w:sz w:val="20"/>
                <w:szCs w:val="20"/>
                <w:lang w:val="de-DE"/>
              </w:rPr>
              <w:t xml:space="preserve"> </w:t>
            </w:r>
            <w:proofErr w:type="spellStart"/>
            <w:r w:rsidRPr="00522DE5">
              <w:rPr>
                <w:rFonts w:eastAsia="Calibri"/>
                <w:b/>
                <w:bCs/>
                <w:sz w:val="20"/>
                <w:szCs w:val="20"/>
                <w:lang w:val="de-DE"/>
              </w:rPr>
              <w:t>Asymmetric</w:t>
            </w:r>
            <w:proofErr w:type="spellEnd"/>
          </w:p>
        </w:tc>
      </w:tr>
      <w:tr w:rsidR="00BD0A27" w:rsidRPr="00522DE5" w14:paraId="28EE2928" w14:textId="77777777" w:rsidTr="009F15B2">
        <w:trPr>
          <w:trHeight w:val="136"/>
        </w:trPr>
        <w:tc>
          <w:tcPr>
            <w:tcW w:w="3119" w:type="dxa"/>
            <w:tcBorders>
              <w:top w:val="single" w:sz="4" w:space="0" w:color="auto"/>
              <w:left w:val="nil"/>
              <w:bottom w:val="single" w:sz="4" w:space="0" w:color="auto"/>
              <w:right w:val="nil"/>
            </w:tcBorders>
            <w:noWrap/>
            <w:vAlign w:val="center"/>
            <w:hideMark/>
          </w:tcPr>
          <w:p w14:paraId="68B110D4" w14:textId="77777777" w:rsidR="00BD0A27" w:rsidRPr="00522DE5" w:rsidRDefault="00BD0A27" w:rsidP="00FE47A7">
            <w:pPr>
              <w:widowControl/>
              <w:autoSpaceDE/>
              <w:autoSpaceDN/>
              <w:adjustRightInd/>
              <w:spacing w:after="0" w:line="259" w:lineRule="auto"/>
              <w:ind w:right="0"/>
              <w:jc w:val="left"/>
              <w:rPr>
                <w:rFonts w:eastAsia="Calibri"/>
                <w:b/>
                <w:bCs/>
                <w:i/>
                <w:sz w:val="20"/>
                <w:szCs w:val="20"/>
                <w:lang w:val="de-DE"/>
              </w:rPr>
            </w:pPr>
          </w:p>
        </w:tc>
        <w:tc>
          <w:tcPr>
            <w:tcW w:w="571" w:type="dxa"/>
            <w:tcBorders>
              <w:top w:val="single" w:sz="4" w:space="0" w:color="auto"/>
              <w:left w:val="nil"/>
              <w:bottom w:val="single" w:sz="4" w:space="0" w:color="auto"/>
              <w:right w:val="nil"/>
            </w:tcBorders>
            <w:vAlign w:val="center"/>
          </w:tcPr>
          <w:p w14:paraId="6BDF8747" w14:textId="77777777" w:rsidR="00BD0A27" w:rsidRPr="00522DE5" w:rsidRDefault="00BD0A27" w:rsidP="00FE47A7">
            <w:pPr>
              <w:widowControl/>
              <w:autoSpaceDE/>
              <w:autoSpaceDN/>
              <w:adjustRightInd/>
              <w:spacing w:after="0" w:line="259" w:lineRule="auto"/>
              <w:ind w:right="0"/>
              <w:jc w:val="center"/>
              <w:rPr>
                <w:rFonts w:eastAsia="Calibri"/>
                <w:b/>
                <w:bCs/>
                <w:sz w:val="20"/>
                <w:szCs w:val="20"/>
                <w:lang w:val="en-US"/>
              </w:rPr>
            </w:pPr>
            <w:r w:rsidRPr="00522DE5">
              <w:rPr>
                <w:rFonts w:eastAsia="Calibri"/>
                <w:b/>
                <w:bCs/>
                <w:sz w:val="20"/>
                <w:szCs w:val="20"/>
                <w:lang w:val="en-US"/>
              </w:rPr>
              <w:t>n</w:t>
            </w:r>
          </w:p>
        </w:tc>
        <w:tc>
          <w:tcPr>
            <w:tcW w:w="903" w:type="dxa"/>
            <w:tcBorders>
              <w:top w:val="single" w:sz="4" w:space="0" w:color="auto"/>
              <w:left w:val="nil"/>
              <w:bottom w:val="single" w:sz="4" w:space="0" w:color="auto"/>
              <w:right w:val="nil"/>
            </w:tcBorders>
            <w:noWrap/>
            <w:vAlign w:val="center"/>
            <w:hideMark/>
          </w:tcPr>
          <w:p w14:paraId="7955AF11" w14:textId="77777777" w:rsidR="00BD0A27" w:rsidRPr="00522DE5" w:rsidRDefault="00BD0A27" w:rsidP="00FE47A7">
            <w:pPr>
              <w:widowControl/>
              <w:autoSpaceDE/>
              <w:autoSpaceDN/>
              <w:adjustRightInd/>
              <w:spacing w:after="0" w:line="259" w:lineRule="auto"/>
              <w:ind w:right="0"/>
              <w:jc w:val="center"/>
              <w:rPr>
                <w:rFonts w:eastAsia="Calibri"/>
                <w:b/>
                <w:bCs/>
                <w:sz w:val="20"/>
                <w:szCs w:val="20"/>
                <w:lang w:val="en-US"/>
              </w:rPr>
            </w:pPr>
            <w:r w:rsidRPr="00522DE5">
              <w:rPr>
                <w:rFonts w:eastAsia="Calibri"/>
                <w:b/>
                <w:bCs/>
                <w:sz w:val="20"/>
                <w:szCs w:val="20"/>
                <w:lang w:val="en-US"/>
              </w:rPr>
              <w:t>mean</w:t>
            </w:r>
          </w:p>
        </w:tc>
        <w:tc>
          <w:tcPr>
            <w:tcW w:w="1252" w:type="dxa"/>
            <w:tcBorders>
              <w:top w:val="single" w:sz="4" w:space="0" w:color="auto"/>
              <w:left w:val="nil"/>
              <w:bottom w:val="single" w:sz="4" w:space="0" w:color="auto"/>
              <w:right w:val="nil"/>
            </w:tcBorders>
            <w:vAlign w:val="center"/>
          </w:tcPr>
          <w:p w14:paraId="672A1E2D" w14:textId="77777777" w:rsidR="00BD0A27" w:rsidRPr="00522DE5" w:rsidRDefault="00BD0A27" w:rsidP="00FE47A7">
            <w:pPr>
              <w:widowControl/>
              <w:autoSpaceDE/>
              <w:autoSpaceDN/>
              <w:adjustRightInd/>
              <w:spacing w:after="0" w:line="259" w:lineRule="auto"/>
              <w:ind w:right="0"/>
              <w:jc w:val="center"/>
              <w:rPr>
                <w:rFonts w:eastAsia="Calibri"/>
                <w:b/>
                <w:bCs/>
                <w:sz w:val="20"/>
                <w:szCs w:val="20"/>
                <w:lang w:val="en-US"/>
              </w:rPr>
            </w:pPr>
            <w:r w:rsidRPr="00522DE5">
              <w:rPr>
                <w:rFonts w:eastAsia="Calibri"/>
                <w:b/>
                <w:bCs/>
                <w:sz w:val="20"/>
                <w:szCs w:val="20"/>
                <w:lang w:val="en-US"/>
              </w:rPr>
              <w:t>SD</w:t>
            </w:r>
          </w:p>
        </w:tc>
        <w:tc>
          <w:tcPr>
            <w:tcW w:w="575" w:type="dxa"/>
            <w:tcBorders>
              <w:top w:val="single" w:sz="4" w:space="0" w:color="auto"/>
              <w:left w:val="nil"/>
              <w:bottom w:val="single" w:sz="4" w:space="0" w:color="auto"/>
              <w:right w:val="nil"/>
            </w:tcBorders>
            <w:vAlign w:val="center"/>
          </w:tcPr>
          <w:p w14:paraId="55D4A00E" w14:textId="77777777" w:rsidR="00BD0A27" w:rsidRPr="00522DE5" w:rsidRDefault="00BD0A27" w:rsidP="00FE47A7">
            <w:pPr>
              <w:widowControl/>
              <w:autoSpaceDE/>
              <w:autoSpaceDN/>
              <w:adjustRightInd/>
              <w:spacing w:after="0" w:line="259" w:lineRule="auto"/>
              <w:ind w:right="0"/>
              <w:jc w:val="center"/>
              <w:rPr>
                <w:rFonts w:eastAsia="Calibri"/>
                <w:b/>
                <w:bCs/>
                <w:sz w:val="20"/>
                <w:szCs w:val="20"/>
                <w:lang w:val="en-US"/>
              </w:rPr>
            </w:pPr>
            <w:r w:rsidRPr="00522DE5">
              <w:rPr>
                <w:rFonts w:eastAsia="Calibri"/>
                <w:b/>
                <w:bCs/>
                <w:sz w:val="20"/>
                <w:szCs w:val="20"/>
                <w:lang w:val="en-US"/>
              </w:rPr>
              <w:t>n</w:t>
            </w:r>
          </w:p>
        </w:tc>
        <w:tc>
          <w:tcPr>
            <w:tcW w:w="863" w:type="dxa"/>
            <w:tcBorders>
              <w:top w:val="single" w:sz="4" w:space="0" w:color="auto"/>
              <w:left w:val="nil"/>
              <w:bottom w:val="single" w:sz="4" w:space="0" w:color="auto"/>
              <w:right w:val="nil"/>
            </w:tcBorders>
            <w:vAlign w:val="center"/>
          </w:tcPr>
          <w:p w14:paraId="590D0EA7" w14:textId="77777777" w:rsidR="00BD0A27" w:rsidRPr="00522DE5" w:rsidRDefault="00BD0A27" w:rsidP="00FE47A7">
            <w:pPr>
              <w:widowControl/>
              <w:autoSpaceDE/>
              <w:autoSpaceDN/>
              <w:adjustRightInd/>
              <w:spacing w:after="0" w:line="259" w:lineRule="auto"/>
              <w:ind w:right="0"/>
              <w:jc w:val="center"/>
              <w:rPr>
                <w:rFonts w:eastAsia="Calibri"/>
                <w:b/>
                <w:bCs/>
                <w:sz w:val="20"/>
                <w:szCs w:val="20"/>
                <w:lang w:val="en-US"/>
              </w:rPr>
            </w:pPr>
            <w:r w:rsidRPr="00522DE5">
              <w:rPr>
                <w:rFonts w:eastAsia="Calibri"/>
                <w:b/>
                <w:bCs/>
                <w:sz w:val="20"/>
                <w:szCs w:val="20"/>
                <w:lang w:val="en-US"/>
              </w:rPr>
              <w:t>mean</w:t>
            </w:r>
          </w:p>
        </w:tc>
        <w:tc>
          <w:tcPr>
            <w:tcW w:w="1184" w:type="dxa"/>
            <w:tcBorders>
              <w:top w:val="single" w:sz="4" w:space="0" w:color="auto"/>
              <w:left w:val="nil"/>
              <w:bottom w:val="single" w:sz="4" w:space="0" w:color="auto"/>
              <w:right w:val="nil"/>
            </w:tcBorders>
            <w:vAlign w:val="center"/>
          </w:tcPr>
          <w:p w14:paraId="64F80724" w14:textId="77777777" w:rsidR="00BD0A27" w:rsidRPr="00522DE5" w:rsidRDefault="00BD0A27" w:rsidP="00FE47A7">
            <w:pPr>
              <w:widowControl/>
              <w:autoSpaceDE/>
              <w:autoSpaceDN/>
              <w:adjustRightInd/>
              <w:spacing w:after="0" w:line="259" w:lineRule="auto"/>
              <w:ind w:right="0"/>
              <w:jc w:val="center"/>
              <w:rPr>
                <w:rFonts w:eastAsia="Calibri"/>
                <w:b/>
                <w:bCs/>
                <w:sz w:val="20"/>
                <w:szCs w:val="20"/>
                <w:lang w:val="en-US"/>
              </w:rPr>
            </w:pPr>
            <w:r w:rsidRPr="00522DE5">
              <w:rPr>
                <w:rFonts w:eastAsia="Calibri"/>
                <w:b/>
                <w:bCs/>
                <w:sz w:val="20"/>
                <w:szCs w:val="20"/>
                <w:lang w:val="en-US"/>
              </w:rPr>
              <w:t>SD</w:t>
            </w:r>
          </w:p>
        </w:tc>
        <w:tc>
          <w:tcPr>
            <w:tcW w:w="237" w:type="dxa"/>
            <w:tcBorders>
              <w:top w:val="single" w:sz="4" w:space="0" w:color="auto"/>
              <w:left w:val="nil"/>
              <w:right w:val="nil"/>
            </w:tcBorders>
            <w:vAlign w:val="center"/>
          </w:tcPr>
          <w:p w14:paraId="1A36CE31" w14:textId="77777777" w:rsidR="00BD0A27" w:rsidRPr="00522DE5" w:rsidRDefault="00BD0A27" w:rsidP="00FE47A7">
            <w:pPr>
              <w:widowControl/>
              <w:autoSpaceDE/>
              <w:autoSpaceDN/>
              <w:adjustRightInd/>
              <w:spacing w:after="0" w:line="259" w:lineRule="auto"/>
              <w:ind w:right="0"/>
              <w:jc w:val="center"/>
              <w:rPr>
                <w:rFonts w:eastAsia="Calibri"/>
                <w:b/>
                <w:bCs/>
                <w:sz w:val="20"/>
                <w:szCs w:val="20"/>
                <w:lang w:val="en-US"/>
              </w:rPr>
            </w:pPr>
          </w:p>
        </w:tc>
        <w:tc>
          <w:tcPr>
            <w:tcW w:w="1502" w:type="dxa"/>
            <w:tcBorders>
              <w:top w:val="single" w:sz="4" w:space="0" w:color="auto"/>
              <w:left w:val="nil"/>
              <w:bottom w:val="single" w:sz="4" w:space="0" w:color="auto"/>
              <w:right w:val="nil"/>
            </w:tcBorders>
            <w:vAlign w:val="center"/>
          </w:tcPr>
          <w:p w14:paraId="4390E6AC" w14:textId="77777777" w:rsidR="00BD0A27" w:rsidRPr="00522DE5" w:rsidRDefault="00BD0A27" w:rsidP="00FE47A7">
            <w:pPr>
              <w:widowControl/>
              <w:autoSpaceDE/>
              <w:autoSpaceDN/>
              <w:adjustRightInd/>
              <w:spacing w:after="0" w:line="259" w:lineRule="auto"/>
              <w:ind w:right="0"/>
              <w:jc w:val="center"/>
              <w:rPr>
                <w:rFonts w:eastAsia="Calibri"/>
                <w:b/>
                <w:bCs/>
                <w:sz w:val="20"/>
                <w:szCs w:val="20"/>
                <w:lang w:val="en-US"/>
              </w:rPr>
            </w:pPr>
            <w:r w:rsidRPr="00522DE5">
              <w:rPr>
                <w:rFonts w:eastAsia="Calibri"/>
                <w:b/>
                <w:bCs/>
                <w:sz w:val="20"/>
                <w:szCs w:val="20"/>
                <w:lang w:val="en-US"/>
              </w:rPr>
              <w:t>p *</w:t>
            </w:r>
          </w:p>
        </w:tc>
      </w:tr>
      <w:tr w:rsidR="00BD0A27" w:rsidRPr="00522DE5" w14:paraId="01C3D634" w14:textId="77777777" w:rsidTr="009F15B2">
        <w:trPr>
          <w:trHeight w:val="136"/>
        </w:trPr>
        <w:tc>
          <w:tcPr>
            <w:tcW w:w="3119" w:type="dxa"/>
            <w:tcBorders>
              <w:top w:val="single" w:sz="4" w:space="0" w:color="auto"/>
              <w:left w:val="nil"/>
              <w:bottom w:val="single" w:sz="4" w:space="0" w:color="auto"/>
              <w:right w:val="nil"/>
            </w:tcBorders>
            <w:vAlign w:val="center"/>
            <w:hideMark/>
          </w:tcPr>
          <w:p w14:paraId="53ADA0BF" w14:textId="77777777" w:rsidR="00BD0A27" w:rsidRPr="00522DE5" w:rsidRDefault="00BD0A27" w:rsidP="00FE47A7">
            <w:pPr>
              <w:widowControl/>
              <w:autoSpaceDE/>
              <w:autoSpaceDN/>
              <w:adjustRightInd/>
              <w:spacing w:after="0" w:line="259" w:lineRule="auto"/>
              <w:ind w:right="0"/>
              <w:jc w:val="left"/>
              <w:rPr>
                <w:rFonts w:eastAsia="Calibri"/>
                <w:b/>
                <w:bCs/>
                <w:sz w:val="20"/>
                <w:szCs w:val="20"/>
                <w:lang w:val="en-US"/>
              </w:rPr>
            </w:pPr>
            <w:r w:rsidRPr="00522DE5">
              <w:rPr>
                <w:rFonts w:eastAsia="Calibri"/>
                <w:b/>
                <w:bCs/>
                <w:sz w:val="20"/>
                <w:szCs w:val="20"/>
                <w:lang w:val="en-US"/>
              </w:rPr>
              <w:t>Age at intervention</w:t>
            </w:r>
          </w:p>
        </w:tc>
        <w:tc>
          <w:tcPr>
            <w:tcW w:w="571" w:type="dxa"/>
            <w:tcBorders>
              <w:top w:val="single" w:sz="4" w:space="0" w:color="auto"/>
              <w:left w:val="nil"/>
              <w:bottom w:val="single" w:sz="4" w:space="0" w:color="auto"/>
              <w:right w:val="nil"/>
            </w:tcBorders>
            <w:vAlign w:val="center"/>
          </w:tcPr>
          <w:p w14:paraId="46FCA896"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54</w:t>
            </w:r>
          </w:p>
        </w:tc>
        <w:tc>
          <w:tcPr>
            <w:tcW w:w="903" w:type="dxa"/>
            <w:tcBorders>
              <w:top w:val="single" w:sz="4" w:space="0" w:color="auto"/>
              <w:left w:val="nil"/>
              <w:bottom w:val="single" w:sz="4" w:space="0" w:color="auto"/>
              <w:right w:val="nil"/>
            </w:tcBorders>
            <w:vAlign w:val="center"/>
          </w:tcPr>
          <w:p w14:paraId="65DC5D3A"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en-US"/>
              </w:rPr>
            </w:pPr>
            <w:r w:rsidRPr="00522DE5">
              <w:rPr>
                <w:rFonts w:eastAsia="Calibri"/>
                <w:sz w:val="20"/>
                <w:szCs w:val="20"/>
                <w:lang w:val="de-DE"/>
              </w:rPr>
              <w:t>63.3</w:t>
            </w:r>
          </w:p>
        </w:tc>
        <w:tc>
          <w:tcPr>
            <w:tcW w:w="1252" w:type="dxa"/>
            <w:tcBorders>
              <w:top w:val="single" w:sz="4" w:space="0" w:color="auto"/>
              <w:left w:val="nil"/>
              <w:bottom w:val="single" w:sz="4" w:space="0" w:color="auto"/>
              <w:right w:val="nil"/>
            </w:tcBorders>
            <w:vAlign w:val="center"/>
          </w:tcPr>
          <w:p w14:paraId="51F17900"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7.5</w:t>
            </w:r>
          </w:p>
        </w:tc>
        <w:tc>
          <w:tcPr>
            <w:tcW w:w="575" w:type="dxa"/>
            <w:tcBorders>
              <w:top w:val="single" w:sz="4" w:space="0" w:color="auto"/>
              <w:left w:val="nil"/>
              <w:bottom w:val="single" w:sz="4" w:space="0" w:color="auto"/>
              <w:right w:val="nil"/>
            </w:tcBorders>
            <w:vAlign w:val="center"/>
          </w:tcPr>
          <w:p w14:paraId="37BBC34D"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00</w:t>
            </w:r>
          </w:p>
        </w:tc>
        <w:tc>
          <w:tcPr>
            <w:tcW w:w="863" w:type="dxa"/>
            <w:tcBorders>
              <w:top w:val="single" w:sz="4" w:space="0" w:color="auto"/>
              <w:left w:val="nil"/>
              <w:bottom w:val="single" w:sz="4" w:space="0" w:color="auto"/>
              <w:right w:val="nil"/>
            </w:tcBorders>
            <w:vAlign w:val="center"/>
          </w:tcPr>
          <w:p w14:paraId="394033B2"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en-US"/>
              </w:rPr>
            </w:pPr>
            <w:r w:rsidRPr="00522DE5">
              <w:rPr>
                <w:rFonts w:eastAsia="Calibri"/>
                <w:sz w:val="20"/>
                <w:szCs w:val="20"/>
                <w:lang w:val="de-DE"/>
              </w:rPr>
              <w:t>60.7</w:t>
            </w:r>
          </w:p>
        </w:tc>
        <w:tc>
          <w:tcPr>
            <w:tcW w:w="1184" w:type="dxa"/>
            <w:tcBorders>
              <w:top w:val="single" w:sz="4" w:space="0" w:color="auto"/>
              <w:left w:val="nil"/>
              <w:bottom w:val="single" w:sz="4" w:space="0" w:color="auto"/>
              <w:right w:val="nil"/>
            </w:tcBorders>
            <w:vAlign w:val="center"/>
          </w:tcPr>
          <w:p w14:paraId="6F0BFB85"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8.5</w:t>
            </w:r>
          </w:p>
        </w:tc>
        <w:tc>
          <w:tcPr>
            <w:tcW w:w="237" w:type="dxa"/>
            <w:tcBorders>
              <w:left w:val="nil"/>
              <w:right w:val="nil"/>
            </w:tcBorders>
            <w:vAlign w:val="center"/>
          </w:tcPr>
          <w:p w14:paraId="39BCFE93"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p>
        </w:tc>
        <w:tc>
          <w:tcPr>
            <w:tcW w:w="1502" w:type="dxa"/>
            <w:tcBorders>
              <w:top w:val="single" w:sz="4" w:space="0" w:color="auto"/>
              <w:left w:val="nil"/>
              <w:bottom w:val="single" w:sz="4" w:space="0" w:color="auto"/>
              <w:right w:val="nil"/>
            </w:tcBorders>
            <w:vAlign w:val="center"/>
          </w:tcPr>
          <w:p w14:paraId="227F1E8D"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0.051</w:t>
            </w:r>
          </w:p>
        </w:tc>
      </w:tr>
      <w:tr w:rsidR="00BD0A27" w:rsidRPr="00522DE5" w14:paraId="65D69FC5" w14:textId="77777777" w:rsidTr="009F15B2">
        <w:trPr>
          <w:trHeight w:val="136"/>
        </w:trPr>
        <w:tc>
          <w:tcPr>
            <w:tcW w:w="3119" w:type="dxa"/>
            <w:tcBorders>
              <w:top w:val="single" w:sz="4" w:space="0" w:color="auto"/>
              <w:left w:val="nil"/>
              <w:bottom w:val="single" w:sz="4" w:space="0" w:color="auto"/>
              <w:right w:val="nil"/>
            </w:tcBorders>
            <w:vAlign w:val="center"/>
            <w:hideMark/>
          </w:tcPr>
          <w:p w14:paraId="50FD273C" w14:textId="77777777" w:rsidR="00BD0A27" w:rsidRPr="00522DE5" w:rsidRDefault="00BD0A27" w:rsidP="00FE47A7">
            <w:pPr>
              <w:widowControl/>
              <w:autoSpaceDE/>
              <w:autoSpaceDN/>
              <w:adjustRightInd/>
              <w:spacing w:after="0" w:line="259" w:lineRule="auto"/>
              <w:ind w:right="0"/>
              <w:jc w:val="left"/>
              <w:rPr>
                <w:rFonts w:eastAsia="Calibri"/>
                <w:b/>
                <w:bCs/>
                <w:sz w:val="20"/>
                <w:szCs w:val="20"/>
                <w:lang w:val="en-US"/>
              </w:rPr>
            </w:pPr>
            <w:r w:rsidRPr="00522DE5">
              <w:rPr>
                <w:rFonts w:eastAsia="Calibri"/>
                <w:b/>
                <w:bCs/>
                <w:sz w:val="20"/>
                <w:szCs w:val="20"/>
                <w:lang w:val="en-US"/>
              </w:rPr>
              <w:t xml:space="preserve">Disease duration </w:t>
            </w:r>
          </w:p>
        </w:tc>
        <w:tc>
          <w:tcPr>
            <w:tcW w:w="571" w:type="dxa"/>
            <w:tcBorders>
              <w:top w:val="single" w:sz="4" w:space="0" w:color="auto"/>
              <w:left w:val="nil"/>
              <w:bottom w:val="single" w:sz="4" w:space="0" w:color="auto"/>
              <w:right w:val="nil"/>
            </w:tcBorders>
            <w:vAlign w:val="center"/>
          </w:tcPr>
          <w:p w14:paraId="1AD7184C"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54</w:t>
            </w:r>
          </w:p>
        </w:tc>
        <w:tc>
          <w:tcPr>
            <w:tcW w:w="903" w:type="dxa"/>
            <w:tcBorders>
              <w:top w:val="single" w:sz="4" w:space="0" w:color="auto"/>
              <w:left w:val="nil"/>
              <w:bottom w:val="single" w:sz="4" w:space="0" w:color="auto"/>
              <w:right w:val="nil"/>
            </w:tcBorders>
            <w:vAlign w:val="center"/>
          </w:tcPr>
          <w:p w14:paraId="48CBCA84"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en-US"/>
              </w:rPr>
            </w:pPr>
            <w:r w:rsidRPr="00522DE5">
              <w:rPr>
                <w:rFonts w:eastAsia="Calibri"/>
                <w:sz w:val="20"/>
                <w:szCs w:val="20"/>
                <w:lang w:val="de-DE"/>
              </w:rPr>
              <w:t>10.4</w:t>
            </w:r>
          </w:p>
        </w:tc>
        <w:tc>
          <w:tcPr>
            <w:tcW w:w="1252" w:type="dxa"/>
            <w:tcBorders>
              <w:top w:val="single" w:sz="4" w:space="0" w:color="auto"/>
              <w:left w:val="nil"/>
              <w:bottom w:val="single" w:sz="4" w:space="0" w:color="auto"/>
              <w:right w:val="nil"/>
            </w:tcBorders>
            <w:vAlign w:val="center"/>
          </w:tcPr>
          <w:p w14:paraId="4D24F88D"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4.6</w:t>
            </w:r>
          </w:p>
        </w:tc>
        <w:tc>
          <w:tcPr>
            <w:tcW w:w="575" w:type="dxa"/>
            <w:tcBorders>
              <w:top w:val="single" w:sz="4" w:space="0" w:color="auto"/>
              <w:left w:val="nil"/>
              <w:bottom w:val="single" w:sz="4" w:space="0" w:color="auto"/>
              <w:right w:val="nil"/>
            </w:tcBorders>
            <w:vAlign w:val="center"/>
          </w:tcPr>
          <w:p w14:paraId="1E6027D2"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00</w:t>
            </w:r>
          </w:p>
        </w:tc>
        <w:tc>
          <w:tcPr>
            <w:tcW w:w="863" w:type="dxa"/>
            <w:tcBorders>
              <w:top w:val="single" w:sz="4" w:space="0" w:color="auto"/>
              <w:left w:val="nil"/>
              <w:bottom w:val="single" w:sz="4" w:space="0" w:color="auto"/>
              <w:right w:val="nil"/>
            </w:tcBorders>
            <w:vAlign w:val="center"/>
          </w:tcPr>
          <w:p w14:paraId="69E45AA9"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en-US"/>
              </w:rPr>
            </w:pPr>
            <w:r w:rsidRPr="00522DE5">
              <w:rPr>
                <w:rFonts w:eastAsia="Calibri"/>
                <w:sz w:val="20"/>
                <w:szCs w:val="20"/>
                <w:lang w:val="de-DE"/>
              </w:rPr>
              <w:t>9.9</w:t>
            </w:r>
          </w:p>
        </w:tc>
        <w:tc>
          <w:tcPr>
            <w:tcW w:w="1184" w:type="dxa"/>
            <w:tcBorders>
              <w:top w:val="single" w:sz="4" w:space="0" w:color="auto"/>
              <w:left w:val="nil"/>
              <w:bottom w:val="single" w:sz="4" w:space="0" w:color="auto"/>
              <w:right w:val="nil"/>
            </w:tcBorders>
            <w:vAlign w:val="center"/>
          </w:tcPr>
          <w:p w14:paraId="7876E826"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4.7</w:t>
            </w:r>
          </w:p>
        </w:tc>
        <w:tc>
          <w:tcPr>
            <w:tcW w:w="237" w:type="dxa"/>
            <w:tcBorders>
              <w:left w:val="nil"/>
              <w:right w:val="nil"/>
            </w:tcBorders>
            <w:vAlign w:val="center"/>
          </w:tcPr>
          <w:p w14:paraId="04B4E315"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p>
        </w:tc>
        <w:tc>
          <w:tcPr>
            <w:tcW w:w="1502" w:type="dxa"/>
            <w:tcBorders>
              <w:top w:val="single" w:sz="4" w:space="0" w:color="auto"/>
              <w:left w:val="nil"/>
              <w:bottom w:val="single" w:sz="4" w:space="0" w:color="auto"/>
              <w:right w:val="nil"/>
            </w:tcBorders>
            <w:vAlign w:val="center"/>
          </w:tcPr>
          <w:p w14:paraId="2A78580C"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0.462</w:t>
            </w:r>
          </w:p>
        </w:tc>
      </w:tr>
      <w:tr w:rsidR="00BD0A27" w:rsidRPr="00522DE5" w14:paraId="78B8A79E" w14:textId="77777777" w:rsidTr="009F15B2">
        <w:trPr>
          <w:trHeight w:val="136"/>
        </w:trPr>
        <w:tc>
          <w:tcPr>
            <w:tcW w:w="3119" w:type="dxa"/>
            <w:tcBorders>
              <w:top w:val="single" w:sz="4" w:space="0" w:color="auto"/>
              <w:left w:val="nil"/>
              <w:bottom w:val="single" w:sz="4" w:space="0" w:color="auto"/>
              <w:right w:val="nil"/>
            </w:tcBorders>
            <w:vAlign w:val="center"/>
            <w:hideMark/>
          </w:tcPr>
          <w:p w14:paraId="75BC397B" w14:textId="77777777" w:rsidR="00BD0A27" w:rsidRPr="00522DE5" w:rsidRDefault="00BD0A27" w:rsidP="00FE47A7">
            <w:pPr>
              <w:widowControl/>
              <w:autoSpaceDE/>
              <w:autoSpaceDN/>
              <w:adjustRightInd/>
              <w:spacing w:after="0" w:line="259" w:lineRule="auto"/>
              <w:ind w:right="0"/>
              <w:jc w:val="left"/>
              <w:rPr>
                <w:rFonts w:eastAsia="Calibri"/>
                <w:b/>
                <w:bCs/>
                <w:sz w:val="20"/>
                <w:szCs w:val="20"/>
                <w:lang w:val="en-US"/>
              </w:rPr>
            </w:pPr>
            <w:r w:rsidRPr="00522DE5">
              <w:rPr>
                <w:rFonts w:eastAsia="Calibri"/>
                <w:b/>
                <w:bCs/>
                <w:sz w:val="20"/>
                <w:szCs w:val="20"/>
                <w:lang w:val="en-US"/>
              </w:rPr>
              <w:t>Sex (male/female) (%)</w:t>
            </w:r>
          </w:p>
        </w:tc>
        <w:tc>
          <w:tcPr>
            <w:tcW w:w="571" w:type="dxa"/>
            <w:tcBorders>
              <w:top w:val="single" w:sz="4" w:space="0" w:color="auto"/>
              <w:left w:val="nil"/>
              <w:bottom w:val="single" w:sz="4" w:space="0" w:color="auto"/>
              <w:right w:val="nil"/>
            </w:tcBorders>
            <w:vAlign w:val="center"/>
          </w:tcPr>
          <w:p w14:paraId="50F6199F"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54</w:t>
            </w:r>
          </w:p>
        </w:tc>
        <w:tc>
          <w:tcPr>
            <w:tcW w:w="903" w:type="dxa"/>
            <w:tcBorders>
              <w:top w:val="single" w:sz="4" w:space="0" w:color="auto"/>
              <w:left w:val="nil"/>
              <w:bottom w:val="single" w:sz="4" w:space="0" w:color="auto"/>
              <w:right w:val="nil"/>
            </w:tcBorders>
            <w:vAlign w:val="center"/>
          </w:tcPr>
          <w:p w14:paraId="0C41BF02"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32/22)</w:t>
            </w:r>
          </w:p>
        </w:tc>
        <w:tc>
          <w:tcPr>
            <w:tcW w:w="1252" w:type="dxa"/>
            <w:tcBorders>
              <w:top w:val="single" w:sz="4" w:space="0" w:color="auto"/>
              <w:left w:val="nil"/>
              <w:bottom w:val="single" w:sz="4" w:space="0" w:color="auto"/>
              <w:right w:val="nil"/>
            </w:tcBorders>
            <w:vAlign w:val="center"/>
          </w:tcPr>
          <w:p w14:paraId="514965D3"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59.3/40.7)</w:t>
            </w:r>
          </w:p>
        </w:tc>
        <w:tc>
          <w:tcPr>
            <w:tcW w:w="575" w:type="dxa"/>
            <w:tcBorders>
              <w:top w:val="single" w:sz="4" w:space="0" w:color="auto"/>
              <w:left w:val="nil"/>
              <w:bottom w:val="single" w:sz="4" w:space="0" w:color="auto"/>
              <w:right w:val="nil"/>
            </w:tcBorders>
            <w:vAlign w:val="center"/>
          </w:tcPr>
          <w:p w14:paraId="07D42F0A"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00</w:t>
            </w:r>
          </w:p>
        </w:tc>
        <w:tc>
          <w:tcPr>
            <w:tcW w:w="863" w:type="dxa"/>
            <w:tcBorders>
              <w:top w:val="single" w:sz="4" w:space="0" w:color="auto"/>
              <w:left w:val="nil"/>
              <w:bottom w:val="single" w:sz="4" w:space="0" w:color="auto"/>
              <w:right w:val="nil"/>
            </w:tcBorders>
            <w:vAlign w:val="center"/>
          </w:tcPr>
          <w:p w14:paraId="721D4EDF"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132/68</w:t>
            </w:r>
          </w:p>
        </w:tc>
        <w:tc>
          <w:tcPr>
            <w:tcW w:w="1184" w:type="dxa"/>
            <w:tcBorders>
              <w:top w:val="single" w:sz="4" w:space="0" w:color="auto"/>
              <w:left w:val="nil"/>
              <w:bottom w:val="single" w:sz="4" w:space="0" w:color="auto"/>
              <w:right w:val="nil"/>
            </w:tcBorders>
            <w:vAlign w:val="center"/>
          </w:tcPr>
          <w:p w14:paraId="6967C2B6"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66.0/34.0)</w:t>
            </w:r>
          </w:p>
        </w:tc>
        <w:tc>
          <w:tcPr>
            <w:tcW w:w="237" w:type="dxa"/>
            <w:tcBorders>
              <w:left w:val="nil"/>
              <w:right w:val="nil"/>
            </w:tcBorders>
            <w:vAlign w:val="center"/>
          </w:tcPr>
          <w:p w14:paraId="4CA5AA24"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p>
        </w:tc>
        <w:tc>
          <w:tcPr>
            <w:tcW w:w="1502" w:type="dxa"/>
            <w:tcBorders>
              <w:top w:val="single" w:sz="4" w:space="0" w:color="auto"/>
              <w:left w:val="nil"/>
              <w:bottom w:val="single" w:sz="4" w:space="0" w:color="auto"/>
              <w:right w:val="nil"/>
            </w:tcBorders>
            <w:vAlign w:val="center"/>
          </w:tcPr>
          <w:p w14:paraId="0A7D01BF"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0.358</w:t>
            </w:r>
          </w:p>
        </w:tc>
      </w:tr>
      <w:tr w:rsidR="00BD0A27" w:rsidRPr="00522DE5" w14:paraId="0AB16465" w14:textId="77777777" w:rsidTr="009F15B2">
        <w:trPr>
          <w:trHeight w:val="136"/>
        </w:trPr>
        <w:tc>
          <w:tcPr>
            <w:tcW w:w="3119" w:type="dxa"/>
            <w:tcBorders>
              <w:top w:val="single" w:sz="4" w:space="0" w:color="auto"/>
              <w:left w:val="nil"/>
              <w:bottom w:val="single" w:sz="4" w:space="0" w:color="auto"/>
              <w:right w:val="nil"/>
            </w:tcBorders>
            <w:vAlign w:val="center"/>
          </w:tcPr>
          <w:p w14:paraId="5F03512E" w14:textId="77777777" w:rsidR="00BD0A27" w:rsidRPr="00522DE5" w:rsidRDefault="00BD0A27" w:rsidP="00FE47A7">
            <w:pPr>
              <w:widowControl/>
              <w:autoSpaceDE/>
              <w:autoSpaceDN/>
              <w:adjustRightInd/>
              <w:spacing w:after="0" w:line="259" w:lineRule="auto"/>
              <w:ind w:right="0"/>
              <w:jc w:val="left"/>
              <w:rPr>
                <w:rFonts w:eastAsia="Calibri"/>
                <w:b/>
                <w:bCs/>
                <w:sz w:val="20"/>
                <w:szCs w:val="20"/>
                <w:lang w:val="en-US"/>
              </w:rPr>
            </w:pPr>
            <w:r w:rsidRPr="00522DE5">
              <w:rPr>
                <w:rFonts w:eastAsia="Calibri"/>
                <w:b/>
                <w:bCs/>
                <w:sz w:val="20"/>
                <w:szCs w:val="20"/>
                <w:lang w:val="en-US"/>
              </w:rPr>
              <w:t xml:space="preserve">SCOPA-M </w:t>
            </w:r>
          </w:p>
          <w:p w14:paraId="1D4E4A6C" w14:textId="77777777" w:rsidR="00BD0A27" w:rsidRPr="00522DE5" w:rsidRDefault="00BD0A27" w:rsidP="00FE47A7">
            <w:pPr>
              <w:widowControl/>
              <w:autoSpaceDE/>
              <w:autoSpaceDN/>
              <w:adjustRightInd/>
              <w:spacing w:after="0" w:line="259" w:lineRule="auto"/>
              <w:ind w:left="319" w:right="0" w:hanging="142"/>
              <w:jc w:val="left"/>
              <w:rPr>
                <w:rFonts w:eastAsia="Calibri"/>
                <w:b/>
                <w:bCs/>
                <w:sz w:val="20"/>
                <w:szCs w:val="20"/>
                <w:lang w:val="en-US"/>
              </w:rPr>
            </w:pPr>
            <w:r w:rsidRPr="00522DE5">
              <w:rPr>
                <w:rFonts w:eastAsia="Calibri"/>
                <w:b/>
                <w:bCs/>
                <w:sz w:val="20"/>
                <w:szCs w:val="20"/>
                <w:lang w:val="en-US"/>
              </w:rPr>
              <w:t>Activities of daily living</w:t>
            </w:r>
          </w:p>
        </w:tc>
        <w:tc>
          <w:tcPr>
            <w:tcW w:w="571" w:type="dxa"/>
            <w:tcBorders>
              <w:top w:val="single" w:sz="4" w:space="0" w:color="auto"/>
              <w:left w:val="nil"/>
              <w:bottom w:val="single" w:sz="4" w:space="0" w:color="auto"/>
              <w:right w:val="nil"/>
            </w:tcBorders>
            <w:vAlign w:val="center"/>
          </w:tcPr>
          <w:p w14:paraId="5F89DC9C"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53</w:t>
            </w:r>
          </w:p>
        </w:tc>
        <w:tc>
          <w:tcPr>
            <w:tcW w:w="903" w:type="dxa"/>
            <w:tcBorders>
              <w:top w:val="single" w:sz="4" w:space="0" w:color="auto"/>
              <w:left w:val="nil"/>
              <w:bottom w:val="single" w:sz="4" w:space="0" w:color="auto"/>
              <w:right w:val="nil"/>
            </w:tcBorders>
            <w:vAlign w:val="center"/>
          </w:tcPr>
          <w:p w14:paraId="46E14289"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en-US"/>
              </w:rPr>
            </w:pPr>
            <w:r w:rsidRPr="00522DE5">
              <w:rPr>
                <w:rFonts w:eastAsia="Calibri"/>
                <w:sz w:val="20"/>
                <w:szCs w:val="20"/>
                <w:lang w:val="de-DE"/>
              </w:rPr>
              <w:t>6.5</w:t>
            </w:r>
          </w:p>
        </w:tc>
        <w:tc>
          <w:tcPr>
            <w:tcW w:w="1252" w:type="dxa"/>
            <w:tcBorders>
              <w:top w:val="single" w:sz="4" w:space="0" w:color="auto"/>
              <w:left w:val="nil"/>
              <w:bottom w:val="single" w:sz="4" w:space="0" w:color="auto"/>
              <w:right w:val="nil"/>
            </w:tcBorders>
            <w:vAlign w:val="center"/>
          </w:tcPr>
          <w:p w14:paraId="4AC250E5"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3.6</w:t>
            </w:r>
          </w:p>
        </w:tc>
        <w:tc>
          <w:tcPr>
            <w:tcW w:w="575" w:type="dxa"/>
            <w:tcBorders>
              <w:top w:val="single" w:sz="4" w:space="0" w:color="auto"/>
              <w:left w:val="nil"/>
              <w:bottom w:val="single" w:sz="4" w:space="0" w:color="auto"/>
              <w:right w:val="nil"/>
            </w:tcBorders>
            <w:vAlign w:val="center"/>
          </w:tcPr>
          <w:p w14:paraId="1BA633D7"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198</w:t>
            </w:r>
          </w:p>
        </w:tc>
        <w:tc>
          <w:tcPr>
            <w:tcW w:w="863" w:type="dxa"/>
            <w:tcBorders>
              <w:top w:val="single" w:sz="4" w:space="0" w:color="auto"/>
              <w:left w:val="nil"/>
              <w:bottom w:val="single" w:sz="4" w:space="0" w:color="auto"/>
              <w:right w:val="nil"/>
            </w:tcBorders>
            <w:vAlign w:val="center"/>
          </w:tcPr>
          <w:p w14:paraId="521F7FFE"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en-US"/>
              </w:rPr>
            </w:pPr>
            <w:r w:rsidRPr="00522DE5">
              <w:rPr>
                <w:rFonts w:eastAsia="Calibri"/>
                <w:sz w:val="20"/>
                <w:szCs w:val="20"/>
                <w:lang w:val="de-DE"/>
              </w:rPr>
              <w:t>7.0</w:t>
            </w:r>
          </w:p>
        </w:tc>
        <w:tc>
          <w:tcPr>
            <w:tcW w:w="1184" w:type="dxa"/>
            <w:tcBorders>
              <w:top w:val="single" w:sz="4" w:space="0" w:color="auto"/>
              <w:left w:val="nil"/>
              <w:bottom w:val="single" w:sz="4" w:space="0" w:color="auto"/>
              <w:right w:val="nil"/>
            </w:tcBorders>
            <w:vAlign w:val="center"/>
          </w:tcPr>
          <w:p w14:paraId="1D7E18A7"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3.3</w:t>
            </w:r>
          </w:p>
        </w:tc>
        <w:tc>
          <w:tcPr>
            <w:tcW w:w="237" w:type="dxa"/>
            <w:tcBorders>
              <w:left w:val="nil"/>
              <w:right w:val="nil"/>
            </w:tcBorders>
            <w:vAlign w:val="center"/>
          </w:tcPr>
          <w:p w14:paraId="09848F4B" w14:textId="77777777" w:rsidR="00BD0A27" w:rsidRPr="00522DE5" w:rsidRDefault="00BD0A27" w:rsidP="00FE47A7">
            <w:pPr>
              <w:widowControl/>
              <w:autoSpaceDE/>
              <w:autoSpaceDN/>
              <w:adjustRightInd/>
              <w:spacing w:after="0" w:line="259" w:lineRule="auto"/>
              <w:ind w:right="0"/>
              <w:jc w:val="center"/>
              <w:rPr>
                <w:rFonts w:eastAsia="Calibri"/>
                <w:b/>
                <w:bCs/>
                <w:sz w:val="20"/>
                <w:szCs w:val="20"/>
                <w:lang w:val="de-DE"/>
              </w:rPr>
            </w:pPr>
          </w:p>
        </w:tc>
        <w:tc>
          <w:tcPr>
            <w:tcW w:w="1502" w:type="dxa"/>
            <w:tcBorders>
              <w:top w:val="single" w:sz="4" w:space="0" w:color="auto"/>
              <w:left w:val="nil"/>
              <w:bottom w:val="single" w:sz="4" w:space="0" w:color="auto"/>
              <w:right w:val="nil"/>
            </w:tcBorders>
            <w:vAlign w:val="center"/>
          </w:tcPr>
          <w:p w14:paraId="3D79F4CE" w14:textId="77777777" w:rsidR="00BD0A27" w:rsidRPr="00522DE5" w:rsidRDefault="00BD0A27" w:rsidP="00FE47A7">
            <w:pPr>
              <w:widowControl/>
              <w:autoSpaceDE/>
              <w:autoSpaceDN/>
              <w:adjustRightInd/>
              <w:spacing w:after="0" w:line="259" w:lineRule="auto"/>
              <w:ind w:right="0"/>
              <w:jc w:val="center"/>
              <w:rPr>
                <w:rFonts w:eastAsia="Calibri"/>
                <w:b/>
                <w:bCs/>
                <w:sz w:val="20"/>
                <w:szCs w:val="20"/>
                <w:lang w:val="en-US"/>
              </w:rPr>
            </w:pPr>
            <w:r w:rsidRPr="00522DE5">
              <w:rPr>
                <w:rFonts w:eastAsia="Calibri"/>
                <w:sz w:val="20"/>
                <w:szCs w:val="20"/>
                <w:lang w:val="de-DE"/>
              </w:rPr>
              <w:t>0.292</w:t>
            </w:r>
          </w:p>
        </w:tc>
      </w:tr>
      <w:tr w:rsidR="00BD0A27" w:rsidRPr="00522DE5" w14:paraId="2287DA3E" w14:textId="77777777" w:rsidTr="009F15B2">
        <w:trPr>
          <w:trHeight w:val="136"/>
        </w:trPr>
        <w:tc>
          <w:tcPr>
            <w:tcW w:w="3119" w:type="dxa"/>
            <w:tcBorders>
              <w:top w:val="single" w:sz="4" w:space="0" w:color="auto"/>
              <w:left w:val="nil"/>
              <w:bottom w:val="single" w:sz="4" w:space="0" w:color="auto"/>
              <w:right w:val="nil"/>
            </w:tcBorders>
            <w:vAlign w:val="center"/>
          </w:tcPr>
          <w:p w14:paraId="52653D33" w14:textId="77777777" w:rsidR="00BD0A27" w:rsidRPr="00522DE5" w:rsidRDefault="00BD0A27" w:rsidP="00FE47A7">
            <w:pPr>
              <w:widowControl/>
              <w:autoSpaceDE/>
              <w:autoSpaceDN/>
              <w:adjustRightInd/>
              <w:spacing w:after="0" w:line="259" w:lineRule="auto"/>
              <w:ind w:left="171" w:right="0"/>
              <w:jc w:val="left"/>
              <w:rPr>
                <w:rFonts w:eastAsia="Calibri"/>
                <w:sz w:val="20"/>
                <w:szCs w:val="20"/>
                <w:lang w:val="en-US"/>
              </w:rPr>
            </w:pPr>
            <w:r w:rsidRPr="00522DE5">
              <w:rPr>
                <w:rFonts w:eastAsia="Calibri"/>
                <w:sz w:val="20"/>
                <w:szCs w:val="20"/>
                <w:lang w:val="en-US"/>
              </w:rPr>
              <w:t>Tremor (%)</w:t>
            </w:r>
          </w:p>
        </w:tc>
        <w:tc>
          <w:tcPr>
            <w:tcW w:w="571" w:type="dxa"/>
            <w:tcBorders>
              <w:top w:val="single" w:sz="4" w:space="0" w:color="auto"/>
              <w:left w:val="nil"/>
              <w:bottom w:val="single" w:sz="4" w:space="0" w:color="auto"/>
              <w:right w:val="nil"/>
            </w:tcBorders>
            <w:vAlign w:val="center"/>
          </w:tcPr>
          <w:p w14:paraId="10E9A473"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54</w:t>
            </w:r>
          </w:p>
        </w:tc>
        <w:tc>
          <w:tcPr>
            <w:tcW w:w="903" w:type="dxa"/>
            <w:tcBorders>
              <w:top w:val="single" w:sz="4" w:space="0" w:color="auto"/>
              <w:left w:val="nil"/>
              <w:bottom w:val="single" w:sz="4" w:space="0" w:color="auto"/>
              <w:right w:val="nil"/>
            </w:tcBorders>
            <w:vAlign w:val="center"/>
          </w:tcPr>
          <w:p w14:paraId="6E5677DD"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9.9</w:t>
            </w:r>
          </w:p>
        </w:tc>
        <w:tc>
          <w:tcPr>
            <w:tcW w:w="1252" w:type="dxa"/>
            <w:tcBorders>
              <w:top w:val="single" w:sz="4" w:space="0" w:color="auto"/>
              <w:left w:val="nil"/>
              <w:bottom w:val="single" w:sz="4" w:space="0" w:color="auto"/>
              <w:right w:val="nil"/>
            </w:tcBorders>
            <w:vAlign w:val="center"/>
          </w:tcPr>
          <w:p w14:paraId="064139F2"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15.6</w:t>
            </w:r>
          </w:p>
        </w:tc>
        <w:tc>
          <w:tcPr>
            <w:tcW w:w="575" w:type="dxa"/>
            <w:tcBorders>
              <w:top w:val="single" w:sz="4" w:space="0" w:color="auto"/>
              <w:left w:val="nil"/>
              <w:bottom w:val="single" w:sz="4" w:space="0" w:color="auto"/>
              <w:right w:val="nil"/>
            </w:tcBorders>
            <w:vAlign w:val="center"/>
          </w:tcPr>
          <w:p w14:paraId="0F58B8AE"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00</w:t>
            </w:r>
          </w:p>
        </w:tc>
        <w:tc>
          <w:tcPr>
            <w:tcW w:w="863" w:type="dxa"/>
            <w:tcBorders>
              <w:top w:val="single" w:sz="4" w:space="0" w:color="auto"/>
              <w:left w:val="nil"/>
              <w:bottom w:val="single" w:sz="4" w:space="0" w:color="auto"/>
              <w:right w:val="nil"/>
            </w:tcBorders>
            <w:vAlign w:val="center"/>
          </w:tcPr>
          <w:p w14:paraId="59B1B4CA"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16.1</w:t>
            </w:r>
          </w:p>
        </w:tc>
        <w:tc>
          <w:tcPr>
            <w:tcW w:w="1184" w:type="dxa"/>
            <w:tcBorders>
              <w:top w:val="single" w:sz="4" w:space="0" w:color="auto"/>
              <w:left w:val="nil"/>
              <w:bottom w:val="single" w:sz="4" w:space="0" w:color="auto"/>
              <w:right w:val="nil"/>
            </w:tcBorders>
            <w:vAlign w:val="center"/>
          </w:tcPr>
          <w:p w14:paraId="11719176"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19.1</w:t>
            </w:r>
          </w:p>
        </w:tc>
        <w:tc>
          <w:tcPr>
            <w:tcW w:w="237" w:type="dxa"/>
            <w:tcBorders>
              <w:left w:val="nil"/>
              <w:right w:val="nil"/>
            </w:tcBorders>
            <w:vAlign w:val="center"/>
          </w:tcPr>
          <w:p w14:paraId="4CE61ACE" w14:textId="77777777" w:rsidR="00BD0A27" w:rsidRPr="00522DE5" w:rsidRDefault="00BD0A27" w:rsidP="00FE47A7">
            <w:pPr>
              <w:widowControl/>
              <w:autoSpaceDE/>
              <w:autoSpaceDN/>
              <w:adjustRightInd/>
              <w:spacing w:after="0" w:line="259" w:lineRule="auto"/>
              <w:ind w:right="0"/>
              <w:jc w:val="center"/>
              <w:rPr>
                <w:rFonts w:eastAsia="Calibri"/>
                <w:b/>
                <w:bCs/>
                <w:sz w:val="20"/>
                <w:szCs w:val="20"/>
                <w:lang w:val="de-DE"/>
              </w:rPr>
            </w:pPr>
          </w:p>
        </w:tc>
        <w:tc>
          <w:tcPr>
            <w:tcW w:w="1502" w:type="dxa"/>
            <w:tcBorders>
              <w:top w:val="single" w:sz="4" w:space="0" w:color="auto"/>
              <w:left w:val="nil"/>
              <w:bottom w:val="single" w:sz="4" w:space="0" w:color="auto"/>
              <w:right w:val="nil"/>
            </w:tcBorders>
            <w:vAlign w:val="center"/>
          </w:tcPr>
          <w:p w14:paraId="329F40DB" w14:textId="77777777" w:rsidR="00BD0A27" w:rsidRPr="00522DE5" w:rsidRDefault="00BD0A27" w:rsidP="00FE47A7">
            <w:pPr>
              <w:widowControl/>
              <w:autoSpaceDE/>
              <w:autoSpaceDN/>
              <w:adjustRightInd/>
              <w:spacing w:after="0" w:line="259" w:lineRule="auto"/>
              <w:ind w:right="0"/>
              <w:jc w:val="center"/>
              <w:rPr>
                <w:rFonts w:eastAsia="Calibri"/>
                <w:b/>
                <w:bCs/>
                <w:sz w:val="20"/>
                <w:szCs w:val="20"/>
                <w:lang w:val="de-DE"/>
              </w:rPr>
            </w:pPr>
            <w:r w:rsidRPr="00522DE5">
              <w:rPr>
                <w:rFonts w:eastAsia="Calibri"/>
                <w:b/>
                <w:bCs/>
                <w:sz w:val="20"/>
                <w:szCs w:val="20"/>
                <w:lang w:val="de-DE"/>
              </w:rPr>
              <w:t>0.006</w:t>
            </w:r>
          </w:p>
        </w:tc>
      </w:tr>
      <w:tr w:rsidR="00BD0A27" w:rsidRPr="00522DE5" w14:paraId="16BC7529" w14:textId="77777777" w:rsidTr="009F15B2">
        <w:trPr>
          <w:trHeight w:val="136"/>
        </w:trPr>
        <w:tc>
          <w:tcPr>
            <w:tcW w:w="3119" w:type="dxa"/>
            <w:tcBorders>
              <w:top w:val="single" w:sz="4" w:space="0" w:color="auto"/>
              <w:left w:val="nil"/>
              <w:bottom w:val="single" w:sz="4" w:space="0" w:color="auto"/>
              <w:right w:val="nil"/>
            </w:tcBorders>
            <w:vAlign w:val="center"/>
          </w:tcPr>
          <w:p w14:paraId="50CC3757" w14:textId="77777777" w:rsidR="00BD0A27" w:rsidRPr="00522DE5" w:rsidRDefault="00BD0A27" w:rsidP="00FE47A7">
            <w:pPr>
              <w:widowControl/>
              <w:autoSpaceDE/>
              <w:autoSpaceDN/>
              <w:adjustRightInd/>
              <w:spacing w:after="0" w:line="259" w:lineRule="auto"/>
              <w:ind w:left="171" w:right="0"/>
              <w:jc w:val="left"/>
              <w:rPr>
                <w:rFonts w:eastAsia="Calibri"/>
                <w:sz w:val="20"/>
                <w:szCs w:val="20"/>
                <w:lang w:val="en-US"/>
              </w:rPr>
            </w:pPr>
            <w:r w:rsidRPr="00522DE5">
              <w:rPr>
                <w:rFonts w:eastAsia="Calibri"/>
                <w:sz w:val="20"/>
                <w:szCs w:val="20"/>
                <w:lang w:val="en-US"/>
              </w:rPr>
              <w:t>Bradykinesia (%)</w:t>
            </w:r>
          </w:p>
        </w:tc>
        <w:tc>
          <w:tcPr>
            <w:tcW w:w="571" w:type="dxa"/>
            <w:tcBorders>
              <w:top w:val="single" w:sz="4" w:space="0" w:color="auto"/>
              <w:left w:val="nil"/>
              <w:bottom w:val="single" w:sz="4" w:space="0" w:color="auto"/>
              <w:right w:val="nil"/>
            </w:tcBorders>
            <w:vAlign w:val="center"/>
          </w:tcPr>
          <w:p w14:paraId="4573F4FF"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54</w:t>
            </w:r>
          </w:p>
        </w:tc>
        <w:tc>
          <w:tcPr>
            <w:tcW w:w="903" w:type="dxa"/>
            <w:tcBorders>
              <w:top w:val="single" w:sz="4" w:space="0" w:color="auto"/>
              <w:left w:val="nil"/>
              <w:bottom w:val="single" w:sz="4" w:space="0" w:color="auto"/>
              <w:right w:val="nil"/>
            </w:tcBorders>
            <w:vAlign w:val="center"/>
          </w:tcPr>
          <w:p w14:paraId="0C8AC62A"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35.5</w:t>
            </w:r>
          </w:p>
        </w:tc>
        <w:tc>
          <w:tcPr>
            <w:tcW w:w="1252" w:type="dxa"/>
            <w:tcBorders>
              <w:top w:val="single" w:sz="4" w:space="0" w:color="auto"/>
              <w:left w:val="nil"/>
              <w:bottom w:val="single" w:sz="4" w:space="0" w:color="auto"/>
              <w:right w:val="nil"/>
            </w:tcBorders>
            <w:vAlign w:val="center"/>
          </w:tcPr>
          <w:p w14:paraId="42E0DF79"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2.0</w:t>
            </w:r>
          </w:p>
        </w:tc>
        <w:tc>
          <w:tcPr>
            <w:tcW w:w="575" w:type="dxa"/>
            <w:tcBorders>
              <w:top w:val="single" w:sz="4" w:space="0" w:color="auto"/>
              <w:left w:val="nil"/>
              <w:bottom w:val="single" w:sz="4" w:space="0" w:color="auto"/>
              <w:right w:val="nil"/>
            </w:tcBorders>
            <w:vAlign w:val="center"/>
          </w:tcPr>
          <w:p w14:paraId="47E9F0DC"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00</w:t>
            </w:r>
          </w:p>
        </w:tc>
        <w:tc>
          <w:tcPr>
            <w:tcW w:w="863" w:type="dxa"/>
            <w:tcBorders>
              <w:top w:val="single" w:sz="4" w:space="0" w:color="auto"/>
              <w:left w:val="nil"/>
              <w:bottom w:val="single" w:sz="4" w:space="0" w:color="auto"/>
              <w:right w:val="nil"/>
            </w:tcBorders>
            <w:vAlign w:val="center"/>
          </w:tcPr>
          <w:p w14:paraId="74CA01D5"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35.7</w:t>
            </w:r>
          </w:p>
        </w:tc>
        <w:tc>
          <w:tcPr>
            <w:tcW w:w="1184" w:type="dxa"/>
            <w:tcBorders>
              <w:top w:val="single" w:sz="4" w:space="0" w:color="auto"/>
              <w:left w:val="nil"/>
              <w:bottom w:val="single" w:sz="4" w:space="0" w:color="auto"/>
              <w:right w:val="nil"/>
            </w:tcBorders>
            <w:vAlign w:val="center"/>
          </w:tcPr>
          <w:p w14:paraId="04B54763"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19.5</w:t>
            </w:r>
          </w:p>
        </w:tc>
        <w:tc>
          <w:tcPr>
            <w:tcW w:w="237" w:type="dxa"/>
            <w:tcBorders>
              <w:left w:val="nil"/>
              <w:right w:val="nil"/>
            </w:tcBorders>
            <w:vAlign w:val="center"/>
          </w:tcPr>
          <w:p w14:paraId="39804FF2" w14:textId="77777777" w:rsidR="00BD0A27" w:rsidRPr="00522DE5" w:rsidRDefault="00BD0A27" w:rsidP="00FE47A7">
            <w:pPr>
              <w:widowControl/>
              <w:autoSpaceDE/>
              <w:autoSpaceDN/>
              <w:adjustRightInd/>
              <w:spacing w:after="0" w:line="259" w:lineRule="auto"/>
              <w:ind w:right="0"/>
              <w:jc w:val="center"/>
              <w:rPr>
                <w:rFonts w:eastAsia="Calibri"/>
                <w:b/>
                <w:bCs/>
                <w:sz w:val="20"/>
                <w:szCs w:val="20"/>
                <w:lang w:val="de-DE"/>
              </w:rPr>
            </w:pPr>
          </w:p>
        </w:tc>
        <w:tc>
          <w:tcPr>
            <w:tcW w:w="1502" w:type="dxa"/>
            <w:tcBorders>
              <w:top w:val="single" w:sz="4" w:space="0" w:color="auto"/>
              <w:left w:val="nil"/>
              <w:bottom w:val="single" w:sz="4" w:space="0" w:color="auto"/>
              <w:right w:val="nil"/>
            </w:tcBorders>
            <w:vAlign w:val="center"/>
          </w:tcPr>
          <w:p w14:paraId="0A87CC7C"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0.991</w:t>
            </w:r>
          </w:p>
        </w:tc>
      </w:tr>
      <w:tr w:rsidR="00BD0A27" w:rsidRPr="00522DE5" w14:paraId="43D12A24" w14:textId="77777777" w:rsidTr="009F15B2">
        <w:trPr>
          <w:trHeight w:val="136"/>
        </w:trPr>
        <w:tc>
          <w:tcPr>
            <w:tcW w:w="3119" w:type="dxa"/>
            <w:tcBorders>
              <w:top w:val="single" w:sz="4" w:space="0" w:color="auto"/>
              <w:left w:val="nil"/>
              <w:bottom w:val="single" w:sz="4" w:space="0" w:color="auto"/>
              <w:right w:val="nil"/>
            </w:tcBorders>
            <w:vAlign w:val="center"/>
          </w:tcPr>
          <w:p w14:paraId="56E75DA4" w14:textId="77777777" w:rsidR="00BD0A27" w:rsidRPr="00522DE5" w:rsidRDefault="00BD0A27" w:rsidP="00FE47A7">
            <w:pPr>
              <w:widowControl/>
              <w:autoSpaceDE/>
              <w:autoSpaceDN/>
              <w:adjustRightInd/>
              <w:spacing w:after="0" w:line="259" w:lineRule="auto"/>
              <w:ind w:left="171" w:right="0"/>
              <w:jc w:val="left"/>
              <w:rPr>
                <w:rFonts w:eastAsia="Calibri"/>
                <w:sz w:val="20"/>
                <w:szCs w:val="20"/>
                <w:lang w:val="en-US"/>
              </w:rPr>
            </w:pPr>
            <w:r w:rsidRPr="00522DE5">
              <w:rPr>
                <w:rFonts w:eastAsia="Calibri"/>
                <w:sz w:val="20"/>
                <w:szCs w:val="20"/>
                <w:lang w:val="en-US"/>
              </w:rPr>
              <w:t>Axial symptoms (%)</w:t>
            </w:r>
          </w:p>
        </w:tc>
        <w:tc>
          <w:tcPr>
            <w:tcW w:w="571" w:type="dxa"/>
            <w:tcBorders>
              <w:top w:val="single" w:sz="4" w:space="0" w:color="auto"/>
              <w:left w:val="nil"/>
              <w:bottom w:val="single" w:sz="4" w:space="0" w:color="auto"/>
              <w:right w:val="nil"/>
            </w:tcBorders>
            <w:vAlign w:val="center"/>
          </w:tcPr>
          <w:p w14:paraId="05003BD1"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53</w:t>
            </w:r>
          </w:p>
        </w:tc>
        <w:tc>
          <w:tcPr>
            <w:tcW w:w="903" w:type="dxa"/>
            <w:tcBorders>
              <w:top w:val="single" w:sz="4" w:space="0" w:color="auto"/>
              <w:left w:val="nil"/>
              <w:bottom w:val="single" w:sz="4" w:space="0" w:color="auto"/>
              <w:right w:val="nil"/>
            </w:tcBorders>
            <w:vAlign w:val="center"/>
          </w:tcPr>
          <w:p w14:paraId="75036F3B"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9.5</w:t>
            </w:r>
          </w:p>
        </w:tc>
        <w:tc>
          <w:tcPr>
            <w:tcW w:w="1252" w:type="dxa"/>
            <w:tcBorders>
              <w:top w:val="single" w:sz="4" w:space="0" w:color="auto"/>
              <w:left w:val="nil"/>
              <w:bottom w:val="single" w:sz="4" w:space="0" w:color="auto"/>
              <w:right w:val="nil"/>
            </w:tcBorders>
            <w:vAlign w:val="center"/>
          </w:tcPr>
          <w:p w14:paraId="1FCF0E04"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19.3</w:t>
            </w:r>
          </w:p>
        </w:tc>
        <w:tc>
          <w:tcPr>
            <w:tcW w:w="575" w:type="dxa"/>
            <w:tcBorders>
              <w:top w:val="single" w:sz="4" w:space="0" w:color="auto"/>
              <w:left w:val="nil"/>
              <w:bottom w:val="single" w:sz="4" w:space="0" w:color="auto"/>
              <w:right w:val="nil"/>
            </w:tcBorders>
            <w:vAlign w:val="center"/>
          </w:tcPr>
          <w:p w14:paraId="6559725D"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199</w:t>
            </w:r>
          </w:p>
        </w:tc>
        <w:tc>
          <w:tcPr>
            <w:tcW w:w="863" w:type="dxa"/>
            <w:tcBorders>
              <w:top w:val="single" w:sz="4" w:space="0" w:color="auto"/>
              <w:left w:val="nil"/>
              <w:bottom w:val="single" w:sz="4" w:space="0" w:color="auto"/>
              <w:right w:val="nil"/>
            </w:tcBorders>
            <w:vAlign w:val="center"/>
          </w:tcPr>
          <w:p w14:paraId="33853B7E"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6.8</w:t>
            </w:r>
          </w:p>
        </w:tc>
        <w:tc>
          <w:tcPr>
            <w:tcW w:w="1184" w:type="dxa"/>
            <w:tcBorders>
              <w:top w:val="single" w:sz="4" w:space="0" w:color="auto"/>
              <w:left w:val="nil"/>
              <w:bottom w:val="single" w:sz="4" w:space="0" w:color="auto"/>
              <w:right w:val="nil"/>
            </w:tcBorders>
            <w:vAlign w:val="center"/>
          </w:tcPr>
          <w:p w14:paraId="19482538"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16.5</w:t>
            </w:r>
          </w:p>
        </w:tc>
        <w:tc>
          <w:tcPr>
            <w:tcW w:w="237" w:type="dxa"/>
            <w:tcBorders>
              <w:left w:val="nil"/>
              <w:right w:val="nil"/>
            </w:tcBorders>
            <w:vAlign w:val="center"/>
          </w:tcPr>
          <w:p w14:paraId="7FC8A404" w14:textId="77777777" w:rsidR="00BD0A27" w:rsidRPr="00522DE5" w:rsidRDefault="00BD0A27" w:rsidP="00FE47A7">
            <w:pPr>
              <w:widowControl/>
              <w:autoSpaceDE/>
              <w:autoSpaceDN/>
              <w:adjustRightInd/>
              <w:spacing w:after="0" w:line="259" w:lineRule="auto"/>
              <w:ind w:right="0"/>
              <w:jc w:val="center"/>
              <w:rPr>
                <w:rFonts w:eastAsia="Calibri"/>
                <w:b/>
                <w:bCs/>
                <w:sz w:val="20"/>
                <w:szCs w:val="20"/>
                <w:lang w:val="de-DE"/>
              </w:rPr>
            </w:pPr>
          </w:p>
        </w:tc>
        <w:tc>
          <w:tcPr>
            <w:tcW w:w="1502" w:type="dxa"/>
            <w:tcBorders>
              <w:top w:val="single" w:sz="4" w:space="0" w:color="auto"/>
              <w:left w:val="nil"/>
              <w:bottom w:val="single" w:sz="4" w:space="0" w:color="auto"/>
              <w:right w:val="nil"/>
            </w:tcBorders>
            <w:vAlign w:val="center"/>
          </w:tcPr>
          <w:p w14:paraId="4F492304"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0.511</w:t>
            </w:r>
          </w:p>
        </w:tc>
      </w:tr>
      <w:tr w:rsidR="00BD0A27" w:rsidRPr="00522DE5" w14:paraId="6C20253B" w14:textId="77777777" w:rsidTr="009F15B2">
        <w:trPr>
          <w:trHeight w:val="136"/>
        </w:trPr>
        <w:tc>
          <w:tcPr>
            <w:tcW w:w="3119" w:type="dxa"/>
            <w:tcBorders>
              <w:top w:val="single" w:sz="4" w:space="0" w:color="auto"/>
              <w:left w:val="nil"/>
              <w:bottom w:val="single" w:sz="4" w:space="0" w:color="auto"/>
              <w:right w:val="nil"/>
            </w:tcBorders>
            <w:vAlign w:val="center"/>
          </w:tcPr>
          <w:p w14:paraId="4A4A912D" w14:textId="77777777" w:rsidR="00BD0A27" w:rsidRPr="00522DE5" w:rsidRDefault="00BD0A27" w:rsidP="00FE47A7">
            <w:pPr>
              <w:widowControl/>
              <w:autoSpaceDE/>
              <w:autoSpaceDN/>
              <w:adjustRightInd/>
              <w:spacing w:after="0" w:line="259" w:lineRule="auto"/>
              <w:ind w:left="171" w:right="0"/>
              <w:jc w:val="left"/>
              <w:rPr>
                <w:rFonts w:eastAsia="Calibri"/>
                <w:sz w:val="20"/>
                <w:szCs w:val="20"/>
                <w:lang w:val="en-US"/>
              </w:rPr>
            </w:pPr>
            <w:r w:rsidRPr="00522DE5">
              <w:rPr>
                <w:rFonts w:eastAsia="Calibri"/>
                <w:sz w:val="20"/>
                <w:szCs w:val="20"/>
                <w:lang w:val="en-US"/>
              </w:rPr>
              <w:t>Dysphagia and dysarthria (%)</w:t>
            </w:r>
          </w:p>
        </w:tc>
        <w:tc>
          <w:tcPr>
            <w:tcW w:w="571" w:type="dxa"/>
            <w:tcBorders>
              <w:top w:val="single" w:sz="4" w:space="0" w:color="auto"/>
              <w:left w:val="nil"/>
              <w:bottom w:val="single" w:sz="4" w:space="0" w:color="auto"/>
              <w:right w:val="nil"/>
            </w:tcBorders>
            <w:vAlign w:val="center"/>
          </w:tcPr>
          <w:p w14:paraId="29B04CFB"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53</w:t>
            </w:r>
          </w:p>
        </w:tc>
        <w:tc>
          <w:tcPr>
            <w:tcW w:w="903" w:type="dxa"/>
            <w:tcBorders>
              <w:top w:val="single" w:sz="4" w:space="0" w:color="auto"/>
              <w:left w:val="nil"/>
              <w:bottom w:val="single" w:sz="4" w:space="0" w:color="auto"/>
              <w:right w:val="nil"/>
            </w:tcBorders>
            <w:vAlign w:val="center"/>
          </w:tcPr>
          <w:p w14:paraId="6B8606A8"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2.9</w:t>
            </w:r>
          </w:p>
        </w:tc>
        <w:tc>
          <w:tcPr>
            <w:tcW w:w="1252" w:type="dxa"/>
            <w:tcBorders>
              <w:top w:val="single" w:sz="4" w:space="0" w:color="auto"/>
              <w:left w:val="nil"/>
              <w:bottom w:val="single" w:sz="4" w:space="0" w:color="auto"/>
              <w:right w:val="nil"/>
            </w:tcBorders>
            <w:vAlign w:val="center"/>
          </w:tcPr>
          <w:p w14:paraId="0FBA5432"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16.1</w:t>
            </w:r>
          </w:p>
        </w:tc>
        <w:tc>
          <w:tcPr>
            <w:tcW w:w="575" w:type="dxa"/>
            <w:tcBorders>
              <w:top w:val="single" w:sz="4" w:space="0" w:color="auto"/>
              <w:left w:val="nil"/>
              <w:bottom w:val="single" w:sz="4" w:space="0" w:color="auto"/>
              <w:right w:val="nil"/>
            </w:tcBorders>
            <w:vAlign w:val="center"/>
          </w:tcPr>
          <w:p w14:paraId="7A3CAAB2"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198</w:t>
            </w:r>
          </w:p>
        </w:tc>
        <w:tc>
          <w:tcPr>
            <w:tcW w:w="863" w:type="dxa"/>
            <w:tcBorders>
              <w:top w:val="single" w:sz="4" w:space="0" w:color="auto"/>
              <w:left w:val="nil"/>
              <w:bottom w:val="single" w:sz="4" w:space="0" w:color="auto"/>
              <w:right w:val="nil"/>
            </w:tcBorders>
            <w:vAlign w:val="center"/>
          </w:tcPr>
          <w:p w14:paraId="046D7923"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1.4</w:t>
            </w:r>
          </w:p>
        </w:tc>
        <w:tc>
          <w:tcPr>
            <w:tcW w:w="1184" w:type="dxa"/>
            <w:tcBorders>
              <w:top w:val="single" w:sz="4" w:space="0" w:color="auto"/>
              <w:left w:val="nil"/>
              <w:bottom w:val="single" w:sz="4" w:space="0" w:color="auto"/>
              <w:right w:val="nil"/>
            </w:tcBorders>
            <w:vAlign w:val="center"/>
          </w:tcPr>
          <w:p w14:paraId="76CCDA9A"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16.0</w:t>
            </w:r>
          </w:p>
        </w:tc>
        <w:tc>
          <w:tcPr>
            <w:tcW w:w="237" w:type="dxa"/>
            <w:tcBorders>
              <w:left w:val="nil"/>
              <w:right w:val="nil"/>
            </w:tcBorders>
            <w:vAlign w:val="center"/>
          </w:tcPr>
          <w:p w14:paraId="2BEB2A33" w14:textId="77777777" w:rsidR="00BD0A27" w:rsidRPr="00522DE5" w:rsidRDefault="00BD0A27" w:rsidP="00FE47A7">
            <w:pPr>
              <w:widowControl/>
              <w:autoSpaceDE/>
              <w:autoSpaceDN/>
              <w:adjustRightInd/>
              <w:spacing w:after="0" w:line="259" w:lineRule="auto"/>
              <w:ind w:right="0"/>
              <w:jc w:val="center"/>
              <w:rPr>
                <w:rFonts w:eastAsia="Calibri"/>
                <w:b/>
                <w:bCs/>
                <w:sz w:val="20"/>
                <w:szCs w:val="20"/>
                <w:lang w:val="de-DE"/>
              </w:rPr>
            </w:pPr>
          </w:p>
        </w:tc>
        <w:tc>
          <w:tcPr>
            <w:tcW w:w="1502" w:type="dxa"/>
            <w:tcBorders>
              <w:top w:val="single" w:sz="4" w:space="0" w:color="auto"/>
              <w:left w:val="nil"/>
              <w:bottom w:val="single" w:sz="4" w:space="0" w:color="auto"/>
              <w:right w:val="nil"/>
            </w:tcBorders>
            <w:vAlign w:val="center"/>
          </w:tcPr>
          <w:p w14:paraId="77BEC1DD"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0.553</w:t>
            </w:r>
          </w:p>
        </w:tc>
      </w:tr>
      <w:tr w:rsidR="00BD0A27" w:rsidRPr="00522DE5" w14:paraId="610D9407" w14:textId="77777777" w:rsidTr="009F15B2">
        <w:trPr>
          <w:trHeight w:val="136"/>
        </w:trPr>
        <w:tc>
          <w:tcPr>
            <w:tcW w:w="3119" w:type="dxa"/>
            <w:tcBorders>
              <w:top w:val="single" w:sz="4" w:space="0" w:color="auto"/>
              <w:left w:val="nil"/>
              <w:bottom w:val="single" w:sz="4" w:space="0" w:color="auto"/>
              <w:right w:val="nil"/>
            </w:tcBorders>
            <w:vAlign w:val="center"/>
          </w:tcPr>
          <w:p w14:paraId="284142A5" w14:textId="77777777" w:rsidR="00BD0A27" w:rsidRPr="00522DE5" w:rsidRDefault="00BD0A27" w:rsidP="00FE47A7">
            <w:pPr>
              <w:widowControl/>
              <w:autoSpaceDE/>
              <w:autoSpaceDN/>
              <w:adjustRightInd/>
              <w:spacing w:after="0" w:line="259" w:lineRule="auto"/>
              <w:ind w:left="171" w:right="0"/>
              <w:jc w:val="left"/>
              <w:rPr>
                <w:rFonts w:eastAsia="Calibri"/>
                <w:sz w:val="20"/>
                <w:szCs w:val="20"/>
                <w:lang w:val="en-US"/>
              </w:rPr>
            </w:pPr>
            <w:r w:rsidRPr="00522DE5">
              <w:rPr>
                <w:rFonts w:eastAsia="Calibri"/>
                <w:sz w:val="20"/>
                <w:szCs w:val="20"/>
                <w:lang w:val="en-US"/>
              </w:rPr>
              <w:t>Dyskinesia (%)</w:t>
            </w:r>
          </w:p>
        </w:tc>
        <w:tc>
          <w:tcPr>
            <w:tcW w:w="571" w:type="dxa"/>
            <w:tcBorders>
              <w:top w:val="single" w:sz="4" w:space="0" w:color="auto"/>
              <w:left w:val="nil"/>
              <w:bottom w:val="single" w:sz="4" w:space="0" w:color="auto"/>
              <w:right w:val="nil"/>
            </w:tcBorders>
            <w:vAlign w:val="center"/>
          </w:tcPr>
          <w:p w14:paraId="6AA6714E"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50</w:t>
            </w:r>
          </w:p>
        </w:tc>
        <w:tc>
          <w:tcPr>
            <w:tcW w:w="903" w:type="dxa"/>
            <w:tcBorders>
              <w:top w:val="single" w:sz="4" w:space="0" w:color="auto"/>
              <w:left w:val="nil"/>
              <w:bottom w:val="single" w:sz="4" w:space="0" w:color="auto"/>
              <w:right w:val="nil"/>
            </w:tcBorders>
            <w:vAlign w:val="center"/>
          </w:tcPr>
          <w:p w14:paraId="0E55B47A"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36.0</w:t>
            </w:r>
          </w:p>
        </w:tc>
        <w:tc>
          <w:tcPr>
            <w:tcW w:w="1252" w:type="dxa"/>
            <w:tcBorders>
              <w:top w:val="single" w:sz="4" w:space="0" w:color="auto"/>
              <w:left w:val="nil"/>
              <w:bottom w:val="single" w:sz="4" w:space="0" w:color="auto"/>
              <w:right w:val="nil"/>
            </w:tcBorders>
            <w:vAlign w:val="center"/>
          </w:tcPr>
          <w:p w14:paraId="08F95875"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9.6</w:t>
            </w:r>
          </w:p>
        </w:tc>
        <w:tc>
          <w:tcPr>
            <w:tcW w:w="575" w:type="dxa"/>
            <w:tcBorders>
              <w:top w:val="single" w:sz="4" w:space="0" w:color="auto"/>
              <w:left w:val="nil"/>
              <w:bottom w:val="single" w:sz="4" w:space="0" w:color="auto"/>
              <w:right w:val="nil"/>
            </w:tcBorders>
            <w:vAlign w:val="center"/>
          </w:tcPr>
          <w:p w14:paraId="60C33374"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182</w:t>
            </w:r>
          </w:p>
        </w:tc>
        <w:tc>
          <w:tcPr>
            <w:tcW w:w="863" w:type="dxa"/>
            <w:tcBorders>
              <w:top w:val="single" w:sz="4" w:space="0" w:color="auto"/>
              <w:left w:val="nil"/>
              <w:bottom w:val="single" w:sz="4" w:space="0" w:color="auto"/>
              <w:right w:val="nil"/>
            </w:tcBorders>
            <w:vAlign w:val="center"/>
          </w:tcPr>
          <w:p w14:paraId="3B99D6C3"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35.6</w:t>
            </w:r>
          </w:p>
        </w:tc>
        <w:tc>
          <w:tcPr>
            <w:tcW w:w="1184" w:type="dxa"/>
            <w:tcBorders>
              <w:top w:val="single" w:sz="4" w:space="0" w:color="auto"/>
              <w:left w:val="nil"/>
              <w:bottom w:val="single" w:sz="4" w:space="0" w:color="auto"/>
              <w:right w:val="nil"/>
            </w:tcBorders>
            <w:vAlign w:val="center"/>
          </w:tcPr>
          <w:p w14:paraId="17D0C6B7"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30.1</w:t>
            </w:r>
          </w:p>
        </w:tc>
        <w:tc>
          <w:tcPr>
            <w:tcW w:w="237" w:type="dxa"/>
            <w:tcBorders>
              <w:left w:val="nil"/>
              <w:right w:val="nil"/>
            </w:tcBorders>
            <w:vAlign w:val="center"/>
          </w:tcPr>
          <w:p w14:paraId="3F642615" w14:textId="77777777" w:rsidR="00BD0A27" w:rsidRPr="00522DE5" w:rsidRDefault="00BD0A27" w:rsidP="00FE47A7">
            <w:pPr>
              <w:widowControl/>
              <w:autoSpaceDE/>
              <w:autoSpaceDN/>
              <w:adjustRightInd/>
              <w:spacing w:after="0" w:line="259" w:lineRule="auto"/>
              <w:ind w:right="0"/>
              <w:jc w:val="center"/>
              <w:rPr>
                <w:rFonts w:eastAsia="Calibri"/>
                <w:b/>
                <w:bCs/>
                <w:sz w:val="20"/>
                <w:szCs w:val="20"/>
                <w:lang w:val="de-DE"/>
              </w:rPr>
            </w:pPr>
          </w:p>
        </w:tc>
        <w:tc>
          <w:tcPr>
            <w:tcW w:w="1502" w:type="dxa"/>
            <w:tcBorders>
              <w:top w:val="single" w:sz="4" w:space="0" w:color="auto"/>
              <w:left w:val="nil"/>
              <w:bottom w:val="single" w:sz="4" w:space="0" w:color="auto"/>
              <w:right w:val="nil"/>
            </w:tcBorders>
            <w:vAlign w:val="center"/>
          </w:tcPr>
          <w:p w14:paraId="0015D809" w14:textId="77777777" w:rsidR="00BD0A27" w:rsidRPr="00522DE5" w:rsidRDefault="00BD0A27" w:rsidP="00FE47A7">
            <w:pPr>
              <w:widowControl/>
              <w:autoSpaceDE/>
              <w:autoSpaceDN/>
              <w:adjustRightInd/>
              <w:spacing w:after="0" w:line="259" w:lineRule="auto"/>
              <w:ind w:right="0"/>
              <w:jc w:val="center"/>
              <w:rPr>
                <w:rFonts w:eastAsia="Calibri"/>
                <w:b/>
                <w:bCs/>
                <w:sz w:val="20"/>
                <w:szCs w:val="20"/>
                <w:lang w:val="de-DE"/>
              </w:rPr>
            </w:pPr>
            <w:r w:rsidRPr="00522DE5">
              <w:rPr>
                <w:rFonts w:eastAsia="Calibri"/>
                <w:sz w:val="20"/>
                <w:szCs w:val="20"/>
                <w:lang w:val="de-DE"/>
              </w:rPr>
              <w:t>0.988</w:t>
            </w:r>
          </w:p>
        </w:tc>
      </w:tr>
      <w:tr w:rsidR="00BD0A27" w:rsidRPr="00522DE5" w14:paraId="698E56A2" w14:textId="77777777" w:rsidTr="009F15B2">
        <w:trPr>
          <w:trHeight w:val="136"/>
        </w:trPr>
        <w:tc>
          <w:tcPr>
            <w:tcW w:w="3119" w:type="dxa"/>
            <w:tcBorders>
              <w:top w:val="single" w:sz="4" w:space="0" w:color="auto"/>
              <w:left w:val="nil"/>
              <w:bottom w:val="single" w:sz="4" w:space="0" w:color="auto"/>
              <w:right w:val="nil"/>
            </w:tcBorders>
            <w:vAlign w:val="center"/>
          </w:tcPr>
          <w:p w14:paraId="60F4CAAD" w14:textId="77777777" w:rsidR="00BD0A27" w:rsidRPr="00522DE5" w:rsidRDefault="00BD0A27" w:rsidP="00FE47A7">
            <w:pPr>
              <w:widowControl/>
              <w:autoSpaceDE/>
              <w:autoSpaceDN/>
              <w:adjustRightInd/>
              <w:spacing w:after="0" w:line="259" w:lineRule="auto"/>
              <w:ind w:left="171" w:right="0"/>
              <w:jc w:val="left"/>
              <w:rPr>
                <w:rFonts w:eastAsia="Calibri"/>
                <w:sz w:val="20"/>
                <w:szCs w:val="20"/>
                <w:lang w:val="en-US"/>
              </w:rPr>
            </w:pPr>
            <w:r w:rsidRPr="00522DE5">
              <w:rPr>
                <w:rFonts w:eastAsia="Calibri"/>
                <w:sz w:val="20"/>
                <w:szCs w:val="20"/>
                <w:lang w:val="en-US"/>
              </w:rPr>
              <w:t>Fluctuations (%)</w:t>
            </w:r>
          </w:p>
        </w:tc>
        <w:tc>
          <w:tcPr>
            <w:tcW w:w="571" w:type="dxa"/>
            <w:tcBorders>
              <w:top w:val="single" w:sz="4" w:space="0" w:color="auto"/>
              <w:left w:val="nil"/>
              <w:bottom w:val="single" w:sz="4" w:space="0" w:color="auto"/>
              <w:right w:val="nil"/>
            </w:tcBorders>
            <w:vAlign w:val="center"/>
          </w:tcPr>
          <w:p w14:paraId="2A10392C"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53</w:t>
            </w:r>
          </w:p>
        </w:tc>
        <w:tc>
          <w:tcPr>
            <w:tcW w:w="903" w:type="dxa"/>
            <w:tcBorders>
              <w:top w:val="single" w:sz="4" w:space="0" w:color="auto"/>
              <w:left w:val="nil"/>
              <w:bottom w:val="single" w:sz="4" w:space="0" w:color="auto"/>
              <w:right w:val="nil"/>
            </w:tcBorders>
            <w:vAlign w:val="center"/>
          </w:tcPr>
          <w:p w14:paraId="4B6E1D28"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45.6</w:t>
            </w:r>
          </w:p>
        </w:tc>
        <w:tc>
          <w:tcPr>
            <w:tcW w:w="1252" w:type="dxa"/>
            <w:tcBorders>
              <w:top w:val="single" w:sz="4" w:space="0" w:color="auto"/>
              <w:left w:val="nil"/>
              <w:bottom w:val="single" w:sz="4" w:space="0" w:color="auto"/>
              <w:right w:val="nil"/>
            </w:tcBorders>
            <w:vAlign w:val="center"/>
          </w:tcPr>
          <w:p w14:paraId="5A616F02"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4.9</w:t>
            </w:r>
          </w:p>
        </w:tc>
        <w:tc>
          <w:tcPr>
            <w:tcW w:w="575" w:type="dxa"/>
            <w:tcBorders>
              <w:top w:val="single" w:sz="4" w:space="0" w:color="auto"/>
              <w:left w:val="nil"/>
              <w:bottom w:val="single" w:sz="4" w:space="0" w:color="auto"/>
              <w:right w:val="nil"/>
            </w:tcBorders>
            <w:vAlign w:val="center"/>
          </w:tcPr>
          <w:p w14:paraId="66EC73A5"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198</w:t>
            </w:r>
          </w:p>
        </w:tc>
        <w:tc>
          <w:tcPr>
            <w:tcW w:w="863" w:type="dxa"/>
            <w:tcBorders>
              <w:top w:val="single" w:sz="4" w:space="0" w:color="auto"/>
              <w:left w:val="nil"/>
              <w:bottom w:val="single" w:sz="4" w:space="0" w:color="auto"/>
              <w:right w:val="nil"/>
            </w:tcBorders>
            <w:vAlign w:val="center"/>
          </w:tcPr>
          <w:p w14:paraId="181D6B91"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43.8</w:t>
            </w:r>
          </w:p>
        </w:tc>
        <w:tc>
          <w:tcPr>
            <w:tcW w:w="1184" w:type="dxa"/>
            <w:tcBorders>
              <w:top w:val="single" w:sz="4" w:space="0" w:color="auto"/>
              <w:left w:val="nil"/>
              <w:bottom w:val="single" w:sz="4" w:space="0" w:color="auto"/>
              <w:right w:val="nil"/>
            </w:tcBorders>
            <w:vAlign w:val="center"/>
          </w:tcPr>
          <w:p w14:paraId="3BB45F5C"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5.1</w:t>
            </w:r>
          </w:p>
        </w:tc>
        <w:tc>
          <w:tcPr>
            <w:tcW w:w="237" w:type="dxa"/>
            <w:tcBorders>
              <w:left w:val="nil"/>
              <w:right w:val="nil"/>
            </w:tcBorders>
            <w:vAlign w:val="center"/>
          </w:tcPr>
          <w:p w14:paraId="11BB236B" w14:textId="77777777" w:rsidR="00BD0A27" w:rsidRPr="00522DE5" w:rsidRDefault="00BD0A27" w:rsidP="00FE47A7">
            <w:pPr>
              <w:widowControl/>
              <w:autoSpaceDE/>
              <w:autoSpaceDN/>
              <w:adjustRightInd/>
              <w:spacing w:after="0" w:line="259" w:lineRule="auto"/>
              <w:ind w:right="0"/>
              <w:jc w:val="center"/>
              <w:rPr>
                <w:rFonts w:eastAsia="Calibri"/>
                <w:b/>
                <w:bCs/>
                <w:sz w:val="20"/>
                <w:szCs w:val="20"/>
                <w:lang w:val="de-DE"/>
              </w:rPr>
            </w:pPr>
          </w:p>
        </w:tc>
        <w:tc>
          <w:tcPr>
            <w:tcW w:w="1502" w:type="dxa"/>
            <w:tcBorders>
              <w:top w:val="single" w:sz="4" w:space="0" w:color="auto"/>
              <w:left w:val="nil"/>
              <w:bottom w:val="single" w:sz="4" w:space="0" w:color="auto"/>
              <w:right w:val="nil"/>
            </w:tcBorders>
            <w:vAlign w:val="center"/>
          </w:tcPr>
          <w:p w14:paraId="534A6EED"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0.721</w:t>
            </w:r>
          </w:p>
        </w:tc>
      </w:tr>
      <w:tr w:rsidR="00BD0A27" w:rsidRPr="00522DE5" w14:paraId="7A7026C4" w14:textId="77777777" w:rsidTr="009F15B2">
        <w:trPr>
          <w:trHeight w:val="136"/>
        </w:trPr>
        <w:tc>
          <w:tcPr>
            <w:tcW w:w="3119" w:type="dxa"/>
            <w:tcBorders>
              <w:top w:val="single" w:sz="4" w:space="0" w:color="auto"/>
              <w:left w:val="nil"/>
              <w:bottom w:val="single" w:sz="4" w:space="0" w:color="auto"/>
              <w:right w:val="nil"/>
            </w:tcBorders>
            <w:vAlign w:val="center"/>
          </w:tcPr>
          <w:p w14:paraId="149E6B35" w14:textId="77777777" w:rsidR="00BD0A27" w:rsidRPr="00522DE5" w:rsidRDefault="00BD0A27" w:rsidP="00FE47A7">
            <w:pPr>
              <w:widowControl/>
              <w:autoSpaceDE/>
              <w:autoSpaceDN/>
              <w:adjustRightInd/>
              <w:spacing w:after="0" w:line="259" w:lineRule="auto"/>
              <w:ind w:right="0"/>
              <w:jc w:val="left"/>
              <w:rPr>
                <w:rFonts w:eastAsia="Calibri"/>
                <w:sz w:val="20"/>
                <w:szCs w:val="20"/>
                <w:lang w:val="en-US"/>
              </w:rPr>
            </w:pPr>
            <w:r w:rsidRPr="00522DE5">
              <w:rPr>
                <w:rFonts w:eastAsia="Calibri"/>
                <w:b/>
                <w:bCs/>
                <w:sz w:val="20"/>
                <w:szCs w:val="20"/>
                <w:lang w:val="en-US"/>
              </w:rPr>
              <w:t>UPDRS-motor examination</w:t>
            </w:r>
          </w:p>
        </w:tc>
        <w:tc>
          <w:tcPr>
            <w:tcW w:w="571" w:type="dxa"/>
            <w:tcBorders>
              <w:top w:val="single" w:sz="4" w:space="0" w:color="auto"/>
              <w:left w:val="nil"/>
              <w:bottom w:val="single" w:sz="4" w:space="0" w:color="auto"/>
              <w:right w:val="nil"/>
            </w:tcBorders>
            <w:vAlign w:val="center"/>
          </w:tcPr>
          <w:p w14:paraId="1C838861"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54</w:t>
            </w:r>
          </w:p>
        </w:tc>
        <w:tc>
          <w:tcPr>
            <w:tcW w:w="903" w:type="dxa"/>
            <w:tcBorders>
              <w:top w:val="single" w:sz="4" w:space="0" w:color="auto"/>
              <w:left w:val="nil"/>
              <w:bottom w:val="single" w:sz="4" w:space="0" w:color="auto"/>
              <w:right w:val="nil"/>
            </w:tcBorders>
            <w:vAlign w:val="center"/>
          </w:tcPr>
          <w:p w14:paraId="7D13A695"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3.3</w:t>
            </w:r>
          </w:p>
        </w:tc>
        <w:tc>
          <w:tcPr>
            <w:tcW w:w="1252" w:type="dxa"/>
            <w:tcBorders>
              <w:top w:val="single" w:sz="4" w:space="0" w:color="auto"/>
              <w:left w:val="nil"/>
              <w:bottom w:val="single" w:sz="4" w:space="0" w:color="auto"/>
              <w:right w:val="nil"/>
            </w:tcBorders>
            <w:vAlign w:val="center"/>
          </w:tcPr>
          <w:p w14:paraId="75EAAEEB"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12.7</w:t>
            </w:r>
          </w:p>
        </w:tc>
        <w:tc>
          <w:tcPr>
            <w:tcW w:w="575" w:type="dxa"/>
            <w:tcBorders>
              <w:top w:val="single" w:sz="4" w:space="0" w:color="auto"/>
              <w:left w:val="nil"/>
              <w:bottom w:val="single" w:sz="4" w:space="0" w:color="auto"/>
              <w:right w:val="nil"/>
            </w:tcBorders>
            <w:vAlign w:val="center"/>
          </w:tcPr>
          <w:p w14:paraId="474552E6"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00</w:t>
            </w:r>
          </w:p>
        </w:tc>
        <w:tc>
          <w:tcPr>
            <w:tcW w:w="863" w:type="dxa"/>
            <w:tcBorders>
              <w:top w:val="single" w:sz="4" w:space="0" w:color="auto"/>
              <w:left w:val="nil"/>
              <w:bottom w:val="single" w:sz="4" w:space="0" w:color="auto"/>
              <w:right w:val="nil"/>
            </w:tcBorders>
            <w:vAlign w:val="center"/>
          </w:tcPr>
          <w:p w14:paraId="498A2030"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24.9</w:t>
            </w:r>
          </w:p>
        </w:tc>
        <w:tc>
          <w:tcPr>
            <w:tcW w:w="1184" w:type="dxa"/>
            <w:tcBorders>
              <w:top w:val="single" w:sz="4" w:space="0" w:color="auto"/>
              <w:left w:val="nil"/>
              <w:bottom w:val="single" w:sz="4" w:space="0" w:color="auto"/>
              <w:right w:val="nil"/>
            </w:tcBorders>
            <w:vAlign w:val="center"/>
          </w:tcPr>
          <w:p w14:paraId="5301BB16"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11.8</w:t>
            </w:r>
          </w:p>
        </w:tc>
        <w:tc>
          <w:tcPr>
            <w:tcW w:w="237" w:type="dxa"/>
            <w:tcBorders>
              <w:left w:val="nil"/>
              <w:right w:val="nil"/>
            </w:tcBorders>
            <w:vAlign w:val="center"/>
          </w:tcPr>
          <w:p w14:paraId="0473192E" w14:textId="77777777" w:rsidR="00BD0A27" w:rsidRPr="00522DE5" w:rsidRDefault="00BD0A27" w:rsidP="00FE47A7">
            <w:pPr>
              <w:widowControl/>
              <w:autoSpaceDE/>
              <w:autoSpaceDN/>
              <w:adjustRightInd/>
              <w:spacing w:after="0" w:line="259" w:lineRule="auto"/>
              <w:ind w:right="0"/>
              <w:jc w:val="center"/>
              <w:rPr>
                <w:rFonts w:eastAsia="Calibri"/>
                <w:b/>
                <w:bCs/>
                <w:sz w:val="20"/>
                <w:szCs w:val="20"/>
                <w:lang w:val="de-DE"/>
              </w:rPr>
            </w:pPr>
          </w:p>
        </w:tc>
        <w:tc>
          <w:tcPr>
            <w:tcW w:w="1502" w:type="dxa"/>
            <w:tcBorders>
              <w:top w:val="single" w:sz="4" w:space="0" w:color="auto"/>
              <w:left w:val="nil"/>
              <w:bottom w:val="single" w:sz="4" w:space="0" w:color="auto"/>
              <w:right w:val="nil"/>
            </w:tcBorders>
            <w:vAlign w:val="center"/>
          </w:tcPr>
          <w:p w14:paraId="4E99B98D"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0.359</w:t>
            </w:r>
          </w:p>
        </w:tc>
      </w:tr>
      <w:tr w:rsidR="00BD0A27" w:rsidRPr="00522DE5" w14:paraId="1C2DB404" w14:textId="77777777" w:rsidTr="009F15B2">
        <w:trPr>
          <w:trHeight w:val="136"/>
        </w:trPr>
        <w:tc>
          <w:tcPr>
            <w:tcW w:w="3119" w:type="dxa"/>
            <w:tcBorders>
              <w:top w:val="single" w:sz="4" w:space="0" w:color="auto"/>
              <w:left w:val="nil"/>
              <w:bottom w:val="single" w:sz="4" w:space="0" w:color="auto"/>
              <w:right w:val="nil"/>
            </w:tcBorders>
            <w:vAlign w:val="center"/>
          </w:tcPr>
          <w:p w14:paraId="3B8C3785" w14:textId="77777777" w:rsidR="00BD0A27" w:rsidRPr="00522DE5" w:rsidRDefault="00BD0A27" w:rsidP="00FE47A7">
            <w:pPr>
              <w:widowControl/>
              <w:autoSpaceDE/>
              <w:autoSpaceDN/>
              <w:adjustRightInd/>
              <w:spacing w:after="0" w:line="259" w:lineRule="auto"/>
              <w:ind w:right="0"/>
              <w:jc w:val="left"/>
              <w:rPr>
                <w:rFonts w:eastAsia="Calibri"/>
                <w:b/>
                <w:bCs/>
                <w:sz w:val="20"/>
                <w:szCs w:val="20"/>
                <w:lang w:val="en-US"/>
              </w:rPr>
            </w:pPr>
            <w:r w:rsidRPr="00522DE5">
              <w:rPr>
                <w:rFonts w:eastAsia="Calibri"/>
                <w:b/>
                <w:bCs/>
                <w:sz w:val="20"/>
                <w:szCs w:val="20"/>
                <w:lang w:val="en-US"/>
              </w:rPr>
              <w:t>PDQ-8 Summary Index</w:t>
            </w:r>
          </w:p>
        </w:tc>
        <w:tc>
          <w:tcPr>
            <w:tcW w:w="571" w:type="dxa"/>
            <w:tcBorders>
              <w:top w:val="single" w:sz="4" w:space="0" w:color="auto"/>
              <w:left w:val="nil"/>
              <w:bottom w:val="single" w:sz="4" w:space="0" w:color="auto"/>
              <w:right w:val="nil"/>
            </w:tcBorders>
            <w:vAlign w:val="center"/>
          </w:tcPr>
          <w:p w14:paraId="0D3ACF26"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49</w:t>
            </w:r>
          </w:p>
        </w:tc>
        <w:tc>
          <w:tcPr>
            <w:tcW w:w="903" w:type="dxa"/>
            <w:tcBorders>
              <w:top w:val="single" w:sz="4" w:space="0" w:color="auto"/>
              <w:left w:val="nil"/>
              <w:bottom w:val="single" w:sz="4" w:space="0" w:color="auto"/>
              <w:right w:val="nil"/>
            </w:tcBorders>
            <w:vAlign w:val="center"/>
          </w:tcPr>
          <w:p w14:paraId="24299283"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33.0</w:t>
            </w:r>
          </w:p>
        </w:tc>
        <w:tc>
          <w:tcPr>
            <w:tcW w:w="1252" w:type="dxa"/>
            <w:tcBorders>
              <w:top w:val="single" w:sz="4" w:space="0" w:color="auto"/>
              <w:left w:val="nil"/>
              <w:bottom w:val="single" w:sz="4" w:space="0" w:color="auto"/>
              <w:right w:val="nil"/>
            </w:tcBorders>
            <w:vAlign w:val="center"/>
          </w:tcPr>
          <w:p w14:paraId="69E67DC9"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18.5</w:t>
            </w:r>
          </w:p>
        </w:tc>
        <w:tc>
          <w:tcPr>
            <w:tcW w:w="575" w:type="dxa"/>
            <w:tcBorders>
              <w:top w:val="single" w:sz="4" w:space="0" w:color="auto"/>
              <w:left w:val="nil"/>
              <w:bottom w:val="single" w:sz="4" w:space="0" w:color="auto"/>
              <w:right w:val="nil"/>
            </w:tcBorders>
            <w:vAlign w:val="center"/>
          </w:tcPr>
          <w:p w14:paraId="4A746BD3"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177</w:t>
            </w:r>
          </w:p>
        </w:tc>
        <w:tc>
          <w:tcPr>
            <w:tcW w:w="863" w:type="dxa"/>
            <w:tcBorders>
              <w:top w:val="single" w:sz="4" w:space="0" w:color="auto"/>
              <w:left w:val="nil"/>
              <w:bottom w:val="single" w:sz="4" w:space="0" w:color="auto"/>
              <w:right w:val="nil"/>
            </w:tcBorders>
            <w:vAlign w:val="center"/>
          </w:tcPr>
          <w:p w14:paraId="6F595564"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31.2</w:t>
            </w:r>
          </w:p>
        </w:tc>
        <w:tc>
          <w:tcPr>
            <w:tcW w:w="1184" w:type="dxa"/>
            <w:tcBorders>
              <w:top w:val="single" w:sz="4" w:space="0" w:color="auto"/>
              <w:left w:val="nil"/>
              <w:bottom w:val="single" w:sz="4" w:space="0" w:color="auto"/>
              <w:right w:val="nil"/>
            </w:tcBorders>
            <w:vAlign w:val="center"/>
          </w:tcPr>
          <w:p w14:paraId="512DD211"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16.5</w:t>
            </w:r>
          </w:p>
        </w:tc>
        <w:tc>
          <w:tcPr>
            <w:tcW w:w="237" w:type="dxa"/>
            <w:tcBorders>
              <w:left w:val="nil"/>
              <w:right w:val="nil"/>
            </w:tcBorders>
            <w:vAlign w:val="center"/>
          </w:tcPr>
          <w:p w14:paraId="65E0B003" w14:textId="77777777" w:rsidR="00BD0A27" w:rsidRPr="00522DE5" w:rsidRDefault="00BD0A27" w:rsidP="00FE47A7">
            <w:pPr>
              <w:widowControl/>
              <w:autoSpaceDE/>
              <w:autoSpaceDN/>
              <w:adjustRightInd/>
              <w:spacing w:after="0" w:line="259" w:lineRule="auto"/>
              <w:ind w:right="0"/>
              <w:jc w:val="center"/>
              <w:rPr>
                <w:rFonts w:eastAsia="Calibri"/>
                <w:b/>
                <w:bCs/>
                <w:sz w:val="20"/>
                <w:szCs w:val="20"/>
                <w:lang w:val="de-DE"/>
              </w:rPr>
            </w:pPr>
          </w:p>
        </w:tc>
        <w:tc>
          <w:tcPr>
            <w:tcW w:w="1502" w:type="dxa"/>
            <w:tcBorders>
              <w:top w:val="single" w:sz="4" w:space="0" w:color="auto"/>
              <w:left w:val="nil"/>
              <w:bottom w:val="single" w:sz="4" w:space="0" w:color="auto"/>
              <w:right w:val="nil"/>
            </w:tcBorders>
            <w:vAlign w:val="center"/>
          </w:tcPr>
          <w:p w14:paraId="77CD5B1F"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0.690</w:t>
            </w:r>
          </w:p>
        </w:tc>
      </w:tr>
      <w:tr w:rsidR="00BD0A27" w:rsidRPr="00522DE5" w14:paraId="3DFEFB16" w14:textId="77777777" w:rsidTr="009F15B2">
        <w:trPr>
          <w:trHeight w:val="136"/>
        </w:trPr>
        <w:tc>
          <w:tcPr>
            <w:tcW w:w="3119" w:type="dxa"/>
            <w:tcBorders>
              <w:top w:val="single" w:sz="4" w:space="0" w:color="auto"/>
              <w:left w:val="nil"/>
              <w:bottom w:val="single" w:sz="4" w:space="0" w:color="auto"/>
              <w:right w:val="nil"/>
            </w:tcBorders>
            <w:vAlign w:val="center"/>
          </w:tcPr>
          <w:p w14:paraId="205FCBC1" w14:textId="77777777" w:rsidR="00BD0A27" w:rsidRPr="00522DE5" w:rsidRDefault="00BD0A27" w:rsidP="00FE47A7">
            <w:pPr>
              <w:widowControl/>
              <w:autoSpaceDE/>
              <w:autoSpaceDN/>
              <w:adjustRightInd/>
              <w:spacing w:after="0" w:line="259" w:lineRule="auto"/>
              <w:ind w:right="0"/>
              <w:jc w:val="left"/>
              <w:rPr>
                <w:rFonts w:eastAsia="Calibri"/>
                <w:b/>
                <w:bCs/>
                <w:sz w:val="20"/>
                <w:szCs w:val="20"/>
                <w:lang w:val="en-US"/>
              </w:rPr>
            </w:pPr>
            <w:r w:rsidRPr="00522DE5">
              <w:rPr>
                <w:rFonts w:eastAsia="Calibri"/>
                <w:b/>
                <w:bCs/>
                <w:sz w:val="20"/>
                <w:szCs w:val="20"/>
                <w:lang w:val="en-US"/>
              </w:rPr>
              <w:t>LEDD</w:t>
            </w:r>
          </w:p>
        </w:tc>
        <w:tc>
          <w:tcPr>
            <w:tcW w:w="571" w:type="dxa"/>
            <w:tcBorders>
              <w:top w:val="single" w:sz="4" w:space="0" w:color="auto"/>
              <w:left w:val="nil"/>
              <w:bottom w:val="single" w:sz="4" w:space="0" w:color="auto"/>
              <w:right w:val="nil"/>
            </w:tcBorders>
            <w:vAlign w:val="center"/>
          </w:tcPr>
          <w:p w14:paraId="16187DD6"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54</w:t>
            </w:r>
          </w:p>
        </w:tc>
        <w:tc>
          <w:tcPr>
            <w:tcW w:w="903" w:type="dxa"/>
            <w:tcBorders>
              <w:top w:val="single" w:sz="4" w:space="0" w:color="auto"/>
              <w:left w:val="nil"/>
              <w:bottom w:val="single" w:sz="4" w:space="0" w:color="auto"/>
              <w:right w:val="nil"/>
            </w:tcBorders>
            <w:vAlign w:val="center"/>
          </w:tcPr>
          <w:p w14:paraId="44A04299"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1158.4</w:t>
            </w:r>
          </w:p>
        </w:tc>
        <w:tc>
          <w:tcPr>
            <w:tcW w:w="1252" w:type="dxa"/>
            <w:tcBorders>
              <w:top w:val="single" w:sz="4" w:space="0" w:color="auto"/>
              <w:left w:val="nil"/>
              <w:bottom w:val="single" w:sz="4" w:space="0" w:color="auto"/>
              <w:right w:val="nil"/>
            </w:tcBorders>
            <w:vAlign w:val="center"/>
          </w:tcPr>
          <w:p w14:paraId="5327C8D7"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526.5</w:t>
            </w:r>
          </w:p>
        </w:tc>
        <w:tc>
          <w:tcPr>
            <w:tcW w:w="575" w:type="dxa"/>
            <w:tcBorders>
              <w:top w:val="single" w:sz="4" w:space="0" w:color="auto"/>
              <w:left w:val="nil"/>
              <w:bottom w:val="single" w:sz="4" w:space="0" w:color="auto"/>
              <w:right w:val="nil"/>
            </w:tcBorders>
            <w:vAlign w:val="center"/>
          </w:tcPr>
          <w:p w14:paraId="3850B11B"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198</w:t>
            </w:r>
          </w:p>
        </w:tc>
        <w:tc>
          <w:tcPr>
            <w:tcW w:w="863" w:type="dxa"/>
            <w:tcBorders>
              <w:top w:val="single" w:sz="4" w:space="0" w:color="auto"/>
              <w:left w:val="nil"/>
              <w:bottom w:val="single" w:sz="4" w:space="0" w:color="auto"/>
              <w:right w:val="nil"/>
            </w:tcBorders>
            <w:vAlign w:val="center"/>
          </w:tcPr>
          <w:p w14:paraId="0AA719DA"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1124.3</w:t>
            </w:r>
          </w:p>
        </w:tc>
        <w:tc>
          <w:tcPr>
            <w:tcW w:w="1184" w:type="dxa"/>
            <w:tcBorders>
              <w:top w:val="single" w:sz="4" w:space="0" w:color="auto"/>
              <w:left w:val="nil"/>
              <w:bottom w:val="single" w:sz="4" w:space="0" w:color="auto"/>
              <w:right w:val="nil"/>
            </w:tcBorders>
            <w:vAlign w:val="center"/>
          </w:tcPr>
          <w:p w14:paraId="479766C9"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497.2</w:t>
            </w:r>
          </w:p>
        </w:tc>
        <w:tc>
          <w:tcPr>
            <w:tcW w:w="237" w:type="dxa"/>
            <w:tcBorders>
              <w:left w:val="nil"/>
              <w:bottom w:val="single" w:sz="4" w:space="0" w:color="auto"/>
              <w:right w:val="nil"/>
            </w:tcBorders>
            <w:vAlign w:val="center"/>
          </w:tcPr>
          <w:p w14:paraId="164EF567" w14:textId="77777777" w:rsidR="00BD0A27" w:rsidRPr="00522DE5" w:rsidRDefault="00BD0A27" w:rsidP="00FE47A7">
            <w:pPr>
              <w:widowControl/>
              <w:autoSpaceDE/>
              <w:autoSpaceDN/>
              <w:adjustRightInd/>
              <w:spacing w:after="0" w:line="259" w:lineRule="auto"/>
              <w:ind w:right="0"/>
              <w:jc w:val="center"/>
              <w:rPr>
                <w:rFonts w:eastAsia="Calibri"/>
                <w:b/>
                <w:bCs/>
                <w:sz w:val="20"/>
                <w:szCs w:val="20"/>
                <w:lang w:val="de-DE"/>
              </w:rPr>
            </w:pPr>
          </w:p>
        </w:tc>
        <w:tc>
          <w:tcPr>
            <w:tcW w:w="1502" w:type="dxa"/>
            <w:tcBorders>
              <w:top w:val="single" w:sz="4" w:space="0" w:color="auto"/>
              <w:left w:val="nil"/>
              <w:bottom w:val="single" w:sz="4" w:space="0" w:color="auto"/>
              <w:right w:val="nil"/>
            </w:tcBorders>
            <w:vAlign w:val="center"/>
          </w:tcPr>
          <w:p w14:paraId="6E2935B9" w14:textId="77777777" w:rsidR="00BD0A27" w:rsidRPr="00522DE5" w:rsidRDefault="00BD0A27" w:rsidP="00FE47A7">
            <w:pPr>
              <w:widowControl/>
              <w:autoSpaceDE/>
              <w:autoSpaceDN/>
              <w:adjustRightInd/>
              <w:spacing w:after="0" w:line="259" w:lineRule="auto"/>
              <w:ind w:right="0"/>
              <w:jc w:val="center"/>
              <w:rPr>
                <w:rFonts w:eastAsia="Calibri"/>
                <w:sz w:val="20"/>
                <w:szCs w:val="20"/>
                <w:lang w:val="de-DE"/>
              </w:rPr>
            </w:pPr>
            <w:r w:rsidRPr="00522DE5">
              <w:rPr>
                <w:rFonts w:eastAsia="Calibri"/>
                <w:sz w:val="20"/>
                <w:szCs w:val="20"/>
                <w:lang w:val="de-DE"/>
              </w:rPr>
              <w:t>0.715</w:t>
            </w:r>
          </w:p>
        </w:tc>
      </w:tr>
    </w:tbl>
    <w:p w14:paraId="2399D143" w14:textId="5EFDCE08" w:rsidR="00621038" w:rsidRPr="00522DE5" w:rsidRDefault="006B3947" w:rsidP="00C46BE0">
      <w:pPr>
        <w:widowControl/>
        <w:autoSpaceDE/>
        <w:autoSpaceDN/>
        <w:adjustRightInd/>
        <w:spacing w:before="100" w:beforeAutospacing="1" w:after="100" w:afterAutospacing="1" w:line="240" w:lineRule="auto"/>
        <w:ind w:right="0"/>
        <w:jc w:val="left"/>
        <w:rPr>
          <w:rFonts w:eastAsia="Times New Roman"/>
          <w:sz w:val="20"/>
          <w:szCs w:val="20"/>
          <w:lang w:val="en-US" w:eastAsia="de-DE"/>
        </w:rPr>
      </w:pPr>
      <w:r w:rsidRPr="00522DE5">
        <w:rPr>
          <w:rFonts w:eastAsia="Times New Roman"/>
          <w:b/>
          <w:bCs/>
          <w:sz w:val="20"/>
          <w:szCs w:val="20"/>
          <w:lang w:val="en-US" w:eastAsia="de-DE"/>
        </w:rPr>
        <w:t xml:space="preserve">Legend: </w:t>
      </w:r>
      <w:r w:rsidR="00C46BE0" w:rsidRPr="00522DE5">
        <w:rPr>
          <w:rFonts w:eastAsia="Times New Roman"/>
          <w:sz w:val="20"/>
          <w:szCs w:val="20"/>
          <w:lang w:val="en-US" w:eastAsia="de-DE"/>
        </w:rPr>
        <w:t>Symptom asymmetry was quantified using each patient's SCOPA-M subscores. The following items were used: 1: rest tremor, 2: postural tremor, 3: rapid alternating movement of hands, 4: rigidity. Right asymmetry was defined as having a quotient &gt;1 after dividing the total score of right SCOPA-M subscores between the score of the left side. The same formula with the left motor scores was used to define left asymmetry. Right and Left-Sided PD patients were grouped as asymmetric. Patients with a quotient = 1 were defined as symmetric.</w:t>
      </w:r>
    </w:p>
    <w:p w14:paraId="7450E13C" w14:textId="3E80F2D9" w:rsidR="006B3947" w:rsidRPr="00522DE5" w:rsidRDefault="006B3947" w:rsidP="00C46BE0">
      <w:pPr>
        <w:widowControl/>
        <w:autoSpaceDE/>
        <w:autoSpaceDN/>
        <w:adjustRightInd/>
        <w:spacing w:before="100" w:beforeAutospacing="1" w:after="100" w:afterAutospacing="1" w:line="240" w:lineRule="auto"/>
        <w:ind w:right="0"/>
        <w:jc w:val="left"/>
        <w:rPr>
          <w:rFonts w:eastAsia="Calibri"/>
          <w:sz w:val="20"/>
          <w:szCs w:val="20"/>
          <w:lang w:val="en-US"/>
        </w:rPr>
      </w:pPr>
      <w:r w:rsidRPr="00522DE5">
        <w:rPr>
          <w:rFonts w:eastAsia="Calibri"/>
          <w:b/>
          <w:bCs/>
          <w:sz w:val="20"/>
          <w:szCs w:val="20"/>
          <w:lang w:val="en-US"/>
        </w:rPr>
        <w:t>*</w:t>
      </w:r>
      <w:r w:rsidRPr="00522DE5">
        <w:rPr>
          <w:rFonts w:eastAsia="Calibri"/>
          <w:sz w:val="20"/>
          <w:szCs w:val="20"/>
          <w:lang w:val="en-US"/>
        </w:rPr>
        <w:t>Mann-Whitney-U-tests between symmetric vs asymmetric patients.</w:t>
      </w:r>
    </w:p>
    <w:p w14:paraId="0F050688" w14:textId="13F5FB5B" w:rsidR="006B3947" w:rsidRPr="00522DE5" w:rsidRDefault="006B3947" w:rsidP="006B3947">
      <w:pPr>
        <w:spacing w:after="0" w:line="240" w:lineRule="auto"/>
        <w:ind w:right="190"/>
        <w:rPr>
          <w:rFonts w:eastAsia="MS Mincho"/>
          <w:sz w:val="20"/>
          <w:szCs w:val="20"/>
        </w:rPr>
        <w:sectPr w:rsidR="006B3947" w:rsidRPr="00522DE5" w:rsidSect="006B3947">
          <w:pgSz w:w="12240" w:h="15840"/>
          <w:pgMar w:top="1134" w:right="1417" w:bottom="1417" w:left="1417" w:header="720" w:footer="544" w:gutter="0"/>
          <w:cols w:space="720"/>
          <w:noEndnote/>
          <w:docGrid w:linePitch="326"/>
        </w:sectPr>
      </w:pPr>
      <w:r w:rsidRPr="00522DE5">
        <w:rPr>
          <w:rFonts w:eastAsia="MS Mincho"/>
          <w:b/>
          <w:sz w:val="20"/>
          <w:szCs w:val="20"/>
        </w:rPr>
        <w:t>Abbreviations</w:t>
      </w:r>
      <w:r w:rsidRPr="00522DE5">
        <w:rPr>
          <w:rFonts w:eastAsia="MS Mincho"/>
          <w:sz w:val="20"/>
          <w:szCs w:val="20"/>
        </w:rPr>
        <w:t xml:space="preserve">: </w:t>
      </w:r>
      <w:r w:rsidRPr="00522DE5">
        <w:rPr>
          <w:rFonts w:eastAsia="MS Mincho"/>
          <w:b/>
          <w:sz w:val="20"/>
          <w:szCs w:val="20"/>
        </w:rPr>
        <w:t>LEDD</w:t>
      </w:r>
      <w:r w:rsidRPr="00522DE5">
        <w:rPr>
          <w:rFonts w:eastAsia="MS Mincho"/>
          <w:sz w:val="20"/>
          <w:szCs w:val="20"/>
        </w:rPr>
        <w:t xml:space="preserve"> = levodopa</w:t>
      </w:r>
      <w:r w:rsidR="00E33C6D" w:rsidRPr="00522DE5">
        <w:rPr>
          <w:rFonts w:eastAsia="MS Mincho"/>
          <w:sz w:val="20"/>
          <w:szCs w:val="20"/>
        </w:rPr>
        <w:t>-</w:t>
      </w:r>
      <w:r w:rsidRPr="00522DE5">
        <w:rPr>
          <w:rFonts w:eastAsia="MS Mincho"/>
          <w:sz w:val="20"/>
          <w:szCs w:val="20"/>
        </w:rPr>
        <w:t xml:space="preserve">equivalent daily dose; </w:t>
      </w:r>
      <w:r w:rsidRPr="00522DE5">
        <w:rPr>
          <w:rFonts w:eastAsia="MS Mincho"/>
          <w:b/>
          <w:sz w:val="20"/>
          <w:szCs w:val="20"/>
        </w:rPr>
        <w:t>PDQ-8</w:t>
      </w:r>
      <w:r w:rsidRPr="00522DE5">
        <w:rPr>
          <w:rFonts w:eastAsia="MS Mincho"/>
          <w:sz w:val="20"/>
          <w:szCs w:val="20"/>
        </w:rPr>
        <w:t xml:space="preserve"> = 8-item Parkinson’s Disease Questionnaire; </w:t>
      </w:r>
      <w:r w:rsidRPr="00522DE5">
        <w:rPr>
          <w:rFonts w:eastAsia="MS Mincho"/>
          <w:b/>
          <w:sz w:val="20"/>
          <w:szCs w:val="20"/>
        </w:rPr>
        <w:t>SCOPA-M</w:t>
      </w:r>
      <w:r w:rsidRPr="00522DE5">
        <w:rPr>
          <w:rFonts w:eastAsia="MS Mincho"/>
          <w:sz w:val="20"/>
          <w:szCs w:val="20"/>
        </w:rPr>
        <w:t xml:space="preserve"> = Scales for Outcomes in Parkinson’s disease-Motor scale; </w:t>
      </w:r>
      <w:r w:rsidRPr="00522DE5">
        <w:rPr>
          <w:rFonts w:eastAsia="MS Mincho"/>
          <w:b/>
          <w:bCs/>
          <w:sz w:val="20"/>
          <w:szCs w:val="20"/>
        </w:rPr>
        <w:t>UPDRS</w:t>
      </w:r>
      <w:r w:rsidRPr="00522DE5">
        <w:rPr>
          <w:rFonts w:eastAsia="MS Mincho"/>
          <w:sz w:val="20"/>
          <w:szCs w:val="20"/>
        </w:rPr>
        <w:t xml:space="preserve"> = Unified Parkinson’s Disease Rating Scale</w:t>
      </w:r>
    </w:p>
    <w:p w14:paraId="5DDDB59A" w14:textId="2A4DF379" w:rsidR="006B3947" w:rsidRPr="00522DE5" w:rsidRDefault="006B3947" w:rsidP="006B3947">
      <w:pPr>
        <w:spacing w:after="0" w:line="240" w:lineRule="auto"/>
        <w:ind w:right="190"/>
        <w:rPr>
          <w:rFonts w:eastAsia="MS Mincho"/>
          <w:sz w:val="20"/>
          <w:szCs w:val="20"/>
        </w:rPr>
      </w:pPr>
    </w:p>
    <w:p w14:paraId="1B50BB66" w14:textId="77777777" w:rsidR="00FB60A1" w:rsidRPr="00907776" w:rsidRDefault="00FB60A1" w:rsidP="00FB60A1">
      <w:pPr>
        <w:pStyle w:val="berschrift1"/>
        <w:numPr>
          <w:ilvl w:val="0"/>
          <w:numId w:val="0"/>
        </w:numPr>
        <w:ind w:left="360" w:hanging="360"/>
        <w:rPr>
          <w:rFonts w:eastAsia="Calibri"/>
          <w:lang w:val="en-US"/>
        </w:rPr>
      </w:pPr>
      <w:r w:rsidRPr="00907776">
        <w:rPr>
          <w:rFonts w:eastAsia="Calibri"/>
          <w:lang w:val="en-US"/>
        </w:rPr>
        <w:t>Table 3: Change in outcome parameters from baseline to 6-month follow-up in symmetric and asymmetric Parkinson’s disease.</w:t>
      </w:r>
    </w:p>
    <w:tbl>
      <w:tblPr>
        <w:tblW w:w="9781" w:type="dxa"/>
        <w:tblLayout w:type="fixed"/>
        <w:tblLook w:val="04A0" w:firstRow="1" w:lastRow="0" w:firstColumn="1" w:lastColumn="0" w:noHBand="0" w:noVBand="1"/>
      </w:tblPr>
      <w:tblGrid>
        <w:gridCol w:w="1957"/>
        <w:gridCol w:w="1137"/>
        <w:gridCol w:w="1017"/>
        <w:gridCol w:w="937"/>
        <w:gridCol w:w="1247"/>
        <w:gridCol w:w="937"/>
        <w:gridCol w:w="937"/>
        <w:gridCol w:w="1612"/>
      </w:tblGrid>
      <w:tr w:rsidR="00FB60A1" w:rsidRPr="00522DE5" w14:paraId="1416A0E4" w14:textId="77777777" w:rsidTr="00CF60B8">
        <w:trPr>
          <w:trHeight w:val="547"/>
        </w:trPr>
        <w:tc>
          <w:tcPr>
            <w:tcW w:w="1957" w:type="dxa"/>
            <w:tcBorders>
              <w:top w:val="single" w:sz="4" w:space="0" w:color="auto"/>
              <w:left w:val="nil"/>
              <w:bottom w:val="single" w:sz="4" w:space="0" w:color="auto"/>
            </w:tcBorders>
            <w:shd w:val="clear" w:color="auto" w:fill="D9D9D9" w:themeFill="background1" w:themeFillShade="D9"/>
            <w:noWrap/>
            <w:vAlign w:val="center"/>
            <w:hideMark/>
          </w:tcPr>
          <w:p w14:paraId="0331F50D"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en-US"/>
              </w:rPr>
            </w:pPr>
            <w:r w:rsidRPr="00907776">
              <w:rPr>
                <w:rFonts w:eastAsia="Calibri"/>
                <w:b/>
                <w:bCs/>
                <w:sz w:val="18"/>
                <w:szCs w:val="18"/>
                <w:lang w:val="en-US"/>
              </w:rPr>
              <w:t>Characteristic</w:t>
            </w:r>
          </w:p>
        </w:tc>
        <w:tc>
          <w:tcPr>
            <w:tcW w:w="3091" w:type="dxa"/>
            <w:gridSpan w:val="3"/>
            <w:tcBorders>
              <w:top w:val="single" w:sz="4" w:space="0" w:color="auto"/>
              <w:bottom w:val="single" w:sz="4" w:space="0" w:color="auto"/>
            </w:tcBorders>
            <w:shd w:val="clear" w:color="auto" w:fill="D9D9D9" w:themeFill="background1" w:themeFillShade="D9"/>
            <w:vAlign w:val="center"/>
          </w:tcPr>
          <w:p w14:paraId="2E92A1A8"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en-US"/>
              </w:rPr>
            </w:pPr>
            <w:r w:rsidRPr="00907776">
              <w:rPr>
                <w:rFonts w:eastAsia="Calibri"/>
                <w:b/>
                <w:bCs/>
                <w:sz w:val="18"/>
                <w:szCs w:val="18"/>
                <w:lang w:val="en-US"/>
              </w:rPr>
              <w:t>Symmetric</w:t>
            </w:r>
          </w:p>
        </w:tc>
        <w:tc>
          <w:tcPr>
            <w:tcW w:w="3121" w:type="dxa"/>
            <w:gridSpan w:val="3"/>
            <w:tcBorders>
              <w:top w:val="single" w:sz="4" w:space="0" w:color="auto"/>
              <w:bottom w:val="single" w:sz="4" w:space="0" w:color="auto"/>
            </w:tcBorders>
            <w:shd w:val="clear" w:color="auto" w:fill="D9D9D9" w:themeFill="background1" w:themeFillShade="D9"/>
            <w:vAlign w:val="center"/>
          </w:tcPr>
          <w:p w14:paraId="4A506AC5"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en-US"/>
              </w:rPr>
            </w:pPr>
            <w:r w:rsidRPr="00907776">
              <w:rPr>
                <w:rFonts w:eastAsia="Calibri"/>
                <w:b/>
                <w:bCs/>
                <w:sz w:val="18"/>
                <w:szCs w:val="18"/>
                <w:lang w:val="en-US"/>
              </w:rPr>
              <w:t>Asymmetric</w:t>
            </w:r>
          </w:p>
        </w:tc>
        <w:tc>
          <w:tcPr>
            <w:tcW w:w="1612" w:type="dxa"/>
            <w:tcBorders>
              <w:top w:val="single" w:sz="4" w:space="0" w:color="auto"/>
              <w:bottom w:val="single" w:sz="4" w:space="0" w:color="auto"/>
            </w:tcBorders>
            <w:shd w:val="clear" w:color="auto" w:fill="D9D9D9" w:themeFill="background1" w:themeFillShade="D9"/>
            <w:vAlign w:val="center"/>
          </w:tcPr>
          <w:p w14:paraId="0A1CF604"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en-US"/>
              </w:rPr>
            </w:pPr>
            <w:r w:rsidRPr="00907776">
              <w:rPr>
                <w:rFonts w:eastAsia="Calibri"/>
                <w:b/>
                <w:bCs/>
                <w:sz w:val="18"/>
                <w:szCs w:val="18"/>
                <w:lang w:val="en-US"/>
              </w:rPr>
              <w:t>Between-group differences</w:t>
            </w:r>
          </w:p>
        </w:tc>
      </w:tr>
      <w:tr w:rsidR="00FB60A1" w:rsidRPr="00522DE5" w14:paraId="15B484CB" w14:textId="77777777" w:rsidTr="00CF60B8">
        <w:trPr>
          <w:trHeight w:val="136"/>
        </w:trPr>
        <w:tc>
          <w:tcPr>
            <w:tcW w:w="1957" w:type="dxa"/>
            <w:tcBorders>
              <w:top w:val="single" w:sz="4" w:space="0" w:color="auto"/>
              <w:left w:val="nil"/>
              <w:right w:val="nil"/>
            </w:tcBorders>
            <w:noWrap/>
            <w:hideMark/>
          </w:tcPr>
          <w:p w14:paraId="43270F76" w14:textId="77777777" w:rsidR="00FB60A1" w:rsidRPr="00907776" w:rsidRDefault="00FB60A1" w:rsidP="00CF60B8">
            <w:pPr>
              <w:widowControl/>
              <w:autoSpaceDE/>
              <w:autoSpaceDN/>
              <w:adjustRightInd/>
              <w:spacing w:after="0" w:line="240" w:lineRule="auto"/>
              <w:ind w:right="0"/>
              <w:jc w:val="left"/>
              <w:rPr>
                <w:rFonts w:eastAsia="Calibri"/>
                <w:b/>
                <w:bCs/>
                <w:i/>
                <w:sz w:val="18"/>
                <w:szCs w:val="18"/>
                <w:lang w:val="de-DE"/>
              </w:rPr>
            </w:pPr>
          </w:p>
        </w:tc>
        <w:tc>
          <w:tcPr>
            <w:tcW w:w="3091" w:type="dxa"/>
            <w:gridSpan w:val="3"/>
            <w:tcBorders>
              <w:top w:val="single" w:sz="4" w:space="0" w:color="auto"/>
              <w:left w:val="nil"/>
              <w:bottom w:val="single" w:sz="4" w:space="0" w:color="auto"/>
              <w:right w:val="nil"/>
            </w:tcBorders>
            <w:vAlign w:val="center"/>
          </w:tcPr>
          <w:p w14:paraId="4C890A64"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en-US"/>
              </w:rPr>
            </w:pPr>
            <w:r w:rsidRPr="00907776">
              <w:rPr>
                <w:rFonts w:eastAsia="Calibri"/>
                <w:b/>
                <w:bCs/>
                <w:sz w:val="18"/>
                <w:szCs w:val="18"/>
                <w:lang w:val="en-US"/>
              </w:rPr>
              <w:t>baseline vs 6-MFU</w:t>
            </w:r>
          </w:p>
        </w:tc>
        <w:tc>
          <w:tcPr>
            <w:tcW w:w="3121" w:type="dxa"/>
            <w:gridSpan w:val="3"/>
            <w:tcBorders>
              <w:top w:val="single" w:sz="4" w:space="0" w:color="auto"/>
              <w:left w:val="nil"/>
              <w:bottom w:val="single" w:sz="4" w:space="0" w:color="auto"/>
              <w:right w:val="nil"/>
            </w:tcBorders>
            <w:vAlign w:val="center"/>
          </w:tcPr>
          <w:p w14:paraId="40608714"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en-US"/>
              </w:rPr>
            </w:pPr>
          </w:p>
          <w:p w14:paraId="522AE18E"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en-US"/>
              </w:rPr>
            </w:pPr>
            <w:r w:rsidRPr="00907776">
              <w:rPr>
                <w:rFonts w:eastAsia="Calibri"/>
                <w:b/>
                <w:bCs/>
                <w:sz w:val="18"/>
                <w:szCs w:val="18"/>
                <w:lang w:val="en-US"/>
              </w:rPr>
              <w:t>baseline vs 6-MFU</w:t>
            </w:r>
          </w:p>
        </w:tc>
        <w:tc>
          <w:tcPr>
            <w:tcW w:w="1612" w:type="dxa"/>
            <w:tcBorders>
              <w:top w:val="single" w:sz="4" w:space="0" w:color="auto"/>
              <w:left w:val="nil"/>
              <w:bottom w:val="single" w:sz="4" w:space="0" w:color="auto"/>
            </w:tcBorders>
            <w:vAlign w:val="center"/>
          </w:tcPr>
          <w:p w14:paraId="521BF5E0"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de-DE"/>
              </w:rPr>
            </w:pPr>
            <w:proofErr w:type="spellStart"/>
            <w:r w:rsidRPr="00907776">
              <w:rPr>
                <w:rFonts w:eastAsia="Calibri"/>
                <w:b/>
                <w:bCs/>
                <w:sz w:val="18"/>
                <w:szCs w:val="18"/>
                <w:lang w:val="de-DE"/>
              </w:rPr>
              <w:t>Symmetric</w:t>
            </w:r>
            <w:proofErr w:type="spellEnd"/>
            <w:r w:rsidRPr="00907776">
              <w:rPr>
                <w:rFonts w:eastAsia="Calibri"/>
                <w:b/>
                <w:bCs/>
                <w:sz w:val="18"/>
                <w:szCs w:val="18"/>
                <w:lang w:val="de-DE"/>
              </w:rPr>
              <w:t xml:space="preserve"> </w:t>
            </w:r>
            <w:proofErr w:type="spellStart"/>
            <w:r w:rsidRPr="00907776">
              <w:rPr>
                <w:rFonts w:eastAsia="Calibri"/>
                <w:b/>
                <w:bCs/>
                <w:sz w:val="18"/>
                <w:szCs w:val="18"/>
                <w:lang w:val="de-DE"/>
              </w:rPr>
              <w:t>vs</w:t>
            </w:r>
            <w:proofErr w:type="spellEnd"/>
            <w:r w:rsidRPr="00907776">
              <w:rPr>
                <w:rFonts w:eastAsia="Calibri"/>
                <w:b/>
                <w:bCs/>
                <w:sz w:val="18"/>
                <w:szCs w:val="18"/>
                <w:lang w:val="de-DE"/>
              </w:rPr>
              <w:t xml:space="preserve"> </w:t>
            </w:r>
            <w:proofErr w:type="spellStart"/>
            <w:r w:rsidRPr="00907776">
              <w:rPr>
                <w:rFonts w:eastAsia="Calibri"/>
                <w:b/>
                <w:bCs/>
                <w:sz w:val="18"/>
                <w:szCs w:val="18"/>
                <w:lang w:val="de-DE"/>
              </w:rPr>
              <w:t>Asymmetric</w:t>
            </w:r>
            <w:proofErr w:type="spellEnd"/>
            <w:r w:rsidRPr="00907776">
              <w:rPr>
                <w:rFonts w:eastAsia="Calibri"/>
                <w:b/>
                <w:bCs/>
                <w:sz w:val="18"/>
                <w:szCs w:val="18"/>
                <w:lang w:val="de-DE"/>
              </w:rPr>
              <w:t>*</w:t>
            </w:r>
          </w:p>
        </w:tc>
      </w:tr>
      <w:tr w:rsidR="00FB60A1" w:rsidRPr="00522DE5" w14:paraId="67B2CF77" w14:textId="77777777" w:rsidTr="00CF60B8">
        <w:trPr>
          <w:trHeight w:val="136"/>
        </w:trPr>
        <w:tc>
          <w:tcPr>
            <w:tcW w:w="1957" w:type="dxa"/>
            <w:tcBorders>
              <w:left w:val="nil"/>
              <w:bottom w:val="single" w:sz="4" w:space="0" w:color="auto"/>
              <w:right w:val="nil"/>
            </w:tcBorders>
            <w:noWrap/>
          </w:tcPr>
          <w:p w14:paraId="4957213C" w14:textId="77777777" w:rsidR="00FB60A1" w:rsidRPr="00907776" w:rsidRDefault="00FB60A1" w:rsidP="00CF60B8">
            <w:pPr>
              <w:widowControl/>
              <w:autoSpaceDE/>
              <w:autoSpaceDN/>
              <w:adjustRightInd/>
              <w:spacing w:after="0" w:line="240" w:lineRule="auto"/>
              <w:ind w:right="0"/>
              <w:jc w:val="left"/>
              <w:rPr>
                <w:rFonts w:eastAsia="Calibri"/>
                <w:b/>
                <w:bCs/>
                <w:i/>
                <w:sz w:val="18"/>
                <w:szCs w:val="18"/>
                <w:lang w:val="de-DE"/>
              </w:rPr>
            </w:pPr>
          </w:p>
        </w:tc>
        <w:tc>
          <w:tcPr>
            <w:tcW w:w="1137" w:type="dxa"/>
            <w:tcBorders>
              <w:top w:val="single" w:sz="4" w:space="0" w:color="auto"/>
              <w:left w:val="nil"/>
              <w:bottom w:val="single" w:sz="4" w:space="0" w:color="auto"/>
              <w:right w:val="nil"/>
            </w:tcBorders>
            <w:vAlign w:val="center"/>
          </w:tcPr>
          <w:p w14:paraId="2EA2CB32"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en-US"/>
              </w:rPr>
            </w:pPr>
            <w:r w:rsidRPr="00907776">
              <w:rPr>
                <w:rFonts w:eastAsia="Calibri"/>
                <w:b/>
                <w:bCs/>
                <w:sz w:val="18"/>
                <w:szCs w:val="18"/>
                <w:lang w:val="en-US"/>
              </w:rPr>
              <w:t>n</w:t>
            </w:r>
          </w:p>
        </w:tc>
        <w:tc>
          <w:tcPr>
            <w:tcW w:w="1017" w:type="dxa"/>
            <w:tcBorders>
              <w:top w:val="single" w:sz="4" w:space="0" w:color="auto"/>
              <w:left w:val="nil"/>
              <w:bottom w:val="single" w:sz="4" w:space="0" w:color="auto"/>
              <w:right w:val="nil"/>
            </w:tcBorders>
            <w:noWrap/>
            <w:vAlign w:val="center"/>
          </w:tcPr>
          <w:p w14:paraId="365A132F"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en-US"/>
              </w:rPr>
            </w:pPr>
            <w:r w:rsidRPr="00907776">
              <w:rPr>
                <w:color w:val="000000"/>
                <w:sz w:val="18"/>
                <w:szCs w:val="18"/>
              </w:rPr>
              <w:t>Δ</w:t>
            </w:r>
            <w:r w:rsidRPr="00907776">
              <w:rPr>
                <w:rStyle w:val="apple-converted-space"/>
                <w:rFonts w:ascii="-webkit-standard" w:hAnsi="-webkit-standard"/>
                <w:color w:val="000000"/>
                <w:sz w:val="27"/>
                <w:szCs w:val="27"/>
              </w:rPr>
              <w:t> </w:t>
            </w:r>
            <w:r w:rsidRPr="00907776">
              <w:rPr>
                <w:rFonts w:eastAsia="Calibri"/>
                <w:b/>
                <w:bCs/>
                <w:sz w:val="18"/>
                <w:szCs w:val="18"/>
                <w:lang w:val="en-US"/>
              </w:rPr>
              <w:t>mean</w:t>
            </w:r>
          </w:p>
        </w:tc>
        <w:tc>
          <w:tcPr>
            <w:tcW w:w="937" w:type="dxa"/>
            <w:tcBorders>
              <w:top w:val="single" w:sz="4" w:space="0" w:color="auto"/>
              <w:left w:val="nil"/>
              <w:bottom w:val="single" w:sz="4" w:space="0" w:color="auto"/>
              <w:right w:val="nil"/>
            </w:tcBorders>
            <w:vAlign w:val="center"/>
          </w:tcPr>
          <w:p w14:paraId="389EB9A2"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en-US"/>
              </w:rPr>
            </w:pPr>
            <w:r w:rsidRPr="00907776">
              <w:rPr>
                <w:rFonts w:eastAsia="Calibri"/>
                <w:b/>
                <w:bCs/>
                <w:sz w:val="18"/>
                <w:szCs w:val="18"/>
                <w:lang w:val="en-US"/>
              </w:rPr>
              <w:t>p</w:t>
            </w:r>
          </w:p>
        </w:tc>
        <w:tc>
          <w:tcPr>
            <w:tcW w:w="1247" w:type="dxa"/>
            <w:tcBorders>
              <w:top w:val="single" w:sz="4" w:space="0" w:color="auto"/>
              <w:left w:val="nil"/>
              <w:bottom w:val="single" w:sz="4" w:space="0" w:color="auto"/>
              <w:right w:val="nil"/>
            </w:tcBorders>
            <w:vAlign w:val="center"/>
          </w:tcPr>
          <w:p w14:paraId="3C44413C"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en-US"/>
              </w:rPr>
            </w:pPr>
            <w:r w:rsidRPr="00907776">
              <w:rPr>
                <w:rFonts w:eastAsia="Calibri"/>
                <w:b/>
                <w:bCs/>
                <w:sz w:val="18"/>
                <w:szCs w:val="18"/>
                <w:lang w:val="en-US"/>
              </w:rPr>
              <w:t>n</w:t>
            </w:r>
          </w:p>
        </w:tc>
        <w:tc>
          <w:tcPr>
            <w:tcW w:w="937" w:type="dxa"/>
            <w:tcBorders>
              <w:top w:val="single" w:sz="4" w:space="0" w:color="auto"/>
              <w:left w:val="nil"/>
              <w:bottom w:val="single" w:sz="4" w:space="0" w:color="auto"/>
              <w:right w:val="nil"/>
            </w:tcBorders>
            <w:vAlign w:val="center"/>
          </w:tcPr>
          <w:p w14:paraId="21877C48"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en-US"/>
              </w:rPr>
            </w:pPr>
            <w:r w:rsidRPr="00907776">
              <w:rPr>
                <w:color w:val="000000"/>
                <w:sz w:val="18"/>
                <w:szCs w:val="18"/>
              </w:rPr>
              <w:t>Δ</w:t>
            </w:r>
            <w:r w:rsidRPr="00907776">
              <w:rPr>
                <w:rFonts w:eastAsia="Calibri"/>
                <w:b/>
                <w:bCs/>
                <w:sz w:val="18"/>
                <w:szCs w:val="18"/>
                <w:lang w:val="en-US"/>
              </w:rPr>
              <w:t xml:space="preserve"> mean</w:t>
            </w:r>
          </w:p>
        </w:tc>
        <w:tc>
          <w:tcPr>
            <w:tcW w:w="937" w:type="dxa"/>
            <w:tcBorders>
              <w:top w:val="single" w:sz="4" w:space="0" w:color="auto"/>
              <w:left w:val="nil"/>
              <w:bottom w:val="single" w:sz="4" w:space="0" w:color="auto"/>
              <w:right w:val="nil"/>
            </w:tcBorders>
            <w:vAlign w:val="center"/>
          </w:tcPr>
          <w:p w14:paraId="65B795B2"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en-US"/>
              </w:rPr>
            </w:pPr>
            <w:r w:rsidRPr="00907776">
              <w:rPr>
                <w:rFonts w:eastAsia="Calibri"/>
                <w:b/>
                <w:bCs/>
                <w:sz w:val="18"/>
                <w:szCs w:val="18"/>
                <w:lang w:val="en-US"/>
              </w:rPr>
              <w:t>p</w:t>
            </w:r>
          </w:p>
        </w:tc>
        <w:tc>
          <w:tcPr>
            <w:tcW w:w="1612" w:type="dxa"/>
            <w:tcBorders>
              <w:top w:val="single" w:sz="4" w:space="0" w:color="auto"/>
              <w:left w:val="nil"/>
              <w:bottom w:val="single" w:sz="4" w:space="0" w:color="auto"/>
              <w:right w:val="nil"/>
            </w:tcBorders>
            <w:vAlign w:val="center"/>
          </w:tcPr>
          <w:p w14:paraId="4EF6A8B4"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en-US"/>
              </w:rPr>
            </w:pPr>
            <w:r w:rsidRPr="00907776">
              <w:rPr>
                <w:rFonts w:eastAsia="Calibri"/>
                <w:b/>
                <w:bCs/>
                <w:sz w:val="18"/>
                <w:szCs w:val="18"/>
                <w:lang w:val="en-US"/>
              </w:rPr>
              <w:t>p</w:t>
            </w:r>
          </w:p>
        </w:tc>
      </w:tr>
      <w:tr w:rsidR="00FB60A1" w:rsidRPr="00522DE5" w14:paraId="78A2A125" w14:textId="77777777" w:rsidTr="00CF60B8">
        <w:trPr>
          <w:trHeight w:val="136"/>
        </w:trPr>
        <w:tc>
          <w:tcPr>
            <w:tcW w:w="1957" w:type="dxa"/>
            <w:tcBorders>
              <w:top w:val="single" w:sz="4" w:space="0" w:color="auto"/>
              <w:left w:val="nil"/>
              <w:bottom w:val="single" w:sz="4" w:space="0" w:color="auto"/>
              <w:right w:val="nil"/>
            </w:tcBorders>
            <w:vAlign w:val="center"/>
          </w:tcPr>
          <w:p w14:paraId="51CDEC69" w14:textId="77777777" w:rsidR="00FB60A1" w:rsidRPr="00907776" w:rsidRDefault="00FB60A1" w:rsidP="00CF60B8">
            <w:pPr>
              <w:widowControl/>
              <w:autoSpaceDE/>
              <w:autoSpaceDN/>
              <w:adjustRightInd/>
              <w:spacing w:after="0" w:line="240" w:lineRule="auto"/>
              <w:ind w:right="0"/>
              <w:jc w:val="left"/>
              <w:rPr>
                <w:rFonts w:eastAsia="Calibri"/>
                <w:b/>
                <w:bCs/>
                <w:sz w:val="18"/>
                <w:szCs w:val="18"/>
                <w:lang w:val="en-US"/>
              </w:rPr>
            </w:pPr>
            <w:r w:rsidRPr="00907776">
              <w:rPr>
                <w:rFonts w:eastAsia="Calibri"/>
                <w:b/>
                <w:bCs/>
                <w:sz w:val="18"/>
                <w:szCs w:val="18"/>
                <w:lang w:val="en-US"/>
              </w:rPr>
              <w:t xml:space="preserve">SCOPA-M </w:t>
            </w:r>
          </w:p>
          <w:p w14:paraId="63F34C5D" w14:textId="77777777" w:rsidR="00FB60A1" w:rsidRPr="00907776" w:rsidRDefault="00FB60A1" w:rsidP="00CF60B8">
            <w:pPr>
              <w:widowControl/>
              <w:autoSpaceDE/>
              <w:autoSpaceDN/>
              <w:adjustRightInd/>
              <w:spacing w:after="0" w:line="240" w:lineRule="auto"/>
              <w:ind w:left="177" w:right="0"/>
              <w:jc w:val="left"/>
              <w:rPr>
                <w:rFonts w:eastAsia="Calibri"/>
                <w:b/>
                <w:bCs/>
                <w:sz w:val="18"/>
                <w:szCs w:val="18"/>
                <w:lang w:val="en-US"/>
              </w:rPr>
            </w:pPr>
            <w:r w:rsidRPr="00907776">
              <w:rPr>
                <w:rFonts w:eastAsia="Calibri"/>
                <w:b/>
                <w:bCs/>
                <w:sz w:val="18"/>
                <w:szCs w:val="18"/>
                <w:lang w:val="en-US"/>
              </w:rPr>
              <w:t>Activities of daily living</w:t>
            </w:r>
          </w:p>
        </w:tc>
        <w:tc>
          <w:tcPr>
            <w:tcW w:w="1137" w:type="dxa"/>
            <w:tcBorders>
              <w:top w:val="single" w:sz="4" w:space="0" w:color="auto"/>
              <w:left w:val="nil"/>
              <w:bottom w:val="single" w:sz="4" w:space="0" w:color="auto"/>
              <w:right w:val="nil"/>
            </w:tcBorders>
            <w:vAlign w:val="center"/>
          </w:tcPr>
          <w:p w14:paraId="07C56BEC"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rFonts w:eastAsia="Calibri"/>
                <w:sz w:val="18"/>
                <w:szCs w:val="18"/>
                <w:lang w:val="de-DE"/>
              </w:rPr>
              <w:t>52</w:t>
            </w:r>
          </w:p>
        </w:tc>
        <w:tc>
          <w:tcPr>
            <w:tcW w:w="1017" w:type="dxa"/>
            <w:tcBorders>
              <w:top w:val="single" w:sz="4" w:space="0" w:color="auto"/>
              <w:left w:val="nil"/>
              <w:bottom w:val="single" w:sz="4" w:space="0" w:color="auto"/>
              <w:right w:val="nil"/>
            </w:tcBorders>
            <w:vAlign w:val="center"/>
          </w:tcPr>
          <w:p w14:paraId="3BC9F1EF"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en-US"/>
              </w:rPr>
            </w:pPr>
            <w:r w:rsidRPr="00907776">
              <w:rPr>
                <w:sz w:val="18"/>
                <w:szCs w:val="18"/>
              </w:rPr>
              <w:t>-0.3</w:t>
            </w:r>
          </w:p>
        </w:tc>
        <w:tc>
          <w:tcPr>
            <w:tcW w:w="937" w:type="dxa"/>
            <w:tcBorders>
              <w:top w:val="single" w:sz="4" w:space="0" w:color="auto"/>
              <w:left w:val="nil"/>
              <w:bottom w:val="single" w:sz="4" w:space="0" w:color="auto"/>
              <w:right w:val="nil"/>
            </w:tcBorders>
            <w:vAlign w:val="center"/>
          </w:tcPr>
          <w:p w14:paraId="4D533650"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de-DE"/>
              </w:rPr>
            </w:pPr>
            <w:r w:rsidRPr="00907776">
              <w:rPr>
                <w:rFonts w:eastAsia="Calibri"/>
                <w:sz w:val="18"/>
                <w:szCs w:val="18"/>
                <w:lang w:val="de-DE"/>
              </w:rPr>
              <w:t>0.503</w:t>
            </w:r>
          </w:p>
        </w:tc>
        <w:tc>
          <w:tcPr>
            <w:tcW w:w="1247" w:type="dxa"/>
            <w:tcBorders>
              <w:top w:val="single" w:sz="4" w:space="0" w:color="auto"/>
              <w:left w:val="nil"/>
              <w:bottom w:val="single" w:sz="4" w:space="0" w:color="auto"/>
              <w:right w:val="nil"/>
            </w:tcBorders>
            <w:vAlign w:val="center"/>
          </w:tcPr>
          <w:p w14:paraId="0C5788C3"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sz w:val="18"/>
                <w:szCs w:val="18"/>
              </w:rPr>
              <w:t>192</w:t>
            </w:r>
          </w:p>
        </w:tc>
        <w:tc>
          <w:tcPr>
            <w:tcW w:w="937" w:type="dxa"/>
            <w:tcBorders>
              <w:top w:val="single" w:sz="4" w:space="0" w:color="auto"/>
              <w:left w:val="nil"/>
              <w:bottom w:val="single" w:sz="4" w:space="0" w:color="auto"/>
              <w:right w:val="nil"/>
            </w:tcBorders>
            <w:vAlign w:val="center"/>
          </w:tcPr>
          <w:p w14:paraId="15265152"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en-US"/>
              </w:rPr>
            </w:pPr>
            <w:r w:rsidRPr="00907776">
              <w:rPr>
                <w:sz w:val="18"/>
                <w:szCs w:val="18"/>
              </w:rPr>
              <w:t>-1.9</w:t>
            </w:r>
          </w:p>
        </w:tc>
        <w:tc>
          <w:tcPr>
            <w:tcW w:w="937" w:type="dxa"/>
            <w:tcBorders>
              <w:top w:val="single" w:sz="4" w:space="0" w:color="auto"/>
              <w:left w:val="nil"/>
              <w:bottom w:val="single" w:sz="4" w:space="0" w:color="auto"/>
              <w:right w:val="nil"/>
            </w:tcBorders>
            <w:vAlign w:val="center"/>
          </w:tcPr>
          <w:p w14:paraId="7A0A7E44"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de-DE"/>
              </w:rPr>
            </w:pPr>
            <w:r w:rsidRPr="00907776">
              <w:rPr>
                <w:rFonts w:eastAsia="Calibri"/>
                <w:b/>
                <w:bCs/>
                <w:sz w:val="18"/>
                <w:szCs w:val="18"/>
                <w:lang w:val="de-DE"/>
              </w:rPr>
              <w:t>&lt;0.001</w:t>
            </w:r>
          </w:p>
        </w:tc>
        <w:tc>
          <w:tcPr>
            <w:tcW w:w="1612" w:type="dxa"/>
            <w:tcBorders>
              <w:top w:val="single" w:sz="4" w:space="0" w:color="auto"/>
              <w:left w:val="nil"/>
              <w:bottom w:val="single" w:sz="4" w:space="0" w:color="auto"/>
              <w:right w:val="nil"/>
            </w:tcBorders>
            <w:vAlign w:val="center"/>
          </w:tcPr>
          <w:p w14:paraId="7F9B01D7"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de-DE"/>
              </w:rPr>
            </w:pPr>
            <w:r w:rsidRPr="00907776">
              <w:rPr>
                <w:rFonts w:eastAsia="Calibri"/>
                <w:b/>
                <w:bCs/>
                <w:sz w:val="18"/>
                <w:szCs w:val="18"/>
                <w:lang w:val="de-DE"/>
              </w:rPr>
              <w:t>0.007</w:t>
            </w:r>
          </w:p>
        </w:tc>
      </w:tr>
      <w:tr w:rsidR="00FB60A1" w:rsidRPr="00522DE5" w14:paraId="2682C175" w14:textId="77777777" w:rsidTr="00CF60B8">
        <w:trPr>
          <w:trHeight w:val="136"/>
        </w:trPr>
        <w:tc>
          <w:tcPr>
            <w:tcW w:w="1957" w:type="dxa"/>
            <w:tcBorders>
              <w:top w:val="single" w:sz="4" w:space="0" w:color="auto"/>
              <w:left w:val="nil"/>
              <w:bottom w:val="single" w:sz="4" w:space="0" w:color="auto"/>
              <w:right w:val="nil"/>
            </w:tcBorders>
            <w:vAlign w:val="center"/>
          </w:tcPr>
          <w:p w14:paraId="120CF504" w14:textId="77777777" w:rsidR="00FB60A1" w:rsidRPr="00907776" w:rsidRDefault="00FB60A1" w:rsidP="00CF60B8">
            <w:pPr>
              <w:widowControl/>
              <w:autoSpaceDE/>
              <w:autoSpaceDN/>
              <w:adjustRightInd/>
              <w:spacing w:after="0" w:line="240" w:lineRule="auto"/>
              <w:ind w:left="171" w:right="0"/>
              <w:jc w:val="left"/>
              <w:rPr>
                <w:rFonts w:eastAsia="Calibri"/>
                <w:sz w:val="18"/>
                <w:szCs w:val="18"/>
                <w:lang w:val="en-US"/>
              </w:rPr>
            </w:pPr>
            <w:r w:rsidRPr="00907776">
              <w:rPr>
                <w:rFonts w:eastAsia="Calibri"/>
                <w:sz w:val="18"/>
                <w:szCs w:val="18"/>
                <w:lang w:val="en-US"/>
              </w:rPr>
              <w:t>Tremor (%)</w:t>
            </w:r>
          </w:p>
        </w:tc>
        <w:tc>
          <w:tcPr>
            <w:tcW w:w="1137" w:type="dxa"/>
            <w:tcBorders>
              <w:top w:val="single" w:sz="4" w:space="0" w:color="auto"/>
              <w:left w:val="nil"/>
              <w:bottom w:val="single" w:sz="4" w:space="0" w:color="auto"/>
              <w:right w:val="nil"/>
            </w:tcBorders>
            <w:vAlign w:val="center"/>
          </w:tcPr>
          <w:p w14:paraId="16205593"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rFonts w:eastAsia="Calibri"/>
                <w:sz w:val="18"/>
                <w:szCs w:val="18"/>
                <w:lang w:val="de-DE"/>
              </w:rPr>
              <w:t>51</w:t>
            </w:r>
          </w:p>
        </w:tc>
        <w:tc>
          <w:tcPr>
            <w:tcW w:w="1017" w:type="dxa"/>
            <w:tcBorders>
              <w:top w:val="single" w:sz="4" w:space="0" w:color="auto"/>
              <w:left w:val="nil"/>
              <w:bottom w:val="single" w:sz="4" w:space="0" w:color="auto"/>
              <w:right w:val="nil"/>
            </w:tcBorders>
            <w:vAlign w:val="center"/>
          </w:tcPr>
          <w:p w14:paraId="717FA7F0"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sz w:val="18"/>
                <w:szCs w:val="18"/>
              </w:rPr>
              <w:t>-1.9</w:t>
            </w:r>
          </w:p>
        </w:tc>
        <w:tc>
          <w:tcPr>
            <w:tcW w:w="937" w:type="dxa"/>
            <w:tcBorders>
              <w:top w:val="single" w:sz="4" w:space="0" w:color="auto"/>
              <w:left w:val="nil"/>
              <w:bottom w:val="single" w:sz="4" w:space="0" w:color="auto"/>
              <w:right w:val="nil"/>
            </w:tcBorders>
            <w:vAlign w:val="center"/>
          </w:tcPr>
          <w:p w14:paraId="495AA397"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de-DE"/>
              </w:rPr>
            </w:pPr>
            <w:r w:rsidRPr="00907776">
              <w:rPr>
                <w:rFonts w:eastAsia="Calibri"/>
                <w:sz w:val="18"/>
                <w:szCs w:val="18"/>
                <w:lang w:val="de-DE"/>
              </w:rPr>
              <w:t>0.404</w:t>
            </w:r>
          </w:p>
        </w:tc>
        <w:tc>
          <w:tcPr>
            <w:tcW w:w="1247" w:type="dxa"/>
            <w:tcBorders>
              <w:top w:val="single" w:sz="4" w:space="0" w:color="auto"/>
              <w:left w:val="nil"/>
              <w:bottom w:val="single" w:sz="4" w:space="0" w:color="auto"/>
              <w:right w:val="nil"/>
            </w:tcBorders>
            <w:vAlign w:val="center"/>
          </w:tcPr>
          <w:p w14:paraId="3542A602"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sz w:val="18"/>
                <w:szCs w:val="18"/>
              </w:rPr>
              <w:t>186</w:t>
            </w:r>
          </w:p>
        </w:tc>
        <w:tc>
          <w:tcPr>
            <w:tcW w:w="937" w:type="dxa"/>
            <w:tcBorders>
              <w:top w:val="single" w:sz="4" w:space="0" w:color="auto"/>
              <w:left w:val="nil"/>
              <w:bottom w:val="single" w:sz="4" w:space="0" w:color="auto"/>
              <w:right w:val="nil"/>
            </w:tcBorders>
            <w:vAlign w:val="center"/>
          </w:tcPr>
          <w:p w14:paraId="58E75F82"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sz w:val="18"/>
                <w:szCs w:val="18"/>
              </w:rPr>
              <w:t>-5.5</w:t>
            </w:r>
          </w:p>
        </w:tc>
        <w:tc>
          <w:tcPr>
            <w:tcW w:w="937" w:type="dxa"/>
            <w:tcBorders>
              <w:top w:val="single" w:sz="4" w:space="0" w:color="auto"/>
              <w:left w:val="nil"/>
              <w:bottom w:val="single" w:sz="4" w:space="0" w:color="auto"/>
              <w:right w:val="nil"/>
            </w:tcBorders>
            <w:vAlign w:val="center"/>
          </w:tcPr>
          <w:p w14:paraId="3F47F4B0"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de-DE"/>
              </w:rPr>
            </w:pPr>
            <w:r w:rsidRPr="00907776">
              <w:rPr>
                <w:rFonts w:eastAsia="Calibri"/>
                <w:b/>
                <w:bCs/>
                <w:sz w:val="18"/>
                <w:szCs w:val="18"/>
                <w:lang w:val="de-DE"/>
              </w:rPr>
              <w:t>&lt;0.001</w:t>
            </w:r>
          </w:p>
        </w:tc>
        <w:tc>
          <w:tcPr>
            <w:tcW w:w="1612" w:type="dxa"/>
            <w:tcBorders>
              <w:top w:val="single" w:sz="4" w:space="0" w:color="auto"/>
              <w:left w:val="nil"/>
              <w:bottom w:val="single" w:sz="4" w:space="0" w:color="auto"/>
              <w:right w:val="nil"/>
            </w:tcBorders>
            <w:vAlign w:val="center"/>
          </w:tcPr>
          <w:p w14:paraId="4682E472"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rFonts w:eastAsia="Calibri"/>
                <w:sz w:val="18"/>
                <w:szCs w:val="18"/>
                <w:lang w:val="de-DE"/>
              </w:rPr>
              <w:t>0.092</w:t>
            </w:r>
          </w:p>
        </w:tc>
      </w:tr>
      <w:tr w:rsidR="00FB60A1" w:rsidRPr="00522DE5" w14:paraId="3280E879" w14:textId="77777777" w:rsidTr="00CF60B8">
        <w:trPr>
          <w:trHeight w:val="136"/>
        </w:trPr>
        <w:tc>
          <w:tcPr>
            <w:tcW w:w="1957" w:type="dxa"/>
            <w:tcBorders>
              <w:top w:val="single" w:sz="4" w:space="0" w:color="auto"/>
              <w:left w:val="nil"/>
              <w:bottom w:val="single" w:sz="4" w:space="0" w:color="auto"/>
              <w:right w:val="nil"/>
            </w:tcBorders>
            <w:vAlign w:val="center"/>
          </w:tcPr>
          <w:p w14:paraId="01446965" w14:textId="77777777" w:rsidR="00FB60A1" w:rsidRPr="00907776" w:rsidRDefault="00FB60A1" w:rsidP="00CF60B8">
            <w:pPr>
              <w:widowControl/>
              <w:autoSpaceDE/>
              <w:autoSpaceDN/>
              <w:adjustRightInd/>
              <w:spacing w:after="0" w:line="240" w:lineRule="auto"/>
              <w:ind w:left="171" w:right="0"/>
              <w:jc w:val="left"/>
              <w:rPr>
                <w:rFonts w:eastAsia="Calibri"/>
                <w:sz w:val="18"/>
                <w:szCs w:val="18"/>
                <w:lang w:val="en-US"/>
              </w:rPr>
            </w:pPr>
            <w:r w:rsidRPr="00907776">
              <w:rPr>
                <w:rFonts w:eastAsia="Calibri"/>
                <w:sz w:val="18"/>
                <w:szCs w:val="18"/>
                <w:lang w:val="en-US"/>
              </w:rPr>
              <w:t>Bradykinesia (%)</w:t>
            </w:r>
          </w:p>
        </w:tc>
        <w:tc>
          <w:tcPr>
            <w:tcW w:w="1137" w:type="dxa"/>
            <w:tcBorders>
              <w:top w:val="single" w:sz="4" w:space="0" w:color="auto"/>
              <w:left w:val="nil"/>
              <w:bottom w:val="single" w:sz="4" w:space="0" w:color="auto"/>
              <w:right w:val="nil"/>
            </w:tcBorders>
            <w:vAlign w:val="center"/>
          </w:tcPr>
          <w:p w14:paraId="388BEA89"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rFonts w:eastAsia="Calibri"/>
                <w:sz w:val="18"/>
                <w:szCs w:val="18"/>
                <w:lang w:val="de-DE"/>
              </w:rPr>
              <w:t>51</w:t>
            </w:r>
          </w:p>
        </w:tc>
        <w:tc>
          <w:tcPr>
            <w:tcW w:w="1017" w:type="dxa"/>
            <w:tcBorders>
              <w:top w:val="single" w:sz="4" w:space="0" w:color="auto"/>
              <w:left w:val="nil"/>
              <w:bottom w:val="single" w:sz="4" w:space="0" w:color="auto"/>
              <w:right w:val="nil"/>
            </w:tcBorders>
            <w:vAlign w:val="center"/>
          </w:tcPr>
          <w:p w14:paraId="6AB14F01"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sz w:val="18"/>
                <w:szCs w:val="18"/>
              </w:rPr>
              <w:t>-6.6</w:t>
            </w:r>
          </w:p>
        </w:tc>
        <w:tc>
          <w:tcPr>
            <w:tcW w:w="937" w:type="dxa"/>
            <w:tcBorders>
              <w:top w:val="single" w:sz="4" w:space="0" w:color="auto"/>
              <w:left w:val="nil"/>
              <w:bottom w:val="single" w:sz="4" w:space="0" w:color="auto"/>
              <w:right w:val="nil"/>
            </w:tcBorders>
            <w:vAlign w:val="center"/>
          </w:tcPr>
          <w:p w14:paraId="2F30B860"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de-DE"/>
              </w:rPr>
            </w:pPr>
            <w:r w:rsidRPr="00907776">
              <w:rPr>
                <w:rFonts w:eastAsia="Calibri"/>
                <w:b/>
                <w:bCs/>
                <w:sz w:val="18"/>
                <w:szCs w:val="18"/>
                <w:lang w:val="de-DE"/>
              </w:rPr>
              <w:t>0.049</w:t>
            </w:r>
          </w:p>
        </w:tc>
        <w:tc>
          <w:tcPr>
            <w:tcW w:w="1247" w:type="dxa"/>
            <w:tcBorders>
              <w:top w:val="single" w:sz="4" w:space="0" w:color="auto"/>
              <w:left w:val="nil"/>
              <w:bottom w:val="single" w:sz="4" w:space="0" w:color="auto"/>
              <w:right w:val="nil"/>
            </w:tcBorders>
            <w:vAlign w:val="center"/>
          </w:tcPr>
          <w:p w14:paraId="7B1DFAA3"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sz w:val="18"/>
                <w:szCs w:val="18"/>
              </w:rPr>
              <w:t>186</w:t>
            </w:r>
          </w:p>
        </w:tc>
        <w:tc>
          <w:tcPr>
            <w:tcW w:w="937" w:type="dxa"/>
            <w:tcBorders>
              <w:top w:val="single" w:sz="4" w:space="0" w:color="auto"/>
              <w:left w:val="nil"/>
              <w:bottom w:val="single" w:sz="4" w:space="0" w:color="auto"/>
              <w:right w:val="nil"/>
            </w:tcBorders>
            <w:vAlign w:val="center"/>
          </w:tcPr>
          <w:p w14:paraId="48252F28"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sz w:val="18"/>
                <w:szCs w:val="18"/>
              </w:rPr>
              <w:t>-8.5</w:t>
            </w:r>
          </w:p>
        </w:tc>
        <w:tc>
          <w:tcPr>
            <w:tcW w:w="937" w:type="dxa"/>
            <w:tcBorders>
              <w:top w:val="single" w:sz="4" w:space="0" w:color="auto"/>
              <w:left w:val="nil"/>
              <w:bottom w:val="single" w:sz="4" w:space="0" w:color="auto"/>
              <w:right w:val="nil"/>
            </w:tcBorders>
            <w:vAlign w:val="center"/>
          </w:tcPr>
          <w:p w14:paraId="558EF9C1"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de-DE"/>
              </w:rPr>
            </w:pPr>
            <w:r w:rsidRPr="00907776">
              <w:rPr>
                <w:rFonts w:eastAsia="Calibri"/>
                <w:b/>
                <w:bCs/>
                <w:sz w:val="18"/>
                <w:szCs w:val="18"/>
                <w:lang w:val="de-DE"/>
              </w:rPr>
              <w:t>&lt;0.001</w:t>
            </w:r>
          </w:p>
        </w:tc>
        <w:tc>
          <w:tcPr>
            <w:tcW w:w="1612" w:type="dxa"/>
            <w:tcBorders>
              <w:top w:val="single" w:sz="4" w:space="0" w:color="auto"/>
              <w:left w:val="nil"/>
              <w:bottom w:val="single" w:sz="4" w:space="0" w:color="auto"/>
              <w:right w:val="nil"/>
            </w:tcBorders>
            <w:vAlign w:val="center"/>
          </w:tcPr>
          <w:p w14:paraId="6910545A"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rFonts w:eastAsia="Calibri"/>
                <w:sz w:val="18"/>
                <w:szCs w:val="18"/>
                <w:lang w:val="de-DE"/>
              </w:rPr>
              <w:t>0.437</w:t>
            </w:r>
          </w:p>
        </w:tc>
      </w:tr>
      <w:tr w:rsidR="00FB60A1" w:rsidRPr="00522DE5" w14:paraId="4CD99F75" w14:textId="77777777" w:rsidTr="00CF60B8">
        <w:trPr>
          <w:trHeight w:val="136"/>
        </w:trPr>
        <w:tc>
          <w:tcPr>
            <w:tcW w:w="1957" w:type="dxa"/>
            <w:tcBorders>
              <w:top w:val="single" w:sz="4" w:space="0" w:color="auto"/>
              <w:left w:val="nil"/>
              <w:bottom w:val="single" w:sz="4" w:space="0" w:color="auto"/>
              <w:right w:val="nil"/>
            </w:tcBorders>
            <w:vAlign w:val="center"/>
          </w:tcPr>
          <w:p w14:paraId="16633364" w14:textId="77777777" w:rsidR="00FB60A1" w:rsidRPr="00907776" w:rsidRDefault="00FB60A1" w:rsidP="00CF60B8">
            <w:pPr>
              <w:widowControl/>
              <w:autoSpaceDE/>
              <w:autoSpaceDN/>
              <w:adjustRightInd/>
              <w:spacing w:after="0" w:line="240" w:lineRule="auto"/>
              <w:ind w:left="171" w:right="0"/>
              <w:jc w:val="left"/>
              <w:rPr>
                <w:rFonts w:eastAsia="Calibri"/>
                <w:sz w:val="18"/>
                <w:szCs w:val="18"/>
                <w:lang w:val="en-US"/>
              </w:rPr>
            </w:pPr>
            <w:r w:rsidRPr="00907776">
              <w:rPr>
                <w:rFonts w:eastAsia="Calibri"/>
                <w:sz w:val="18"/>
                <w:szCs w:val="18"/>
                <w:lang w:val="en-US"/>
              </w:rPr>
              <w:t>Axial symptoms (%)</w:t>
            </w:r>
          </w:p>
        </w:tc>
        <w:tc>
          <w:tcPr>
            <w:tcW w:w="1137" w:type="dxa"/>
            <w:tcBorders>
              <w:top w:val="single" w:sz="4" w:space="0" w:color="auto"/>
              <w:left w:val="nil"/>
              <w:bottom w:val="single" w:sz="4" w:space="0" w:color="auto"/>
              <w:right w:val="nil"/>
            </w:tcBorders>
            <w:vAlign w:val="center"/>
          </w:tcPr>
          <w:p w14:paraId="76B7371A"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rFonts w:eastAsia="Calibri"/>
                <w:sz w:val="18"/>
                <w:szCs w:val="18"/>
                <w:lang w:val="de-DE"/>
              </w:rPr>
              <w:t>51</w:t>
            </w:r>
          </w:p>
        </w:tc>
        <w:tc>
          <w:tcPr>
            <w:tcW w:w="1017" w:type="dxa"/>
            <w:tcBorders>
              <w:top w:val="single" w:sz="4" w:space="0" w:color="auto"/>
              <w:left w:val="nil"/>
              <w:bottom w:val="single" w:sz="4" w:space="0" w:color="auto"/>
              <w:right w:val="nil"/>
            </w:tcBorders>
            <w:vAlign w:val="center"/>
          </w:tcPr>
          <w:p w14:paraId="6DC9CDFD"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sz w:val="18"/>
                <w:szCs w:val="18"/>
              </w:rPr>
              <w:t>-5.0</w:t>
            </w:r>
          </w:p>
        </w:tc>
        <w:tc>
          <w:tcPr>
            <w:tcW w:w="937" w:type="dxa"/>
            <w:tcBorders>
              <w:top w:val="single" w:sz="4" w:space="0" w:color="auto"/>
              <w:left w:val="nil"/>
              <w:bottom w:val="single" w:sz="4" w:space="0" w:color="auto"/>
              <w:right w:val="nil"/>
            </w:tcBorders>
            <w:vAlign w:val="center"/>
          </w:tcPr>
          <w:p w14:paraId="71F05253"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de-DE"/>
              </w:rPr>
            </w:pPr>
            <w:r w:rsidRPr="00907776">
              <w:rPr>
                <w:rFonts w:eastAsia="Calibri"/>
                <w:sz w:val="18"/>
                <w:szCs w:val="18"/>
                <w:lang w:val="de-DE"/>
              </w:rPr>
              <w:t>0.073</w:t>
            </w:r>
          </w:p>
        </w:tc>
        <w:tc>
          <w:tcPr>
            <w:tcW w:w="1247" w:type="dxa"/>
            <w:tcBorders>
              <w:left w:val="nil"/>
              <w:bottom w:val="single" w:sz="4" w:space="0" w:color="auto"/>
              <w:right w:val="nil"/>
            </w:tcBorders>
            <w:vAlign w:val="center"/>
          </w:tcPr>
          <w:p w14:paraId="2B933E41"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sz w:val="18"/>
                <w:szCs w:val="18"/>
              </w:rPr>
              <w:t>184</w:t>
            </w:r>
          </w:p>
        </w:tc>
        <w:tc>
          <w:tcPr>
            <w:tcW w:w="937" w:type="dxa"/>
            <w:tcBorders>
              <w:top w:val="single" w:sz="4" w:space="0" w:color="auto"/>
              <w:left w:val="nil"/>
              <w:bottom w:val="single" w:sz="4" w:space="0" w:color="auto"/>
              <w:right w:val="nil"/>
            </w:tcBorders>
            <w:vAlign w:val="center"/>
          </w:tcPr>
          <w:p w14:paraId="4AC80015"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sz w:val="18"/>
                <w:szCs w:val="18"/>
              </w:rPr>
              <w:t>-4.8</w:t>
            </w:r>
          </w:p>
        </w:tc>
        <w:tc>
          <w:tcPr>
            <w:tcW w:w="937" w:type="dxa"/>
            <w:tcBorders>
              <w:top w:val="single" w:sz="4" w:space="0" w:color="auto"/>
              <w:left w:val="nil"/>
              <w:bottom w:val="single" w:sz="4" w:space="0" w:color="auto"/>
              <w:right w:val="nil"/>
            </w:tcBorders>
            <w:vAlign w:val="center"/>
          </w:tcPr>
          <w:p w14:paraId="75B7EF81"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de-DE"/>
              </w:rPr>
            </w:pPr>
            <w:r w:rsidRPr="00907776">
              <w:rPr>
                <w:rFonts w:eastAsia="Calibri"/>
                <w:b/>
                <w:bCs/>
                <w:sz w:val="18"/>
                <w:szCs w:val="18"/>
                <w:lang w:val="de-DE"/>
              </w:rPr>
              <w:t>&lt;0.001</w:t>
            </w:r>
          </w:p>
        </w:tc>
        <w:tc>
          <w:tcPr>
            <w:tcW w:w="1612" w:type="dxa"/>
            <w:tcBorders>
              <w:top w:val="single" w:sz="4" w:space="0" w:color="auto"/>
              <w:left w:val="nil"/>
              <w:bottom w:val="single" w:sz="4" w:space="0" w:color="auto"/>
              <w:right w:val="nil"/>
            </w:tcBorders>
            <w:vAlign w:val="center"/>
          </w:tcPr>
          <w:p w14:paraId="2C6C2BD0"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rFonts w:eastAsia="Calibri"/>
                <w:sz w:val="18"/>
                <w:szCs w:val="18"/>
                <w:lang w:val="de-DE"/>
              </w:rPr>
              <w:t>0.945</w:t>
            </w:r>
          </w:p>
        </w:tc>
      </w:tr>
      <w:tr w:rsidR="00FB60A1" w:rsidRPr="00522DE5" w14:paraId="7C030B97" w14:textId="77777777" w:rsidTr="00CF60B8">
        <w:trPr>
          <w:trHeight w:val="136"/>
        </w:trPr>
        <w:tc>
          <w:tcPr>
            <w:tcW w:w="1957" w:type="dxa"/>
            <w:tcBorders>
              <w:top w:val="single" w:sz="4" w:space="0" w:color="auto"/>
              <w:left w:val="nil"/>
              <w:bottom w:val="single" w:sz="4" w:space="0" w:color="auto"/>
              <w:right w:val="nil"/>
            </w:tcBorders>
            <w:vAlign w:val="center"/>
          </w:tcPr>
          <w:p w14:paraId="53C71DA0" w14:textId="77777777" w:rsidR="00FB60A1" w:rsidRPr="00907776" w:rsidRDefault="00FB60A1" w:rsidP="00CF60B8">
            <w:pPr>
              <w:widowControl/>
              <w:autoSpaceDE/>
              <w:autoSpaceDN/>
              <w:adjustRightInd/>
              <w:spacing w:after="0" w:line="240" w:lineRule="auto"/>
              <w:ind w:left="171" w:right="0"/>
              <w:jc w:val="left"/>
              <w:rPr>
                <w:rFonts w:eastAsia="Calibri"/>
                <w:sz w:val="18"/>
                <w:szCs w:val="18"/>
                <w:lang w:val="en-US"/>
              </w:rPr>
            </w:pPr>
            <w:r w:rsidRPr="00907776">
              <w:rPr>
                <w:rFonts w:eastAsia="Calibri"/>
                <w:sz w:val="18"/>
                <w:szCs w:val="18"/>
                <w:lang w:val="en-US"/>
              </w:rPr>
              <w:t>Dysphagia and dysarthria (%)</w:t>
            </w:r>
          </w:p>
        </w:tc>
        <w:tc>
          <w:tcPr>
            <w:tcW w:w="1137" w:type="dxa"/>
            <w:tcBorders>
              <w:top w:val="single" w:sz="4" w:space="0" w:color="auto"/>
              <w:left w:val="nil"/>
              <w:bottom w:val="single" w:sz="4" w:space="0" w:color="auto"/>
              <w:right w:val="nil"/>
            </w:tcBorders>
            <w:vAlign w:val="center"/>
          </w:tcPr>
          <w:p w14:paraId="18C85FF7"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rFonts w:eastAsia="Calibri"/>
                <w:sz w:val="18"/>
                <w:szCs w:val="18"/>
                <w:lang w:val="de-DE"/>
              </w:rPr>
              <w:t>51</w:t>
            </w:r>
          </w:p>
        </w:tc>
        <w:tc>
          <w:tcPr>
            <w:tcW w:w="1017" w:type="dxa"/>
            <w:tcBorders>
              <w:top w:val="single" w:sz="4" w:space="0" w:color="auto"/>
              <w:left w:val="nil"/>
              <w:bottom w:val="single" w:sz="4" w:space="0" w:color="auto"/>
              <w:right w:val="nil"/>
            </w:tcBorders>
            <w:vAlign w:val="center"/>
          </w:tcPr>
          <w:p w14:paraId="5A163C3A"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sz w:val="18"/>
                <w:szCs w:val="18"/>
              </w:rPr>
              <w:t>0.0</w:t>
            </w:r>
          </w:p>
        </w:tc>
        <w:tc>
          <w:tcPr>
            <w:tcW w:w="937" w:type="dxa"/>
            <w:tcBorders>
              <w:top w:val="single" w:sz="4" w:space="0" w:color="auto"/>
              <w:left w:val="nil"/>
              <w:bottom w:val="single" w:sz="4" w:space="0" w:color="auto"/>
              <w:right w:val="nil"/>
            </w:tcBorders>
            <w:vAlign w:val="center"/>
          </w:tcPr>
          <w:p w14:paraId="22117170"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rFonts w:eastAsia="Calibri"/>
                <w:sz w:val="18"/>
                <w:szCs w:val="18"/>
                <w:lang w:val="de-DE"/>
              </w:rPr>
              <w:t>0.880</w:t>
            </w:r>
          </w:p>
        </w:tc>
        <w:tc>
          <w:tcPr>
            <w:tcW w:w="1247" w:type="dxa"/>
            <w:tcBorders>
              <w:top w:val="single" w:sz="4" w:space="0" w:color="auto"/>
              <w:left w:val="nil"/>
              <w:bottom w:val="single" w:sz="4" w:space="0" w:color="auto"/>
              <w:right w:val="nil"/>
            </w:tcBorders>
            <w:vAlign w:val="center"/>
          </w:tcPr>
          <w:p w14:paraId="12398C8A"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sz w:val="18"/>
                <w:szCs w:val="18"/>
              </w:rPr>
              <w:t>184</w:t>
            </w:r>
          </w:p>
        </w:tc>
        <w:tc>
          <w:tcPr>
            <w:tcW w:w="937" w:type="dxa"/>
            <w:tcBorders>
              <w:top w:val="single" w:sz="4" w:space="0" w:color="auto"/>
              <w:left w:val="nil"/>
              <w:bottom w:val="single" w:sz="4" w:space="0" w:color="auto"/>
              <w:right w:val="nil"/>
            </w:tcBorders>
            <w:vAlign w:val="center"/>
          </w:tcPr>
          <w:p w14:paraId="44D13C1C"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sz w:val="18"/>
                <w:szCs w:val="18"/>
              </w:rPr>
              <w:t>-1.3</w:t>
            </w:r>
          </w:p>
        </w:tc>
        <w:tc>
          <w:tcPr>
            <w:tcW w:w="937" w:type="dxa"/>
            <w:tcBorders>
              <w:top w:val="single" w:sz="4" w:space="0" w:color="auto"/>
              <w:left w:val="nil"/>
              <w:bottom w:val="single" w:sz="4" w:space="0" w:color="auto"/>
              <w:right w:val="nil"/>
            </w:tcBorders>
            <w:vAlign w:val="center"/>
          </w:tcPr>
          <w:p w14:paraId="29FBDDEF"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rFonts w:eastAsia="Calibri"/>
                <w:sz w:val="18"/>
                <w:szCs w:val="18"/>
                <w:lang w:val="de-DE"/>
              </w:rPr>
              <w:t>0.126</w:t>
            </w:r>
          </w:p>
        </w:tc>
        <w:tc>
          <w:tcPr>
            <w:tcW w:w="1612" w:type="dxa"/>
            <w:tcBorders>
              <w:top w:val="single" w:sz="4" w:space="0" w:color="auto"/>
              <w:left w:val="nil"/>
              <w:bottom w:val="single" w:sz="4" w:space="0" w:color="auto"/>
              <w:right w:val="nil"/>
            </w:tcBorders>
            <w:vAlign w:val="center"/>
          </w:tcPr>
          <w:p w14:paraId="3E7DD28C"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rFonts w:eastAsia="Calibri"/>
                <w:sz w:val="18"/>
                <w:szCs w:val="18"/>
                <w:lang w:val="de-DE"/>
              </w:rPr>
              <w:t>0.513</w:t>
            </w:r>
          </w:p>
        </w:tc>
      </w:tr>
      <w:tr w:rsidR="00FB60A1" w:rsidRPr="00522DE5" w14:paraId="5BEE99C5" w14:textId="77777777" w:rsidTr="00CF60B8">
        <w:trPr>
          <w:trHeight w:val="136"/>
        </w:trPr>
        <w:tc>
          <w:tcPr>
            <w:tcW w:w="1957" w:type="dxa"/>
            <w:tcBorders>
              <w:top w:val="single" w:sz="4" w:space="0" w:color="auto"/>
              <w:left w:val="nil"/>
              <w:bottom w:val="single" w:sz="4" w:space="0" w:color="auto"/>
              <w:right w:val="nil"/>
            </w:tcBorders>
            <w:vAlign w:val="center"/>
          </w:tcPr>
          <w:p w14:paraId="1BE08BAE" w14:textId="77777777" w:rsidR="00FB60A1" w:rsidRPr="00907776" w:rsidRDefault="00FB60A1" w:rsidP="00CF60B8">
            <w:pPr>
              <w:widowControl/>
              <w:autoSpaceDE/>
              <w:autoSpaceDN/>
              <w:adjustRightInd/>
              <w:spacing w:after="0" w:line="240" w:lineRule="auto"/>
              <w:ind w:left="171" w:right="0"/>
              <w:jc w:val="left"/>
              <w:rPr>
                <w:rFonts w:eastAsia="Calibri"/>
                <w:sz w:val="18"/>
                <w:szCs w:val="18"/>
                <w:lang w:val="en-US"/>
              </w:rPr>
            </w:pPr>
            <w:r w:rsidRPr="00907776">
              <w:rPr>
                <w:rFonts w:eastAsia="Calibri"/>
                <w:sz w:val="18"/>
                <w:szCs w:val="18"/>
                <w:lang w:val="en-US"/>
              </w:rPr>
              <w:t>Dyskinesia (%)</w:t>
            </w:r>
          </w:p>
        </w:tc>
        <w:tc>
          <w:tcPr>
            <w:tcW w:w="1137" w:type="dxa"/>
            <w:tcBorders>
              <w:top w:val="single" w:sz="4" w:space="0" w:color="auto"/>
              <w:left w:val="nil"/>
              <w:bottom w:val="single" w:sz="4" w:space="0" w:color="auto"/>
              <w:right w:val="nil"/>
            </w:tcBorders>
            <w:vAlign w:val="center"/>
          </w:tcPr>
          <w:p w14:paraId="105B5460"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rFonts w:eastAsia="Calibri"/>
                <w:sz w:val="18"/>
                <w:szCs w:val="18"/>
                <w:lang w:val="de-DE"/>
              </w:rPr>
              <w:t>50</w:t>
            </w:r>
          </w:p>
        </w:tc>
        <w:tc>
          <w:tcPr>
            <w:tcW w:w="1017" w:type="dxa"/>
            <w:tcBorders>
              <w:top w:val="single" w:sz="4" w:space="0" w:color="auto"/>
              <w:left w:val="nil"/>
              <w:bottom w:val="single" w:sz="4" w:space="0" w:color="auto"/>
              <w:right w:val="nil"/>
            </w:tcBorders>
            <w:vAlign w:val="center"/>
          </w:tcPr>
          <w:p w14:paraId="1AC0A944"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sz w:val="18"/>
                <w:szCs w:val="18"/>
              </w:rPr>
              <w:t>-16.7</w:t>
            </w:r>
          </w:p>
        </w:tc>
        <w:tc>
          <w:tcPr>
            <w:tcW w:w="937" w:type="dxa"/>
            <w:tcBorders>
              <w:top w:val="single" w:sz="4" w:space="0" w:color="auto"/>
              <w:left w:val="nil"/>
              <w:bottom w:val="single" w:sz="4" w:space="0" w:color="auto"/>
              <w:right w:val="nil"/>
            </w:tcBorders>
            <w:vAlign w:val="center"/>
          </w:tcPr>
          <w:p w14:paraId="6C2A46A1"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de-DE"/>
              </w:rPr>
            </w:pPr>
            <w:r w:rsidRPr="00907776">
              <w:rPr>
                <w:rFonts w:eastAsia="Calibri"/>
                <w:b/>
                <w:bCs/>
                <w:sz w:val="18"/>
                <w:szCs w:val="18"/>
                <w:lang w:val="de-DE"/>
              </w:rPr>
              <w:t>&lt;0.001</w:t>
            </w:r>
          </w:p>
        </w:tc>
        <w:tc>
          <w:tcPr>
            <w:tcW w:w="1247" w:type="dxa"/>
            <w:tcBorders>
              <w:top w:val="single" w:sz="4" w:space="0" w:color="auto"/>
              <w:left w:val="nil"/>
              <w:bottom w:val="single" w:sz="4" w:space="0" w:color="auto"/>
              <w:right w:val="nil"/>
            </w:tcBorders>
            <w:vAlign w:val="center"/>
          </w:tcPr>
          <w:p w14:paraId="2CE47FC8"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sz w:val="18"/>
                <w:szCs w:val="18"/>
              </w:rPr>
              <w:t>184</w:t>
            </w:r>
          </w:p>
        </w:tc>
        <w:tc>
          <w:tcPr>
            <w:tcW w:w="937" w:type="dxa"/>
            <w:tcBorders>
              <w:top w:val="single" w:sz="4" w:space="0" w:color="auto"/>
              <w:left w:val="nil"/>
              <w:bottom w:val="single" w:sz="4" w:space="0" w:color="auto"/>
              <w:right w:val="nil"/>
            </w:tcBorders>
            <w:vAlign w:val="center"/>
          </w:tcPr>
          <w:p w14:paraId="5506E7B5"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sz w:val="18"/>
                <w:szCs w:val="18"/>
              </w:rPr>
              <w:t>-17.9</w:t>
            </w:r>
          </w:p>
        </w:tc>
        <w:tc>
          <w:tcPr>
            <w:tcW w:w="937" w:type="dxa"/>
            <w:tcBorders>
              <w:top w:val="single" w:sz="4" w:space="0" w:color="auto"/>
              <w:left w:val="nil"/>
              <w:bottom w:val="single" w:sz="4" w:space="0" w:color="auto"/>
              <w:right w:val="nil"/>
            </w:tcBorders>
            <w:vAlign w:val="center"/>
          </w:tcPr>
          <w:p w14:paraId="04F3F29C"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de-DE"/>
              </w:rPr>
            </w:pPr>
            <w:r w:rsidRPr="00907776">
              <w:rPr>
                <w:rFonts w:eastAsia="Calibri"/>
                <w:b/>
                <w:bCs/>
                <w:sz w:val="18"/>
                <w:szCs w:val="18"/>
                <w:lang w:val="de-DE"/>
              </w:rPr>
              <w:t>&lt;0.001</w:t>
            </w:r>
          </w:p>
        </w:tc>
        <w:tc>
          <w:tcPr>
            <w:tcW w:w="1612" w:type="dxa"/>
            <w:tcBorders>
              <w:top w:val="single" w:sz="4" w:space="0" w:color="auto"/>
              <w:left w:val="nil"/>
              <w:bottom w:val="single" w:sz="4" w:space="0" w:color="auto"/>
              <w:right w:val="nil"/>
            </w:tcBorders>
            <w:vAlign w:val="center"/>
          </w:tcPr>
          <w:p w14:paraId="1DAEF4B6"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rFonts w:eastAsia="Calibri"/>
                <w:sz w:val="18"/>
                <w:szCs w:val="18"/>
                <w:lang w:val="de-DE"/>
              </w:rPr>
              <w:t>0.764</w:t>
            </w:r>
          </w:p>
        </w:tc>
      </w:tr>
      <w:tr w:rsidR="00FB60A1" w:rsidRPr="00522DE5" w14:paraId="601B4BF5" w14:textId="77777777" w:rsidTr="00CF60B8">
        <w:trPr>
          <w:trHeight w:val="136"/>
        </w:trPr>
        <w:tc>
          <w:tcPr>
            <w:tcW w:w="1957" w:type="dxa"/>
            <w:tcBorders>
              <w:top w:val="single" w:sz="4" w:space="0" w:color="auto"/>
              <w:left w:val="nil"/>
              <w:bottom w:val="single" w:sz="4" w:space="0" w:color="auto"/>
              <w:right w:val="nil"/>
            </w:tcBorders>
            <w:vAlign w:val="center"/>
          </w:tcPr>
          <w:p w14:paraId="6B8E087C" w14:textId="77777777" w:rsidR="00FB60A1" w:rsidRPr="00907776" w:rsidRDefault="00FB60A1" w:rsidP="00CF60B8">
            <w:pPr>
              <w:widowControl/>
              <w:autoSpaceDE/>
              <w:autoSpaceDN/>
              <w:adjustRightInd/>
              <w:spacing w:after="0" w:line="240" w:lineRule="auto"/>
              <w:ind w:left="171" w:right="0"/>
              <w:jc w:val="left"/>
              <w:rPr>
                <w:rFonts w:eastAsia="Calibri"/>
                <w:sz w:val="18"/>
                <w:szCs w:val="18"/>
                <w:lang w:val="en-US"/>
              </w:rPr>
            </w:pPr>
            <w:r w:rsidRPr="00907776">
              <w:rPr>
                <w:rFonts w:eastAsia="Calibri"/>
                <w:sz w:val="18"/>
                <w:szCs w:val="18"/>
                <w:lang w:val="en-US"/>
              </w:rPr>
              <w:t>Fluctuations (%)</w:t>
            </w:r>
          </w:p>
        </w:tc>
        <w:tc>
          <w:tcPr>
            <w:tcW w:w="1137" w:type="dxa"/>
            <w:tcBorders>
              <w:top w:val="single" w:sz="4" w:space="0" w:color="auto"/>
              <w:left w:val="nil"/>
              <w:bottom w:val="single" w:sz="4" w:space="0" w:color="auto"/>
              <w:right w:val="nil"/>
            </w:tcBorders>
            <w:vAlign w:val="center"/>
          </w:tcPr>
          <w:p w14:paraId="42E868CB"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rFonts w:eastAsia="Calibri"/>
                <w:sz w:val="18"/>
                <w:szCs w:val="18"/>
                <w:lang w:val="de-DE"/>
              </w:rPr>
              <w:t>53</w:t>
            </w:r>
          </w:p>
        </w:tc>
        <w:tc>
          <w:tcPr>
            <w:tcW w:w="1017" w:type="dxa"/>
            <w:tcBorders>
              <w:top w:val="single" w:sz="4" w:space="0" w:color="auto"/>
              <w:left w:val="nil"/>
              <w:bottom w:val="single" w:sz="4" w:space="0" w:color="auto"/>
              <w:right w:val="nil"/>
            </w:tcBorders>
            <w:vAlign w:val="center"/>
          </w:tcPr>
          <w:p w14:paraId="69091560"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sz w:val="18"/>
                <w:szCs w:val="18"/>
              </w:rPr>
              <w:t>-18.7</w:t>
            </w:r>
          </w:p>
        </w:tc>
        <w:tc>
          <w:tcPr>
            <w:tcW w:w="937" w:type="dxa"/>
            <w:tcBorders>
              <w:top w:val="single" w:sz="4" w:space="0" w:color="auto"/>
              <w:left w:val="nil"/>
              <w:bottom w:val="single" w:sz="4" w:space="0" w:color="auto"/>
              <w:right w:val="nil"/>
            </w:tcBorders>
            <w:vAlign w:val="center"/>
          </w:tcPr>
          <w:p w14:paraId="1C85F7B7"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de-DE"/>
              </w:rPr>
            </w:pPr>
            <w:r w:rsidRPr="00907776">
              <w:rPr>
                <w:rFonts w:eastAsia="Calibri"/>
                <w:b/>
                <w:bCs/>
                <w:sz w:val="18"/>
                <w:szCs w:val="18"/>
                <w:lang w:val="de-DE"/>
              </w:rPr>
              <w:t>&lt;0.001</w:t>
            </w:r>
          </w:p>
        </w:tc>
        <w:tc>
          <w:tcPr>
            <w:tcW w:w="1247" w:type="dxa"/>
            <w:tcBorders>
              <w:top w:val="single" w:sz="4" w:space="0" w:color="auto"/>
              <w:left w:val="nil"/>
              <w:bottom w:val="single" w:sz="4" w:space="0" w:color="auto"/>
              <w:right w:val="nil"/>
            </w:tcBorders>
            <w:vAlign w:val="center"/>
          </w:tcPr>
          <w:p w14:paraId="5A7CFA46"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sz w:val="18"/>
                <w:szCs w:val="18"/>
              </w:rPr>
              <w:t>190</w:t>
            </w:r>
          </w:p>
        </w:tc>
        <w:tc>
          <w:tcPr>
            <w:tcW w:w="937" w:type="dxa"/>
            <w:tcBorders>
              <w:top w:val="single" w:sz="4" w:space="0" w:color="auto"/>
              <w:left w:val="nil"/>
              <w:bottom w:val="single" w:sz="4" w:space="0" w:color="auto"/>
              <w:right w:val="nil"/>
            </w:tcBorders>
            <w:vAlign w:val="center"/>
          </w:tcPr>
          <w:p w14:paraId="079A449F"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sz w:val="18"/>
                <w:szCs w:val="18"/>
              </w:rPr>
              <w:t>-22.4</w:t>
            </w:r>
          </w:p>
        </w:tc>
        <w:tc>
          <w:tcPr>
            <w:tcW w:w="937" w:type="dxa"/>
            <w:tcBorders>
              <w:top w:val="single" w:sz="4" w:space="0" w:color="auto"/>
              <w:left w:val="nil"/>
              <w:bottom w:val="single" w:sz="4" w:space="0" w:color="auto"/>
              <w:right w:val="nil"/>
            </w:tcBorders>
            <w:vAlign w:val="center"/>
          </w:tcPr>
          <w:p w14:paraId="44473E89"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de-DE"/>
              </w:rPr>
            </w:pPr>
            <w:r w:rsidRPr="00907776">
              <w:rPr>
                <w:rFonts w:eastAsia="Calibri"/>
                <w:b/>
                <w:bCs/>
                <w:sz w:val="18"/>
                <w:szCs w:val="18"/>
                <w:lang w:val="de-DE"/>
              </w:rPr>
              <w:t>&lt;0.001</w:t>
            </w:r>
          </w:p>
        </w:tc>
        <w:tc>
          <w:tcPr>
            <w:tcW w:w="1612" w:type="dxa"/>
            <w:tcBorders>
              <w:top w:val="single" w:sz="4" w:space="0" w:color="auto"/>
              <w:left w:val="nil"/>
              <w:bottom w:val="single" w:sz="4" w:space="0" w:color="auto"/>
              <w:right w:val="nil"/>
            </w:tcBorders>
            <w:vAlign w:val="center"/>
          </w:tcPr>
          <w:p w14:paraId="7C36DF23"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rFonts w:eastAsia="Calibri"/>
                <w:sz w:val="18"/>
                <w:szCs w:val="18"/>
                <w:lang w:val="de-DE"/>
              </w:rPr>
              <w:t>0.303</w:t>
            </w:r>
          </w:p>
        </w:tc>
      </w:tr>
      <w:tr w:rsidR="00FB60A1" w:rsidRPr="00522DE5" w14:paraId="34DDE7EB" w14:textId="77777777" w:rsidTr="00CF60B8">
        <w:trPr>
          <w:trHeight w:val="136"/>
        </w:trPr>
        <w:tc>
          <w:tcPr>
            <w:tcW w:w="1957" w:type="dxa"/>
            <w:tcBorders>
              <w:top w:val="single" w:sz="4" w:space="0" w:color="auto"/>
              <w:left w:val="nil"/>
              <w:bottom w:val="single" w:sz="4" w:space="0" w:color="auto"/>
              <w:right w:val="nil"/>
            </w:tcBorders>
            <w:vAlign w:val="center"/>
          </w:tcPr>
          <w:p w14:paraId="123DD4CB" w14:textId="77777777" w:rsidR="00FB60A1" w:rsidRPr="00907776" w:rsidRDefault="00FB60A1" w:rsidP="00CF60B8">
            <w:pPr>
              <w:widowControl/>
              <w:autoSpaceDE/>
              <w:autoSpaceDN/>
              <w:adjustRightInd/>
              <w:spacing w:after="0" w:line="240" w:lineRule="auto"/>
              <w:ind w:right="0"/>
              <w:jc w:val="left"/>
              <w:rPr>
                <w:rFonts w:eastAsia="Calibri"/>
                <w:sz w:val="18"/>
                <w:szCs w:val="18"/>
                <w:lang w:val="en-US"/>
              </w:rPr>
            </w:pPr>
            <w:r w:rsidRPr="00907776">
              <w:rPr>
                <w:rFonts w:eastAsia="Calibri"/>
                <w:b/>
                <w:bCs/>
                <w:sz w:val="18"/>
                <w:szCs w:val="18"/>
                <w:lang w:val="en-US"/>
              </w:rPr>
              <w:t>UPDRS-motor examination</w:t>
            </w:r>
          </w:p>
        </w:tc>
        <w:tc>
          <w:tcPr>
            <w:tcW w:w="1137" w:type="dxa"/>
            <w:tcBorders>
              <w:top w:val="single" w:sz="4" w:space="0" w:color="auto"/>
              <w:left w:val="nil"/>
              <w:bottom w:val="single" w:sz="4" w:space="0" w:color="auto"/>
              <w:right w:val="nil"/>
            </w:tcBorders>
            <w:vAlign w:val="center"/>
          </w:tcPr>
          <w:p w14:paraId="69191A9A"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rFonts w:eastAsia="Calibri"/>
                <w:sz w:val="18"/>
                <w:szCs w:val="18"/>
                <w:lang w:val="de-DE"/>
              </w:rPr>
              <w:t>52</w:t>
            </w:r>
          </w:p>
        </w:tc>
        <w:tc>
          <w:tcPr>
            <w:tcW w:w="1017" w:type="dxa"/>
            <w:tcBorders>
              <w:top w:val="single" w:sz="4" w:space="0" w:color="auto"/>
              <w:left w:val="nil"/>
              <w:bottom w:val="single" w:sz="4" w:space="0" w:color="auto"/>
              <w:right w:val="nil"/>
            </w:tcBorders>
            <w:vAlign w:val="center"/>
          </w:tcPr>
          <w:p w14:paraId="031E8241"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sz w:val="18"/>
                <w:szCs w:val="18"/>
              </w:rPr>
              <w:t>-3.7</w:t>
            </w:r>
          </w:p>
        </w:tc>
        <w:tc>
          <w:tcPr>
            <w:tcW w:w="937" w:type="dxa"/>
            <w:tcBorders>
              <w:top w:val="single" w:sz="4" w:space="0" w:color="auto"/>
              <w:left w:val="nil"/>
              <w:bottom w:val="single" w:sz="4" w:space="0" w:color="auto"/>
              <w:right w:val="nil"/>
            </w:tcBorders>
            <w:vAlign w:val="center"/>
          </w:tcPr>
          <w:p w14:paraId="4477B834"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de-DE"/>
              </w:rPr>
            </w:pPr>
            <w:r w:rsidRPr="00907776">
              <w:rPr>
                <w:rFonts w:eastAsia="Calibri"/>
                <w:b/>
                <w:bCs/>
                <w:sz w:val="18"/>
                <w:szCs w:val="18"/>
                <w:lang w:val="de-DE"/>
              </w:rPr>
              <w:t>0.014</w:t>
            </w:r>
          </w:p>
        </w:tc>
        <w:tc>
          <w:tcPr>
            <w:tcW w:w="1247" w:type="dxa"/>
            <w:tcBorders>
              <w:top w:val="single" w:sz="4" w:space="0" w:color="auto"/>
              <w:left w:val="nil"/>
              <w:bottom w:val="single" w:sz="4" w:space="0" w:color="auto"/>
              <w:right w:val="nil"/>
            </w:tcBorders>
            <w:vAlign w:val="center"/>
          </w:tcPr>
          <w:p w14:paraId="3FE26C66"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sz w:val="18"/>
                <w:szCs w:val="18"/>
              </w:rPr>
              <w:t>186</w:t>
            </w:r>
          </w:p>
        </w:tc>
        <w:tc>
          <w:tcPr>
            <w:tcW w:w="937" w:type="dxa"/>
            <w:tcBorders>
              <w:top w:val="single" w:sz="4" w:space="0" w:color="auto"/>
              <w:left w:val="nil"/>
              <w:bottom w:val="single" w:sz="4" w:space="0" w:color="auto"/>
              <w:right w:val="nil"/>
            </w:tcBorders>
            <w:vAlign w:val="center"/>
          </w:tcPr>
          <w:p w14:paraId="6C6556CD"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sz w:val="18"/>
                <w:szCs w:val="18"/>
              </w:rPr>
              <w:t>-5.7</w:t>
            </w:r>
          </w:p>
        </w:tc>
        <w:tc>
          <w:tcPr>
            <w:tcW w:w="937" w:type="dxa"/>
            <w:tcBorders>
              <w:top w:val="single" w:sz="4" w:space="0" w:color="auto"/>
              <w:left w:val="nil"/>
              <w:bottom w:val="single" w:sz="4" w:space="0" w:color="auto"/>
              <w:right w:val="nil"/>
            </w:tcBorders>
            <w:vAlign w:val="center"/>
          </w:tcPr>
          <w:p w14:paraId="06BFD6D6"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de-DE"/>
              </w:rPr>
            </w:pPr>
            <w:r w:rsidRPr="00907776">
              <w:rPr>
                <w:rFonts w:eastAsia="Calibri"/>
                <w:b/>
                <w:bCs/>
                <w:sz w:val="18"/>
                <w:szCs w:val="18"/>
                <w:lang w:val="de-DE"/>
              </w:rPr>
              <w:t>&lt;0.001</w:t>
            </w:r>
          </w:p>
        </w:tc>
        <w:tc>
          <w:tcPr>
            <w:tcW w:w="1612" w:type="dxa"/>
            <w:tcBorders>
              <w:top w:val="single" w:sz="4" w:space="0" w:color="auto"/>
              <w:left w:val="nil"/>
              <w:bottom w:val="single" w:sz="4" w:space="0" w:color="auto"/>
              <w:right w:val="nil"/>
            </w:tcBorders>
            <w:vAlign w:val="center"/>
          </w:tcPr>
          <w:p w14:paraId="08A173A3"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rFonts w:eastAsia="Calibri"/>
                <w:sz w:val="18"/>
                <w:szCs w:val="18"/>
                <w:lang w:val="de-DE"/>
              </w:rPr>
              <w:t>0.173</w:t>
            </w:r>
          </w:p>
        </w:tc>
      </w:tr>
      <w:tr w:rsidR="00FB60A1" w:rsidRPr="00522DE5" w14:paraId="4DFAD366" w14:textId="77777777" w:rsidTr="00CF60B8">
        <w:trPr>
          <w:trHeight w:val="203"/>
        </w:trPr>
        <w:tc>
          <w:tcPr>
            <w:tcW w:w="1957" w:type="dxa"/>
            <w:tcBorders>
              <w:top w:val="single" w:sz="4" w:space="0" w:color="auto"/>
              <w:left w:val="nil"/>
              <w:bottom w:val="single" w:sz="4" w:space="0" w:color="auto"/>
              <w:right w:val="nil"/>
            </w:tcBorders>
            <w:vAlign w:val="center"/>
          </w:tcPr>
          <w:p w14:paraId="4016E296" w14:textId="77777777" w:rsidR="00FB60A1" w:rsidRPr="00907776" w:rsidRDefault="00FB60A1" w:rsidP="00CF60B8">
            <w:pPr>
              <w:widowControl/>
              <w:autoSpaceDE/>
              <w:autoSpaceDN/>
              <w:adjustRightInd/>
              <w:spacing w:after="0" w:line="240" w:lineRule="auto"/>
              <w:ind w:right="0"/>
              <w:jc w:val="left"/>
              <w:rPr>
                <w:rFonts w:eastAsia="Calibri"/>
                <w:b/>
                <w:bCs/>
                <w:sz w:val="18"/>
                <w:szCs w:val="18"/>
                <w:lang w:val="en-US"/>
              </w:rPr>
            </w:pPr>
            <w:r w:rsidRPr="00907776">
              <w:rPr>
                <w:rFonts w:eastAsia="Calibri"/>
                <w:b/>
                <w:bCs/>
                <w:sz w:val="18"/>
                <w:szCs w:val="18"/>
                <w:lang w:val="en-US"/>
              </w:rPr>
              <w:t>PDQ-8 Summary Index</w:t>
            </w:r>
          </w:p>
        </w:tc>
        <w:tc>
          <w:tcPr>
            <w:tcW w:w="1137" w:type="dxa"/>
            <w:tcBorders>
              <w:top w:val="single" w:sz="4" w:space="0" w:color="auto"/>
              <w:left w:val="nil"/>
              <w:bottom w:val="single" w:sz="4" w:space="0" w:color="auto"/>
              <w:right w:val="nil"/>
            </w:tcBorders>
            <w:vAlign w:val="center"/>
          </w:tcPr>
          <w:p w14:paraId="48FF6185"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rFonts w:eastAsia="Calibri"/>
                <w:sz w:val="18"/>
                <w:szCs w:val="18"/>
                <w:lang w:val="de-DE"/>
              </w:rPr>
              <w:t>50</w:t>
            </w:r>
          </w:p>
        </w:tc>
        <w:tc>
          <w:tcPr>
            <w:tcW w:w="1017" w:type="dxa"/>
            <w:tcBorders>
              <w:top w:val="single" w:sz="4" w:space="0" w:color="auto"/>
              <w:left w:val="nil"/>
              <w:bottom w:val="single" w:sz="4" w:space="0" w:color="auto"/>
              <w:right w:val="nil"/>
            </w:tcBorders>
            <w:vAlign w:val="center"/>
          </w:tcPr>
          <w:p w14:paraId="084CFAAB"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sz w:val="18"/>
                <w:szCs w:val="18"/>
              </w:rPr>
              <w:t>-5.3</w:t>
            </w:r>
          </w:p>
        </w:tc>
        <w:tc>
          <w:tcPr>
            <w:tcW w:w="937" w:type="dxa"/>
            <w:tcBorders>
              <w:top w:val="single" w:sz="4" w:space="0" w:color="auto"/>
              <w:left w:val="nil"/>
              <w:bottom w:val="single" w:sz="4" w:space="0" w:color="auto"/>
              <w:right w:val="nil"/>
            </w:tcBorders>
            <w:vAlign w:val="center"/>
          </w:tcPr>
          <w:p w14:paraId="0C393350"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de-DE"/>
              </w:rPr>
            </w:pPr>
            <w:r w:rsidRPr="00907776">
              <w:rPr>
                <w:rFonts w:eastAsia="Calibri"/>
                <w:b/>
                <w:bCs/>
                <w:sz w:val="18"/>
                <w:szCs w:val="18"/>
                <w:lang w:val="de-DE"/>
              </w:rPr>
              <w:t>0.014</w:t>
            </w:r>
          </w:p>
        </w:tc>
        <w:tc>
          <w:tcPr>
            <w:tcW w:w="1247" w:type="dxa"/>
            <w:tcBorders>
              <w:top w:val="single" w:sz="4" w:space="0" w:color="auto"/>
              <w:left w:val="nil"/>
              <w:bottom w:val="single" w:sz="4" w:space="0" w:color="auto"/>
              <w:right w:val="nil"/>
            </w:tcBorders>
            <w:vAlign w:val="center"/>
          </w:tcPr>
          <w:p w14:paraId="09723897"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sz w:val="18"/>
                <w:szCs w:val="18"/>
              </w:rPr>
              <w:t>175</w:t>
            </w:r>
          </w:p>
        </w:tc>
        <w:tc>
          <w:tcPr>
            <w:tcW w:w="937" w:type="dxa"/>
            <w:tcBorders>
              <w:top w:val="single" w:sz="4" w:space="0" w:color="auto"/>
              <w:left w:val="nil"/>
              <w:bottom w:val="single" w:sz="4" w:space="0" w:color="auto"/>
              <w:right w:val="nil"/>
            </w:tcBorders>
            <w:vAlign w:val="center"/>
          </w:tcPr>
          <w:p w14:paraId="7DF1B8FE"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sz w:val="18"/>
                <w:szCs w:val="18"/>
              </w:rPr>
              <w:t>-8.0</w:t>
            </w:r>
          </w:p>
        </w:tc>
        <w:tc>
          <w:tcPr>
            <w:tcW w:w="937" w:type="dxa"/>
            <w:tcBorders>
              <w:top w:val="single" w:sz="4" w:space="0" w:color="auto"/>
              <w:left w:val="nil"/>
              <w:bottom w:val="single" w:sz="4" w:space="0" w:color="auto"/>
              <w:right w:val="nil"/>
            </w:tcBorders>
            <w:vAlign w:val="center"/>
          </w:tcPr>
          <w:p w14:paraId="3D52D4B2"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de-DE"/>
              </w:rPr>
            </w:pPr>
            <w:r w:rsidRPr="00907776">
              <w:rPr>
                <w:rFonts w:eastAsia="Calibri"/>
                <w:b/>
                <w:bCs/>
                <w:sz w:val="18"/>
                <w:szCs w:val="18"/>
                <w:lang w:val="de-DE"/>
              </w:rPr>
              <w:t>&lt;0.001</w:t>
            </w:r>
          </w:p>
        </w:tc>
        <w:tc>
          <w:tcPr>
            <w:tcW w:w="1612" w:type="dxa"/>
            <w:tcBorders>
              <w:top w:val="single" w:sz="4" w:space="0" w:color="auto"/>
              <w:left w:val="nil"/>
              <w:bottom w:val="single" w:sz="4" w:space="0" w:color="auto"/>
              <w:right w:val="nil"/>
            </w:tcBorders>
            <w:vAlign w:val="center"/>
          </w:tcPr>
          <w:p w14:paraId="2DB68436"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rFonts w:eastAsia="Calibri"/>
                <w:sz w:val="18"/>
                <w:szCs w:val="18"/>
                <w:lang w:val="de-DE"/>
              </w:rPr>
              <w:t>0.330</w:t>
            </w:r>
          </w:p>
        </w:tc>
      </w:tr>
      <w:tr w:rsidR="00FB60A1" w:rsidRPr="00522DE5" w14:paraId="411F9B36" w14:textId="77777777" w:rsidTr="00CF60B8">
        <w:trPr>
          <w:trHeight w:val="203"/>
        </w:trPr>
        <w:tc>
          <w:tcPr>
            <w:tcW w:w="1957" w:type="dxa"/>
            <w:tcBorders>
              <w:top w:val="single" w:sz="4" w:space="0" w:color="auto"/>
              <w:left w:val="nil"/>
              <w:bottom w:val="single" w:sz="4" w:space="0" w:color="auto"/>
              <w:right w:val="nil"/>
            </w:tcBorders>
            <w:vAlign w:val="center"/>
          </w:tcPr>
          <w:p w14:paraId="2A8CCA58" w14:textId="77777777" w:rsidR="00FB60A1" w:rsidRPr="00907776" w:rsidRDefault="00FB60A1" w:rsidP="00CF60B8">
            <w:pPr>
              <w:widowControl/>
              <w:autoSpaceDE/>
              <w:autoSpaceDN/>
              <w:adjustRightInd/>
              <w:spacing w:after="0" w:line="240" w:lineRule="auto"/>
              <w:ind w:right="0"/>
              <w:jc w:val="left"/>
              <w:rPr>
                <w:rFonts w:eastAsia="Calibri"/>
                <w:b/>
                <w:bCs/>
                <w:sz w:val="18"/>
                <w:szCs w:val="18"/>
                <w:lang w:val="en-US"/>
              </w:rPr>
            </w:pPr>
            <w:r w:rsidRPr="00907776">
              <w:rPr>
                <w:rFonts w:eastAsia="Calibri"/>
                <w:b/>
                <w:bCs/>
                <w:sz w:val="18"/>
                <w:szCs w:val="18"/>
                <w:lang w:val="en-US"/>
              </w:rPr>
              <w:t>LEDD</w:t>
            </w:r>
          </w:p>
        </w:tc>
        <w:tc>
          <w:tcPr>
            <w:tcW w:w="1137" w:type="dxa"/>
            <w:tcBorders>
              <w:top w:val="single" w:sz="4" w:space="0" w:color="auto"/>
              <w:left w:val="nil"/>
              <w:bottom w:val="single" w:sz="4" w:space="0" w:color="auto"/>
              <w:right w:val="nil"/>
            </w:tcBorders>
            <w:vAlign w:val="center"/>
          </w:tcPr>
          <w:p w14:paraId="763B6716"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rFonts w:eastAsia="Calibri"/>
                <w:sz w:val="18"/>
                <w:szCs w:val="18"/>
                <w:lang w:val="de-DE"/>
              </w:rPr>
              <w:t>54</w:t>
            </w:r>
          </w:p>
        </w:tc>
        <w:tc>
          <w:tcPr>
            <w:tcW w:w="1017" w:type="dxa"/>
            <w:tcBorders>
              <w:top w:val="single" w:sz="4" w:space="0" w:color="auto"/>
              <w:left w:val="nil"/>
              <w:bottom w:val="single" w:sz="4" w:space="0" w:color="auto"/>
              <w:right w:val="nil"/>
            </w:tcBorders>
            <w:vAlign w:val="center"/>
          </w:tcPr>
          <w:p w14:paraId="5FEE9E04"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sz w:val="18"/>
                <w:szCs w:val="18"/>
              </w:rPr>
              <w:t>-590.2</w:t>
            </w:r>
          </w:p>
        </w:tc>
        <w:tc>
          <w:tcPr>
            <w:tcW w:w="937" w:type="dxa"/>
            <w:tcBorders>
              <w:top w:val="single" w:sz="4" w:space="0" w:color="auto"/>
              <w:left w:val="nil"/>
              <w:bottom w:val="single" w:sz="4" w:space="0" w:color="auto"/>
              <w:right w:val="nil"/>
            </w:tcBorders>
            <w:vAlign w:val="center"/>
          </w:tcPr>
          <w:p w14:paraId="6030F65D"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de-DE"/>
              </w:rPr>
            </w:pPr>
            <w:r w:rsidRPr="00907776">
              <w:rPr>
                <w:rFonts w:eastAsia="Calibri"/>
                <w:b/>
                <w:bCs/>
                <w:sz w:val="18"/>
                <w:szCs w:val="18"/>
                <w:lang w:val="de-DE"/>
              </w:rPr>
              <w:t>&lt;0.001</w:t>
            </w:r>
          </w:p>
        </w:tc>
        <w:tc>
          <w:tcPr>
            <w:tcW w:w="1247" w:type="dxa"/>
            <w:tcBorders>
              <w:top w:val="single" w:sz="4" w:space="0" w:color="auto"/>
              <w:left w:val="nil"/>
              <w:bottom w:val="single" w:sz="4" w:space="0" w:color="auto"/>
              <w:right w:val="nil"/>
            </w:tcBorders>
            <w:vAlign w:val="center"/>
          </w:tcPr>
          <w:p w14:paraId="516831BD"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sz w:val="18"/>
                <w:szCs w:val="18"/>
              </w:rPr>
              <w:t>199</w:t>
            </w:r>
          </w:p>
        </w:tc>
        <w:tc>
          <w:tcPr>
            <w:tcW w:w="937" w:type="dxa"/>
            <w:tcBorders>
              <w:top w:val="single" w:sz="4" w:space="0" w:color="auto"/>
              <w:left w:val="nil"/>
              <w:bottom w:val="single" w:sz="4" w:space="0" w:color="auto"/>
              <w:right w:val="nil"/>
            </w:tcBorders>
            <w:vAlign w:val="center"/>
          </w:tcPr>
          <w:p w14:paraId="25490557"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rFonts w:eastAsia="Calibri"/>
                <w:sz w:val="18"/>
                <w:szCs w:val="18"/>
                <w:lang w:val="de-DE"/>
              </w:rPr>
              <w:t>1124.3</w:t>
            </w:r>
          </w:p>
        </w:tc>
        <w:tc>
          <w:tcPr>
            <w:tcW w:w="937" w:type="dxa"/>
            <w:tcBorders>
              <w:top w:val="single" w:sz="4" w:space="0" w:color="auto"/>
              <w:left w:val="nil"/>
              <w:bottom w:val="single" w:sz="4" w:space="0" w:color="auto"/>
              <w:right w:val="nil"/>
            </w:tcBorders>
            <w:vAlign w:val="center"/>
          </w:tcPr>
          <w:p w14:paraId="7D5EA0BC" w14:textId="77777777" w:rsidR="00FB60A1" w:rsidRPr="00907776" w:rsidRDefault="00FB60A1" w:rsidP="00CF60B8">
            <w:pPr>
              <w:widowControl/>
              <w:autoSpaceDE/>
              <w:autoSpaceDN/>
              <w:adjustRightInd/>
              <w:spacing w:after="0" w:line="240" w:lineRule="auto"/>
              <w:ind w:right="0"/>
              <w:jc w:val="center"/>
              <w:rPr>
                <w:rFonts w:eastAsia="Calibri"/>
                <w:b/>
                <w:bCs/>
                <w:sz w:val="18"/>
                <w:szCs w:val="18"/>
                <w:lang w:val="de-DE"/>
              </w:rPr>
            </w:pPr>
            <w:r w:rsidRPr="00907776">
              <w:rPr>
                <w:rFonts w:eastAsia="Calibri"/>
                <w:b/>
                <w:bCs/>
                <w:sz w:val="18"/>
                <w:szCs w:val="18"/>
                <w:lang w:val="de-DE"/>
              </w:rPr>
              <w:t>&lt;0.001</w:t>
            </w:r>
          </w:p>
        </w:tc>
        <w:tc>
          <w:tcPr>
            <w:tcW w:w="1612" w:type="dxa"/>
            <w:tcBorders>
              <w:top w:val="single" w:sz="4" w:space="0" w:color="auto"/>
              <w:left w:val="nil"/>
              <w:bottom w:val="single" w:sz="4" w:space="0" w:color="auto"/>
              <w:right w:val="nil"/>
            </w:tcBorders>
            <w:vAlign w:val="center"/>
          </w:tcPr>
          <w:p w14:paraId="32494D1A" w14:textId="77777777" w:rsidR="00FB60A1" w:rsidRPr="00907776" w:rsidRDefault="00FB60A1" w:rsidP="00CF60B8">
            <w:pPr>
              <w:widowControl/>
              <w:autoSpaceDE/>
              <w:autoSpaceDN/>
              <w:adjustRightInd/>
              <w:spacing w:after="0" w:line="240" w:lineRule="auto"/>
              <w:ind w:right="0"/>
              <w:jc w:val="center"/>
              <w:rPr>
                <w:rFonts w:eastAsia="Calibri"/>
                <w:sz w:val="18"/>
                <w:szCs w:val="18"/>
                <w:lang w:val="de-DE"/>
              </w:rPr>
            </w:pPr>
            <w:r w:rsidRPr="00907776">
              <w:rPr>
                <w:rFonts w:eastAsia="Calibri"/>
                <w:sz w:val="18"/>
                <w:szCs w:val="18"/>
                <w:lang w:val="de-DE"/>
              </w:rPr>
              <w:t>0.584</w:t>
            </w:r>
          </w:p>
        </w:tc>
      </w:tr>
    </w:tbl>
    <w:p w14:paraId="74924C5E" w14:textId="77777777" w:rsidR="00FB60A1" w:rsidRPr="00907776" w:rsidRDefault="00FB60A1" w:rsidP="00FB60A1">
      <w:pPr>
        <w:widowControl/>
        <w:autoSpaceDE/>
        <w:autoSpaceDN/>
        <w:adjustRightInd/>
        <w:spacing w:after="0" w:line="240" w:lineRule="auto"/>
        <w:ind w:right="0"/>
        <w:jc w:val="left"/>
        <w:rPr>
          <w:lang w:val="en-US" w:eastAsia="de-DE"/>
        </w:rPr>
      </w:pPr>
    </w:p>
    <w:p w14:paraId="2B88A59D" w14:textId="77777777" w:rsidR="00FB60A1" w:rsidRPr="00907776" w:rsidRDefault="00FB60A1" w:rsidP="00FB60A1">
      <w:pPr>
        <w:spacing w:after="0" w:line="240" w:lineRule="auto"/>
        <w:ind w:right="190"/>
        <w:rPr>
          <w:rFonts w:eastAsia="MS Mincho"/>
          <w:b/>
          <w:bCs/>
          <w:sz w:val="20"/>
          <w:szCs w:val="20"/>
          <w:lang w:val="en-US"/>
        </w:rPr>
      </w:pPr>
      <w:r w:rsidRPr="00907776">
        <w:rPr>
          <w:rFonts w:eastAsia="MS Mincho"/>
          <w:b/>
          <w:bCs/>
          <w:sz w:val="20"/>
          <w:szCs w:val="20"/>
          <w:lang w:val="en-US"/>
        </w:rPr>
        <w:t xml:space="preserve">Legend: </w:t>
      </w:r>
      <w:r w:rsidRPr="00907776">
        <w:rPr>
          <w:rFonts w:eastAsia="MS Mincho"/>
          <w:sz w:val="20"/>
          <w:szCs w:val="20"/>
          <w:lang w:val="en-US"/>
        </w:rPr>
        <w:t>SCOPA-M ADL outcome differed between the symmetric and asymmetric group, with stable scores in the symmetric and improved outcome in the asymmetric group.</w:t>
      </w:r>
    </w:p>
    <w:p w14:paraId="34464E6E" w14:textId="77777777" w:rsidR="00FB60A1" w:rsidRPr="00907776" w:rsidRDefault="00FB60A1" w:rsidP="00FB60A1">
      <w:pPr>
        <w:widowControl/>
        <w:autoSpaceDE/>
        <w:autoSpaceDN/>
        <w:adjustRightInd/>
        <w:spacing w:after="160" w:line="259" w:lineRule="auto"/>
        <w:ind w:right="0"/>
        <w:rPr>
          <w:rFonts w:eastAsia="Calibri"/>
          <w:sz w:val="20"/>
          <w:szCs w:val="20"/>
          <w:lang w:val="en-US"/>
        </w:rPr>
      </w:pPr>
      <w:r w:rsidRPr="00907776">
        <w:rPr>
          <w:rFonts w:eastAsia="Calibri"/>
          <w:b/>
          <w:bCs/>
          <w:sz w:val="20"/>
          <w:szCs w:val="20"/>
          <w:lang w:val="en-US"/>
        </w:rPr>
        <w:t>*</w:t>
      </w:r>
      <w:r w:rsidRPr="00907776">
        <w:rPr>
          <w:rFonts w:eastAsia="Calibri"/>
          <w:sz w:val="20"/>
          <w:szCs w:val="20"/>
          <w:lang w:val="en-US"/>
        </w:rPr>
        <w:t>Mann-Whitney-U-tests between outcome change scores in symmetric vs asymmetric PD.</w:t>
      </w:r>
    </w:p>
    <w:p w14:paraId="083B9600" w14:textId="77777777" w:rsidR="00FB60A1" w:rsidRPr="00907776" w:rsidRDefault="00FB60A1" w:rsidP="00FB60A1">
      <w:pPr>
        <w:spacing w:after="0" w:line="240" w:lineRule="auto"/>
        <w:ind w:right="190"/>
        <w:rPr>
          <w:rFonts w:eastAsia="MS Mincho"/>
          <w:b/>
          <w:bCs/>
          <w:sz w:val="20"/>
          <w:szCs w:val="20"/>
          <w:lang w:val="en-US"/>
        </w:rPr>
      </w:pPr>
    </w:p>
    <w:p w14:paraId="70F62EC7" w14:textId="77777777" w:rsidR="00FB60A1" w:rsidRPr="00522DE5" w:rsidRDefault="00FB60A1" w:rsidP="00FB60A1">
      <w:pPr>
        <w:spacing w:after="0" w:line="240" w:lineRule="auto"/>
        <w:ind w:right="190"/>
        <w:rPr>
          <w:rFonts w:eastAsia="MS Mincho"/>
          <w:sz w:val="20"/>
          <w:szCs w:val="20"/>
        </w:rPr>
        <w:sectPr w:rsidR="00FB60A1" w:rsidRPr="00522DE5" w:rsidSect="006B3947">
          <w:pgSz w:w="12240" w:h="15840"/>
          <w:pgMar w:top="1134" w:right="1417" w:bottom="1417" w:left="1417" w:header="720" w:footer="544" w:gutter="0"/>
          <w:cols w:space="720"/>
          <w:noEndnote/>
          <w:docGrid w:linePitch="326"/>
        </w:sectPr>
      </w:pPr>
      <w:r w:rsidRPr="00907776">
        <w:rPr>
          <w:rFonts w:eastAsia="MS Mincho"/>
          <w:b/>
          <w:sz w:val="20"/>
          <w:szCs w:val="20"/>
        </w:rPr>
        <w:t>Abbreviations</w:t>
      </w:r>
      <w:r w:rsidRPr="00907776">
        <w:rPr>
          <w:rFonts w:eastAsia="MS Mincho"/>
          <w:sz w:val="20"/>
          <w:szCs w:val="20"/>
        </w:rPr>
        <w:t xml:space="preserve">: </w:t>
      </w:r>
      <w:r w:rsidRPr="00907776">
        <w:rPr>
          <w:rFonts w:eastAsia="MS Mincho"/>
          <w:b/>
          <w:bCs/>
          <w:sz w:val="20"/>
          <w:szCs w:val="20"/>
        </w:rPr>
        <w:t>6-MFU</w:t>
      </w:r>
      <w:r w:rsidRPr="00907776">
        <w:rPr>
          <w:rFonts w:eastAsia="MS Mincho"/>
          <w:sz w:val="20"/>
          <w:szCs w:val="20"/>
        </w:rPr>
        <w:t xml:space="preserve"> = 6-month follow-up; </w:t>
      </w:r>
      <w:r w:rsidRPr="00907776">
        <w:rPr>
          <w:rFonts w:eastAsia="MS Mincho"/>
          <w:b/>
          <w:sz w:val="20"/>
          <w:szCs w:val="20"/>
        </w:rPr>
        <w:t>LEDD</w:t>
      </w:r>
      <w:r w:rsidRPr="00907776">
        <w:rPr>
          <w:rFonts w:eastAsia="MS Mincho"/>
          <w:sz w:val="20"/>
          <w:szCs w:val="20"/>
        </w:rPr>
        <w:t xml:space="preserve"> = levodopa-equivalent daily dose; </w:t>
      </w:r>
      <w:r w:rsidRPr="00907776">
        <w:rPr>
          <w:rFonts w:eastAsia="MS Mincho"/>
          <w:b/>
          <w:sz w:val="20"/>
          <w:szCs w:val="20"/>
        </w:rPr>
        <w:t>PDQ-8</w:t>
      </w:r>
      <w:r w:rsidRPr="00907776">
        <w:rPr>
          <w:rFonts w:eastAsia="MS Mincho"/>
          <w:sz w:val="20"/>
          <w:szCs w:val="20"/>
        </w:rPr>
        <w:t xml:space="preserve"> = 8-item Parkinson’s Disease Questionnaire; </w:t>
      </w:r>
      <w:r w:rsidRPr="00907776">
        <w:rPr>
          <w:rFonts w:eastAsia="MS Mincho"/>
          <w:b/>
          <w:sz w:val="20"/>
          <w:szCs w:val="20"/>
        </w:rPr>
        <w:t>SCOPA-M</w:t>
      </w:r>
      <w:r w:rsidRPr="00907776">
        <w:rPr>
          <w:rFonts w:eastAsia="MS Mincho"/>
          <w:sz w:val="20"/>
          <w:szCs w:val="20"/>
        </w:rPr>
        <w:t xml:space="preserve"> = Scales for Outcomes in Parkinson’s disease-Motor scale; </w:t>
      </w:r>
      <w:r w:rsidRPr="00907776">
        <w:rPr>
          <w:rFonts w:eastAsia="MS Mincho"/>
          <w:b/>
          <w:bCs/>
          <w:sz w:val="20"/>
          <w:szCs w:val="20"/>
        </w:rPr>
        <w:t>UPDRS</w:t>
      </w:r>
      <w:r w:rsidRPr="00907776">
        <w:rPr>
          <w:rFonts w:eastAsia="MS Mincho"/>
          <w:sz w:val="20"/>
          <w:szCs w:val="20"/>
        </w:rPr>
        <w:t xml:space="preserve"> = Unified Parkinson’s Disease Rating Scale</w:t>
      </w:r>
    </w:p>
    <w:p w14:paraId="42956410" w14:textId="77777777" w:rsidR="00C64793" w:rsidRPr="00522DE5" w:rsidRDefault="00C64793" w:rsidP="006B3947">
      <w:pPr>
        <w:rPr>
          <w:rFonts w:eastAsia="MS Mincho"/>
          <w:sz w:val="20"/>
          <w:szCs w:val="20"/>
        </w:rPr>
      </w:pPr>
    </w:p>
    <w:p w14:paraId="65DCF673" w14:textId="33A8E0D7" w:rsidR="006B3947" w:rsidRPr="00522DE5" w:rsidRDefault="006B3947" w:rsidP="00032D76">
      <w:pPr>
        <w:pStyle w:val="berschrift1"/>
        <w:numPr>
          <w:ilvl w:val="0"/>
          <w:numId w:val="0"/>
        </w:numPr>
        <w:ind w:left="360" w:hanging="360"/>
        <w:rPr>
          <w:rFonts w:eastAsia="Calibri"/>
          <w:iCs/>
          <w:lang w:val="en-US"/>
        </w:rPr>
      </w:pPr>
      <w:r w:rsidRPr="00522DE5">
        <w:rPr>
          <w:rFonts w:eastAsia="Calibri"/>
          <w:lang w:val="en-US"/>
        </w:rPr>
        <w:t xml:space="preserve">Table 4: </w:t>
      </w:r>
      <w:r w:rsidRPr="00522DE5">
        <w:rPr>
          <w:rFonts w:eastAsia="Calibri"/>
          <w:iCs/>
          <w:lang w:val="en-US"/>
        </w:rPr>
        <w:t xml:space="preserve">Relative changes and effect sizes from baseline to 6-month follow-up and differences between </w:t>
      </w:r>
      <w:r w:rsidRPr="00522DE5">
        <w:rPr>
          <w:rFonts w:eastAsia="Calibri"/>
          <w:lang w:val="en-US"/>
        </w:rPr>
        <w:t>symmetric and asymmetric P</w:t>
      </w:r>
      <w:r w:rsidR="00834797" w:rsidRPr="00522DE5">
        <w:rPr>
          <w:rFonts w:eastAsia="Calibri"/>
          <w:lang w:val="en-US"/>
        </w:rPr>
        <w:t>arkinson’s disease</w:t>
      </w:r>
      <w:r w:rsidRPr="00522DE5">
        <w:rPr>
          <w:rFonts w:eastAsia="Calibri"/>
          <w:iCs/>
          <w:lang w:val="en-US"/>
        </w:rPr>
        <w:t>.</w:t>
      </w:r>
    </w:p>
    <w:tbl>
      <w:tblPr>
        <w:tblW w:w="0" w:type="auto"/>
        <w:tblBorders>
          <w:bottom w:val="single" w:sz="4" w:space="0" w:color="auto"/>
          <w:insideH w:val="single" w:sz="4" w:space="0" w:color="auto"/>
        </w:tblBorders>
        <w:tblCellMar>
          <w:left w:w="70" w:type="dxa"/>
          <w:right w:w="70" w:type="dxa"/>
        </w:tblCellMar>
        <w:tblLook w:val="04A0" w:firstRow="1" w:lastRow="0" w:firstColumn="1" w:lastColumn="0" w:noHBand="0" w:noVBand="1"/>
      </w:tblPr>
      <w:tblGrid>
        <w:gridCol w:w="2436"/>
        <w:gridCol w:w="966"/>
        <w:gridCol w:w="1066"/>
        <w:gridCol w:w="455"/>
        <w:gridCol w:w="1191"/>
        <w:gridCol w:w="455"/>
        <w:gridCol w:w="1191"/>
        <w:gridCol w:w="455"/>
        <w:gridCol w:w="1191"/>
      </w:tblGrid>
      <w:tr w:rsidR="00032D76" w:rsidRPr="00522DE5" w14:paraId="5F62BCE7" w14:textId="77777777" w:rsidTr="002E0C37">
        <w:trPr>
          <w:trHeight w:val="435"/>
        </w:trPr>
        <w:tc>
          <w:tcPr>
            <w:tcW w:w="0" w:type="auto"/>
            <w:vMerge w:val="restart"/>
            <w:tcBorders>
              <w:top w:val="single" w:sz="4" w:space="0" w:color="auto"/>
            </w:tcBorders>
            <w:shd w:val="clear" w:color="auto" w:fill="D9D9D9" w:themeFill="background1" w:themeFillShade="D9"/>
            <w:noWrap/>
            <w:vAlign w:val="center"/>
            <w:hideMark/>
          </w:tcPr>
          <w:p w14:paraId="15EA5567" w14:textId="77777777" w:rsidR="00032D76" w:rsidRPr="00522DE5" w:rsidRDefault="00032D76" w:rsidP="002E0C37">
            <w:pPr>
              <w:tabs>
                <w:tab w:val="center" w:pos="2768"/>
              </w:tabs>
              <w:spacing w:after="0" w:line="240" w:lineRule="auto"/>
              <w:ind w:right="0"/>
              <w:jc w:val="left"/>
              <w:rPr>
                <w:rFonts w:eastAsia="MS Mincho"/>
                <w:b/>
                <w:bCs/>
                <w:sz w:val="20"/>
                <w:szCs w:val="20"/>
                <w:lang w:val="en-US"/>
              </w:rPr>
            </w:pPr>
            <w:r w:rsidRPr="00522DE5">
              <w:rPr>
                <w:rFonts w:eastAsia="MS Mincho"/>
                <w:b/>
                <w:bCs/>
                <w:sz w:val="20"/>
                <w:szCs w:val="20"/>
                <w:lang w:val="en-US"/>
              </w:rPr>
              <w:t>Characteristic</w:t>
            </w:r>
          </w:p>
        </w:tc>
        <w:tc>
          <w:tcPr>
            <w:tcW w:w="7578" w:type="dxa"/>
            <w:gridSpan w:val="6"/>
            <w:tcBorders>
              <w:top w:val="single" w:sz="4" w:space="0" w:color="auto"/>
            </w:tcBorders>
            <w:shd w:val="clear" w:color="auto" w:fill="D9D9D9" w:themeFill="background1" w:themeFillShade="D9"/>
            <w:vAlign w:val="center"/>
          </w:tcPr>
          <w:p w14:paraId="59DB16ED" w14:textId="77777777" w:rsidR="00032D76" w:rsidRPr="00522DE5" w:rsidRDefault="00032D76" w:rsidP="002E0C37">
            <w:pPr>
              <w:widowControl/>
              <w:tabs>
                <w:tab w:val="center" w:pos="919"/>
              </w:tabs>
              <w:autoSpaceDE/>
              <w:autoSpaceDN/>
              <w:adjustRightInd/>
              <w:spacing w:after="0" w:line="240" w:lineRule="auto"/>
              <w:ind w:right="0"/>
              <w:jc w:val="center"/>
              <w:outlineLvl w:val="0"/>
              <w:rPr>
                <w:rFonts w:eastAsia="MS Mincho"/>
                <w:b/>
                <w:sz w:val="20"/>
                <w:szCs w:val="20"/>
                <w:lang w:eastAsia="de-DE"/>
              </w:rPr>
            </w:pPr>
            <w:r w:rsidRPr="00522DE5">
              <w:rPr>
                <w:rFonts w:eastAsia="Times New Roman"/>
                <w:b/>
                <w:sz w:val="20"/>
                <w:szCs w:val="20"/>
                <w:lang w:eastAsia="de-DE"/>
              </w:rPr>
              <w:t>Within-group changes at 6-month follow-up</w:t>
            </w:r>
          </w:p>
        </w:tc>
        <w:tc>
          <w:tcPr>
            <w:tcW w:w="3690" w:type="dxa"/>
            <w:gridSpan w:val="2"/>
            <w:vMerge w:val="restart"/>
            <w:tcBorders>
              <w:top w:val="single" w:sz="4" w:space="0" w:color="auto"/>
            </w:tcBorders>
            <w:shd w:val="clear" w:color="auto" w:fill="D9D9D9" w:themeFill="background1" w:themeFillShade="D9"/>
            <w:vAlign w:val="center"/>
          </w:tcPr>
          <w:p w14:paraId="450B5904" w14:textId="77777777" w:rsidR="00032D76" w:rsidRPr="00522DE5" w:rsidRDefault="00032D76" w:rsidP="002E0C37">
            <w:pPr>
              <w:widowControl/>
              <w:tabs>
                <w:tab w:val="center" w:pos="919"/>
              </w:tabs>
              <w:autoSpaceDE/>
              <w:autoSpaceDN/>
              <w:adjustRightInd/>
              <w:spacing w:after="0" w:line="240" w:lineRule="auto"/>
              <w:ind w:right="0"/>
              <w:jc w:val="center"/>
              <w:outlineLvl w:val="0"/>
              <w:rPr>
                <w:rFonts w:eastAsia="MS Mincho"/>
                <w:b/>
                <w:sz w:val="20"/>
                <w:szCs w:val="20"/>
                <w:lang w:eastAsia="de-DE"/>
              </w:rPr>
            </w:pPr>
            <w:r w:rsidRPr="00522DE5">
              <w:rPr>
                <w:rFonts w:eastAsia="MS Mincho"/>
                <w:b/>
                <w:sz w:val="20"/>
                <w:szCs w:val="20"/>
                <w:lang w:eastAsia="de-DE"/>
              </w:rPr>
              <w:t>Between-group differences Symmetric vs Asymmetric</w:t>
            </w:r>
          </w:p>
        </w:tc>
      </w:tr>
      <w:tr w:rsidR="00032D76" w:rsidRPr="00522DE5" w14:paraId="7DDA7017" w14:textId="77777777" w:rsidTr="002E0C37">
        <w:trPr>
          <w:trHeight w:val="186"/>
        </w:trPr>
        <w:tc>
          <w:tcPr>
            <w:tcW w:w="0" w:type="auto"/>
            <w:vMerge/>
            <w:shd w:val="clear" w:color="auto" w:fill="D9D9D9" w:themeFill="background1" w:themeFillShade="D9"/>
            <w:noWrap/>
            <w:vAlign w:val="center"/>
          </w:tcPr>
          <w:p w14:paraId="69F5CA93" w14:textId="77777777" w:rsidR="00032D76" w:rsidRPr="00522DE5" w:rsidRDefault="00032D76" w:rsidP="002E0C37">
            <w:pPr>
              <w:tabs>
                <w:tab w:val="center" w:pos="2768"/>
              </w:tabs>
              <w:spacing w:after="0" w:line="240" w:lineRule="auto"/>
              <w:ind w:right="0"/>
              <w:jc w:val="center"/>
              <w:rPr>
                <w:rFonts w:eastAsia="MS Mincho"/>
                <w:sz w:val="20"/>
                <w:szCs w:val="20"/>
              </w:rPr>
            </w:pPr>
          </w:p>
        </w:tc>
        <w:tc>
          <w:tcPr>
            <w:tcW w:w="0" w:type="auto"/>
            <w:gridSpan w:val="2"/>
            <w:shd w:val="clear" w:color="auto" w:fill="D9D9D9" w:themeFill="background1" w:themeFillShade="D9"/>
            <w:vAlign w:val="center"/>
          </w:tcPr>
          <w:p w14:paraId="15694F62" w14:textId="77777777" w:rsidR="00032D76" w:rsidRPr="00522DE5" w:rsidRDefault="00032D76" w:rsidP="002E0C37">
            <w:pPr>
              <w:tabs>
                <w:tab w:val="center" w:pos="1892"/>
              </w:tabs>
              <w:spacing w:after="0" w:line="240" w:lineRule="auto"/>
              <w:ind w:right="0"/>
              <w:jc w:val="center"/>
              <w:outlineLvl w:val="0"/>
              <w:rPr>
                <w:rFonts w:eastAsia="Times New Roman"/>
                <w:b/>
                <w:iCs/>
                <w:sz w:val="20"/>
                <w:szCs w:val="20"/>
                <w:lang w:eastAsia="de-DE"/>
              </w:rPr>
            </w:pPr>
            <w:r w:rsidRPr="00522DE5">
              <w:rPr>
                <w:rFonts w:eastAsia="MS Mincho"/>
                <w:b/>
                <w:sz w:val="20"/>
                <w:szCs w:val="20"/>
              </w:rPr>
              <w:t>Relative</w:t>
            </w:r>
            <w:r w:rsidRPr="00522DE5">
              <w:rPr>
                <w:rFonts w:eastAsia="MS Mincho"/>
                <w:sz w:val="20"/>
                <w:szCs w:val="20"/>
              </w:rPr>
              <w:t xml:space="preserve"> </w:t>
            </w:r>
            <w:r w:rsidRPr="00522DE5">
              <w:rPr>
                <w:rFonts w:eastAsia="MS Mincho"/>
                <w:b/>
                <w:sz w:val="20"/>
                <w:szCs w:val="20"/>
              </w:rPr>
              <w:t>change (%)</w:t>
            </w:r>
          </w:p>
        </w:tc>
        <w:tc>
          <w:tcPr>
            <w:tcW w:w="0" w:type="auto"/>
            <w:gridSpan w:val="2"/>
            <w:tcBorders>
              <w:top w:val="nil"/>
              <w:bottom w:val="nil"/>
            </w:tcBorders>
            <w:shd w:val="clear" w:color="auto" w:fill="D9D9D9" w:themeFill="background1" w:themeFillShade="D9"/>
            <w:vAlign w:val="center"/>
          </w:tcPr>
          <w:p w14:paraId="04171E40" w14:textId="77777777" w:rsidR="00032D76" w:rsidRPr="00522DE5" w:rsidRDefault="00032D76" w:rsidP="002E0C37">
            <w:pPr>
              <w:tabs>
                <w:tab w:val="center" w:pos="1892"/>
              </w:tabs>
              <w:spacing w:after="0" w:line="240" w:lineRule="auto"/>
              <w:ind w:right="0"/>
              <w:jc w:val="center"/>
              <w:outlineLvl w:val="0"/>
              <w:rPr>
                <w:rFonts w:eastAsia="MS Mincho"/>
                <w:b/>
                <w:iCs/>
                <w:sz w:val="20"/>
                <w:szCs w:val="20"/>
                <w:lang w:eastAsia="de-DE"/>
              </w:rPr>
            </w:pPr>
            <w:r w:rsidRPr="00522DE5">
              <w:rPr>
                <w:rFonts w:eastAsia="MS Mincho"/>
                <w:b/>
                <w:sz w:val="20"/>
                <w:szCs w:val="20"/>
                <w:lang w:eastAsia="de-DE"/>
              </w:rPr>
              <w:t>Symmetric</w:t>
            </w:r>
          </w:p>
        </w:tc>
        <w:tc>
          <w:tcPr>
            <w:tcW w:w="0" w:type="auto"/>
            <w:gridSpan w:val="2"/>
            <w:tcBorders>
              <w:top w:val="nil"/>
              <w:bottom w:val="single" w:sz="4" w:space="0" w:color="auto"/>
            </w:tcBorders>
            <w:shd w:val="clear" w:color="auto" w:fill="D9D9D9" w:themeFill="background1" w:themeFillShade="D9"/>
          </w:tcPr>
          <w:p w14:paraId="05F020D8" w14:textId="77777777" w:rsidR="00032D76" w:rsidRPr="00522DE5" w:rsidRDefault="00032D76" w:rsidP="002E0C37">
            <w:pPr>
              <w:tabs>
                <w:tab w:val="center" w:pos="1892"/>
              </w:tabs>
              <w:spacing w:after="0" w:line="240" w:lineRule="auto"/>
              <w:ind w:right="0"/>
              <w:jc w:val="center"/>
              <w:outlineLvl w:val="0"/>
              <w:rPr>
                <w:rFonts w:eastAsia="MS Mincho"/>
                <w:b/>
                <w:iCs/>
                <w:sz w:val="20"/>
                <w:szCs w:val="20"/>
                <w:lang w:eastAsia="de-DE"/>
              </w:rPr>
            </w:pPr>
            <w:r w:rsidRPr="00522DE5">
              <w:rPr>
                <w:rFonts w:eastAsia="MS Mincho"/>
                <w:b/>
                <w:sz w:val="20"/>
                <w:szCs w:val="20"/>
                <w:lang w:eastAsia="de-DE"/>
              </w:rPr>
              <w:t>Asymmetric</w:t>
            </w:r>
          </w:p>
        </w:tc>
        <w:tc>
          <w:tcPr>
            <w:tcW w:w="3690" w:type="dxa"/>
            <w:gridSpan w:val="2"/>
            <w:vMerge/>
            <w:tcBorders>
              <w:bottom w:val="single" w:sz="4" w:space="0" w:color="auto"/>
            </w:tcBorders>
            <w:shd w:val="clear" w:color="auto" w:fill="D9D9D9" w:themeFill="background1" w:themeFillShade="D9"/>
          </w:tcPr>
          <w:p w14:paraId="6828BCA8" w14:textId="77777777" w:rsidR="00032D76" w:rsidRPr="00522DE5" w:rsidRDefault="00032D76" w:rsidP="002E0C37">
            <w:pPr>
              <w:widowControl/>
              <w:tabs>
                <w:tab w:val="center" w:pos="919"/>
              </w:tabs>
              <w:autoSpaceDE/>
              <w:autoSpaceDN/>
              <w:adjustRightInd/>
              <w:spacing w:after="0" w:line="240" w:lineRule="auto"/>
              <w:ind w:right="0"/>
              <w:jc w:val="center"/>
              <w:outlineLvl w:val="0"/>
              <w:rPr>
                <w:rFonts w:eastAsia="MS Mincho"/>
                <w:b/>
                <w:sz w:val="20"/>
                <w:szCs w:val="20"/>
                <w:lang w:eastAsia="de-DE"/>
              </w:rPr>
            </w:pPr>
          </w:p>
        </w:tc>
      </w:tr>
      <w:tr w:rsidR="00032D76" w:rsidRPr="00522DE5" w14:paraId="01FEBBF3" w14:textId="77777777" w:rsidTr="003602BF">
        <w:trPr>
          <w:trHeight w:val="241"/>
        </w:trPr>
        <w:tc>
          <w:tcPr>
            <w:tcW w:w="0" w:type="auto"/>
            <w:vMerge/>
            <w:shd w:val="clear" w:color="auto" w:fill="D9D9D9" w:themeFill="background1" w:themeFillShade="D9"/>
            <w:noWrap/>
            <w:vAlign w:val="bottom"/>
            <w:hideMark/>
          </w:tcPr>
          <w:p w14:paraId="400B143F" w14:textId="77777777" w:rsidR="00032D76" w:rsidRPr="00522DE5" w:rsidRDefault="00032D76" w:rsidP="002E0C37">
            <w:pPr>
              <w:spacing w:after="0" w:line="240" w:lineRule="auto"/>
              <w:ind w:right="0"/>
              <w:rPr>
                <w:rFonts w:eastAsia="Times New Roman"/>
                <w:sz w:val="20"/>
                <w:szCs w:val="20"/>
                <w:lang w:eastAsia="de-DE"/>
              </w:rPr>
            </w:pPr>
          </w:p>
        </w:tc>
        <w:tc>
          <w:tcPr>
            <w:tcW w:w="0" w:type="auto"/>
            <w:tcBorders>
              <w:top w:val="single" w:sz="4" w:space="0" w:color="auto"/>
            </w:tcBorders>
            <w:shd w:val="clear" w:color="auto" w:fill="D9D9D9" w:themeFill="background1" w:themeFillShade="D9"/>
            <w:noWrap/>
            <w:vAlign w:val="center"/>
          </w:tcPr>
          <w:p w14:paraId="04149254" w14:textId="77777777" w:rsidR="00032D76" w:rsidRPr="00522DE5" w:rsidRDefault="00032D76" w:rsidP="002E0C37">
            <w:pPr>
              <w:spacing w:after="0" w:line="240" w:lineRule="auto"/>
              <w:ind w:right="0"/>
              <w:jc w:val="center"/>
              <w:rPr>
                <w:rFonts w:eastAsia="Times New Roman"/>
                <w:b/>
                <w:bCs/>
                <w:sz w:val="20"/>
                <w:szCs w:val="20"/>
                <w:lang w:eastAsia="de-DE"/>
              </w:rPr>
            </w:pPr>
            <w:r w:rsidRPr="00522DE5">
              <w:rPr>
                <w:rFonts w:eastAsia="Times New Roman"/>
                <w:b/>
                <w:bCs/>
                <w:sz w:val="20"/>
                <w:szCs w:val="20"/>
                <w:lang w:eastAsia="de-DE"/>
              </w:rPr>
              <w:t>Symmetric</w:t>
            </w:r>
          </w:p>
        </w:tc>
        <w:tc>
          <w:tcPr>
            <w:tcW w:w="0" w:type="auto"/>
            <w:tcBorders>
              <w:top w:val="single" w:sz="4" w:space="0" w:color="auto"/>
            </w:tcBorders>
            <w:shd w:val="clear" w:color="auto" w:fill="D9D9D9" w:themeFill="background1" w:themeFillShade="D9"/>
            <w:noWrap/>
          </w:tcPr>
          <w:p w14:paraId="243E4109" w14:textId="77777777" w:rsidR="00032D76" w:rsidRPr="00522DE5" w:rsidRDefault="00032D76" w:rsidP="002E0C37">
            <w:pPr>
              <w:spacing w:after="0" w:line="240" w:lineRule="auto"/>
              <w:ind w:right="0"/>
              <w:jc w:val="center"/>
              <w:rPr>
                <w:rFonts w:eastAsia="Times New Roman"/>
                <w:b/>
                <w:bCs/>
                <w:sz w:val="20"/>
                <w:szCs w:val="20"/>
                <w:lang w:eastAsia="de-DE"/>
              </w:rPr>
            </w:pPr>
            <w:r w:rsidRPr="00522DE5">
              <w:rPr>
                <w:rFonts w:eastAsia="Times New Roman"/>
                <w:b/>
                <w:bCs/>
                <w:sz w:val="20"/>
                <w:szCs w:val="20"/>
                <w:lang w:eastAsia="de-DE"/>
              </w:rPr>
              <w:t>Asymmetric</w:t>
            </w:r>
          </w:p>
        </w:tc>
        <w:tc>
          <w:tcPr>
            <w:tcW w:w="0" w:type="auto"/>
            <w:tcBorders>
              <w:top w:val="single" w:sz="4" w:space="0" w:color="auto"/>
            </w:tcBorders>
            <w:shd w:val="clear" w:color="auto" w:fill="D9D9D9" w:themeFill="background1" w:themeFillShade="D9"/>
            <w:noWrap/>
            <w:vAlign w:val="center"/>
            <w:hideMark/>
          </w:tcPr>
          <w:p w14:paraId="0351C9AB" w14:textId="77777777" w:rsidR="00032D76" w:rsidRPr="00522DE5" w:rsidRDefault="00032D76" w:rsidP="002E0C37">
            <w:pPr>
              <w:spacing w:after="0" w:line="240" w:lineRule="auto"/>
              <w:ind w:right="0"/>
              <w:jc w:val="center"/>
              <w:rPr>
                <w:rFonts w:eastAsia="Times New Roman"/>
                <w:b/>
                <w:bCs/>
                <w:sz w:val="20"/>
                <w:szCs w:val="20"/>
                <w:lang w:eastAsia="de-DE"/>
              </w:rPr>
            </w:pPr>
            <w:r w:rsidRPr="00522DE5">
              <w:rPr>
                <w:rFonts w:eastAsia="Times New Roman"/>
                <w:b/>
                <w:bCs/>
                <w:sz w:val="20"/>
                <w:szCs w:val="20"/>
                <w:lang w:eastAsia="de-DE"/>
              </w:rPr>
              <w:t>ES</w:t>
            </w:r>
          </w:p>
        </w:tc>
        <w:tc>
          <w:tcPr>
            <w:tcW w:w="0" w:type="auto"/>
            <w:tcBorders>
              <w:top w:val="single" w:sz="4" w:space="0" w:color="auto"/>
            </w:tcBorders>
            <w:shd w:val="clear" w:color="auto" w:fill="D9D9D9" w:themeFill="background1" w:themeFillShade="D9"/>
            <w:noWrap/>
            <w:vAlign w:val="center"/>
            <w:hideMark/>
          </w:tcPr>
          <w:p w14:paraId="73B25EF7" w14:textId="77777777" w:rsidR="00032D76" w:rsidRPr="00522DE5" w:rsidRDefault="00032D76" w:rsidP="002E0C37">
            <w:pPr>
              <w:spacing w:after="0" w:line="240" w:lineRule="auto"/>
              <w:ind w:right="0"/>
              <w:jc w:val="center"/>
              <w:rPr>
                <w:rFonts w:eastAsia="Times New Roman"/>
                <w:b/>
                <w:bCs/>
                <w:sz w:val="20"/>
                <w:szCs w:val="20"/>
                <w:lang w:eastAsia="de-DE"/>
              </w:rPr>
            </w:pPr>
            <w:r w:rsidRPr="00522DE5">
              <w:rPr>
                <w:rFonts w:eastAsia="Times New Roman"/>
                <w:b/>
                <w:bCs/>
                <w:sz w:val="20"/>
                <w:szCs w:val="20"/>
                <w:lang w:eastAsia="de-DE"/>
              </w:rPr>
              <w:t>Classification</w:t>
            </w:r>
          </w:p>
        </w:tc>
        <w:tc>
          <w:tcPr>
            <w:tcW w:w="0" w:type="auto"/>
            <w:tcBorders>
              <w:top w:val="single" w:sz="4" w:space="0" w:color="auto"/>
            </w:tcBorders>
            <w:shd w:val="clear" w:color="auto" w:fill="D9D9D9" w:themeFill="background1" w:themeFillShade="D9"/>
            <w:noWrap/>
            <w:vAlign w:val="center"/>
            <w:hideMark/>
          </w:tcPr>
          <w:p w14:paraId="1CF20C44" w14:textId="77777777" w:rsidR="00032D76" w:rsidRPr="00522DE5" w:rsidRDefault="00032D76" w:rsidP="002E0C37">
            <w:pPr>
              <w:spacing w:after="0" w:line="240" w:lineRule="auto"/>
              <w:ind w:right="0"/>
              <w:jc w:val="center"/>
              <w:rPr>
                <w:rFonts w:eastAsia="Times New Roman"/>
                <w:b/>
                <w:bCs/>
                <w:sz w:val="20"/>
                <w:szCs w:val="20"/>
                <w:lang w:eastAsia="de-DE"/>
              </w:rPr>
            </w:pPr>
            <w:r w:rsidRPr="00522DE5">
              <w:rPr>
                <w:rFonts w:eastAsia="Times New Roman"/>
                <w:b/>
                <w:bCs/>
                <w:sz w:val="20"/>
                <w:szCs w:val="20"/>
                <w:lang w:eastAsia="de-DE"/>
              </w:rPr>
              <w:t>ES</w:t>
            </w:r>
          </w:p>
        </w:tc>
        <w:tc>
          <w:tcPr>
            <w:tcW w:w="0" w:type="auto"/>
            <w:tcBorders>
              <w:top w:val="single" w:sz="4" w:space="0" w:color="auto"/>
            </w:tcBorders>
            <w:shd w:val="clear" w:color="auto" w:fill="D9D9D9" w:themeFill="background1" w:themeFillShade="D9"/>
            <w:noWrap/>
            <w:vAlign w:val="center"/>
            <w:hideMark/>
          </w:tcPr>
          <w:p w14:paraId="0CCD51B7" w14:textId="77777777" w:rsidR="00032D76" w:rsidRPr="00522DE5" w:rsidRDefault="00032D76" w:rsidP="002E0C37">
            <w:pPr>
              <w:spacing w:after="0" w:line="240" w:lineRule="auto"/>
              <w:ind w:right="0"/>
              <w:jc w:val="center"/>
              <w:rPr>
                <w:rFonts w:eastAsia="Times New Roman"/>
                <w:b/>
                <w:bCs/>
                <w:sz w:val="20"/>
                <w:szCs w:val="20"/>
                <w:lang w:eastAsia="de-DE"/>
              </w:rPr>
            </w:pPr>
            <w:r w:rsidRPr="00522DE5">
              <w:rPr>
                <w:rFonts w:eastAsia="Times New Roman"/>
                <w:b/>
                <w:bCs/>
                <w:sz w:val="20"/>
                <w:szCs w:val="20"/>
                <w:lang w:eastAsia="de-DE"/>
              </w:rPr>
              <w:t>Classification</w:t>
            </w:r>
          </w:p>
        </w:tc>
        <w:tc>
          <w:tcPr>
            <w:tcW w:w="1832" w:type="dxa"/>
            <w:tcBorders>
              <w:top w:val="single" w:sz="4" w:space="0" w:color="auto"/>
              <w:bottom w:val="single" w:sz="4" w:space="0" w:color="auto"/>
            </w:tcBorders>
            <w:shd w:val="clear" w:color="auto" w:fill="D9D9D9" w:themeFill="background1" w:themeFillShade="D9"/>
          </w:tcPr>
          <w:p w14:paraId="3BC4981F" w14:textId="77777777" w:rsidR="00032D76" w:rsidRPr="00522DE5" w:rsidRDefault="00032D76" w:rsidP="002E0C37">
            <w:pPr>
              <w:spacing w:after="0" w:line="240" w:lineRule="auto"/>
              <w:ind w:right="0"/>
              <w:jc w:val="center"/>
              <w:rPr>
                <w:rFonts w:eastAsia="Times New Roman"/>
                <w:b/>
                <w:bCs/>
                <w:sz w:val="20"/>
                <w:szCs w:val="20"/>
                <w:lang w:eastAsia="de-DE"/>
              </w:rPr>
            </w:pPr>
            <w:r w:rsidRPr="00522DE5">
              <w:rPr>
                <w:rFonts w:eastAsia="Times New Roman"/>
                <w:b/>
                <w:bCs/>
                <w:sz w:val="20"/>
                <w:szCs w:val="20"/>
                <w:lang w:eastAsia="de-DE"/>
              </w:rPr>
              <w:t>ES</w:t>
            </w:r>
          </w:p>
        </w:tc>
        <w:tc>
          <w:tcPr>
            <w:tcW w:w="1858" w:type="dxa"/>
            <w:tcBorders>
              <w:top w:val="single" w:sz="4" w:space="0" w:color="auto"/>
            </w:tcBorders>
            <w:shd w:val="clear" w:color="auto" w:fill="D9D9D9" w:themeFill="background1" w:themeFillShade="D9"/>
          </w:tcPr>
          <w:p w14:paraId="000CB169" w14:textId="77777777" w:rsidR="00032D76" w:rsidRPr="00522DE5" w:rsidRDefault="00032D76" w:rsidP="002E0C37">
            <w:pPr>
              <w:spacing w:after="0" w:line="240" w:lineRule="auto"/>
              <w:ind w:right="0"/>
              <w:jc w:val="center"/>
              <w:rPr>
                <w:rFonts w:eastAsia="Times New Roman"/>
                <w:b/>
                <w:bCs/>
                <w:sz w:val="20"/>
                <w:szCs w:val="20"/>
                <w:lang w:eastAsia="de-DE"/>
              </w:rPr>
            </w:pPr>
            <w:r w:rsidRPr="00522DE5">
              <w:rPr>
                <w:rFonts w:eastAsia="Times New Roman"/>
                <w:b/>
                <w:bCs/>
                <w:sz w:val="20"/>
                <w:szCs w:val="20"/>
                <w:lang w:eastAsia="de-DE"/>
              </w:rPr>
              <w:t>Classification</w:t>
            </w:r>
          </w:p>
        </w:tc>
      </w:tr>
      <w:tr w:rsidR="00032D76" w:rsidRPr="00522DE5" w14:paraId="6722216B" w14:textId="77777777" w:rsidTr="002E0C37">
        <w:trPr>
          <w:trHeight w:val="279"/>
        </w:trPr>
        <w:tc>
          <w:tcPr>
            <w:tcW w:w="0" w:type="auto"/>
            <w:noWrap/>
            <w:vAlign w:val="center"/>
            <w:hideMark/>
          </w:tcPr>
          <w:p w14:paraId="247D129A" w14:textId="77777777" w:rsidR="00032D76" w:rsidRPr="00522DE5" w:rsidRDefault="00032D76" w:rsidP="002E0C37">
            <w:pPr>
              <w:spacing w:after="0" w:line="240" w:lineRule="auto"/>
              <w:ind w:right="0"/>
              <w:jc w:val="left"/>
              <w:rPr>
                <w:rFonts w:eastAsia="Times New Roman"/>
                <w:b/>
                <w:sz w:val="20"/>
                <w:szCs w:val="20"/>
                <w:lang w:eastAsia="de-DE"/>
              </w:rPr>
            </w:pPr>
            <w:r w:rsidRPr="00522DE5">
              <w:rPr>
                <w:rFonts w:eastAsia="Times New Roman"/>
                <w:b/>
                <w:sz w:val="20"/>
                <w:szCs w:val="20"/>
                <w:lang w:eastAsia="de-DE"/>
              </w:rPr>
              <w:t xml:space="preserve">SCOPA-M </w:t>
            </w:r>
          </w:p>
        </w:tc>
        <w:tc>
          <w:tcPr>
            <w:tcW w:w="0" w:type="auto"/>
            <w:noWrap/>
            <w:vAlign w:val="center"/>
          </w:tcPr>
          <w:p w14:paraId="6D3F5D5A" w14:textId="77777777" w:rsidR="00032D76" w:rsidRPr="00522DE5" w:rsidRDefault="00032D76" w:rsidP="002E0C37">
            <w:pPr>
              <w:spacing w:after="0" w:line="240" w:lineRule="auto"/>
              <w:ind w:right="0"/>
              <w:jc w:val="center"/>
              <w:rPr>
                <w:rFonts w:eastAsia="Times New Roman"/>
                <w:color w:val="000000"/>
                <w:sz w:val="20"/>
                <w:szCs w:val="20"/>
                <w:lang w:eastAsia="de-DE"/>
              </w:rPr>
            </w:pPr>
          </w:p>
        </w:tc>
        <w:tc>
          <w:tcPr>
            <w:tcW w:w="0" w:type="auto"/>
            <w:noWrap/>
            <w:vAlign w:val="center"/>
          </w:tcPr>
          <w:p w14:paraId="32ED314B" w14:textId="77777777" w:rsidR="00032D76" w:rsidRPr="00522DE5" w:rsidRDefault="00032D76" w:rsidP="002E0C37">
            <w:pPr>
              <w:spacing w:after="0" w:line="240" w:lineRule="auto"/>
              <w:ind w:right="0"/>
              <w:jc w:val="center"/>
              <w:rPr>
                <w:rFonts w:eastAsia="Times New Roman"/>
                <w:color w:val="000000"/>
                <w:sz w:val="20"/>
                <w:szCs w:val="20"/>
                <w:lang w:eastAsia="de-DE"/>
              </w:rPr>
            </w:pPr>
          </w:p>
        </w:tc>
        <w:tc>
          <w:tcPr>
            <w:tcW w:w="0" w:type="auto"/>
            <w:noWrap/>
            <w:vAlign w:val="center"/>
          </w:tcPr>
          <w:p w14:paraId="5088DDCA" w14:textId="77777777" w:rsidR="00032D76" w:rsidRPr="00522DE5" w:rsidRDefault="00032D76" w:rsidP="002E0C37">
            <w:pPr>
              <w:spacing w:after="0" w:line="240" w:lineRule="auto"/>
              <w:ind w:right="0"/>
              <w:jc w:val="center"/>
              <w:rPr>
                <w:rFonts w:eastAsia="Times New Roman"/>
                <w:color w:val="000000"/>
                <w:sz w:val="20"/>
                <w:szCs w:val="20"/>
                <w:lang w:eastAsia="de-DE"/>
              </w:rPr>
            </w:pPr>
          </w:p>
        </w:tc>
        <w:tc>
          <w:tcPr>
            <w:tcW w:w="0" w:type="auto"/>
            <w:noWrap/>
            <w:vAlign w:val="center"/>
          </w:tcPr>
          <w:p w14:paraId="2DB17C87" w14:textId="77777777" w:rsidR="00032D76" w:rsidRPr="00522DE5" w:rsidRDefault="00032D76" w:rsidP="002E0C37">
            <w:pPr>
              <w:spacing w:after="0" w:line="240" w:lineRule="auto"/>
              <w:ind w:right="0"/>
              <w:jc w:val="center"/>
              <w:rPr>
                <w:rFonts w:eastAsia="Times New Roman"/>
                <w:color w:val="000000"/>
                <w:sz w:val="20"/>
                <w:szCs w:val="20"/>
                <w:lang w:eastAsia="de-DE"/>
              </w:rPr>
            </w:pPr>
          </w:p>
        </w:tc>
        <w:tc>
          <w:tcPr>
            <w:tcW w:w="0" w:type="auto"/>
            <w:noWrap/>
            <w:vAlign w:val="center"/>
          </w:tcPr>
          <w:p w14:paraId="0D032156" w14:textId="77777777" w:rsidR="00032D76" w:rsidRPr="00522DE5" w:rsidRDefault="00032D76" w:rsidP="002E0C37">
            <w:pPr>
              <w:spacing w:after="0" w:line="240" w:lineRule="auto"/>
              <w:ind w:right="0"/>
              <w:jc w:val="center"/>
              <w:rPr>
                <w:rFonts w:eastAsia="Times New Roman"/>
                <w:color w:val="000000"/>
                <w:sz w:val="20"/>
                <w:szCs w:val="20"/>
                <w:lang w:eastAsia="de-DE"/>
              </w:rPr>
            </w:pPr>
          </w:p>
        </w:tc>
        <w:tc>
          <w:tcPr>
            <w:tcW w:w="0" w:type="auto"/>
            <w:noWrap/>
            <w:vAlign w:val="center"/>
          </w:tcPr>
          <w:p w14:paraId="4C228EFF" w14:textId="77777777" w:rsidR="00032D76" w:rsidRPr="00522DE5" w:rsidRDefault="00032D76" w:rsidP="002E0C37">
            <w:pPr>
              <w:spacing w:after="0" w:line="240" w:lineRule="auto"/>
              <w:ind w:right="0"/>
              <w:jc w:val="center"/>
              <w:rPr>
                <w:rFonts w:eastAsia="Times New Roman"/>
                <w:color w:val="000000"/>
                <w:sz w:val="20"/>
                <w:szCs w:val="20"/>
                <w:lang w:eastAsia="de-DE"/>
              </w:rPr>
            </w:pPr>
          </w:p>
        </w:tc>
        <w:tc>
          <w:tcPr>
            <w:tcW w:w="1832" w:type="dxa"/>
            <w:vAlign w:val="center"/>
          </w:tcPr>
          <w:p w14:paraId="64D4B3A9" w14:textId="77777777" w:rsidR="00032D76" w:rsidRPr="00522DE5" w:rsidRDefault="00032D76" w:rsidP="002E0C37">
            <w:pPr>
              <w:spacing w:after="0" w:line="240" w:lineRule="auto"/>
              <w:ind w:right="0"/>
              <w:jc w:val="center"/>
              <w:rPr>
                <w:rFonts w:eastAsia="Times New Roman"/>
                <w:color w:val="000000"/>
                <w:sz w:val="20"/>
                <w:szCs w:val="20"/>
                <w:lang w:eastAsia="de-DE"/>
              </w:rPr>
            </w:pPr>
          </w:p>
        </w:tc>
        <w:tc>
          <w:tcPr>
            <w:tcW w:w="1858" w:type="dxa"/>
            <w:vAlign w:val="center"/>
          </w:tcPr>
          <w:p w14:paraId="4EFD513B" w14:textId="77777777" w:rsidR="00032D76" w:rsidRPr="00522DE5" w:rsidRDefault="00032D76" w:rsidP="002E0C37">
            <w:pPr>
              <w:spacing w:after="0" w:line="240" w:lineRule="auto"/>
              <w:ind w:right="0"/>
              <w:jc w:val="center"/>
              <w:rPr>
                <w:rFonts w:eastAsia="Times New Roman"/>
                <w:color w:val="000000"/>
                <w:sz w:val="20"/>
                <w:szCs w:val="20"/>
                <w:lang w:eastAsia="de-DE"/>
              </w:rPr>
            </w:pPr>
          </w:p>
        </w:tc>
      </w:tr>
      <w:tr w:rsidR="00032D76" w:rsidRPr="00522DE5" w14:paraId="7E5ACD4E" w14:textId="77777777" w:rsidTr="002E0C37">
        <w:trPr>
          <w:trHeight w:val="279"/>
        </w:trPr>
        <w:tc>
          <w:tcPr>
            <w:tcW w:w="0" w:type="auto"/>
            <w:noWrap/>
            <w:vAlign w:val="center"/>
          </w:tcPr>
          <w:p w14:paraId="2368EFAC" w14:textId="77777777" w:rsidR="00032D76" w:rsidRPr="00522DE5" w:rsidRDefault="00032D76" w:rsidP="002E0C37">
            <w:pPr>
              <w:spacing w:after="0" w:line="240" w:lineRule="auto"/>
              <w:ind w:left="209" w:right="0"/>
              <w:jc w:val="left"/>
              <w:rPr>
                <w:rFonts w:eastAsia="Times New Roman"/>
                <w:b/>
                <w:sz w:val="20"/>
                <w:szCs w:val="20"/>
                <w:lang w:eastAsia="de-DE"/>
              </w:rPr>
            </w:pPr>
            <w:r w:rsidRPr="00522DE5">
              <w:rPr>
                <w:rFonts w:eastAsia="Times New Roman"/>
                <w:b/>
                <w:sz w:val="20"/>
                <w:szCs w:val="20"/>
                <w:lang w:eastAsia="de-DE"/>
              </w:rPr>
              <w:t>Activities of daily living</w:t>
            </w:r>
          </w:p>
        </w:tc>
        <w:tc>
          <w:tcPr>
            <w:tcW w:w="0" w:type="auto"/>
            <w:noWrap/>
            <w:vAlign w:val="center"/>
          </w:tcPr>
          <w:p w14:paraId="0BBF5F3F" w14:textId="77777777" w:rsidR="00032D76" w:rsidRPr="00522DE5" w:rsidRDefault="00032D76" w:rsidP="002E0C37">
            <w:pPr>
              <w:spacing w:after="0" w:line="240" w:lineRule="auto"/>
              <w:ind w:right="0"/>
              <w:jc w:val="center"/>
              <w:rPr>
                <w:rFonts w:eastAsia="Times New Roman"/>
                <w:color w:val="000000"/>
                <w:sz w:val="20"/>
                <w:szCs w:val="20"/>
                <w:lang w:eastAsia="de-DE"/>
              </w:rPr>
            </w:pPr>
            <w:r w:rsidRPr="00522DE5">
              <w:rPr>
                <w:rFonts w:eastAsia="Times New Roman"/>
                <w:color w:val="000000"/>
                <w:sz w:val="20"/>
                <w:szCs w:val="20"/>
                <w:lang w:eastAsia="de-DE"/>
              </w:rPr>
              <w:t>4.6</w:t>
            </w:r>
          </w:p>
        </w:tc>
        <w:tc>
          <w:tcPr>
            <w:tcW w:w="0" w:type="auto"/>
            <w:noWrap/>
            <w:vAlign w:val="center"/>
          </w:tcPr>
          <w:p w14:paraId="47B5AB7C" w14:textId="77777777" w:rsidR="00032D76" w:rsidRPr="00522DE5" w:rsidRDefault="00032D76" w:rsidP="002E0C37">
            <w:pPr>
              <w:spacing w:after="0" w:line="240" w:lineRule="auto"/>
              <w:ind w:right="0"/>
              <w:jc w:val="center"/>
              <w:rPr>
                <w:rFonts w:eastAsia="Times New Roman"/>
                <w:color w:val="000000"/>
                <w:sz w:val="20"/>
                <w:szCs w:val="20"/>
                <w:lang w:eastAsia="de-DE"/>
              </w:rPr>
            </w:pPr>
            <w:r w:rsidRPr="00522DE5">
              <w:rPr>
                <w:rFonts w:eastAsia="Times New Roman"/>
                <w:color w:val="000000"/>
                <w:sz w:val="20"/>
                <w:szCs w:val="20"/>
                <w:lang w:eastAsia="de-DE"/>
              </w:rPr>
              <w:t>27.1</w:t>
            </w:r>
          </w:p>
        </w:tc>
        <w:tc>
          <w:tcPr>
            <w:tcW w:w="0" w:type="auto"/>
            <w:noWrap/>
            <w:vAlign w:val="center"/>
          </w:tcPr>
          <w:p w14:paraId="1F808559" w14:textId="77777777" w:rsidR="00032D76" w:rsidRPr="00522DE5" w:rsidRDefault="00032D76" w:rsidP="002E0C37">
            <w:pPr>
              <w:spacing w:after="0" w:line="240" w:lineRule="auto"/>
              <w:ind w:right="0"/>
              <w:jc w:val="center"/>
              <w:rPr>
                <w:rFonts w:eastAsia="Times New Roman"/>
                <w:color w:val="000000"/>
                <w:sz w:val="20"/>
                <w:szCs w:val="20"/>
                <w:lang w:eastAsia="de-DE"/>
              </w:rPr>
            </w:pPr>
            <w:r w:rsidRPr="00522DE5">
              <w:rPr>
                <w:rFonts w:eastAsia="Times New Roman"/>
                <w:color w:val="000000"/>
                <w:sz w:val="20"/>
                <w:szCs w:val="20"/>
                <w:lang w:eastAsia="de-DE"/>
              </w:rPr>
              <w:t>0.08</w:t>
            </w:r>
          </w:p>
        </w:tc>
        <w:tc>
          <w:tcPr>
            <w:tcW w:w="0" w:type="auto"/>
            <w:noWrap/>
            <w:vAlign w:val="center"/>
          </w:tcPr>
          <w:p w14:paraId="20885DE2" w14:textId="77777777" w:rsidR="00032D76" w:rsidRPr="00522DE5" w:rsidRDefault="00032D76" w:rsidP="002E0C37">
            <w:pPr>
              <w:spacing w:after="0" w:line="240" w:lineRule="auto"/>
              <w:ind w:right="0"/>
              <w:jc w:val="center"/>
              <w:rPr>
                <w:rFonts w:eastAsia="Times New Roman"/>
                <w:color w:val="000000"/>
                <w:sz w:val="20"/>
                <w:szCs w:val="20"/>
                <w:lang w:eastAsia="de-DE"/>
              </w:rPr>
            </w:pPr>
            <w:r w:rsidRPr="00522DE5">
              <w:rPr>
                <w:rFonts w:eastAsia="Times New Roman"/>
                <w:color w:val="000000"/>
                <w:sz w:val="20"/>
                <w:szCs w:val="20"/>
                <w:lang w:eastAsia="de-DE"/>
              </w:rPr>
              <w:t>-</w:t>
            </w:r>
          </w:p>
        </w:tc>
        <w:tc>
          <w:tcPr>
            <w:tcW w:w="0" w:type="auto"/>
            <w:noWrap/>
            <w:vAlign w:val="center"/>
          </w:tcPr>
          <w:p w14:paraId="2A866392" w14:textId="77777777" w:rsidR="00032D76" w:rsidRPr="00522DE5" w:rsidRDefault="00032D76" w:rsidP="002E0C37">
            <w:pPr>
              <w:spacing w:after="0" w:line="240" w:lineRule="auto"/>
              <w:ind w:right="0"/>
              <w:jc w:val="center"/>
              <w:rPr>
                <w:rFonts w:eastAsia="Times New Roman"/>
                <w:color w:val="000000"/>
                <w:sz w:val="20"/>
                <w:szCs w:val="20"/>
                <w:lang w:eastAsia="de-DE"/>
              </w:rPr>
            </w:pPr>
            <w:r w:rsidRPr="00522DE5">
              <w:rPr>
                <w:rFonts w:eastAsia="Times New Roman"/>
                <w:color w:val="000000"/>
                <w:sz w:val="20"/>
                <w:szCs w:val="20"/>
                <w:lang w:eastAsia="de-DE"/>
              </w:rPr>
              <w:t>0.75</w:t>
            </w:r>
          </w:p>
        </w:tc>
        <w:tc>
          <w:tcPr>
            <w:tcW w:w="0" w:type="auto"/>
            <w:noWrap/>
            <w:vAlign w:val="center"/>
          </w:tcPr>
          <w:p w14:paraId="00A6A1EC" w14:textId="77777777" w:rsidR="00032D76" w:rsidRPr="00522DE5" w:rsidRDefault="00032D76" w:rsidP="002E0C37">
            <w:pPr>
              <w:spacing w:after="0" w:line="240" w:lineRule="auto"/>
              <w:ind w:right="0"/>
              <w:jc w:val="center"/>
              <w:rPr>
                <w:rFonts w:eastAsia="Times New Roman"/>
                <w:color w:val="000000"/>
                <w:sz w:val="20"/>
                <w:szCs w:val="20"/>
                <w:lang w:eastAsia="de-DE"/>
              </w:rPr>
            </w:pPr>
            <w:r w:rsidRPr="00522DE5">
              <w:rPr>
                <w:rFonts w:eastAsia="Times New Roman"/>
                <w:color w:val="000000"/>
                <w:sz w:val="20"/>
                <w:szCs w:val="20"/>
                <w:lang w:eastAsia="de-DE"/>
              </w:rPr>
              <w:t>Moderate</w:t>
            </w:r>
          </w:p>
        </w:tc>
        <w:tc>
          <w:tcPr>
            <w:tcW w:w="1832" w:type="dxa"/>
            <w:vAlign w:val="center"/>
          </w:tcPr>
          <w:p w14:paraId="139E91F6" w14:textId="77777777" w:rsidR="00032D76" w:rsidRPr="00522DE5" w:rsidRDefault="00032D76" w:rsidP="002E0C37">
            <w:pPr>
              <w:spacing w:after="0" w:line="240" w:lineRule="auto"/>
              <w:ind w:right="0"/>
              <w:jc w:val="center"/>
              <w:rPr>
                <w:rFonts w:eastAsia="Times New Roman"/>
                <w:color w:val="000000"/>
                <w:sz w:val="20"/>
                <w:szCs w:val="20"/>
                <w:lang w:eastAsia="de-DE"/>
              </w:rPr>
            </w:pPr>
            <w:r w:rsidRPr="00522DE5">
              <w:rPr>
                <w:rFonts w:eastAsia="Times New Roman"/>
                <w:color w:val="000000"/>
                <w:sz w:val="20"/>
                <w:szCs w:val="20"/>
                <w:lang w:eastAsia="de-DE"/>
              </w:rPr>
              <w:t>0.46</w:t>
            </w:r>
          </w:p>
        </w:tc>
        <w:tc>
          <w:tcPr>
            <w:tcW w:w="1858" w:type="dxa"/>
            <w:vAlign w:val="center"/>
          </w:tcPr>
          <w:p w14:paraId="455238D3" w14:textId="77777777" w:rsidR="00032D76" w:rsidRPr="00522DE5" w:rsidRDefault="00032D76" w:rsidP="002E0C37">
            <w:pPr>
              <w:spacing w:after="0" w:line="240" w:lineRule="auto"/>
              <w:ind w:right="0"/>
              <w:jc w:val="center"/>
              <w:rPr>
                <w:rFonts w:eastAsia="Times New Roman"/>
                <w:color w:val="000000"/>
                <w:sz w:val="20"/>
                <w:szCs w:val="20"/>
                <w:lang w:eastAsia="de-DE"/>
              </w:rPr>
            </w:pPr>
            <w:r w:rsidRPr="00522DE5">
              <w:rPr>
                <w:rFonts w:eastAsia="Times New Roman"/>
                <w:color w:val="000000"/>
                <w:sz w:val="20"/>
                <w:szCs w:val="20"/>
                <w:lang w:eastAsia="de-DE"/>
              </w:rPr>
              <w:t>Small favouring asymmetric</w:t>
            </w:r>
          </w:p>
        </w:tc>
      </w:tr>
      <w:tr w:rsidR="00032D76" w:rsidRPr="00522DE5" w14:paraId="23B8DDB2" w14:textId="77777777" w:rsidTr="002E0C37">
        <w:trPr>
          <w:trHeight w:val="279"/>
        </w:trPr>
        <w:tc>
          <w:tcPr>
            <w:tcW w:w="0" w:type="auto"/>
            <w:noWrap/>
            <w:vAlign w:val="center"/>
          </w:tcPr>
          <w:p w14:paraId="7C8318FA" w14:textId="77777777" w:rsidR="00032D76" w:rsidRPr="00522DE5" w:rsidRDefault="00032D76" w:rsidP="002E0C37">
            <w:pPr>
              <w:spacing w:after="0" w:line="240" w:lineRule="auto"/>
              <w:ind w:left="209" w:right="0"/>
              <w:jc w:val="left"/>
              <w:rPr>
                <w:rFonts w:eastAsia="Times New Roman"/>
                <w:b/>
                <w:sz w:val="20"/>
                <w:szCs w:val="20"/>
                <w:lang w:eastAsia="de-DE"/>
              </w:rPr>
            </w:pPr>
            <w:r w:rsidRPr="00522DE5">
              <w:rPr>
                <w:rFonts w:eastAsia="Calibri"/>
                <w:sz w:val="20"/>
                <w:szCs w:val="20"/>
                <w:lang w:val="en-US"/>
              </w:rPr>
              <w:t>Tremor (%)</w:t>
            </w:r>
          </w:p>
        </w:tc>
        <w:tc>
          <w:tcPr>
            <w:tcW w:w="0" w:type="auto"/>
            <w:noWrap/>
            <w:vAlign w:val="center"/>
          </w:tcPr>
          <w:p w14:paraId="4C622189" w14:textId="77777777" w:rsidR="00032D76" w:rsidRPr="00522DE5" w:rsidRDefault="00032D76" w:rsidP="002E0C37">
            <w:pPr>
              <w:spacing w:after="0" w:line="240" w:lineRule="auto"/>
              <w:ind w:right="0"/>
              <w:jc w:val="center"/>
              <w:rPr>
                <w:rFonts w:eastAsia="Times New Roman"/>
                <w:color w:val="000000"/>
                <w:sz w:val="20"/>
                <w:szCs w:val="20"/>
                <w:lang w:eastAsia="de-DE"/>
              </w:rPr>
            </w:pPr>
            <w:r w:rsidRPr="00522DE5">
              <w:rPr>
                <w:rFonts w:eastAsia="Times New Roman"/>
                <w:color w:val="000000"/>
                <w:sz w:val="20"/>
                <w:szCs w:val="20"/>
                <w:lang w:eastAsia="de-DE"/>
              </w:rPr>
              <w:t>19.2</w:t>
            </w:r>
          </w:p>
        </w:tc>
        <w:tc>
          <w:tcPr>
            <w:tcW w:w="0" w:type="auto"/>
            <w:noWrap/>
            <w:vAlign w:val="center"/>
          </w:tcPr>
          <w:p w14:paraId="6BAD6234" w14:textId="77777777" w:rsidR="00032D76" w:rsidRPr="00522DE5" w:rsidRDefault="00032D76" w:rsidP="002E0C37">
            <w:pPr>
              <w:spacing w:after="0" w:line="240" w:lineRule="auto"/>
              <w:ind w:right="0"/>
              <w:jc w:val="center"/>
              <w:rPr>
                <w:rFonts w:eastAsia="Times New Roman"/>
                <w:color w:val="000000"/>
                <w:sz w:val="20"/>
                <w:szCs w:val="20"/>
                <w:lang w:eastAsia="de-DE"/>
              </w:rPr>
            </w:pPr>
            <w:r w:rsidRPr="00522DE5">
              <w:rPr>
                <w:rFonts w:eastAsia="Times New Roman"/>
                <w:color w:val="000000"/>
                <w:sz w:val="20"/>
                <w:szCs w:val="20"/>
                <w:lang w:eastAsia="de-DE"/>
              </w:rPr>
              <w:t>34.2</w:t>
            </w:r>
          </w:p>
        </w:tc>
        <w:tc>
          <w:tcPr>
            <w:tcW w:w="0" w:type="auto"/>
            <w:noWrap/>
            <w:vAlign w:val="center"/>
          </w:tcPr>
          <w:p w14:paraId="759D5222" w14:textId="77777777" w:rsidR="00032D76" w:rsidRPr="00522DE5" w:rsidRDefault="00032D76" w:rsidP="002E0C37">
            <w:pPr>
              <w:spacing w:after="0" w:line="240" w:lineRule="auto"/>
              <w:ind w:right="0"/>
              <w:jc w:val="center"/>
              <w:rPr>
                <w:rFonts w:eastAsia="Times New Roman"/>
                <w:color w:val="000000"/>
                <w:sz w:val="20"/>
                <w:szCs w:val="20"/>
                <w:lang w:eastAsia="de-DE"/>
              </w:rPr>
            </w:pPr>
            <w:r w:rsidRPr="00522DE5">
              <w:rPr>
                <w:rFonts w:eastAsia="Times New Roman"/>
                <w:color w:val="000000"/>
                <w:sz w:val="20"/>
                <w:szCs w:val="20"/>
                <w:lang w:eastAsia="de-DE"/>
              </w:rPr>
              <w:t>0.14</w:t>
            </w:r>
          </w:p>
        </w:tc>
        <w:tc>
          <w:tcPr>
            <w:tcW w:w="0" w:type="auto"/>
            <w:noWrap/>
            <w:vAlign w:val="center"/>
          </w:tcPr>
          <w:p w14:paraId="2F64DC43" w14:textId="77777777" w:rsidR="00032D76" w:rsidRPr="00522DE5" w:rsidRDefault="00032D76" w:rsidP="002E0C37">
            <w:pPr>
              <w:spacing w:after="0" w:line="240" w:lineRule="auto"/>
              <w:ind w:right="0"/>
              <w:jc w:val="center"/>
              <w:rPr>
                <w:rFonts w:eastAsia="Times New Roman"/>
                <w:color w:val="000000"/>
                <w:sz w:val="20"/>
                <w:szCs w:val="20"/>
                <w:lang w:eastAsia="de-DE"/>
              </w:rPr>
            </w:pPr>
            <w:r w:rsidRPr="00522DE5">
              <w:rPr>
                <w:rFonts w:eastAsia="Times New Roman"/>
                <w:color w:val="000000"/>
                <w:sz w:val="20"/>
                <w:szCs w:val="20"/>
                <w:lang w:eastAsia="de-DE"/>
              </w:rPr>
              <w:t>-</w:t>
            </w:r>
          </w:p>
        </w:tc>
        <w:tc>
          <w:tcPr>
            <w:tcW w:w="0" w:type="auto"/>
            <w:noWrap/>
            <w:vAlign w:val="center"/>
          </w:tcPr>
          <w:p w14:paraId="4B62BE32" w14:textId="77777777" w:rsidR="00032D76" w:rsidRPr="00522DE5" w:rsidRDefault="00032D76" w:rsidP="002E0C37">
            <w:pPr>
              <w:spacing w:after="0" w:line="240" w:lineRule="auto"/>
              <w:ind w:right="0"/>
              <w:jc w:val="center"/>
              <w:rPr>
                <w:rFonts w:eastAsia="Times New Roman"/>
                <w:color w:val="000000"/>
                <w:sz w:val="20"/>
                <w:szCs w:val="20"/>
                <w:lang w:eastAsia="de-DE"/>
              </w:rPr>
            </w:pPr>
            <w:r w:rsidRPr="00522DE5">
              <w:rPr>
                <w:rFonts w:eastAsia="Times New Roman"/>
                <w:color w:val="000000"/>
                <w:sz w:val="20"/>
                <w:szCs w:val="20"/>
                <w:lang w:eastAsia="de-DE"/>
              </w:rPr>
              <w:t>0.31</w:t>
            </w:r>
          </w:p>
        </w:tc>
        <w:tc>
          <w:tcPr>
            <w:tcW w:w="0" w:type="auto"/>
            <w:noWrap/>
            <w:vAlign w:val="center"/>
          </w:tcPr>
          <w:p w14:paraId="2627656C" w14:textId="77777777" w:rsidR="00032D76" w:rsidRPr="00522DE5" w:rsidRDefault="00032D76" w:rsidP="002E0C37">
            <w:pPr>
              <w:spacing w:after="0" w:line="240" w:lineRule="auto"/>
              <w:ind w:right="0"/>
              <w:jc w:val="center"/>
              <w:rPr>
                <w:rFonts w:eastAsia="Times New Roman"/>
                <w:color w:val="000000"/>
                <w:sz w:val="20"/>
                <w:szCs w:val="20"/>
                <w:lang w:eastAsia="de-DE"/>
              </w:rPr>
            </w:pPr>
            <w:r w:rsidRPr="00522DE5">
              <w:rPr>
                <w:rFonts w:eastAsia="Times New Roman"/>
                <w:color w:val="000000"/>
                <w:sz w:val="20"/>
                <w:szCs w:val="20"/>
                <w:lang w:eastAsia="de-DE"/>
              </w:rPr>
              <w:t>Small</w:t>
            </w:r>
          </w:p>
        </w:tc>
        <w:tc>
          <w:tcPr>
            <w:tcW w:w="1832" w:type="dxa"/>
            <w:vAlign w:val="center"/>
          </w:tcPr>
          <w:p w14:paraId="506AB13B" w14:textId="77777777" w:rsidR="00032D76" w:rsidRPr="00522DE5" w:rsidRDefault="00032D76" w:rsidP="002E0C37">
            <w:pPr>
              <w:spacing w:after="0" w:line="240" w:lineRule="auto"/>
              <w:ind w:right="0"/>
              <w:jc w:val="center"/>
              <w:rPr>
                <w:rFonts w:eastAsia="Times New Roman"/>
                <w:color w:val="000000"/>
                <w:sz w:val="20"/>
                <w:szCs w:val="20"/>
                <w:lang w:eastAsia="de-DE"/>
              </w:rPr>
            </w:pPr>
            <w:r w:rsidRPr="00522DE5">
              <w:rPr>
                <w:rFonts w:eastAsia="Times New Roman"/>
                <w:color w:val="000000"/>
                <w:sz w:val="20"/>
                <w:szCs w:val="20"/>
                <w:lang w:eastAsia="de-DE"/>
              </w:rPr>
              <w:t>0.21</w:t>
            </w:r>
          </w:p>
        </w:tc>
        <w:tc>
          <w:tcPr>
            <w:tcW w:w="1858" w:type="dxa"/>
            <w:vAlign w:val="center"/>
          </w:tcPr>
          <w:p w14:paraId="281E0BD6" w14:textId="77777777" w:rsidR="00032D76" w:rsidRPr="00522DE5" w:rsidRDefault="00032D76" w:rsidP="002E0C37">
            <w:pPr>
              <w:spacing w:after="0" w:line="240" w:lineRule="auto"/>
              <w:ind w:right="0"/>
              <w:jc w:val="center"/>
              <w:rPr>
                <w:rFonts w:eastAsia="Times New Roman"/>
                <w:color w:val="000000"/>
                <w:sz w:val="20"/>
                <w:szCs w:val="20"/>
                <w:lang w:eastAsia="de-DE"/>
              </w:rPr>
            </w:pPr>
            <w:r w:rsidRPr="00522DE5">
              <w:rPr>
                <w:rFonts w:eastAsia="Times New Roman"/>
                <w:color w:val="000000"/>
                <w:sz w:val="20"/>
                <w:szCs w:val="20"/>
                <w:lang w:eastAsia="de-DE"/>
              </w:rPr>
              <w:t>Small favouring asymmetric</w:t>
            </w:r>
          </w:p>
        </w:tc>
      </w:tr>
      <w:tr w:rsidR="00032D76" w:rsidRPr="00522DE5" w14:paraId="7F1F23E4" w14:textId="77777777" w:rsidTr="002E0C37">
        <w:trPr>
          <w:trHeight w:val="279"/>
        </w:trPr>
        <w:tc>
          <w:tcPr>
            <w:tcW w:w="0" w:type="auto"/>
            <w:noWrap/>
            <w:vAlign w:val="center"/>
          </w:tcPr>
          <w:p w14:paraId="061DBE0C" w14:textId="77777777" w:rsidR="00032D76" w:rsidRPr="00522DE5" w:rsidRDefault="00032D76" w:rsidP="002E0C37">
            <w:pPr>
              <w:spacing w:after="0" w:line="240" w:lineRule="auto"/>
              <w:ind w:left="209" w:right="0"/>
              <w:jc w:val="left"/>
              <w:rPr>
                <w:rFonts w:eastAsia="Times New Roman"/>
                <w:b/>
                <w:sz w:val="20"/>
                <w:szCs w:val="20"/>
                <w:lang w:eastAsia="de-DE"/>
              </w:rPr>
            </w:pPr>
            <w:r w:rsidRPr="00522DE5">
              <w:rPr>
                <w:rFonts w:eastAsia="Calibri"/>
                <w:sz w:val="20"/>
                <w:szCs w:val="20"/>
                <w:lang w:val="en-US"/>
              </w:rPr>
              <w:t>Bradykinesia (%)</w:t>
            </w:r>
          </w:p>
        </w:tc>
        <w:tc>
          <w:tcPr>
            <w:tcW w:w="0" w:type="auto"/>
            <w:noWrap/>
            <w:vAlign w:val="center"/>
          </w:tcPr>
          <w:p w14:paraId="3E1097AB" w14:textId="77777777" w:rsidR="00032D76" w:rsidRPr="00522DE5" w:rsidRDefault="00032D76" w:rsidP="002E0C37">
            <w:pPr>
              <w:spacing w:after="0" w:line="240" w:lineRule="auto"/>
              <w:ind w:right="0"/>
              <w:jc w:val="center"/>
              <w:rPr>
                <w:rFonts w:eastAsia="Times New Roman"/>
                <w:color w:val="000000"/>
                <w:sz w:val="20"/>
                <w:szCs w:val="20"/>
                <w:lang w:eastAsia="de-DE"/>
              </w:rPr>
            </w:pPr>
            <w:r w:rsidRPr="00522DE5">
              <w:rPr>
                <w:rFonts w:eastAsia="Times New Roman"/>
                <w:color w:val="000000"/>
                <w:sz w:val="20"/>
                <w:szCs w:val="20"/>
                <w:lang w:eastAsia="de-DE"/>
              </w:rPr>
              <w:t>18.6</w:t>
            </w:r>
          </w:p>
        </w:tc>
        <w:tc>
          <w:tcPr>
            <w:tcW w:w="0" w:type="auto"/>
            <w:noWrap/>
            <w:vAlign w:val="center"/>
          </w:tcPr>
          <w:p w14:paraId="1D9755A3" w14:textId="77777777" w:rsidR="00032D76" w:rsidRPr="00522DE5" w:rsidRDefault="00032D76" w:rsidP="002E0C37">
            <w:pPr>
              <w:spacing w:after="0" w:line="240" w:lineRule="auto"/>
              <w:ind w:right="0"/>
              <w:jc w:val="center"/>
              <w:rPr>
                <w:rFonts w:eastAsia="Times New Roman"/>
                <w:color w:val="000000"/>
                <w:sz w:val="20"/>
                <w:szCs w:val="20"/>
                <w:lang w:eastAsia="de-DE"/>
              </w:rPr>
            </w:pPr>
            <w:r w:rsidRPr="00522DE5">
              <w:rPr>
                <w:rFonts w:eastAsia="Times New Roman"/>
                <w:color w:val="000000"/>
                <w:sz w:val="20"/>
                <w:szCs w:val="20"/>
                <w:lang w:eastAsia="de-DE"/>
              </w:rPr>
              <w:t>23.8</w:t>
            </w:r>
          </w:p>
        </w:tc>
        <w:tc>
          <w:tcPr>
            <w:tcW w:w="0" w:type="auto"/>
            <w:noWrap/>
            <w:vAlign w:val="center"/>
          </w:tcPr>
          <w:p w14:paraId="51BD11E0" w14:textId="77777777" w:rsidR="00032D76" w:rsidRPr="00522DE5" w:rsidRDefault="00032D76" w:rsidP="002E0C37">
            <w:pPr>
              <w:spacing w:after="0" w:line="240" w:lineRule="auto"/>
              <w:ind w:right="0"/>
              <w:jc w:val="center"/>
              <w:rPr>
                <w:rFonts w:eastAsia="Times New Roman"/>
                <w:color w:val="000000"/>
                <w:sz w:val="20"/>
                <w:szCs w:val="20"/>
                <w:lang w:eastAsia="de-DE"/>
              </w:rPr>
            </w:pPr>
            <w:r w:rsidRPr="00522DE5">
              <w:rPr>
                <w:rFonts w:eastAsia="Times New Roman"/>
                <w:color w:val="000000"/>
                <w:sz w:val="20"/>
                <w:szCs w:val="20"/>
                <w:lang w:eastAsia="de-DE"/>
              </w:rPr>
              <w:t>0.31</w:t>
            </w:r>
          </w:p>
        </w:tc>
        <w:tc>
          <w:tcPr>
            <w:tcW w:w="0" w:type="auto"/>
            <w:noWrap/>
            <w:vAlign w:val="center"/>
          </w:tcPr>
          <w:p w14:paraId="5D639909" w14:textId="77777777" w:rsidR="00032D76" w:rsidRPr="00522DE5" w:rsidRDefault="00032D76" w:rsidP="002E0C37">
            <w:pPr>
              <w:spacing w:after="0" w:line="240" w:lineRule="auto"/>
              <w:ind w:right="0"/>
              <w:jc w:val="center"/>
              <w:rPr>
                <w:rFonts w:eastAsia="Times New Roman"/>
                <w:color w:val="000000"/>
                <w:sz w:val="20"/>
                <w:szCs w:val="20"/>
                <w:lang w:eastAsia="de-DE"/>
              </w:rPr>
            </w:pPr>
            <w:r w:rsidRPr="00522DE5">
              <w:rPr>
                <w:rFonts w:eastAsia="Times New Roman"/>
                <w:color w:val="000000"/>
                <w:sz w:val="20"/>
                <w:szCs w:val="20"/>
                <w:lang w:eastAsia="de-DE"/>
              </w:rPr>
              <w:t>Small</w:t>
            </w:r>
          </w:p>
        </w:tc>
        <w:tc>
          <w:tcPr>
            <w:tcW w:w="0" w:type="auto"/>
            <w:noWrap/>
            <w:vAlign w:val="center"/>
          </w:tcPr>
          <w:p w14:paraId="50F2E63B" w14:textId="77777777" w:rsidR="00032D76" w:rsidRPr="00522DE5" w:rsidRDefault="00032D76" w:rsidP="002E0C37">
            <w:pPr>
              <w:spacing w:after="0" w:line="240" w:lineRule="auto"/>
              <w:ind w:right="0"/>
              <w:jc w:val="center"/>
              <w:rPr>
                <w:rFonts w:eastAsia="Times New Roman"/>
                <w:color w:val="000000"/>
                <w:sz w:val="20"/>
                <w:szCs w:val="20"/>
                <w:lang w:eastAsia="de-DE"/>
              </w:rPr>
            </w:pPr>
            <w:r w:rsidRPr="00522DE5">
              <w:rPr>
                <w:rFonts w:eastAsia="Times New Roman"/>
                <w:color w:val="000000"/>
                <w:sz w:val="20"/>
                <w:szCs w:val="20"/>
                <w:lang w:eastAsia="de-DE"/>
              </w:rPr>
              <w:t>0.45</w:t>
            </w:r>
          </w:p>
        </w:tc>
        <w:tc>
          <w:tcPr>
            <w:tcW w:w="0" w:type="auto"/>
            <w:noWrap/>
            <w:vAlign w:val="center"/>
          </w:tcPr>
          <w:p w14:paraId="117737DC" w14:textId="77777777" w:rsidR="00032D76" w:rsidRPr="00522DE5" w:rsidRDefault="00032D76" w:rsidP="002E0C37">
            <w:pPr>
              <w:spacing w:after="0" w:line="240" w:lineRule="auto"/>
              <w:ind w:right="0"/>
              <w:jc w:val="center"/>
              <w:rPr>
                <w:rFonts w:eastAsia="Times New Roman"/>
                <w:color w:val="000000"/>
                <w:sz w:val="20"/>
                <w:szCs w:val="20"/>
                <w:lang w:eastAsia="de-DE"/>
              </w:rPr>
            </w:pPr>
            <w:r w:rsidRPr="00522DE5">
              <w:rPr>
                <w:rFonts w:eastAsia="Times New Roman"/>
                <w:color w:val="000000"/>
                <w:sz w:val="20"/>
                <w:szCs w:val="20"/>
                <w:lang w:eastAsia="de-DE"/>
              </w:rPr>
              <w:t>Small</w:t>
            </w:r>
          </w:p>
        </w:tc>
        <w:tc>
          <w:tcPr>
            <w:tcW w:w="1832" w:type="dxa"/>
            <w:vAlign w:val="center"/>
          </w:tcPr>
          <w:p w14:paraId="25A69EE8" w14:textId="77777777" w:rsidR="00032D76" w:rsidRPr="00522DE5" w:rsidRDefault="00032D76" w:rsidP="002E0C37">
            <w:pPr>
              <w:spacing w:after="0" w:line="240" w:lineRule="auto"/>
              <w:ind w:right="0"/>
              <w:jc w:val="center"/>
              <w:rPr>
                <w:rFonts w:eastAsia="Times New Roman"/>
                <w:color w:val="000000"/>
                <w:sz w:val="20"/>
                <w:szCs w:val="20"/>
                <w:lang w:eastAsia="de-DE"/>
              </w:rPr>
            </w:pPr>
            <w:r w:rsidRPr="00522DE5">
              <w:rPr>
                <w:rFonts w:eastAsia="Times New Roman"/>
                <w:color w:val="000000"/>
                <w:sz w:val="20"/>
                <w:szCs w:val="20"/>
                <w:lang w:eastAsia="de-DE"/>
              </w:rPr>
              <w:t>0.09</w:t>
            </w:r>
          </w:p>
        </w:tc>
        <w:tc>
          <w:tcPr>
            <w:tcW w:w="1858" w:type="dxa"/>
            <w:vAlign w:val="center"/>
          </w:tcPr>
          <w:p w14:paraId="042AF5AA" w14:textId="77777777" w:rsidR="00032D76" w:rsidRPr="00522DE5" w:rsidRDefault="00032D76" w:rsidP="002E0C37">
            <w:pPr>
              <w:spacing w:after="0" w:line="240" w:lineRule="auto"/>
              <w:ind w:right="0"/>
              <w:jc w:val="center"/>
              <w:rPr>
                <w:rFonts w:eastAsia="Times New Roman"/>
                <w:color w:val="000000"/>
                <w:sz w:val="20"/>
                <w:szCs w:val="20"/>
                <w:lang w:eastAsia="de-DE"/>
              </w:rPr>
            </w:pPr>
            <w:r w:rsidRPr="00522DE5">
              <w:rPr>
                <w:rFonts w:eastAsia="Times New Roman"/>
                <w:color w:val="000000"/>
                <w:sz w:val="20"/>
                <w:szCs w:val="20"/>
                <w:lang w:eastAsia="de-DE"/>
              </w:rPr>
              <w:t>-</w:t>
            </w:r>
          </w:p>
        </w:tc>
      </w:tr>
      <w:tr w:rsidR="00032D76" w:rsidRPr="00522DE5" w14:paraId="4F423A99" w14:textId="77777777" w:rsidTr="002E0C37">
        <w:trPr>
          <w:trHeight w:val="279"/>
        </w:trPr>
        <w:tc>
          <w:tcPr>
            <w:tcW w:w="0" w:type="auto"/>
            <w:noWrap/>
            <w:vAlign w:val="center"/>
          </w:tcPr>
          <w:p w14:paraId="68B0D750" w14:textId="77777777" w:rsidR="00032D76" w:rsidRPr="00522DE5" w:rsidRDefault="00032D76" w:rsidP="002E0C37">
            <w:pPr>
              <w:spacing w:after="0" w:line="240" w:lineRule="auto"/>
              <w:ind w:left="209" w:right="0"/>
              <w:jc w:val="left"/>
              <w:rPr>
                <w:rFonts w:eastAsia="Times New Roman"/>
                <w:b/>
                <w:sz w:val="20"/>
                <w:szCs w:val="20"/>
                <w:lang w:eastAsia="de-DE"/>
              </w:rPr>
            </w:pPr>
            <w:r w:rsidRPr="00522DE5">
              <w:rPr>
                <w:rFonts w:eastAsia="Calibri"/>
                <w:sz w:val="20"/>
                <w:szCs w:val="20"/>
                <w:lang w:val="en-US"/>
              </w:rPr>
              <w:t>Axial symptoms (%)</w:t>
            </w:r>
          </w:p>
        </w:tc>
        <w:tc>
          <w:tcPr>
            <w:tcW w:w="0" w:type="auto"/>
            <w:noWrap/>
            <w:vAlign w:val="center"/>
          </w:tcPr>
          <w:p w14:paraId="63411112"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16.9</w:t>
            </w:r>
          </w:p>
        </w:tc>
        <w:tc>
          <w:tcPr>
            <w:tcW w:w="0" w:type="auto"/>
            <w:noWrap/>
            <w:vAlign w:val="center"/>
          </w:tcPr>
          <w:p w14:paraId="5238C6CA"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17.9</w:t>
            </w:r>
          </w:p>
        </w:tc>
        <w:tc>
          <w:tcPr>
            <w:tcW w:w="0" w:type="auto"/>
            <w:tcBorders>
              <w:bottom w:val="single" w:sz="4" w:space="0" w:color="auto"/>
            </w:tcBorders>
            <w:noWrap/>
            <w:vAlign w:val="center"/>
          </w:tcPr>
          <w:p w14:paraId="672F18C2"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0.27</w:t>
            </w:r>
          </w:p>
        </w:tc>
        <w:tc>
          <w:tcPr>
            <w:tcW w:w="0" w:type="auto"/>
            <w:noWrap/>
            <w:vAlign w:val="center"/>
          </w:tcPr>
          <w:p w14:paraId="14D5C177"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Small</w:t>
            </w:r>
          </w:p>
        </w:tc>
        <w:tc>
          <w:tcPr>
            <w:tcW w:w="0" w:type="auto"/>
            <w:noWrap/>
            <w:vAlign w:val="center"/>
          </w:tcPr>
          <w:p w14:paraId="676BB6CA"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0.30</w:t>
            </w:r>
          </w:p>
        </w:tc>
        <w:tc>
          <w:tcPr>
            <w:tcW w:w="0" w:type="auto"/>
            <w:noWrap/>
            <w:vAlign w:val="center"/>
          </w:tcPr>
          <w:p w14:paraId="2A5044F1"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Small</w:t>
            </w:r>
          </w:p>
        </w:tc>
        <w:tc>
          <w:tcPr>
            <w:tcW w:w="1832" w:type="dxa"/>
            <w:vAlign w:val="center"/>
          </w:tcPr>
          <w:p w14:paraId="6471980E"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0.01</w:t>
            </w:r>
          </w:p>
        </w:tc>
        <w:tc>
          <w:tcPr>
            <w:tcW w:w="1858" w:type="dxa"/>
            <w:vAlign w:val="center"/>
          </w:tcPr>
          <w:p w14:paraId="74E34E5D"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w:t>
            </w:r>
          </w:p>
        </w:tc>
      </w:tr>
      <w:tr w:rsidR="00032D76" w:rsidRPr="00522DE5" w14:paraId="7C1E8409" w14:textId="77777777" w:rsidTr="002E0C37">
        <w:trPr>
          <w:trHeight w:val="279"/>
        </w:trPr>
        <w:tc>
          <w:tcPr>
            <w:tcW w:w="0" w:type="auto"/>
            <w:noWrap/>
            <w:vAlign w:val="center"/>
          </w:tcPr>
          <w:p w14:paraId="3ACEE051" w14:textId="77777777" w:rsidR="00032D76" w:rsidRPr="00522DE5" w:rsidRDefault="00032D76" w:rsidP="002E0C37">
            <w:pPr>
              <w:spacing w:after="0" w:line="240" w:lineRule="auto"/>
              <w:ind w:left="209" w:right="0"/>
              <w:jc w:val="left"/>
              <w:rPr>
                <w:rFonts w:eastAsia="Times New Roman"/>
                <w:b/>
                <w:sz w:val="20"/>
                <w:szCs w:val="20"/>
                <w:lang w:eastAsia="de-DE"/>
              </w:rPr>
            </w:pPr>
            <w:r w:rsidRPr="00522DE5">
              <w:rPr>
                <w:rFonts w:eastAsia="Calibri"/>
                <w:sz w:val="20"/>
                <w:szCs w:val="20"/>
                <w:lang w:val="en-US"/>
              </w:rPr>
              <w:t>Dysphagia and dysarthria (%)</w:t>
            </w:r>
          </w:p>
        </w:tc>
        <w:tc>
          <w:tcPr>
            <w:tcW w:w="0" w:type="auto"/>
            <w:noWrap/>
            <w:vAlign w:val="center"/>
          </w:tcPr>
          <w:p w14:paraId="2D804A02"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0.0</w:t>
            </w:r>
          </w:p>
        </w:tc>
        <w:tc>
          <w:tcPr>
            <w:tcW w:w="0" w:type="auto"/>
            <w:noWrap/>
            <w:vAlign w:val="center"/>
          </w:tcPr>
          <w:p w14:paraId="2DA40C9D"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6.1</w:t>
            </w:r>
          </w:p>
        </w:tc>
        <w:tc>
          <w:tcPr>
            <w:tcW w:w="0" w:type="auto"/>
            <w:tcBorders>
              <w:top w:val="single" w:sz="4" w:space="0" w:color="auto"/>
            </w:tcBorders>
            <w:noWrap/>
            <w:vAlign w:val="center"/>
          </w:tcPr>
          <w:p w14:paraId="0984AD5E"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0.00</w:t>
            </w:r>
          </w:p>
        </w:tc>
        <w:tc>
          <w:tcPr>
            <w:tcW w:w="0" w:type="auto"/>
            <w:noWrap/>
            <w:vAlign w:val="center"/>
          </w:tcPr>
          <w:p w14:paraId="41FBA9D1"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w:t>
            </w:r>
          </w:p>
        </w:tc>
        <w:tc>
          <w:tcPr>
            <w:tcW w:w="0" w:type="auto"/>
            <w:noWrap/>
            <w:vAlign w:val="center"/>
          </w:tcPr>
          <w:p w14:paraId="6EAE9961"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0.08</w:t>
            </w:r>
          </w:p>
        </w:tc>
        <w:tc>
          <w:tcPr>
            <w:tcW w:w="0" w:type="auto"/>
            <w:noWrap/>
            <w:vAlign w:val="center"/>
          </w:tcPr>
          <w:p w14:paraId="3B3F1201"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w:t>
            </w:r>
          </w:p>
        </w:tc>
        <w:tc>
          <w:tcPr>
            <w:tcW w:w="1832" w:type="dxa"/>
            <w:vAlign w:val="center"/>
          </w:tcPr>
          <w:p w14:paraId="7DA27C43"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0.08</w:t>
            </w:r>
          </w:p>
        </w:tc>
        <w:tc>
          <w:tcPr>
            <w:tcW w:w="1858" w:type="dxa"/>
            <w:vAlign w:val="center"/>
          </w:tcPr>
          <w:p w14:paraId="5D86169E"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w:t>
            </w:r>
          </w:p>
        </w:tc>
      </w:tr>
      <w:tr w:rsidR="00032D76" w:rsidRPr="00522DE5" w14:paraId="325D135B" w14:textId="77777777" w:rsidTr="002E0C37">
        <w:trPr>
          <w:trHeight w:val="279"/>
        </w:trPr>
        <w:tc>
          <w:tcPr>
            <w:tcW w:w="0" w:type="auto"/>
            <w:noWrap/>
            <w:vAlign w:val="center"/>
          </w:tcPr>
          <w:p w14:paraId="39BC48E7" w14:textId="77777777" w:rsidR="00032D76" w:rsidRPr="00522DE5" w:rsidRDefault="00032D76" w:rsidP="002E0C37">
            <w:pPr>
              <w:spacing w:after="0" w:line="240" w:lineRule="auto"/>
              <w:ind w:left="209" w:right="0"/>
              <w:jc w:val="left"/>
              <w:rPr>
                <w:rFonts w:eastAsia="Times New Roman"/>
                <w:b/>
                <w:sz w:val="20"/>
                <w:szCs w:val="20"/>
                <w:lang w:eastAsia="de-DE"/>
              </w:rPr>
            </w:pPr>
            <w:r w:rsidRPr="00522DE5">
              <w:rPr>
                <w:rFonts w:eastAsia="Calibri"/>
                <w:sz w:val="20"/>
                <w:szCs w:val="20"/>
                <w:lang w:val="en-US"/>
              </w:rPr>
              <w:t>Dyskinesia (%)</w:t>
            </w:r>
          </w:p>
        </w:tc>
        <w:tc>
          <w:tcPr>
            <w:tcW w:w="0" w:type="auto"/>
            <w:noWrap/>
            <w:vAlign w:val="center"/>
          </w:tcPr>
          <w:p w14:paraId="074594AC"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46.4</w:t>
            </w:r>
          </w:p>
        </w:tc>
        <w:tc>
          <w:tcPr>
            <w:tcW w:w="0" w:type="auto"/>
            <w:noWrap/>
            <w:vAlign w:val="center"/>
          </w:tcPr>
          <w:p w14:paraId="13653A4B"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50.3</w:t>
            </w:r>
          </w:p>
        </w:tc>
        <w:tc>
          <w:tcPr>
            <w:tcW w:w="0" w:type="auto"/>
            <w:noWrap/>
            <w:vAlign w:val="center"/>
          </w:tcPr>
          <w:p w14:paraId="2D79FE61"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0.63</w:t>
            </w:r>
          </w:p>
        </w:tc>
        <w:tc>
          <w:tcPr>
            <w:tcW w:w="0" w:type="auto"/>
            <w:noWrap/>
            <w:vAlign w:val="center"/>
          </w:tcPr>
          <w:p w14:paraId="3C208C61"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Moderate</w:t>
            </w:r>
          </w:p>
        </w:tc>
        <w:tc>
          <w:tcPr>
            <w:tcW w:w="0" w:type="auto"/>
            <w:noWrap/>
            <w:vAlign w:val="center"/>
          </w:tcPr>
          <w:p w14:paraId="47B64778"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0.65</w:t>
            </w:r>
          </w:p>
        </w:tc>
        <w:tc>
          <w:tcPr>
            <w:tcW w:w="0" w:type="auto"/>
            <w:noWrap/>
            <w:vAlign w:val="center"/>
          </w:tcPr>
          <w:p w14:paraId="36E0A574"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Moderate</w:t>
            </w:r>
          </w:p>
        </w:tc>
        <w:tc>
          <w:tcPr>
            <w:tcW w:w="1832" w:type="dxa"/>
            <w:vAlign w:val="center"/>
          </w:tcPr>
          <w:p w14:paraId="63382B54"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0.04</w:t>
            </w:r>
          </w:p>
        </w:tc>
        <w:tc>
          <w:tcPr>
            <w:tcW w:w="1858" w:type="dxa"/>
            <w:vAlign w:val="center"/>
          </w:tcPr>
          <w:p w14:paraId="7CE32DB2"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w:t>
            </w:r>
          </w:p>
        </w:tc>
      </w:tr>
      <w:tr w:rsidR="00032D76" w:rsidRPr="00522DE5" w14:paraId="216C1850" w14:textId="77777777" w:rsidTr="002E0C37">
        <w:trPr>
          <w:trHeight w:val="279"/>
        </w:trPr>
        <w:tc>
          <w:tcPr>
            <w:tcW w:w="0" w:type="auto"/>
            <w:noWrap/>
            <w:vAlign w:val="center"/>
            <w:hideMark/>
          </w:tcPr>
          <w:p w14:paraId="37BC501E" w14:textId="77777777" w:rsidR="00032D76" w:rsidRPr="00522DE5" w:rsidRDefault="00032D76" w:rsidP="002E0C37">
            <w:pPr>
              <w:spacing w:after="0" w:line="240" w:lineRule="auto"/>
              <w:ind w:left="209" w:right="0"/>
              <w:jc w:val="left"/>
              <w:rPr>
                <w:rFonts w:eastAsia="Times New Roman"/>
                <w:b/>
                <w:sz w:val="20"/>
                <w:szCs w:val="20"/>
                <w:lang w:eastAsia="de-DE"/>
              </w:rPr>
            </w:pPr>
            <w:r w:rsidRPr="00522DE5">
              <w:rPr>
                <w:rFonts w:eastAsia="Calibri"/>
                <w:sz w:val="20"/>
                <w:szCs w:val="20"/>
                <w:lang w:val="en-US"/>
              </w:rPr>
              <w:t>Fluctuations (%)</w:t>
            </w:r>
          </w:p>
        </w:tc>
        <w:tc>
          <w:tcPr>
            <w:tcW w:w="0" w:type="auto"/>
            <w:noWrap/>
            <w:vAlign w:val="center"/>
          </w:tcPr>
          <w:p w14:paraId="4E5A625E"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41.0</w:t>
            </w:r>
          </w:p>
        </w:tc>
        <w:tc>
          <w:tcPr>
            <w:tcW w:w="0" w:type="auto"/>
            <w:noWrap/>
            <w:vAlign w:val="center"/>
          </w:tcPr>
          <w:p w14:paraId="7C7C9752"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51.1</w:t>
            </w:r>
          </w:p>
        </w:tc>
        <w:tc>
          <w:tcPr>
            <w:tcW w:w="0" w:type="auto"/>
            <w:noWrap/>
            <w:vAlign w:val="center"/>
          </w:tcPr>
          <w:p w14:paraId="52C62990"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0.74</w:t>
            </w:r>
          </w:p>
        </w:tc>
        <w:tc>
          <w:tcPr>
            <w:tcW w:w="0" w:type="auto"/>
            <w:noWrap/>
            <w:vAlign w:val="center"/>
          </w:tcPr>
          <w:p w14:paraId="17354E0F"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Moderate</w:t>
            </w:r>
          </w:p>
        </w:tc>
        <w:tc>
          <w:tcPr>
            <w:tcW w:w="0" w:type="auto"/>
            <w:noWrap/>
            <w:vAlign w:val="center"/>
          </w:tcPr>
          <w:p w14:paraId="730059A2"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0.90</w:t>
            </w:r>
          </w:p>
        </w:tc>
        <w:tc>
          <w:tcPr>
            <w:tcW w:w="0" w:type="auto"/>
            <w:noWrap/>
            <w:vAlign w:val="center"/>
          </w:tcPr>
          <w:p w14:paraId="6F7B80ED"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Large</w:t>
            </w:r>
          </w:p>
        </w:tc>
        <w:tc>
          <w:tcPr>
            <w:tcW w:w="1832" w:type="dxa"/>
            <w:vAlign w:val="center"/>
          </w:tcPr>
          <w:p w14:paraId="700E05A5"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0.15</w:t>
            </w:r>
          </w:p>
        </w:tc>
        <w:tc>
          <w:tcPr>
            <w:tcW w:w="1858" w:type="dxa"/>
            <w:vAlign w:val="center"/>
          </w:tcPr>
          <w:p w14:paraId="64FB8D64"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w:t>
            </w:r>
          </w:p>
        </w:tc>
      </w:tr>
      <w:tr w:rsidR="00032D76" w:rsidRPr="00522DE5" w14:paraId="59C20221" w14:textId="77777777" w:rsidTr="002E0C37">
        <w:trPr>
          <w:trHeight w:val="279"/>
        </w:trPr>
        <w:tc>
          <w:tcPr>
            <w:tcW w:w="0" w:type="auto"/>
            <w:noWrap/>
            <w:vAlign w:val="center"/>
          </w:tcPr>
          <w:p w14:paraId="4AED6684" w14:textId="77777777" w:rsidR="00032D76" w:rsidRPr="00522DE5" w:rsidRDefault="00032D76" w:rsidP="002E0C37">
            <w:pPr>
              <w:spacing w:after="0" w:line="240" w:lineRule="auto"/>
              <w:ind w:right="0"/>
              <w:jc w:val="left"/>
              <w:rPr>
                <w:rFonts w:eastAsia="Calibri"/>
                <w:sz w:val="20"/>
                <w:szCs w:val="20"/>
                <w:lang w:val="en-US"/>
              </w:rPr>
            </w:pPr>
            <w:r w:rsidRPr="00522DE5">
              <w:rPr>
                <w:rFonts w:eastAsia="Times New Roman"/>
                <w:b/>
                <w:sz w:val="20"/>
                <w:szCs w:val="20"/>
                <w:lang w:eastAsia="de-DE"/>
              </w:rPr>
              <w:t xml:space="preserve">UPDRS-motor examination </w:t>
            </w:r>
          </w:p>
        </w:tc>
        <w:tc>
          <w:tcPr>
            <w:tcW w:w="0" w:type="auto"/>
            <w:noWrap/>
            <w:vAlign w:val="center"/>
          </w:tcPr>
          <w:p w14:paraId="1082AB4D"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15.9</w:t>
            </w:r>
          </w:p>
        </w:tc>
        <w:tc>
          <w:tcPr>
            <w:tcW w:w="0" w:type="auto"/>
            <w:noWrap/>
            <w:vAlign w:val="center"/>
          </w:tcPr>
          <w:p w14:paraId="7FF2582D"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22.9</w:t>
            </w:r>
          </w:p>
        </w:tc>
        <w:tc>
          <w:tcPr>
            <w:tcW w:w="0" w:type="auto"/>
            <w:noWrap/>
            <w:vAlign w:val="center"/>
          </w:tcPr>
          <w:p w14:paraId="0F2DA0D3"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0.33</w:t>
            </w:r>
          </w:p>
        </w:tc>
        <w:tc>
          <w:tcPr>
            <w:tcW w:w="0" w:type="auto"/>
            <w:noWrap/>
            <w:vAlign w:val="center"/>
          </w:tcPr>
          <w:p w14:paraId="647F7679"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Small</w:t>
            </w:r>
          </w:p>
        </w:tc>
        <w:tc>
          <w:tcPr>
            <w:tcW w:w="0" w:type="auto"/>
            <w:noWrap/>
            <w:vAlign w:val="center"/>
          </w:tcPr>
          <w:p w14:paraId="08F0E62A"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0.52</w:t>
            </w:r>
          </w:p>
        </w:tc>
        <w:tc>
          <w:tcPr>
            <w:tcW w:w="0" w:type="auto"/>
            <w:noWrap/>
            <w:vAlign w:val="center"/>
          </w:tcPr>
          <w:p w14:paraId="1CBA8372"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Moderate</w:t>
            </w:r>
          </w:p>
        </w:tc>
        <w:tc>
          <w:tcPr>
            <w:tcW w:w="1832" w:type="dxa"/>
            <w:vAlign w:val="center"/>
          </w:tcPr>
          <w:p w14:paraId="3A516A01"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0.16</w:t>
            </w:r>
          </w:p>
        </w:tc>
        <w:tc>
          <w:tcPr>
            <w:tcW w:w="1858" w:type="dxa"/>
            <w:vAlign w:val="center"/>
          </w:tcPr>
          <w:p w14:paraId="605C8E0A"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w:t>
            </w:r>
          </w:p>
        </w:tc>
      </w:tr>
      <w:tr w:rsidR="00032D76" w:rsidRPr="00522DE5" w14:paraId="2D2A606A" w14:textId="77777777" w:rsidTr="002E0C37">
        <w:trPr>
          <w:trHeight w:val="279"/>
        </w:trPr>
        <w:tc>
          <w:tcPr>
            <w:tcW w:w="0" w:type="auto"/>
            <w:noWrap/>
            <w:vAlign w:val="center"/>
            <w:hideMark/>
          </w:tcPr>
          <w:p w14:paraId="02D8866E" w14:textId="77777777" w:rsidR="00032D76" w:rsidRPr="00522DE5" w:rsidRDefault="00032D76" w:rsidP="002E0C37">
            <w:pPr>
              <w:spacing w:after="0" w:line="240" w:lineRule="auto"/>
              <w:ind w:right="0"/>
              <w:jc w:val="left"/>
              <w:rPr>
                <w:rFonts w:eastAsia="Times New Roman"/>
                <w:b/>
                <w:sz w:val="20"/>
                <w:szCs w:val="20"/>
                <w:lang w:eastAsia="de-DE"/>
              </w:rPr>
            </w:pPr>
            <w:r w:rsidRPr="00522DE5">
              <w:rPr>
                <w:rFonts w:eastAsia="Times New Roman"/>
                <w:b/>
                <w:sz w:val="20"/>
                <w:szCs w:val="20"/>
                <w:lang w:eastAsia="de-DE"/>
              </w:rPr>
              <w:t>PDQ-8 Summary Index</w:t>
            </w:r>
          </w:p>
        </w:tc>
        <w:tc>
          <w:tcPr>
            <w:tcW w:w="0" w:type="auto"/>
            <w:noWrap/>
            <w:vAlign w:val="center"/>
          </w:tcPr>
          <w:p w14:paraId="47A9E6A7"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16.1</w:t>
            </w:r>
          </w:p>
        </w:tc>
        <w:tc>
          <w:tcPr>
            <w:tcW w:w="0" w:type="auto"/>
            <w:noWrap/>
            <w:vAlign w:val="center"/>
          </w:tcPr>
          <w:p w14:paraId="5C027374"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25.6</w:t>
            </w:r>
          </w:p>
        </w:tc>
        <w:tc>
          <w:tcPr>
            <w:tcW w:w="0" w:type="auto"/>
            <w:noWrap/>
            <w:vAlign w:val="center"/>
          </w:tcPr>
          <w:p w14:paraId="6514115D"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0.30</w:t>
            </w:r>
          </w:p>
        </w:tc>
        <w:tc>
          <w:tcPr>
            <w:tcW w:w="0" w:type="auto"/>
            <w:noWrap/>
            <w:vAlign w:val="center"/>
          </w:tcPr>
          <w:p w14:paraId="4DEB1006"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Small</w:t>
            </w:r>
          </w:p>
        </w:tc>
        <w:tc>
          <w:tcPr>
            <w:tcW w:w="0" w:type="auto"/>
            <w:noWrap/>
            <w:vAlign w:val="center"/>
          </w:tcPr>
          <w:p w14:paraId="4DD29DF4"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0.48</w:t>
            </w:r>
          </w:p>
        </w:tc>
        <w:tc>
          <w:tcPr>
            <w:tcW w:w="0" w:type="auto"/>
            <w:noWrap/>
            <w:vAlign w:val="center"/>
          </w:tcPr>
          <w:p w14:paraId="24028970"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Small</w:t>
            </w:r>
          </w:p>
        </w:tc>
        <w:tc>
          <w:tcPr>
            <w:tcW w:w="1832" w:type="dxa"/>
            <w:vAlign w:val="center"/>
          </w:tcPr>
          <w:p w14:paraId="105F4177"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0.15</w:t>
            </w:r>
          </w:p>
        </w:tc>
        <w:tc>
          <w:tcPr>
            <w:tcW w:w="1858" w:type="dxa"/>
            <w:vAlign w:val="center"/>
          </w:tcPr>
          <w:p w14:paraId="315F396A"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w:t>
            </w:r>
          </w:p>
        </w:tc>
      </w:tr>
      <w:tr w:rsidR="00032D76" w:rsidRPr="00522DE5" w14:paraId="7D26AFF3" w14:textId="77777777" w:rsidTr="002E0C37">
        <w:trPr>
          <w:trHeight w:val="279"/>
        </w:trPr>
        <w:tc>
          <w:tcPr>
            <w:tcW w:w="0" w:type="auto"/>
            <w:noWrap/>
            <w:vAlign w:val="bottom"/>
          </w:tcPr>
          <w:p w14:paraId="4DC1923B" w14:textId="77777777" w:rsidR="00032D76" w:rsidRPr="00522DE5" w:rsidRDefault="00032D76" w:rsidP="002E0C37">
            <w:pPr>
              <w:spacing w:after="0" w:line="240" w:lineRule="auto"/>
              <w:ind w:right="0"/>
              <w:jc w:val="left"/>
              <w:rPr>
                <w:rFonts w:eastAsia="Times New Roman"/>
                <w:b/>
                <w:sz w:val="20"/>
                <w:szCs w:val="20"/>
                <w:lang w:eastAsia="de-DE"/>
              </w:rPr>
            </w:pPr>
            <w:r w:rsidRPr="00522DE5">
              <w:rPr>
                <w:rFonts w:eastAsia="Times New Roman"/>
                <w:b/>
                <w:bCs/>
                <w:sz w:val="20"/>
                <w:szCs w:val="20"/>
                <w:lang w:eastAsia="de-DE"/>
              </w:rPr>
              <w:t>LEDD</w:t>
            </w:r>
          </w:p>
        </w:tc>
        <w:tc>
          <w:tcPr>
            <w:tcW w:w="0" w:type="auto"/>
            <w:noWrap/>
            <w:vAlign w:val="center"/>
          </w:tcPr>
          <w:p w14:paraId="1613C577"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50.9</w:t>
            </w:r>
          </w:p>
        </w:tc>
        <w:tc>
          <w:tcPr>
            <w:tcW w:w="0" w:type="auto"/>
            <w:noWrap/>
            <w:vAlign w:val="center"/>
          </w:tcPr>
          <w:p w14:paraId="0F8B2C84"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47.7</w:t>
            </w:r>
          </w:p>
        </w:tc>
        <w:tc>
          <w:tcPr>
            <w:tcW w:w="0" w:type="auto"/>
            <w:noWrap/>
            <w:vAlign w:val="center"/>
          </w:tcPr>
          <w:p w14:paraId="693785F6"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1.33</w:t>
            </w:r>
          </w:p>
        </w:tc>
        <w:tc>
          <w:tcPr>
            <w:tcW w:w="0" w:type="auto"/>
            <w:noWrap/>
            <w:vAlign w:val="center"/>
          </w:tcPr>
          <w:p w14:paraId="121B2F8C"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Large</w:t>
            </w:r>
          </w:p>
        </w:tc>
        <w:tc>
          <w:tcPr>
            <w:tcW w:w="0" w:type="auto"/>
            <w:noWrap/>
            <w:vAlign w:val="center"/>
          </w:tcPr>
          <w:p w14:paraId="37FBC708"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1.21</w:t>
            </w:r>
          </w:p>
        </w:tc>
        <w:tc>
          <w:tcPr>
            <w:tcW w:w="0" w:type="auto"/>
            <w:noWrap/>
            <w:vAlign w:val="center"/>
          </w:tcPr>
          <w:p w14:paraId="510F4816"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Large</w:t>
            </w:r>
          </w:p>
        </w:tc>
        <w:tc>
          <w:tcPr>
            <w:tcW w:w="1832" w:type="dxa"/>
            <w:vAlign w:val="center"/>
          </w:tcPr>
          <w:p w14:paraId="524D4716"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0.10</w:t>
            </w:r>
          </w:p>
        </w:tc>
        <w:tc>
          <w:tcPr>
            <w:tcW w:w="1858" w:type="dxa"/>
            <w:vAlign w:val="center"/>
          </w:tcPr>
          <w:p w14:paraId="79AD01B0" w14:textId="77777777" w:rsidR="00032D76" w:rsidRPr="00522DE5" w:rsidRDefault="00032D76" w:rsidP="002E0C37">
            <w:pPr>
              <w:spacing w:after="0" w:line="240" w:lineRule="auto"/>
              <w:ind w:right="0"/>
              <w:jc w:val="center"/>
              <w:rPr>
                <w:rFonts w:eastAsia="Times New Roman"/>
                <w:sz w:val="20"/>
                <w:szCs w:val="20"/>
                <w:lang w:eastAsia="de-DE"/>
              </w:rPr>
            </w:pPr>
            <w:r w:rsidRPr="00522DE5">
              <w:rPr>
                <w:rFonts w:eastAsia="Times New Roman"/>
                <w:sz w:val="20"/>
                <w:szCs w:val="20"/>
                <w:lang w:eastAsia="de-DE"/>
              </w:rPr>
              <w:t>-</w:t>
            </w:r>
          </w:p>
        </w:tc>
      </w:tr>
    </w:tbl>
    <w:p w14:paraId="74B1F02C" w14:textId="77777777" w:rsidR="006B3947" w:rsidRPr="00522DE5" w:rsidRDefault="006B3947" w:rsidP="006B3947">
      <w:pPr>
        <w:widowControl/>
        <w:autoSpaceDE/>
        <w:autoSpaceDN/>
        <w:adjustRightInd/>
        <w:spacing w:after="160" w:line="259" w:lineRule="auto"/>
        <w:ind w:right="0"/>
        <w:jc w:val="left"/>
        <w:rPr>
          <w:rFonts w:eastAsia="Calibri"/>
          <w:b/>
          <w:bCs/>
          <w:iCs/>
          <w:sz w:val="20"/>
          <w:szCs w:val="20"/>
          <w:lang w:val="en-US"/>
        </w:rPr>
      </w:pPr>
    </w:p>
    <w:p w14:paraId="6957AD96" w14:textId="77777777" w:rsidR="006B3947" w:rsidRPr="00522DE5" w:rsidRDefault="006B3947" w:rsidP="00B44C1E">
      <w:pPr>
        <w:spacing w:after="0" w:line="240" w:lineRule="auto"/>
        <w:ind w:right="822"/>
        <w:rPr>
          <w:rFonts w:eastAsia="MS Mincho"/>
          <w:sz w:val="20"/>
          <w:szCs w:val="20"/>
        </w:rPr>
      </w:pPr>
      <w:r w:rsidRPr="00522DE5">
        <w:rPr>
          <w:rFonts w:eastAsia="MS Mincho"/>
          <w:b/>
          <w:bCs/>
          <w:sz w:val="20"/>
          <w:szCs w:val="20"/>
          <w:lang w:val="en-US"/>
        </w:rPr>
        <w:t>Legend:</w:t>
      </w:r>
      <w:r w:rsidRPr="00522DE5">
        <w:rPr>
          <w:rFonts w:eastAsia="MS Mincho"/>
          <w:sz w:val="20"/>
          <w:szCs w:val="20"/>
          <w:lang w:val="en-US"/>
        </w:rPr>
        <w:t xml:space="preserve"> </w:t>
      </w:r>
      <w:r w:rsidRPr="00522DE5">
        <w:rPr>
          <w:rFonts w:eastAsia="MS Mincho"/>
          <w:sz w:val="20"/>
          <w:szCs w:val="20"/>
        </w:rPr>
        <w:t xml:space="preserve">Relative changes from baseline to 6-month follow-up in symmetric and asymmetric PD. </w:t>
      </w:r>
    </w:p>
    <w:p w14:paraId="63AB3905" w14:textId="77777777" w:rsidR="006B3947" w:rsidRPr="00522DE5" w:rsidRDefault="006B3947" w:rsidP="00B44C1E">
      <w:pPr>
        <w:spacing w:after="0" w:line="240" w:lineRule="auto"/>
        <w:ind w:right="822"/>
        <w:rPr>
          <w:rFonts w:eastAsia="MS Mincho"/>
          <w:sz w:val="20"/>
          <w:szCs w:val="20"/>
        </w:rPr>
      </w:pPr>
      <w:r w:rsidRPr="00522DE5">
        <w:rPr>
          <w:rFonts w:eastAsia="MS Mincho"/>
          <w:sz w:val="20"/>
          <w:szCs w:val="20"/>
        </w:rPr>
        <w:t>Relative change = (mean test</w:t>
      </w:r>
      <w:r w:rsidRPr="00522DE5">
        <w:rPr>
          <w:rFonts w:eastAsia="MS Mincho"/>
          <w:position w:val="-6"/>
          <w:sz w:val="20"/>
          <w:szCs w:val="20"/>
          <w:vertAlign w:val="subscript"/>
        </w:rPr>
        <w:t>baseline</w:t>
      </w:r>
      <w:r w:rsidRPr="00522DE5">
        <w:rPr>
          <w:rFonts w:eastAsia="MS Mincho"/>
          <w:sz w:val="20"/>
          <w:szCs w:val="20"/>
          <w:vertAlign w:val="subscript"/>
        </w:rPr>
        <w:t xml:space="preserve"> </w:t>
      </w:r>
      <w:r w:rsidRPr="00522DE5">
        <w:rPr>
          <w:rFonts w:eastAsia="MS Mincho"/>
          <w:sz w:val="20"/>
          <w:szCs w:val="20"/>
        </w:rPr>
        <w:t>− mean test</w:t>
      </w:r>
      <w:r w:rsidRPr="00522DE5">
        <w:rPr>
          <w:rFonts w:eastAsia="MS Mincho"/>
          <w:position w:val="-6"/>
          <w:sz w:val="20"/>
          <w:szCs w:val="20"/>
          <w:vertAlign w:val="subscript"/>
        </w:rPr>
        <w:t xml:space="preserve"> follow-up</w:t>
      </w:r>
      <w:r w:rsidRPr="00522DE5">
        <w:rPr>
          <w:rFonts w:eastAsia="MS Mincho"/>
          <w:sz w:val="20"/>
          <w:szCs w:val="20"/>
        </w:rPr>
        <w:t>) / mean test</w:t>
      </w:r>
      <w:r w:rsidRPr="00522DE5">
        <w:rPr>
          <w:rFonts w:eastAsia="MS Mincho"/>
          <w:position w:val="-6"/>
          <w:sz w:val="20"/>
          <w:szCs w:val="20"/>
          <w:vertAlign w:val="subscript"/>
        </w:rPr>
        <w:t>baseline</w:t>
      </w:r>
      <w:r w:rsidRPr="00522DE5">
        <w:rPr>
          <w:rFonts w:eastAsia="MS Mincho"/>
          <w:sz w:val="20"/>
          <w:szCs w:val="20"/>
        </w:rPr>
        <w:t xml:space="preserve"> x 100.</w:t>
      </w:r>
    </w:p>
    <w:p w14:paraId="3AB75360" w14:textId="41875CDD" w:rsidR="006B3947" w:rsidRPr="00522DE5" w:rsidRDefault="006B3947" w:rsidP="00B44C1E">
      <w:pPr>
        <w:tabs>
          <w:tab w:val="left" w:pos="10348"/>
        </w:tabs>
        <w:spacing w:after="0" w:line="240" w:lineRule="auto"/>
        <w:ind w:right="822"/>
        <w:rPr>
          <w:rFonts w:eastAsia="MS Mincho"/>
          <w:sz w:val="20"/>
          <w:szCs w:val="20"/>
        </w:rPr>
      </w:pPr>
      <w:r w:rsidRPr="00522DE5">
        <w:rPr>
          <w:rFonts w:eastAsia="MS Mincho"/>
          <w:sz w:val="20"/>
          <w:szCs w:val="20"/>
        </w:rPr>
        <w:t>Cohen’s effect size = (mean test</w:t>
      </w:r>
      <w:r w:rsidRPr="00522DE5">
        <w:rPr>
          <w:rFonts w:eastAsia="MS Mincho"/>
          <w:position w:val="-3"/>
          <w:sz w:val="20"/>
          <w:szCs w:val="20"/>
          <w:vertAlign w:val="subscript"/>
        </w:rPr>
        <w:t>baseline</w:t>
      </w:r>
      <w:r w:rsidR="005D4640" w:rsidRPr="00522DE5">
        <w:rPr>
          <w:rFonts w:eastAsia="MS Mincho"/>
          <w:position w:val="-3"/>
          <w:sz w:val="20"/>
          <w:szCs w:val="20"/>
          <w:vertAlign w:val="subscript"/>
        </w:rPr>
        <w:t xml:space="preserve"> </w:t>
      </w:r>
      <w:r w:rsidRPr="00522DE5">
        <w:rPr>
          <w:rFonts w:eastAsia="MS Mincho"/>
          <w:sz w:val="20"/>
          <w:szCs w:val="20"/>
        </w:rPr>
        <w:t>− mean test</w:t>
      </w:r>
      <w:r w:rsidRPr="00522DE5">
        <w:rPr>
          <w:rFonts w:eastAsia="MS Mincho"/>
          <w:position w:val="-3"/>
          <w:sz w:val="20"/>
          <w:szCs w:val="20"/>
          <w:vertAlign w:val="subscript"/>
        </w:rPr>
        <w:t>follow-up</w:t>
      </w:r>
      <w:r w:rsidRPr="00522DE5">
        <w:rPr>
          <w:rFonts w:eastAsia="MS Mincho"/>
          <w:sz w:val="20"/>
          <w:szCs w:val="20"/>
        </w:rPr>
        <w:t xml:space="preserve">)/ SD </w:t>
      </w:r>
      <w:proofErr w:type="spellStart"/>
      <w:r w:rsidRPr="00522DE5">
        <w:rPr>
          <w:rFonts w:eastAsia="MS Mincho"/>
          <w:sz w:val="20"/>
          <w:szCs w:val="20"/>
        </w:rPr>
        <w:t>test</w:t>
      </w:r>
      <w:r w:rsidRPr="00522DE5">
        <w:rPr>
          <w:rFonts w:eastAsia="MS Mincho"/>
          <w:sz w:val="20"/>
          <w:szCs w:val="20"/>
          <w:vertAlign w:val="subscript"/>
        </w:rPr>
        <w:t>pooled</w:t>
      </w:r>
      <w:proofErr w:type="spellEnd"/>
    </w:p>
    <w:p w14:paraId="26066C8F" w14:textId="2D3593DA" w:rsidR="006B3947" w:rsidRPr="00522DE5" w:rsidRDefault="006B3947" w:rsidP="00B44C1E">
      <w:pPr>
        <w:spacing w:after="0" w:line="240" w:lineRule="auto"/>
        <w:ind w:right="822"/>
        <w:rPr>
          <w:rFonts w:eastAsia="MS Mincho"/>
          <w:sz w:val="20"/>
          <w:szCs w:val="20"/>
        </w:rPr>
      </w:pPr>
      <w:r w:rsidRPr="00522DE5">
        <w:rPr>
          <w:rFonts w:eastAsia="MS Mincho"/>
          <w:sz w:val="20"/>
          <w:szCs w:val="20"/>
        </w:rPr>
        <w:t xml:space="preserve">Cohen’s effect size for differences in change scores between symmetric and asymmetric PD = (mean pre-post </w:t>
      </w:r>
      <w:proofErr w:type="spellStart"/>
      <w:r w:rsidRPr="00522DE5">
        <w:rPr>
          <w:rFonts w:eastAsia="MS Mincho"/>
          <w:sz w:val="20"/>
          <w:szCs w:val="20"/>
        </w:rPr>
        <w:t>change</w:t>
      </w:r>
      <w:r w:rsidRPr="00522DE5">
        <w:rPr>
          <w:rFonts w:eastAsia="MS Mincho"/>
          <w:sz w:val="20"/>
          <w:szCs w:val="20"/>
          <w:vertAlign w:val="subscript"/>
        </w:rPr>
        <w:t>symmetric</w:t>
      </w:r>
      <w:proofErr w:type="spellEnd"/>
      <w:r w:rsidRPr="00522DE5">
        <w:rPr>
          <w:rFonts w:eastAsia="MS Mincho"/>
          <w:position w:val="-6"/>
          <w:sz w:val="20"/>
          <w:szCs w:val="20"/>
        </w:rPr>
        <w:t xml:space="preserve"> </w:t>
      </w:r>
      <w:r w:rsidRPr="00522DE5">
        <w:rPr>
          <w:rFonts w:eastAsia="MS Mincho"/>
          <w:sz w:val="20"/>
          <w:szCs w:val="20"/>
        </w:rPr>
        <w:t xml:space="preserve">− mean pre-post </w:t>
      </w:r>
      <w:proofErr w:type="spellStart"/>
      <w:r w:rsidRPr="00522DE5">
        <w:rPr>
          <w:rFonts w:eastAsia="MS Mincho"/>
          <w:sz w:val="20"/>
          <w:szCs w:val="20"/>
        </w:rPr>
        <w:t>change</w:t>
      </w:r>
      <w:r w:rsidRPr="00522DE5">
        <w:rPr>
          <w:rFonts w:eastAsia="MS Mincho"/>
          <w:sz w:val="20"/>
          <w:szCs w:val="20"/>
          <w:vertAlign w:val="subscript"/>
        </w:rPr>
        <w:t>asymmetric</w:t>
      </w:r>
      <w:proofErr w:type="spellEnd"/>
      <w:r w:rsidRPr="00522DE5">
        <w:rPr>
          <w:rFonts w:eastAsia="MS Mincho"/>
          <w:sz w:val="20"/>
          <w:szCs w:val="20"/>
        </w:rPr>
        <w:t xml:space="preserve">) / SD </w:t>
      </w:r>
      <w:proofErr w:type="spellStart"/>
      <w:r w:rsidRPr="00522DE5">
        <w:rPr>
          <w:rFonts w:eastAsia="MS Mincho"/>
          <w:sz w:val="20"/>
          <w:szCs w:val="20"/>
        </w:rPr>
        <w:t>pretest</w:t>
      </w:r>
      <w:r w:rsidRPr="00522DE5">
        <w:rPr>
          <w:rFonts w:eastAsia="MS Mincho"/>
          <w:sz w:val="20"/>
          <w:szCs w:val="20"/>
          <w:vertAlign w:val="subscript"/>
        </w:rPr>
        <w:t>pooled</w:t>
      </w:r>
      <w:proofErr w:type="spellEnd"/>
      <w:r w:rsidRPr="00522DE5">
        <w:rPr>
          <w:rFonts w:eastAsia="MS Mincho"/>
          <w:sz w:val="20"/>
          <w:szCs w:val="20"/>
          <w:vertAlign w:val="subscript"/>
        </w:rPr>
        <w:t xml:space="preserve"> groups</w:t>
      </w:r>
      <w:r w:rsidRPr="00522DE5">
        <w:rPr>
          <w:rFonts w:eastAsia="MS Mincho"/>
          <w:sz w:val="20"/>
          <w:szCs w:val="20"/>
        </w:rPr>
        <w:t xml:space="preserve"> calculated with the effect size d</w:t>
      </w:r>
      <w:r w:rsidRPr="00522DE5">
        <w:rPr>
          <w:rFonts w:eastAsia="MS Mincho"/>
          <w:sz w:val="20"/>
          <w:szCs w:val="20"/>
          <w:vertAlign w:val="subscript"/>
        </w:rPr>
        <w:t xml:space="preserve"> </w:t>
      </w:r>
      <w:r w:rsidRPr="00522DE5">
        <w:rPr>
          <w:rFonts w:eastAsia="MS Mincho"/>
          <w:sz w:val="20"/>
          <w:szCs w:val="20"/>
        </w:rPr>
        <w:t>sensu Morris (2008)</w:t>
      </w:r>
    </w:p>
    <w:p w14:paraId="5F7F65E4" w14:textId="77777777" w:rsidR="006B3947" w:rsidRPr="00522DE5" w:rsidRDefault="006B3947" w:rsidP="00B44C1E">
      <w:pPr>
        <w:spacing w:after="0" w:line="240" w:lineRule="auto"/>
        <w:ind w:right="822"/>
        <w:contextualSpacing/>
        <w:rPr>
          <w:rFonts w:eastAsia="MS Mincho"/>
          <w:sz w:val="20"/>
          <w:szCs w:val="20"/>
        </w:rPr>
      </w:pPr>
      <w:r w:rsidRPr="00522DE5">
        <w:rPr>
          <w:rFonts w:eastAsia="MS Mincho"/>
          <w:sz w:val="20"/>
          <w:szCs w:val="20"/>
        </w:rPr>
        <w:t xml:space="preserve">Cohen’s effect size d can be classified as ‘small’ (0.20≥d&lt;0.50), ‘moderate’ (0.50≥d&lt;0.80), and ‘large’ (d≥0.80). </w:t>
      </w:r>
    </w:p>
    <w:p w14:paraId="3574C1A8" w14:textId="77777777" w:rsidR="006B3947" w:rsidRPr="00522DE5" w:rsidRDefault="006B3947" w:rsidP="00B44C1E">
      <w:pPr>
        <w:tabs>
          <w:tab w:val="left" w:pos="6273"/>
        </w:tabs>
        <w:spacing w:after="0" w:line="240" w:lineRule="auto"/>
        <w:ind w:right="822"/>
        <w:contextualSpacing/>
        <w:rPr>
          <w:rFonts w:eastAsia="MS Mincho"/>
          <w:sz w:val="20"/>
        </w:rPr>
      </w:pPr>
      <w:bookmarkStart w:id="12" w:name="_Hlk140670214"/>
      <w:r w:rsidRPr="00522DE5">
        <w:rPr>
          <w:rFonts w:eastAsia="MS Mincho"/>
          <w:sz w:val="20"/>
        </w:rPr>
        <w:tab/>
      </w:r>
    </w:p>
    <w:p w14:paraId="5B361E19" w14:textId="2F39B0CD" w:rsidR="006B3947" w:rsidRPr="00522DE5" w:rsidRDefault="006B3947" w:rsidP="00B44C1E">
      <w:pPr>
        <w:spacing w:after="0" w:line="240" w:lineRule="auto"/>
        <w:ind w:right="822"/>
        <w:rPr>
          <w:rFonts w:eastAsia="MS Mincho"/>
        </w:rPr>
      </w:pPr>
      <w:r w:rsidRPr="00522DE5">
        <w:rPr>
          <w:rFonts w:eastAsia="MS Mincho"/>
          <w:b/>
          <w:sz w:val="20"/>
          <w:szCs w:val="20"/>
        </w:rPr>
        <w:t>Abbreviations</w:t>
      </w:r>
      <w:r w:rsidRPr="00522DE5">
        <w:rPr>
          <w:rFonts w:eastAsia="MS Mincho"/>
          <w:sz w:val="20"/>
          <w:szCs w:val="20"/>
        </w:rPr>
        <w:t xml:space="preserve">: </w:t>
      </w:r>
      <w:r w:rsidRPr="00522DE5">
        <w:rPr>
          <w:rFonts w:eastAsia="MS Mincho"/>
          <w:b/>
          <w:sz w:val="20"/>
          <w:szCs w:val="20"/>
        </w:rPr>
        <w:t xml:space="preserve">ES </w:t>
      </w:r>
      <w:r w:rsidRPr="00522DE5">
        <w:rPr>
          <w:rFonts w:eastAsia="MS Mincho"/>
          <w:sz w:val="20"/>
          <w:szCs w:val="20"/>
        </w:rPr>
        <w:t>= effect size;</w:t>
      </w:r>
      <w:r w:rsidRPr="00522DE5">
        <w:rPr>
          <w:rFonts w:eastAsia="Calibri"/>
          <w:b/>
          <w:bCs/>
          <w:sz w:val="20"/>
          <w:szCs w:val="20"/>
          <w:lang w:val="en-US"/>
        </w:rPr>
        <w:t xml:space="preserve"> </w:t>
      </w:r>
      <w:r w:rsidRPr="00522DE5">
        <w:rPr>
          <w:rFonts w:eastAsia="MS Mincho"/>
          <w:b/>
          <w:sz w:val="20"/>
          <w:szCs w:val="20"/>
        </w:rPr>
        <w:t>LEDD</w:t>
      </w:r>
      <w:r w:rsidRPr="00522DE5">
        <w:rPr>
          <w:rFonts w:eastAsia="MS Mincho"/>
          <w:sz w:val="20"/>
          <w:szCs w:val="20"/>
        </w:rPr>
        <w:t xml:space="preserve"> = levodopa</w:t>
      </w:r>
      <w:r w:rsidR="00E33C6D" w:rsidRPr="00522DE5">
        <w:rPr>
          <w:rFonts w:eastAsia="MS Mincho"/>
          <w:sz w:val="20"/>
          <w:szCs w:val="20"/>
        </w:rPr>
        <w:t>-</w:t>
      </w:r>
      <w:r w:rsidRPr="00522DE5">
        <w:rPr>
          <w:rFonts w:eastAsia="MS Mincho"/>
          <w:sz w:val="20"/>
          <w:szCs w:val="20"/>
        </w:rPr>
        <w:t xml:space="preserve">equivalent daily dose; </w:t>
      </w:r>
      <w:r w:rsidRPr="00522DE5">
        <w:rPr>
          <w:rFonts w:eastAsia="MS Mincho"/>
          <w:b/>
          <w:sz w:val="20"/>
          <w:szCs w:val="20"/>
        </w:rPr>
        <w:t xml:space="preserve">PDQ-8 </w:t>
      </w:r>
      <w:r w:rsidRPr="00522DE5">
        <w:rPr>
          <w:rFonts w:eastAsia="MS Mincho"/>
          <w:sz w:val="20"/>
          <w:szCs w:val="20"/>
        </w:rPr>
        <w:t xml:space="preserve">= 8-item Parkinson’s Disease Questionnaire; </w:t>
      </w:r>
      <w:r w:rsidRPr="00522DE5">
        <w:rPr>
          <w:rFonts w:eastAsia="MS Mincho"/>
          <w:b/>
          <w:sz w:val="20"/>
          <w:szCs w:val="20"/>
        </w:rPr>
        <w:t>SCOPA-M</w:t>
      </w:r>
      <w:r w:rsidRPr="00522DE5">
        <w:rPr>
          <w:rFonts w:eastAsia="MS Mincho"/>
          <w:sz w:val="20"/>
          <w:szCs w:val="20"/>
        </w:rPr>
        <w:t xml:space="preserve"> = Scales for Outcomes in Parkinson’s disease-Motor scale; </w:t>
      </w:r>
      <w:r w:rsidRPr="00522DE5">
        <w:rPr>
          <w:rFonts w:eastAsia="MS Mincho"/>
          <w:b/>
          <w:bCs/>
          <w:sz w:val="20"/>
          <w:szCs w:val="20"/>
        </w:rPr>
        <w:t>UPDRS</w:t>
      </w:r>
      <w:r w:rsidRPr="00522DE5">
        <w:rPr>
          <w:rFonts w:eastAsia="MS Mincho"/>
          <w:sz w:val="20"/>
          <w:szCs w:val="20"/>
        </w:rPr>
        <w:t xml:space="preserve"> = Unified Parkinson’s Disease Rating Scale</w:t>
      </w:r>
    </w:p>
    <w:bookmarkEnd w:id="12"/>
    <w:p w14:paraId="462D9DA4" w14:textId="77777777" w:rsidR="006B3947" w:rsidRPr="00522DE5" w:rsidRDefault="006B3947" w:rsidP="00B44C1E">
      <w:pPr>
        <w:widowControl/>
        <w:autoSpaceDE/>
        <w:autoSpaceDN/>
        <w:adjustRightInd/>
        <w:spacing w:after="160" w:line="259" w:lineRule="auto"/>
        <w:ind w:right="822"/>
        <w:jc w:val="left"/>
        <w:rPr>
          <w:rFonts w:eastAsia="Calibri"/>
          <w:sz w:val="20"/>
          <w:szCs w:val="20"/>
        </w:rPr>
      </w:pPr>
      <w:r w:rsidRPr="00522DE5">
        <w:rPr>
          <w:rFonts w:eastAsia="Calibri"/>
          <w:sz w:val="20"/>
          <w:szCs w:val="20"/>
        </w:rPr>
        <w:br w:type="page"/>
      </w:r>
    </w:p>
    <w:p w14:paraId="14E15660" w14:textId="77777777" w:rsidR="00C64793" w:rsidRPr="00522DE5" w:rsidRDefault="00C64793" w:rsidP="006B3947">
      <w:pPr>
        <w:widowControl/>
        <w:autoSpaceDE/>
        <w:autoSpaceDN/>
        <w:adjustRightInd/>
        <w:spacing w:after="160" w:line="259" w:lineRule="auto"/>
        <w:ind w:right="0"/>
        <w:jc w:val="left"/>
        <w:rPr>
          <w:rFonts w:eastAsia="Calibri"/>
          <w:b/>
          <w:bCs/>
          <w:sz w:val="20"/>
          <w:szCs w:val="20"/>
        </w:rPr>
      </w:pPr>
    </w:p>
    <w:p w14:paraId="3DC5F4DB" w14:textId="77777777" w:rsidR="00FB60A1" w:rsidRPr="00907776" w:rsidRDefault="00FB60A1" w:rsidP="00FB60A1">
      <w:pPr>
        <w:pStyle w:val="berschrift1"/>
        <w:numPr>
          <w:ilvl w:val="0"/>
          <w:numId w:val="0"/>
        </w:numPr>
        <w:ind w:left="360" w:hanging="360"/>
        <w:rPr>
          <w:rFonts w:eastAsia="Calibri"/>
          <w:lang w:val="en-US"/>
        </w:rPr>
      </w:pPr>
      <w:r w:rsidRPr="00907776">
        <w:rPr>
          <w:rFonts w:eastAsia="Calibri"/>
        </w:rPr>
        <w:t xml:space="preserve">Table 5: </w:t>
      </w:r>
      <w:r w:rsidRPr="00907776">
        <w:rPr>
          <w:rFonts w:eastAsia="Calibri"/>
          <w:lang w:val="en-US"/>
        </w:rPr>
        <w:t>Spearman correlations between change scores of PDQ-8 Summary Index and motor changes scores.</w:t>
      </w:r>
    </w:p>
    <w:tbl>
      <w:tblPr>
        <w:tblW w:w="0" w:type="auto"/>
        <w:tblInd w:w="-142" w:type="dxa"/>
        <w:tblLayout w:type="fixed"/>
        <w:tblLook w:val="04A0" w:firstRow="1" w:lastRow="0" w:firstColumn="1" w:lastColumn="0" w:noHBand="0" w:noVBand="1"/>
      </w:tblPr>
      <w:tblGrid>
        <w:gridCol w:w="3836"/>
        <w:gridCol w:w="984"/>
        <w:gridCol w:w="992"/>
        <w:gridCol w:w="851"/>
        <w:gridCol w:w="850"/>
        <w:gridCol w:w="946"/>
        <w:gridCol w:w="953"/>
      </w:tblGrid>
      <w:tr w:rsidR="00FB60A1" w:rsidRPr="00522DE5" w14:paraId="2731B7DD" w14:textId="77777777" w:rsidTr="00CF60B8">
        <w:trPr>
          <w:trHeight w:val="381"/>
        </w:trPr>
        <w:tc>
          <w:tcPr>
            <w:tcW w:w="3836" w:type="dxa"/>
            <w:vMerge w:val="restart"/>
            <w:tcBorders>
              <w:top w:val="single" w:sz="4" w:space="0" w:color="auto"/>
            </w:tcBorders>
            <w:shd w:val="clear" w:color="auto" w:fill="D9D9D9" w:themeFill="background1" w:themeFillShade="D9"/>
            <w:vAlign w:val="center"/>
          </w:tcPr>
          <w:p w14:paraId="6E4F4CC6" w14:textId="77777777" w:rsidR="00FB60A1" w:rsidRPr="00907776" w:rsidRDefault="00FB60A1" w:rsidP="00CF60B8">
            <w:pPr>
              <w:spacing w:after="120" w:line="240" w:lineRule="auto"/>
              <w:ind w:right="-95"/>
              <w:jc w:val="left"/>
              <w:rPr>
                <w:b/>
                <w:bCs/>
                <w:sz w:val="20"/>
                <w:szCs w:val="20"/>
              </w:rPr>
            </w:pPr>
            <w:r w:rsidRPr="00907776">
              <w:rPr>
                <w:b/>
                <w:bCs/>
                <w:sz w:val="20"/>
                <w:szCs w:val="20"/>
              </w:rPr>
              <w:t>Characteristic</w:t>
            </w:r>
          </w:p>
        </w:tc>
        <w:tc>
          <w:tcPr>
            <w:tcW w:w="5576" w:type="dxa"/>
            <w:gridSpan w:val="6"/>
            <w:tcBorders>
              <w:top w:val="single" w:sz="4" w:space="0" w:color="auto"/>
              <w:bottom w:val="single" w:sz="4" w:space="0" w:color="auto"/>
            </w:tcBorders>
            <w:shd w:val="clear" w:color="auto" w:fill="D9D9D9" w:themeFill="background1" w:themeFillShade="D9"/>
            <w:vAlign w:val="center"/>
          </w:tcPr>
          <w:p w14:paraId="73413240" w14:textId="77777777" w:rsidR="00FB60A1" w:rsidRPr="00907776" w:rsidRDefault="00FB60A1" w:rsidP="00CF60B8">
            <w:pPr>
              <w:spacing w:after="0" w:line="240" w:lineRule="auto"/>
              <w:ind w:right="-45"/>
              <w:jc w:val="center"/>
              <w:rPr>
                <w:b/>
                <w:bCs/>
                <w:sz w:val="20"/>
                <w:szCs w:val="20"/>
              </w:rPr>
            </w:pPr>
            <w:r w:rsidRPr="00907776">
              <w:rPr>
                <w:b/>
                <w:bCs/>
                <w:sz w:val="20"/>
                <w:szCs w:val="20"/>
              </w:rPr>
              <w:t>PDQ-8 Summary Index</w:t>
            </w:r>
          </w:p>
        </w:tc>
      </w:tr>
      <w:tr w:rsidR="00FB60A1" w:rsidRPr="00522DE5" w14:paraId="74D4A0BD" w14:textId="77777777" w:rsidTr="00CF60B8">
        <w:trPr>
          <w:trHeight w:val="300"/>
        </w:trPr>
        <w:tc>
          <w:tcPr>
            <w:tcW w:w="3836" w:type="dxa"/>
            <w:vMerge/>
            <w:shd w:val="clear" w:color="auto" w:fill="D9D9D9" w:themeFill="background1" w:themeFillShade="D9"/>
            <w:vAlign w:val="center"/>
          </w:tcPr>
          <w:p w14:paraId="39676171" w14:textId="77777777" w:rsidR="00FB60A1" w:rsidRPr="00907776" w:rsidRDefault="00FB60A1" w:rsidP="00CF60B8">
            <w:pPr>
              <w:spacing w:after="0" w:line="240" w:lineRule="auto"/>
              <w:jc w:val="left"/>
              <w:rPr>
                <w:b/>
                <w:bCs/>
                <w:sz w:val="20"/>
                <w:szCs w:val="20"/>
              </w:rPr>
            </w:pPr>
          </w:p>
        </w:tc>
        <w:tc>
          <w:tcPr>
            <w:tcW w:w="1976" w:type="dxa"/>
            <w:gridSpan w:val="2"/>
            <w:tcBorders>
              <w:top w:val="single" w:sz="4" w:space="0" w:color="auto"/>
              <w:bottom w:val="single" w:sz="4" w:space="0" w:color="auto"/>
            </w:tcBorders>
            <w:shd w:val="clear" w:color="auto" w:fill="D9D9D9" w:themeFill="background1" w:themeFillShade="D9"/>
            <w:vAlign w:val="center"/>
          </w:tcPr>
          <w:p w14:paraId="4E1202D1" w14:textId="77777777" w:rsidR="00FB60A1" w:rsidRPr="00907776" w:rsidRDefault="00FB60A1" w:rsidP="00CF60B8">
            <w:pPr>
              <w:spacing w:after="0" w:line="240" w:lineRule="auto"/>
              <w:ind w:right="-52"/>
              <w:jc w:val="center"/>
              <w:rPr>
                <w:b/>
                <w:bCs/>
                <w:sz w:val="20"/>
                <w:szCs w:val="20"/>
              </w:rPr>
            </w:pPr>
            <w:r w:rsidRPr="00907776">
              <w:rPr>
                <w:b/>
                <w:bCs/>
                <w:sz w:val="20"/>
                <w:szCs w:val="20"/>
              </w:rPr>
              <w:t>Overall cohort</w:t>
            </w:r>
          </w:p>
        </w:tc>
        <w:tc>
          <w:tcPr>
            <w:tcW w:w="1701" w:type="dxa"/>
            <w:gridSpan w:val="2"/>
            <w:tcBorders>
              <w:top w:val="single" w:sz="4" w:space="0" w:color="auto"/>
              <w:bottom w:val="single" w:sz="4" w:space="0" w:color="auto"/>
            </w:tcBorders>
            <w:shd w:val="clear" w:color="auto" w:fill="D9D9D9" w:themeFill="background1" w:themeFillShade="D9"/>
            <w:vAlign w:val="center"/>
          </w:tcPr>
          <w:p w14:paraId="2402F2CE" w14:textId="77777777" w:rsidR="00FB60A1" w:rsidRPr="00907776" w:rsidRDefault="00FB60A1" w:rsidP="00CF60B8">
            <w:pPr>
              <w:spacing w:after="0" w:line="240" w:lineRule="auto"/>
              <w:ind w:right="-108"/>
              <w:jc w:val="center"/>
              <w:rPr>
                <w:b/>
                <w:bCs/>
                <w:sz w:val="20"/>
                <w:szCs w:val="20"/>
              </w:rPr>
            </w:pPr>
            <w:r w:rsidRPr="00907776">
              <w:rPr>
                <w:b/>
                <w:bCs/>
                <w:sz w:val="20"/>
                <w:szCs w:val="20"/>
              </w:rPr>
              <w:t>Symmetric</w:t>
            </w:r>
          </w:p>
        </w:tc>
        <w:tc>
          <w:tcPr>
            <w:tcW w:w="1899" w:type="dxa"/>
            <w:gridSpan w:val="2"/>
            <w:tcBorders>
              <w:top w:val="single" w:sz="4" w:space="0" w:color="auto"/>
              <w:bottom w:val="single" w:sz="4" w:space="0" w:color="auto"/>
            </w:tcBorders>
            <w:shd w:val="clear" w:color="auto" w:fill="D9D9D9" w:themeFill="background1" w:themeFillShade="D9"/>
            <w:vAlign w:val="center"/>
          </w:tcPr>
          <w:p w14:paraId="20298B60" w14:textId="77777777" w:rsidR="00FB60A1" w:rsidRPr="00907776" w:rsidRDefault="00FB60A1" w:rsidP="00CF60B8">
            <w:pPr>
              <w:spacing w:after="0" w:line="240" w:lineRule="auto"/>
              <w:ind w:right="-45"/>
              <w:jc w:val="center"/>
              <w:rPr>
                <w:b/>
                <w:bCs/>
                <w:sz w:val="20"/>
                <w:szCs w:val="20"/>
              </w:rPr>
            </w:pPr>
            <w:r w:rsidRPr="00907776">
              <w:rPr>
                <w:b/>
                <w:bCs/>
                <w:sz w:val="20"/>
                <w:szCs w:val="20"/>
              </w:rPr>
              <w:t>Asymmetric</w:t>
            </w:r>
          </w:p>
        </w:tc>
      </w:tr>
      <w:tr w:rsidR="00FB60A1" w:rsidRPr="00522DE5" w14:paraId="08A8E3D0" w14:textId="77777777" w:rsidTr="00CF60B8">
        <w:trPr>
          <w:trHeight w:val="377"/>
        </w:trPr>
        <w:tc>
          <w:tcPr>
            <w:tcW w:w="3836" w:type="dxa"/>
            <w:vMerge/>
            <w:tcBorders>
              <w:bottom w:val="single" w:sz="4" w:space="0" w:color="auto"/>
            </w:tcBorders>
            <w:shd w:val="clear" w:color="auto" w:fill="D9D9D9" w:themeFill="background1" w:themeFillShade="D9"/>
            <w:vAlign w:val="center"/>
          </w:tcPr>
          <w:p w14:paraId="1C275BB6" w14:textId="77777777" w:rsidR="00FB60A1" w:rsidRPr="00907776" w:rsidRDefault="00FB60A1" w:rsidP="00CF60B8">
            <w:pPr>
              <w:spacing w:after="0" w:line="240" w:lineRule="auto"/>
              <w:jc w:val="left"/>
              <w:rPr>
                <w:b/>
                <w:bCs/>
                <w:sz w:val="20"/>
                <w:szCs w:val="20"/>
              </w:rPr>
            </w:pPr>
          </w:p>
        </w:tc>
        <w:tc>
          <w:tcPr>
            <w:tcW w:w="984" w:type="dxa"/>
            <w:tcBorders>
              <w:top w:val="single" w:sz="4" w:space="0" w:color="auto"/>
              <w:bottom w:val="single" w:sz="4" w:space="0" w:color="auto"/>
            </w:tcBorders>
            <w:shd w:val="clear" w:color="auto" w:fill="D9D9D9" w:themeFill="background1" w:themeFillShade="D9"/>
            <w:vAlign w:val="center"/>
          </w:tcPr>
          <w:p w14:paraId="2CF62212" w14:textId="77777777" w:rsidR="00FB60A1" w:rsidRPr="00907776" w:rsidRDefault="00FB60A1" w:rsidP="00CF60B8">
            <w:pPr>
              <w:spacing w:after="0" w:line="240" w:lineRule="auto"/>
              <w:ind w:right="-99"/>
              <w:jc w:val="center"/>
              <w:rPr>
                <w:sz w:val="20"/>
                <w:szCs w:val="20"/>
              </w:rPr>
            </w:pPr>
            <w:proofErr w:type="spellStart"/>
            <w:r w:rsidRPr="00907776">
              <w:rPr>
                <w:rFonts w:eastAsia="Calibri"/>
                <w:sz w:val="20"/>
                <w:szCs w:val="20"/>
                <w:lang w:val="en-US"/>
              </w:rPr>
              <w:t>r</w:t>
            </w:r>
            <w:r w:rsidRPr="00907776">
              <w:rPr>
                <w:rFonts w:eastAsia="Calibri"/>
                <w:sz w:val="20"/>
                <w:szCs w:val="20"/>
                <w:vertAlign w:val="subscript"/>
                <w:lang w:val="en-US"/>
              </w:rPr>
              <w:t>s</w:t>
            </w:r>
            <w:proofErr w:type="spellEnd"/>
          </w:p>
        </w:tc>
        <w:tc>
          <w:tcPr>
            <w:tcW w:w="992" w:type="dxa"/>
            <w:tcBorders>
              <w:top w:val="single" w:sz="4" w:space="0" w:color="auto"/>
              <w:bottom w:val="single" w:sz="4" w:space="0" w:color="auto"/>
            </w:tcBorders>
            <w:shd w:val="clear" w:color="auto" w:fill="D9D9D9" w:themeFill="background1" w:themeFillShade="D9"/>
            <w:vAlign w:val="center"/>
          </w:tcPr>
          <w:p w14:paraId="7985D4EB" w14:textId="77777777" w:rsidR="00FB60A1" w:rsidRPr="00907776" w:rsidRDefault="00FB60A1" w:rsidP="00CF60B8">
            <w:pPr>
              <w:spacing w:after="0" w:line="240" w:lineRule="auto"/>
              <w:ind w:right="-194"/>
              <w:jc w:val="center"/>
              <w:rPr>
                <w:sz w:val="20"/>
                <w:szCs w:val="20"/>
              </w:rPr>
            </w:pPr>
            <w:r w:rsidRPr="00907776">
              <w:rPr>
                <w:sz w:val="20"/>
                <w:szCs w:val="20"/>
              </w:rPr>
              <w:t>p</w:t>
            </w:r>
          </w:p>
        </w:tc>
        <w:tc>
          <w:tcPr>
            <w:tcW w:w="851" w:type="dxa"/>
            <w:tcBorders>
              <w:top w:val="single" w:sz="4" w:space="0" w:color="auto"/>
              <w:bottom w:val="single" w:sz="4" w:space="0" w:color="auto"/>
            </w:tcBorders>
            <w:shd w:val="clear" w:color="auto" w:fill="D9D9D9" w:themeFill="background1" w:themeFillShade="D9"/>
            <w:vAlign w:val="center"/>
          </w:tcPr>
          <w:p w14:paraId="1E46270C" w14:textId="77777777" w:rsidR="00FB60A1" w:rsidRPr="00907776" w:rsidRDefault="00FB60A1" w:rsidP="00CF60B8">
            <w:pPr>
              <w:spacing w:after="0" w:line="240" w:lineRule="auto"/>
              <w:ind w:right="119"/>
              <w:jc w:val="center"/>
              <w:rPr>
                <w:sz w:val="20"/>
                <w:szCs w:val="20"/>
              </w:rPr>
            </w:pPr>
            <w:proofErr w:type="spellStart"/>
            <w:r w:rsidRPr="00907776">
              <w:rPr>
                <w:rFonts w:eastAsia="Calibri"/>
                <w:sz w:val="20"/>
                <w:szCs w:val="20"/>
                <w:lang w:val="en-US"/>
              </w:rPr>
              <w:t>r</w:t>
            </w:r>
            <w:r w:rsidRPr="00907776">
              <w:rPr>
                <w:rFonts w:eastAsia="Calibri"/>
                <w:sz w:val="20"/>
                <w:szCs w:val="20"/>
                <w:vertAlign w:val="subscript"/>
                <w:lang w:val="en-US"/>
              </w:rPr>
              <w:t>s</w:t>
            </w:r>
            <w:proofErr w:type="spellEnd"/>
          </w:p>
        </w:tc>
        <w:tc>
          <w:tcPr>
            <w:tcW w:w="850" w:type="dxa"/>
            <w:tcBorders>
              <w:bottom w:val="single" w:sz="4" w:space="0" w:color="auto"/>
            </w:tcBorders>
            <w:shd w:val="clear" w:color="auto" w:fill="D9D9D9" w:themeFill="background1" w:themeFillShade="D9"/>
            <w:vAlign w:val="center"/>
          </w:tcPr>
          <w:p w14:paraId="0454AB97" w14:textId="77777777" w:rsidR="00FB60A1" w:rsidRPr="00907776" w:rsidRDefault="00FB60A1" w:rsidP="00CF60B8">
            <w:pPr>
              <w:spacing w:after="0" w:line="240" w:lineRule="auto"/>
              <w:ind w:right="-108"/>
              <w:jc w:val="center"/>
              <w:rPr>
                <w:sz w:val="20"/>
                <w:szCs w:val="20"/>
              </w:rPr>
            </w:pPr>
            <w:r w:rsidRPr="00907776">
              <w:rPr>
                <w:sz w:val="20"/>
                <w:szCs w:val="20"/>
              </w:rPr>
              <w:t>p</w:t>
            </w:r>
          </w:p>
        </w:tc>
        <w:tc>
          <w:tcPr>
            <w:tcW w:w="946" w:type="dxa"/>
            <w:tcBorders>
              <w:top w:val="single" w:sz="4" w:space="0" w:color="auto"/>
              <w:bottom w:val="single" w:sz="4" w:space="0" w:color="auto"/>
            </w:tcBorders>
            <w:shd w:val="clear" w:color="auto" w:fill="D9D9D9" w:themeFill="background1" w:themeFillShade="D9"/>
            <w:vAlign w:val="center"/>
          </w:tcPr>
          <w:p w14:paraId="3F47641F" w14:textId="77777777" w:rsidR="00FB60A1" w:rsidRPr="00907776" w:rsidRDefault="00FB60A1" w:rsidP="00CF60B8">
            <w:pPr>
              <w:spacing w:after="0" w:line="240" w:lineRule="auto"/>
              <w:ind w:left="-260" w:right="-194" w:firstLine="72"/>
              <w:jc w:val="center"/>
              <w:rPr>
                <w:sz w:val="20"/>
                <w:szCs w:val="20"/>
              </w:rPr>
            </w:pPr>
            <w:proofErr w:type="spellStart"/>
            <w:r w:rsidRPr="00907776">
              <w:rPr>
                <w:rFonts w:eastAsia="Calibri"/>
                <w:sz w:val="20"/>
                <w:szCs w:val="20"/>
                <w:lang w:val="en-US"/>
              </w:rPr>
              <w:t>r</w:t>
            </w:r>
            <w:r w:rsidRPr="00907776">
              <w:rPr>
                <w:rFonts w:eastAsia="Calibri"/>
                <w:sz w:val="20"/>
                <w:szCs w:val="20"/>
                <w:vertAlign w:val="subscript"/>
                <w:lang w:val="en-US"/>
              </w:rPr>
              <w:t>s</w:t>
            </w:r>
            <w:proofErr w:type="spellEnd"/>
          </w:p>
        </w:tc>
        <w:tc>
          <w:tcPr>
            <w:tcW w:w="953" w:type="dxa"/>
            <w:tcBorders>
              <w:top w:val="single" w:sz="4" w:space="0" w:color="auto"/>
              <w:bottom w:val="single" w:sz="4" w:space="0" w:color="auto"/>
            </w:tcBorders>
            <w:shd w:val="clear" w:color="auto" w:fill="D9D9D9" w:themeFill="background1" w:themeFillShade="D9"/>
            <w:vAlign w:val="center"/>
          </w:tcPr>
          <w:p w14:paraId="30D8CFCE" w14:textId="77777777" w:rsidR="00FB60A1" w:rsidRPr="00907776" w:rsidRDefault="00FB60A1" w:rsidP="00CF60B8">
            <w:pPr>
              <w:spacing w:after="0" w:line="240" w:lineRule="auto"/>
              <w:ind w:right="-72"/>
              <w:jc w:val="center"/>
              <w:rPr>
                <w:sz w:val="20"/>
                <w:szCs w:val="20"/>
              </w:rPr>
            </w:pPr>
            <w:r w:rsidRPr="00907776">
              <w:rPr>
                <w:sz w:val="20"/>
                <w:szCs w:val="20"/>
              </w:rPr>
              <w:t>p</w:t>
            </w:r>
          </w:p>
        </w:tc>
      </w:tr>
      <w:tr w:rsidR="00FB60A1" w:rsidRPr="00522DE5" w14:paraId="400ABDC0" w14:textId="77777777" w:rsidTr="00CF60B8">
        <w:trPr>
          <w:trHeight w:val="170"/>
        </w:trPr>
        <w:tc>
          <w:tcPr>
            <w:tcW w:w="3836" w:type="dxa"/>
            <w:tcBorders>
              <w:top w:val="single" w:sz="4" w:space="0" w:color="auto"/>
              <w:bottom w:val="single" w:sz="4" w:space="0" w:color="auto"/>
            </w:tcBorders>
            <w:vAlign w:val="center"/>
          </w:tcPr>
          <w:p w14:paraId="52384B19" w14:textId="77777777" w:rsidR="00FB60A1" w:rsidRPr="00907776" w:rsidRDefault="00FB60A1" w:rsidP="00CF60B8">
            <w:pPr>
              <w:spacing w:after="120" w:line="240" w:lineRule="auto"/>
              <w:ind w:right="-95"/>
              <w:jc w:val="left"/>
              <w:rPr>
                <w:b/>
                <w:bCs/>
                <w:sz w:val="20"/>
                <w:szCs w:val="20"/>
              </w:rPr>
            </w:pPr>
            <w:r w:rsidRPr="00907776">
              <w:rPr>
                <w:b/>
                <w:bCs/>
                <w:sz w:val="20"/>
                <w:szCs w:val="20"/>
              </w:rPr>
              <w:t>SCOPA-M Activities of daily living</w:t>
            </w:r>
          </w:p>
        </w:tc>
        <w:tc>
          <w:tcPr>
            <w:tcW w:w="984" w:type="dxa"/>
            <w:tcBorders>
              <w:top w:val="single" w:sz="4" w:space="0" w:color="auto"/>
              <w:bottom w:val="single" w:sz="4" w:space="0" w:color="auto"/>
            </w:tcBorders>
            <w:vAlign w:val="center"/>
          </w:tcPr>
          <w:p w14:paraId="54A5E22F" w14:textId="77777777" w:rsidR="00FB60A1" w:rsidRPr="00907776" w:rsidRDefault="00FB60A1" w:rsidP="00CF60B8">
            <w:pPr>
              <w:spacing w:after="120" w:line="240" w:lineRule="auto"/>
              <w:ind w:right="-99"/>
              <w:jc w:val="center"/>
              <w:rPr>
                <w:b/>
                <w:bCs/>
                <w:sz w:val="20"/>
                <w:szCs w:val="20"/>
              </w:rPr>
            </w:pPr>
            <w:r w:rsidRPr="00907776">
              <w:rPr>
                <w:b/>
                <w:bCs/>
                <w:sz w:val="20"/>
                <w:szCs w:val="20"/>
              </w:rPr>
              <w:t>0.27***</w:t>
            </w:r>
          </w:p>
        </w:tc>
        <w:tc>
          <w:tcPr>
            <w:tcW w:w="992" w:type="dxa"/>
            <w:tcBorders>
              <w:top w:val="single" w:sz="4" w:space="0" w:color="auto"/>
              <w:bottom w:val="single" w:sz="4" w:space="0" w:color="auto"/>
            </w:tcBorders>
            <w:vAlign w:val="center"/>
          </w:tcPr>
          <w:p w14:paraId="7AE318AF" w14:textId="77777777" w:rsidR="00FB60A1" w:rsidRPr="00907776" w:rsidRDefault="00FB60A1" w:rsidP="00CF60B8">
            <w:pPr>
              <w:spacing w:after="120" w:line="240" w:lineRule="auto"/>
              <w:ind w:right="-52"/>
              <w:jc w:val="center"/>
              <w:rPr>
                <w:sz w:val="20"/>
                <w:szCs w:val="20"/>
              </w:rPr>
            </w:pPr>
            <w:r w:rsidRPr="00907776">
              <w:rPr>
                <w:sz w:val="20"/>
                <w:szCs w:val="20"/>
              </w:rPr>
              <w:t>&lt;0.001</w:t>
            </w:r>
          </w:p>
        </w:tc>
        <w:tc>
          <w:tcPr>
            <w:tcW w:w="851" w:type="dxa"/>
            <w:tcBorders>
              <w:top w:val="single" w:sz="4" w:space="0" w:color="auto"/>
              <w:bottom w:val="single" w:sz="4" w:space="0" w:color="auto"/>
            </w:tcBorders>
            <w:vAlign w:val="center"/>
          </w:tcPr>
          <w:p w14:paraId="7536FC30" w14:textId="77777777" w:rsidR="00FB60A1" w:rsidRPr="00907776" w:rsidRDefault="00FB60A1" w:rsidP="00CF60B8">
            <w:pPr>
              <w:spacing w:after="120" w:line="240" w:lineRule="auto"/>
              <w:ind w:right="119"/>
              <w:jc w:val="center"/>
              <w:rPr>
                <w:sz w:val="20"/>
                <w:szCs w:val="20"/>
              </w:rPr>
            </w:pPr>
            <w:r w:rsidRPr="00907776">
              <w:rPr>
                <w:sz w:val="20"/>
                <w:szCs w:val="20"/>
              </w:rPr>
              <w:t>-0.10</w:t>
            </w:r>
          </w:p>
        </w:tc>
        <w:tc>
          <w:tcPr>
            <w:tcW w:w="850" w:type="dxa"/>
            <w:tcBorders>
              <w:top w:val="single" w:sz="4" w:space="0" w:color="auto"/>
              <w:bottom w:val="single" w:sz="4" w:space="0" w:color="auto"/>
            </w:tcBorders>
            <w:vAlign w:val="center"/>
          </w:tcPr>
          <w:p w14:paraId="5975BF23" w14:textId="77777777" w:rsidR="00FB60A1" w:rsidRPr="00907776" w:rsidRDefault="00FB60A1" w:rsidP="00CF60B8">
            <w:pPr>
              <w:spacing w:after="120" w:line="240" w:lineRule="auto"/>
              <w:ind w:right="-108"/>
              <w:jc w:val="center"/>
              <w:rPr>
                <w:sz w:val="20"/>
                <w:szCs w:val="20"/>
              </w:rPr>
            </w:pPr>
            <w:r w:rsidRPr="00907776">
              <w:rPr>
                <w:sz w:val="20"/>
                <w:szCs w:val="20"/>
              </w:rPr>
              <w:t>0.545</w:t>
            </w:r>
          </w:p>
        </w:tc>
        <w:tc>
          <w:tcPr>
            <w:tcW w:w="946" w:type="dxa"/>
            <w:tcBorders>
              <w:top w:val="single" w:sz="4" w:space="0" w:color="auto"/>
              <w:bottom w:val="single" w:sz="4" w:space="0" w:color="auto"/>
            </w:tcBorders>
            <w:vAlign w:val="center"/>
          </w:tcPr>
          <w:p w14:paraId="15328BBE" w14:textId="77777777" w:rsidR="00FB60A1" w:rsidRPr="00907776" w:rsidRDefault="00FB60A1" w:rsidP="00CF60B8">
            <w:pPr>
              <w:spacing w:after="120" w:line="240" w:lineRule="auto"/>
              <w:ind w:left="-260" w:right="-194" w:firstLine="72"/>
              <w:jc w:val="center"/>
              <w:rPr>
                <w:b/>
                <w:bCs/>
                <w:sz w:val="20"/>
                <w:szCs w:val="20"/>
              </w:rPr>
            </w:pPr>
            <w:r w:rsidRPr="00907776">
              <w:rPr>
                <w:b/>
                <w:bCs/>
                <w:sz w:val="20"/>
                <w:szCs w:val="20"/>
              </w:rPr>
              <w:t>0.38***</w:t>
            </w:r>
          </w:p>
        </w:tc>
        <w:tc>
          <w:tcPr>
            <w:tcW w:w="953" w:type="dxa"/>
            <w:tcBorders>
              <w:top w:val="single" w:sz="4" w:space="0" w:color="auto"/>
              <w:bottom w:val="single" w:sz="4" w:space="0" w:color="auto"/>
            </w:tcBorders>
            <w:vAlign w:val="center"/>
          </w:tcPr>
          <w:p w14:paraId="4F27AC53" w14:textId="77777777" w:rsidR="00FB60A1" w:rsidRPr="00907776" w:rsidRDefault="00FB60A1" w:rsidP="00CF60B8">
            <w:pPr>
              <w:spacing w:after="120" w:line="240" w:lineRule="auto"/>
              <w:ind w:right="-72"/>
              <w:jc w:val="center"/>
              <w:rPr>
                <w:sz w:val="20"/>
                <w:szCs w:val="20"/>
              </w:rPr>
            </w:pPr>
            <w:r w:rsidRPr="00907776">
              <w:rPr>
                <w:sz w:val="20"/>
                <w:szCs w:val="20"/>
              </w:rPr>
              <w:t>&lt;0.001</w:t>
            </w:r>
          </w:p>
        </w:tc>
      </w:tr>
      <w:tr w:rsidR="00FB60A1" w:rsidRPr="00522DE5" w14:paraId="21F26813" w14:textId="77777777" w:rsidTr="00CF60B8">
        <w:trPr>
          <w:trHeight w:val="170"/>
        </w:trPr>
        <w:tc>
          <w:tcPr>
            <w:tcW w:w="3836" w:type="dxa"/>
            <w:tcBorders>
              <w:top w:val="single" w:sz="4" w:space="0" w:color="auto"/>
              <w:bottom w:val="single" w:sz="4" w:space="0" w:color="auto"/>
            </w:tcBorders>
            <w:vAlign w:val="center"/>
          </w:tcPr>
          <w:p w14:paraId="771E412B" w14:textId="77777777" w:rsidR="00FB60A1" w:rsidRPr="00907776" w:rsidRDefault="00FB60A1" w:rsidP="00CF60B8">
            <w:pPr>
              <w:spacing w:after="120" w:line="240" w:lineRule="auto"/>
              <w:ind w:right="397"/>
              <w:jc w:val="left"/>
              <w:rPr>
                <w:b/>
                <w:bCs/>
                <w:sz w:val="20"/>
                <w:szCs w:val="20"/>
              </w:rPr>
            </w:pPr>
            <w:r w:rsidRPr="00907776">
              <w:rPr>
                <w:b/>
                <w:bCs/>
                <w:sz w:val="20"/>
                <w:szCs w:val="20"/>
              </w:rPr>
              <w:t>Tremor (%)</w:t>
            </w:r>
          </w:p>
        </w:tc>
        <w:tc>
          <w:tcPr>
            <w:tcW w:w="984" w:type="dxa"/>
            <w:tcBorders>
              <w:top w:val="single" w:sz="4" w:space="0" w:color="auto"/>
              <w:bottom w:val="single" w:sz="4" w:space="0" w:color="auto"/>
            </w:tcBorders>
            <w:vAlign w:val="center"/>
          </w:tcPr>
          <w:p w14:paraId="5EB70754" w14:textId="77777777" w:rsidR="00FB60A1" w:rsidRPr="00907776" w:rsidRDefault="00FB60A1" w:rsidP="00CF60B8">
            <w:pPr>
              <w:spacing w:after="120" w:line="240" w:lineRule="auto"/>
              <w:ind w:right="-99"/>
              <w:jc w:val="center"/>
              <w:rPr>
                <w:b/>
                <w:bCs/>
                <w:sz w:val="20"/>
                <w:szCs w:val="20"/>
              </w:rPr>
            </w:pPr>
            <w:r w:rsidRPr="00907776">
              <w:rPr>
                <w:b/>
                <w:bCs/>
                <w:sz w:val="20"/>
                <w:szCs w:val="20"/>
              </w:rPr>
              <w:t>0.19**</w:t>
            </w:r>
          </w:p>
        </w:tc>
        <w:tc>
          <w:tcPr>
            <w:tcW w:w="992" w:type="dxa"/>
            <w:tcBorders>
              <w:top w:val="single" w:sz="4" w:space="0" w:color="auto"/>
              <w:bottom w:val="single" w:sz="4" w:space="0" w:color="auto"/>
            </w:tcBorders>
            <w:vAlign w:val="center"/>
          </w:tcPr>
          <w:p w14:paraId="2EA11355" w14:textId="77777777" w:rsidR="00FB60A1" w:rsidRPr="00907776" w:rsidRDefault="00FB60A1" w:rsidP="00CF60B8">
            <w:pPr>
              <w:spacing w:after="120" w:line="240" w:lineRule="auto"/>
              <w:ind w:right="-52"/>
              <w:jc w:val="center"/>
              <w:rPr>
                <w:sz w:val="20"/>
                <w:szCs w:val="20"/>
              </w:rPr>
            </w:pPr>
            <w:r w:rsidRPr="00907776">
              <w:rPr>
                <w:sz w:val="20"/>
                <w:szCs w:val="20"/>
              </w:rPr>
              <w:t>0.006</w:t>
            </w:r>
          </w:p>
        </w:tc>
        <w:tc>
          <w:tcPr>
            <w:tcW w:w="851" w:type="dxa"/>
            <w:tcBorders>
              <w:top w:val="single" w:sz="4" w:space="0" w:color="auto"/>
              <w:bottom w:val="single" w:sz="4" w:space="0" w:color="auto"/>
            </w:tcBorders>
            <w:vAlign w:val="center"/>
          </w:tcPr>
          <w:p w14:paraId="746F7A58" w14:textId="77777777" w:rsidR="00FB60A1" w:rsidRPr="00907776" w:rsidRDefault="00FB60A1" w:rsidP="00CF60B8">
            <w:pPr>
              <w:spacing w:after="120" w:line="240" w:lineRule="auto"/>
              <w:ind w:right="119"/>
              <w:jc w:val="center"/>
              <w:rPr>
                <w:sz w:val="20"/>
                <w:szCs w:val="20"/>
              </w:rPr>
            </w:pPr>
            <w:r w:rsidRPr="00907776">
              <w:rPr>
                <w:sz w:val="20"/>
                <w:szCs w:val="20"/>
              </w:rPr>
              <w:t>0.16</w:t>
            </w:r>
          </w:p>
        </w:tc>
        <w:tc>
          <w:tcPr>
            <w:tcW w:w="850" w:type="dxa"/>
            <w:tcBorders>
              <w:top w:val="single" w:sz="4" w:space="0" w:color="auto"/>
              <w:bottom w:val="single" w:sz="4" w:space="0" w:color="auto"/>
            </w:tcBorders>
            <w:vAlign w:val="center"/>
          </w:tcPr>
          <w:p w14:paraId="73B57355" w14:textId="77777777" w:rsidR="00FB60A1" w:rsidRPr="00907776" w:rsidRDefault="00FB60A1" w:rsidP="00CF60B8">
            <w:pPr>
              <w:spacing w:after="120" w:line="240" w:lineRule="auto"/>
              <w:ind w:right="-108"/>
              <w:jc w:val="center"/>
              <w:rPr>
                <w:sz w:val="20"/>
                <w:szCs w:val="20"/>
              </w:rPr>
            </w:pPr>
            <w:r w:rsidRPr="00907776">
              <w:rPr>
                <w:sz w:val="20"/>
                <w:szCs w:val="20"/>
              </w:rPr>
              <w:t>0.290</w:t>
            </w:r>
          </w:p>
        </w:tc>
        <w:tc>
          <w:tcPr>
            <w:tcW w:w="946" w:type="dxa"/>
            <w:tcBorders>
              <w:top w:val="single" w:sz="4" w:space="0" w:color="auto"/>
              <w:bottom w:val="single" w:sz="4" w:space="0" w:color="auto"/>
            </w:tcBorders>
            <w:vAlign w:val="center"/>
          </w:tcPr>
          <w:p w14:paraId="13167D57" w14:textId="77777777" w:rsidR="00FB60A1" w:rsidRPr="00907776" w:rsidRDefault="00FB60A1" w:rsidP="00CF60B8">
            <w:pPr>
              <w:spacing w:after="120" w:line="240" w:lineRule="auto"/>
              <w:ind w:left="-260" w:right="-194" w:firstLine="72"/>
              <w:jc w:val="center"/>
              <w:rPr>
                <w:b/>
                <w:bCs/>
                <w:sz w:val="20"/>
                <w:szCs w:val="20"/>
              </w:rPr>
            </w:pPr>
            <w:r w:rsidRPr="00907776">
              <w:rPr>
                <w:b/>
                <w:bCs/>
                <w:sz w:val="20"/>
                <w:szCs w:val="20"/>
              </w:rPr>
              <w:t>0.20*</w:t>
            </w:r>
          </w:p>
        </w:tc>
        <w:tc>
          <w:tcPr>
            <w:tcW w:w="953" w:type="dxa"/>
            <w:tcBorders>
              <w:top w:val="single" w:sz="4" w:space="0" w:color="auto"/>
              <w:bottom w:val="single" w:sz="4" w:space="0" w:color="auto"/>
            </w:tcBorders>
            <w:vAlign w:val="center"/>
          </w:tcPr>
          <w:p w14:paraId="60D33703" w14:textId="77777777" w:rsidR="00FB60A1" w:rsidRPr="00907776" w:rsidRDefault="00FB60A1" w:rsidP="00CF60B8">
            <w:pPr>
              <w:spacing w:after="120" w:line="240" w:lineRule="auto"/>
              <w:ind w:right="-72"/>
              <w:jc w:val="center"/>
              <w:rPr>
                <w:sz w:val="20"/>
                <w:szCs w:val="20"/>
              </w:rPr>
            </w:pPr>
            <w:r w:rsidRPr="00907776">
              <w:rPr>
                <w:sz w:val="20"/>
                <w:szCs w:val="20"/>
              </w:rPr>
              <w:t>0.015</w:t>
            </w:r>
          </w:p>
        </w:tc>
      </w:tr>
      <w:tr w:rsidR="00FB60A1" w:rsidRPr="00522DE5" w14:paraId="72F3458D" w14:textId="77777777" w:rsidTr="00CF60B8">
        <w:trPr>
          <w:trHeight w:val="170"/>
        </w:trPr>
        <w:tc>
          <w:tcPr>
            <w:tcW w:w="3836" w:type="dxa"/>
            <w:tcBorders>
              <w:top w:val="single" w:sz="4" w:space="0" w:color="auto"/>
              <w:bottom w:val="single" w:sz="4" w:space="0" w:color="auto"/>
            </w:tcBorders>
            <w:vAlign w:val="center"/>
          </w:tcPr>
          <w:p w14:paraId="6B8F6FA6" w14:textId="77777777" w:rsidR="00FB60A1" w:rsidRPr="00907776" w:rsidRDefault="00FB60A1" w:rsidP="00CF60B8">
            <w:pPr>
              <w:spacing w:after="120" w:line="240" w:lineRule="auto"/>
              <w:ind w:right="397"/>
              <w:jc w:val="left"/>
              <w:rPr>
                <w:b/>
                <w:bCs/>
                <w:sz w:val="20"/>
                <w:szCs w:val="20"/>
              </w:rPr>
            </w:pPr>
            <w:r w:rsidRPr="00907776">
              <w:rPr>
                <w:b/>
                <w:bCs/>
                <w:sz w:val="20"/>
                <w:szCs w:val="20"/>
              </w:rPr>
              <w:t>Bradykinesia (%)</w:t>
            </w:r>
          </w:p>
        </w:tc>
        <w:tc>
          <w:tcPr>
            <w:tcW w:w="984" w:type="dxa"/>
            <w:tcBorders>
              <w:top w:val="single" w:sz="4" w:space="0" w:color="auto"/>
              <w:bottom w:val="single" w:sz="4" w:space="0" w:color="auto"/>
            </w:tcBorders>
            <w:vAlign w:val="center"/>
          </w:tcPr>
          <w:p w14:paraId="78BB2FD5" w14:textId="77777777" w:rsidR="00FB60A1" w:rsidRPr="00907776" w:rsidRDefault="00FB60A1" w:rsidP="00CF60B8">
            <w:pPr>
              <w:spacing w:after="120" w:line="240" w:lineRule="auto"/>
              <w:ind w:right="-99"/>
              <w:jc w:val="center"/>
              <w:rPr>
                <w:b/>
                <w:bCs/>
                <w:sz w:val="20"/>
                <w:szCs w:val="20"/>
              </w:rPr>
            </w:pPr>
            <w:r w:rsidRPr="00907776">
              <w:rPr>
                <w:b/>
                <w:bCs/>
                <w:sz w:val="20"/>
                <w:szCs w:val="20"/>
              </w:rPr>
              <w:t>0.18*</w:t>
            </w:r>
          </w:p>
        </w:tc>
        <w:tc>
          <w:tcPr>
            <w:tcW w:w="992" w:type="dxa"/>
            <w:tcBorders>
              <w:top w:val="single" w:sz="4" w:space="0" w:color="auto"/>
              <w:bottom w:val="single" w:sz="4" w:space="0" w:color="auto"/>
            </w:tcBorders>
            <w:vAlign w:val="center"/>
          </w:tcPr>
          <w:p w14:paraId="4026FA63" w14:textId="77777777" w:rsidR="00FB60A1" w:rsidRPr="00907776" w:rsidRDefault="00FB60A1" w:rsidP="00CF60B8">
            <w:pPr>
              <w:spacing w:after="120" w:line="240" w:lineRule="auto"/>
              <w:ind w:right="-52"/>
              <w:jc w:val="center"/>
              <w:rPr>
                <w:sz w:val="20"/>
                <w:szCs w:val="20"/>
              </w:rPr>
            </w:pPr>
            <w:r w:rsidRPr="00907776">
              <w:rPr>
                <w:sz w:val="20"/>
                <w:szCs w:val="20"/>
              </w:rPr>
              <w:t>0.011</w:t>
            </w:r>
          </w:p>
        </w:tc>
        <w:tc>
          <w:tcPr>
            <w:tcW w:w="851" w:type="dxa"/>
            <w:tcBorders>
              <w:top w:val="single" w:sz="4" w:space="0" w:color="auto"/>
              <w:bottom w:val="single" w:sz="4" w:space="0" w:color="auto"/>
            </w:tcBorders>
            <w:vAlign w:val="center"/>
          </w:tcPr>
          <w:p w14:paraId="3260731E" w14:textId="77777777" w:rsidR="00FB60A1" w:rsidRPr="00907776" w:rsidRDefault="00FB60A1" w:rsidP="00CF60B8">
            <w:pPr>
              <w:spacing w:after="120" w:line="240" w:lineRule="auto"/>
              <w:ind w:right="119"/>
              <w:jc w:val="center"/>
              <w:rPr>
                <w:sz w:val="20"/>
                <w:szCs w:val="20"/>
              </w:rPr>
            </w:pPr>
            <w:r w:rsidRPr="00907776">
              <w:rPr>
                <w:sz w:val="20"/>
                <w:szCs w:val="20"/>
              </w:rPr>
              <w:t>0.17</w:t>
            </w:r>
          </w:p>
        </w:tc>
        <w:tc>
          <w:tcPr>
            <w:tcW w:w="850" w:type="dxa"/>
            <w:tcBorders>
              <w:top w:val="single" w:sz="4" w:space="0" w:color="auto"/>
              <w:bottom w:val="single" w:sz="4" w:space="0" w:color="auto"/>
            </w:tcBorders>
            <w:vAlign w:val="center"/>
          </w:tcPr>
          <w:p w14:paraId="392D26DB" w14:textId="77777777" w:rsidR="00FB60A1" w:rsidRPr="00907776" w:rsidRDefault="00FB60A1" w:rsidP="00CF60B8">
            <w:pPr>
              <w:spacing w:after="120" w:line="240" w:lineRule="auto"/>
              <w:ind w:right="-108"/>
              <w:jc w:val="center"/>
              <w:rPr>
                <w:sz w:val="20"/>
                <w:szCs w:val="20"/>
              </w:rPr>
            </w:pPr>
            <w:r w:rsidRPr="00907776">
              <w:rPr>
                <w:sz w:val="20"/>
                <w:szCs w:val="20"/>
              </w:rPr>
              <w:t>0.260</w:t>
            </w:r>
          </w:p>
        </w:tc>
        <w:tc>
          <w:tcPr>
            <w:tcW w:w="946" w:type="dxa"/>
            <w:tcBorders>
              <w:top w:val="single" w:sz="4" w:space="0" w:color="auto"/>
              <w:bottom w:val="single" w:sz="4" w:space="0" w:color="auto"/>
            </w:tcBorders>
            <w:vAlign w:val="center"/>
          </w:tcPr>
          <w:p w14:paraId="14387B0D" w14:textId="77777777" w:rsidR="00FB60A1" w:rsidRPr="00907776" w:rsidRDefault="00FB60A1" w:rsidP="00CF60B8">
            <w:pPr>
              <w:spacing w:after="120" w:line="240" w:lineRule="auto"/>
              <w:ind w:left="-260" w:right="-194" w:firstLine="72"/>
              <w:jc w:val="center"/>
              <w:rPr>
                <w:b/>
                <w:bCs/>
                <w:sz w:val="20"/>
                <w:szCs w:val="20"/>
              </w:rPr>
            </w:pPr>
            <w:r w:rsidRPr="00907776">
              <w:rPr>
                <w:b/>
                <w:bCs/>
                <w:sz w:val="20"/>
                <w:szCs w:val="20"/>
              </w:rPr>
              <w:t>0.18*</w:t>
            </w:r>
          </w:p>
        </w:tc>
        <w:tc>
          <w:tcPr>
            <w:tcW w:w="953" w:type="dxa"/>
            <w:tcBorders>
              <w:top w:val="single" w:sz="4" w:space="0" w:color="auto"/>
              <w:bottom w:val="single" w:sz="4" w:space="0" w:color="auto"/>
            </w:tcBorders>
            <w:vAlign w:val="center"/>
          </w:tcPr>
          <w:p w14:paraId="55D54CE1" w14:textId="77777777" w:rsidR="00FB60A1" w:rsidRPr="00907776" w:rsidRDefault="00FB60A1" w:rsidP="00CF60B8">
            <w:pPr>
              <w:spacing w:after="120" w:line="240" w:lineRule="auto"/>
              <w:ind w:right="-72"/>
              <w:jc w:val="center"/>
              <w:rPr>
                <w:sz w:val="20"/>
                <w:szCs w:val="20"/>
              </w:rPr>
            </w:pPr>
            <w:r w:rsidRPr="00907776">
              <w:rPr>
                <w:sz w:val="20"/>
                <w:szCs w:val="20"/>
              </w:rPr>
              <w:t>0.029</w:t>
            </w:r>
          </w:p>
        </w:tc>
      </w:tr>
      <w:tr w:rsidR="00FB60A1" w:rsidRPr="00522DE5" w14:paraId="5E925106" w14:textId="77777777" w:rsidTr="00CF60B8">
        <w:trPr>
          <w:trHeight w:val="170"/>
        </w:trPr>
        <w:tc>
          <w:tcPr>
            <w:tcW w:w="3836" w:type="dxa"/>
            <w:tcBorders>
              <w:top w:val="single" w:sz="4" w:space="0" w:color="auto"/>
              <w:bottom w:val="single" w:sz="4" w:space="0" w:color="auto"/>
            </w:tcBorders>
            <w:vAlign w:val="center"/>
          </w:tcPr>
          <w:p w14:paraId="79C02F0D" w14:textId="77777777" w:rsidR="00FB60A1" w:rsidRPr="00907776" w:rsidRDefault="00FB60A1" w:rsidP="00CF60B8">
            <w:pPr>
              <w:spacing w:after="120" w:line="240" w:lineRule="auto"/>
              <w:ind w:right="397"/>
              <w:jc w:val="left"/>
              <w:rPr>
                <w:b/>
                <w:bCs/>
                <w:sz w:val="20"/>
                <w:szCs w:val="20"/>
              </w:rPr>
            </w:pPr>
            <w:r w:rsidRPr="00907776">
              <w:rPr>
                <w:b/>
                <w:bCs/>
                <w:sz w:val="20"/>
                <w:szCs w:val="20"/>
              </w:rPr>
              <w:t>Axial symptoms (%)</w:t>
            </w:r>
          </w:p>
        </w:tc>
        <w:tc>
          <w:tcPr>
            <w:tcW w:w="984" w:type="dxa"/>
            <w:tcBorders>
              <w:top w:val="single" w:sz="4" w:space="0" w:color="auto"/>
              <w:bottom w:val="single" w:sz="4" w:space="0" w:color="auto"/>
            </w:tcBorders>
            <w:vAlign w:val="center"/>
          </w:tcPr>
          <w:p w14:paraId="5CD9F73D" w14:textId="77777777" w:rsidR="00FB60A1" w:rsidRPr="00907776" w:rsidRDefault="00FB60A1" w:rsidP="00CF60B8">
            <w:pPr>
              <w:spacing w:after="120" w:line="240" w:lineRule="auto"/>
              <w:ind w:right="-99"/>
              <w:jc w:val="center"/>
              <w:rPr>
                <w:b/>
                <w:bCs/>
                <w:sz w:val="20"/>
                <w:szCs w:val="20"/>
              </w:rPr>
            </w:pPr>
            <w:r w:rsidRPr="00907776">
              <w:rPr>
                <w:b/>
                <w:bCs/>
                <w:sz w:val="20"/>
                <w:szCs w:val="20"/>
              </w:rPr>
              <w:t>0.22**</w:t>
            </w:r>
          </w:p>
        </w:tc>
        <w:tc>
          <w:tcPr>
            <w:tcW w:w="992" w:type="dxa"/>
            <w:tcBorders>
              <w:top w:val="single" w:sz="4" w:space="0" w:color="auto"/>
              <w:bottom w:val="single" w:sz="4" w:space="0" w:color="auto"/>
            </w:tcBorders>
            <w:vAlign w:val="center"/>
          </w:tcPr>
          <w:p w14:paraId="30EEC032" w14:textId="77777777" w:rsidR="00FB60A1" w:rsidRPr="00907776" w:rsidRDefault="00FB60A1" w:rsidP="00CF60B8">
            <w:pPr>
              <w:spacing w:after="120" w:line="240" w:lineRule="auto"/>
              <w:ind w:right="-52"/>
              <w:jc w:val="center"/>
              <w:rPr>
                <w:sz w:val="20"/>
                <w:szCs w:val="20"/>
              </w:rPr>
            </w:pPr>
            <w:r w:rsidRPr="00907776">
              <w:rPr>
                <w:sz w:val="20"/>
                <w:szCs w:val="20"/>
              </w:rPr>
              <w:t>0.002</w:t>
            </w:r>
          </w:p>
        </w:tc>
        <w:tc>
          <w:tcPr>
            <w:tcW w:w="851" w:type="dxa"/>
            <w:tcBorders>
              <w:top w:val="single" w:sz="4" w:space="0" w:color="auto"/>
              <w:bottom w:val="single" w:sz="4" w:space="0" w:color="auto"/>
            </w:tcBorders>
            <w:vAlign w:val="center"/>
          </w:tcPr>
          <w:p w14:paraId="524FFA41" w14:textId="77777777" w:rsidR="00FB60A1" w:rsidRPr="00907776" w:rsidRDefault="00FB60A1" w:rsidP="00CF60B8">
            <w:pPr>
              <w:spacing w:after="120" w:line="240" w:lineRule="auto"/>
              <w:ind w:right="119"/>
              <w:jc w:val="center"/>
              <w:rPr>
                <w:sz w:val="20"/>
                <w:szCs w:val="20"/>
              </w:rPr>
            </w:pPr>
            <w:r w:rsidRPr="00907776">
              <w:rPr>
                <w:sz w:val="20"/>
                <w:szCs w:val="20"/>
              </w:rPr>
              <w:t>0.15</w:t>
            </w:r>
          </w:p>
        </w:tc>
        <w:tc>
          <w:tcPr>
            <w:tcW w:w="850" w:type="dxa"/>
            <w:tcBorders>
              <w:top w:val="single" w:sz="4" w:space="0" w:color="auto"/>
              <w:bottom w:val="single" w:sz="4" w:space="0" w:color="auto"/>
            </w:tcBorders>
            <w:vAlign w:val="center"/>
          </w:tcPr>
          <w:p w14:paraId="61408360" w14:textId="77777777" w:rsidR="00FB60A1" w:rsidRPr="00907776" w:rsidRDefault="00FB60A1" w:rsidP="00CF60B8">
            <w:pPr>
              <w:spacing w:after="120" w:line="240" w:lineRule="auto"/>
              <w:ind w:right="-108"/>
              <w:jc w:val="center"/>
              <w:rPr>
                <w:sz w:val="20"/>
                <w:szCs w:val="20"/>
              </w:rPr>
            </w:pPr>
            <w:r w:rsidRPr="00907776">
              <w:rPr>
                <w:sz w:val="20"/>
                <w:szCs w:val="20"/>
              </w:rPr>
              <w:t>0.314</w:t>
            </w:r>
          </w:p>
        </w:tc>
        <w:tc>
          <w:tcPr>
            <w:tcW w:w="946" w:type="dxa"/>
            <w:tcBorders>
              <w:top w:val="single" w:sz="4" w:space="0" w:color="auto"/>
              <w:bottom w:val="single" w:sz="4" w:space="0" w:color="auto"/>
            </w:tcBorders>
            <w:vAlign w:val="center"/>
          </w:tcPr>
          <w:p w14:paraId="02FCEC12" w14:textId="77777777" w:rsidR="00FB60A1" w:rsidRPr="00907776" w:rsidRDefault="00FB60A1" w:rsidP="00CF60B8">
            <w:pPr>
              <w:spacing w:after="120" w:line="240" w:lineRule="auto"/>
              <w:ind w:left="-260" w:right="-194" w:firstLine="72"/>
              <w:jc w:val="center"/>
              <w:rPr>
                <w:b/>
                <w:bCs/>
                <w:sz w:val="20"/>
                <w:szCs w:val="20"/>
              </w:rPr>
            </w:pPr>
            <w:r w:rsidRPr="00907776">
              <w:rPr>
                <w:b/>
                <w:bCs/>
                <w:sz w:val="20"/>
                <w:szCs w:val="20"/>
              </w:rPr>
              <w:t>0.24**</w:t>
            </w:r>
          </w:p>
        </w:tc>
        <w:tc>
          <w:tcPr>
            <w:tcW w:w="953" w:type="dxa"/>
            <w:tcBorders>
              <w:top w:val="single" w:sz="4" w:space="0" w:color="auto"/>
              <w:bottom w:val="single" w:sz="4" w:space="0" w:color="auto"/>
            </w:tcBorders>
            <w:vAlign w:val="center"/>
          </w:tcPr>
          <w:p w14:paraId="3BF91B1F" w14:textId="77777777" w:rsidR="00FB60A1" w:rsidRPr="00907776" w:rsidRDefault="00FB60A1" w:rsidP="00CF60B8">
            <w:pPr>
              <w:spacing w:after="120" w:line="240" w:lineRule="auto"/>
              <w:ind w:right="-72"/>
              <w:jc w:val="center"/>
              <w:rPr>
                <w:sz w:val="20"/>
                <w:szCs w:val="20"/>
              </w:rPr>
            </w:pPr>
            <w:r w:rsidRPr="00907776">
              <w:rPr>
                <w:sz w:val="20"/>
                <w:szCs w:val="20"/>
              </w:rPr>
              <w:t>0.003</w:t>
            </w:r>
          </w:p>
        </w:tc>
      </w:tr>
      <w:tr w:rsidR="00FB60A1" w:rsidRPr="00522DE5" w14:paraId="60F13448" w14:textId="77777777" w:rsidTr="00CF60B8">
        <w:trPr>
          <w:trHeight w:val="170"/>
        </w:trPr>
        <w:tc>
          <w:tcPr>
            <w:tcW w:w="3836" w:type="dxa"/>
            <w:tcBorders>
              <w:top w:val="single" w:sz="4" w:space="0" w:color="auto"/>
              <w:bottom w:val="single" w:sz="4" w:space="0" w:color="auto"/>
            </w:tcBorders>
            <w:vAlign w:val="center"/>
          </w:tcPr>
          <w:p w14:paraId="2E3B3F14" w14:textId="77777777" w:rsidR="00FB60A1" w:rsidRPr="00907776" w:rsidRDefault="00FB60A1" w:rsidP="00CF60B8">
            <w:pPr>
              <w:spacing w:after="120" w:line="240" w:lineRule="auto"/>
              <w:ind w:right="397"/>
              <w:jc w:val="left"/>
              <w:rPr>
                <w:b/>
                <w:bCs/>
                <w:sz w:val="20"/>
                <w:szCs w:val="20"/>
              </w:rPr>
            </w:pPr>
            <w:r w:rsidRPr="00907776">
              <w:rPr>
                <w:b/>
                <w:bCs/>
                <w:sz w:val="20"/>
                <w:szCs w:val="20"/>
              </w:rPr>
              <w:t>Dysphagia &amp; dysarthria (%)</w:t>
            </w:r>
          </w:p>
        </w:tc>
        <w:tc>
          <w:tcPr>
            <w:tcW w:w="984" w:type="dxa"/>
            <w:tcBorders>
              <w:top w:val="single" w:sz="4" w:space="0" w:color="auto"/>
              <w:bottom w:val="single" w:sz="4" w:space="0" w:color="auto"/>
            </w:tcBorders>
            <w:vAlign w:val="center"/>
          </w:tcPr>
          <w:p w14:paraId="31EFAB52" w14:textId="77777777" w:rsidR="00FB60A1" w:rsidRPr="00907776" w:rsidRDefault="00FB60A1" w:rsidP="00CF60B8">
            <w:pPr>
              <w:spacing w:after="120" w:line="240" w:lineRule="auto"/>
              <w:ind w:right="-99"/>
              <w:jc w:val="center"/>
              <w:rPr>
                <w:b/>
                <w:bCs/>
                <w:sz w:val="20"/>
                <w:szCs w:val="20"/>
              </w:rPr>
            </w:pPr>
            <w:r w:rsidRPr="00907776">
              <w:rPr>
                <w:b/>
                <w:bCs/>
                <w:sz w:val="20"/>
                <w:szCs w:val="20"/>
              </w:rPr>
              <w:t>0.20**</w:t>
            </w:r>
          </w:p>
        </w:tc>
        <w:tc>
          <w:tcPr>
            <w:tcW w:w="992" w:type="dxa"/>
            <w:tcBorders>
              <w:top w:val="single" w:sz="4" w:space="0" w:color="auto"/>
              <w:bottom w:val="single" w:sz="4" w:space="0" w:color="auto"/>
            </w:tcBorders>
            <w:vAlign w:val="center"/>
          </w:tcPr>
          <w:p w14:paraId="528C4673" w14:textId="77777777" w:rsidR="00FB60A1" w:rsidRPr="00907776" w:rsidRDefault="00FB60A1" w:rsidP="00CF60B8">
            <w:pPr>
              <w:spacing w:after="120" w:line="240" w:lineRule="auto"/>
              <w:ind w:right="-52"/>
              <w:jc w:val="center"/>
              <w:rPr>
                <w:sz w:val="20"/>
                <w:szCs w:val="20"/>
              </w:rPr>
            </w:pPr>
            <w:r w:rsidRPr="00907776">
              <w:rPr>
                <w:sz w:val="20"/>
                <w:szCs w:val="20"/>
              </w:rPr>
              <w:t>0.005</w:t>
            </w:r>
          </w:p>
        </w:tc>
        <w:tc>
          <w:tcPr>
            <w:tcW w:w="851" w:type="dxa"/>
            <w:tcBorders>
              <w:top w:val="single" w:sz="4" w:space="0" w:color="auto"/>
              <w:bottom w:val="single" w:sz="4" w:space="0" w:color="auto"/>
            </w:tcBorders>
            <w:vAlign w:val="center"/>
          </w:tcPr>
          <w:p w14:paraId="6A778590" w14:textId="77777777" w:rsidR="00FB60A1" w:rsidRPr="00907776" w:rsidRDefault="00FB60A1" w:rsidP="00CF60B8">
            <w:pPr>
              <w:spacing w:after="120" w:line="240" w:lineRule="auto"/>
              <w:ind w:right="119"/>
              <w:jc w:val="center"/>
              <w:rPr>
                <w:sz w:val="20"/>
                <w:szCs w:val="20"/>
              </w:rPr>
            </w:pPr>
            <w:r w:rsidRPr="00907776">
              <w:rPr>
                <w:sz w:val="20"/>
                <w:szCs w:val="20"/>
              </w:rPr>
              <w:t>-0.15</w:t>
            </w:r>
          </w:p>
        </w:tc>
        <w:tc>
          <w:tcPr>
            <w:tcW w:w="850" w:type="dxa"/>
            <w:tcBorders>
              <w:top w:val="single" w:sz="4" w:space="0" w:color="auto"/>
              <w:bottom w:val="single" w:sz="4" w:space="0" w:color="auto"/>
            </w:tcBorders>
            <w:vAlign w:val="center"/>
          </w:tcPr>
          <w:p w14:paraId="064BD2B6" w14:textId="77777777" w:rsidR="00FB60A1" w:rsidRPr="00907776" w:rsidRDefault="00FB60A1" w:rsidP="00CF60B8">
            <w:pPr>
              <w:spacing w:after="120" w:line="240" w:lineRule="auto"/>
              <w:ind w:right="-108"/>
              <w:jc w:val="center"/>
              <w:rPr>
                <w:sz w:val="20"/>
                <w:szCs w:val="20"/>
              </w:rPr>
            </w:pPr>
            <w:r w:rsidRPr="00907776">
              <w:rPr>
                <w:sz w:val="20"/>
                <w:szCs w:val="20"/>
              </w:rPr>
              <w:t>0.329</w:t>
            </w:r>
          </w:p>
        </w:tc>
        <w:tc>
          <w:tcPr>
            <w:tcW w:w="946" w:type="dxa"/>
            <w:tcBorders>
              <w:top w:val="single" w:sz="4" w:space="0" w:color="auto"/>
              <w:bottom w:val="single" w:sz="4" w:space="0" w:color="auto"/>
            </w:tcBorders>
            <w:vAlign w:val="center"/>
          </w:tcPr>
          <w:p w14:paraId="25DF4B16" w14:textId="77777777" w:rsidR="00FB60A1" w:rsidRPr="00907776" w:rsidRDefault="00FB60A1" w:rsidP="00CF60B8">
            <w:pPr>
              <w:spacing w:after="120" w:line="240" w:lineRule="auto"/>
              <w:ind w:left="-260" w:right="-194" w:firstLine="72"/>
              <w:jc w:val="center"/>
              <w:rPr>
                <w:b/>
                <w:bCs/>
                <w:sz w:val="20"/>
                <w:szCs w:val="20"/>
              </w:rPr>
            </w:pPr>
            <w:r w:rsidRPr="00907776">
              <w:rPr>
                <w:b/>
                <w:bCs/>
                <w:sz w:val="20"/>
                <w:szCs w:val="20"/>
              </w:rPr>
              <w:t>0.30***</w:t>
            </w:r>
          </w:p>
        </w:tc>
        <w:tc>
          <w:tcPr>
            <w:tcW w:w="953" w:type="dxa"/>
            <w:tcBorders>
              <w:top w:val="single" w:sz="4" w:space="0" w:color="auto"/>
              <w:bottom w:val="single" w:sz="4" w:space="0" w:color="auto"/>
            </w:tcBorders>
            <w:vAlign w:val="center"/>
          </w:tcPr>
          <w:p w14:paraId="025062F6" w14:textId="77777777" w:rsidR="00FB60A1" w:rsidRPr="00907776" w:rsidRDefault="00FB60A1" w:rsidP="00CF60B8">
            <w:pPr>
              <w:spacing w:after="120" w:line="240" w:lineRule="auto"/>
              <w:ind w:right="-72"/>
              <w:jc w:val="center"/>
              <w:rPr>
                <w:sz w:val="20"/>
                <w:szCs w:val="20"/>
              </w:rPr>
            </w:pPr>
            <w:r w:rsidRPr="00907776">
              <w:rPr>
                <w:sz w:val="20"/>
                <w:szCs w:val="20"/>
              </w:rPr>
              <w:t>&lt;0.001</w:t>
            </w:r>
          </w:p>
        </w:tc>
      </w:tr>
      <w:tr w:rsidR="00FB60A1" w:rsidRPr="00522DE5" w14:paraId="0D3157BC" w14:textId="77777777" w:rsidTr="00CF60B8">
        <w:trPr>
          <w:trHeight w:val="170"/>
        </w:trPr>
        <w:tc>
          <w:tcPr>
            <w:tcW w:w="3836" w:type="dxa"/>
            <w:tcBorders>
              <w:top w:val="single" w:sz="4" w:space="0" w:color="auto"/>
              <w:bottom w:val="single" w:sz="4" w:space="0" w:color="auto"/>
            </w:tcBorders>
            <w:vAlign w:val="center"/>
          </w:tcPr>
          <w:p w14:paraId="206FA1DA" w14:textId="77777777" w:rsidR="00FB60A1" w:rsidRPr="00907776" w:rsidRDefault="00FB60A1" w:rsidP="00CF60B8">
            <w:pPr>
              <w:spacing w:after="120" w:line="240" w:lineRule="auto"/>
              <w:ind w:right="397"/>
              <w:jc w:val="left"/>
              <w:rPr>
                <w:b/>
                <w:bCs/>
                <w:sz w:val="20"/>
                <w:szCs w:val="20"/>
              </w:rPr>
            </w:pPr>
            <w:r w:rsidRPr="00907776">
              <w:rPr>
                <w:b/>
                <w:bCs/>
                <w:sz w:val="20"/>
                <w:szCs w:val="20"/>
              </w:rPr>
              <w:t>Dyskinesia (%)</w:t>
            </w:r>
          </w:p>
        </w:tc>
        <w:tc>
          <w:tcPr>
            <w:tcW w:w="984" w:type="dxa"/>
            <w:tcBorders>
              <w:top w:val="single" w:sz="4" w:space="0" w:color="auto"/>
              <w:bottom w:val="single" w:sz="4" w:space="0" w:color="auto"/>
            </w:tcBorders>
            <w:vAlign w:val="center"/>
          </w:tcPr>
          <w:p w14:paraId="75A0DDB1" w14:textId="77777777" w:rsidR="00FB60A1" w:rsidRPr="00907776" w:rsidRDefault="00FB60A1" w:rsidP="00CF60B8">
            <w:pPr>
              <w:spacing w:after="120" w:line="240" w:lineRule="auto"/>
              <w:ind w:right="-99"/>
              <w:jc w:val="center"/>
              <w:rPr>
                <w:sz w:val="20"/>
                <w:szCs w:val="20"/>
              </w:rPr>
            </w:pPr>
            <w:r w:rsidRPr="00907776">
              <w:rPr>
                <w:sz w:val="20"/>
                <w:szCs w:val="20"/>
              </w:rPr>
              <w:t>-0.01</w:t>
            </w:r>
          </w:p>
        </w:tc>
        <w:tc>
          <w:tcPr>
            <w:tcW w:w="992" w:type="dxa"/>
            <w:tcBorders>
              <w:top w:val="single" w:sz="4" w:space="0" w:color="auto"/>
              <w:bottom w:val="single" w:sz="4" w:space="0" w:color="auto"/>
            </w:tcBorders>
            <w:vAlign w:val="center"/>
          </w:tcPr>
          <w:p w14:paraId="3765C3AA" w14:textId="77777777" w:rsidR="00FB60A1" w:rsidRPr="00907776" w:rsidRDefault="00FB60A1" w:rsidP="00CF60B8">
            <w:pPr>
              <w:spacing w:after="120" w:line="240" w:lineRule="auto"/>
              <w:ind w:right="-52"/>
              <w:jc w:val="center"/>
              <w:rPr>
                <w:sz w:val="20"/>
                <w:szCs w:val="20"/>
              </w:rPr>
            </w:pPr>
            <w:r w:rsidRPr="00907776">
              <w:rPr>
                <w:sz w:val="20"/>
                <w:szCs w:val="20"/>
              </w:rPr>
              <w:t>0.862</w:t>
            </w:r>
          </w:p>
        </w:tc>
        <w:tc>
          <w:tcPr>
            <w:tcW w:w="851" w:type="dxa"/>
            <w:tcBorders>
              <w:top w:val="single" w:sz="4" w:space="0" w:color="auto"/>
              <w:bottom w:val="single" w:sz="4" w:space="0" w:color="auto"/>
            </w:tcBorders>
            <w:vAlign w:val="center"/>
          </w:tcPr>
          <w:p w14:paraId="56102E0B" w14:textId="77777777" w:rsidR="00FB60A1" w:rsidRPr="00907776" w:rsidRDefault="00FB60A1" w:rsidP="00CF60B8">
            <w:pPr>
              <w:spacing w:after="120" w:line="240" w:lineRule="auto"/>
              <w:ind w:right="119"/>
              <w:jc w:val="center"/>
              <w:rPr>
                <w:sz w:val="20"/>
                <w:szCs w:val="20"/>
              </w:rPr>
            </w:pPr>
            <w:r w:rsidRPr="00907776">
              <w:rPr>
                <w:sz w:val="20"/>
                <w:szCs w:val="20"/>
              </w:rPr>
              <w:t>-0.11</w:t>
            </w:r>
          </w:p>
        </w:tc>
        <w:tc>
          <w:tcPr>
            <w:tcW w:w="850" w:type="dxa"/>
            <w:tcBorders>
              <w:top w:val="single" w:sz="4" w:space="0" w:color="auto"/>
              <w:bottom w:val="single" w:sz="4" w:space="0" w:color="auto"/>
            </w:tcBorders>
            <w:vAlign w:val="center"/>
          </w:tcPr>
          <w:p w14:paraId="45C33B4E" w14:textId="77777777" w:rsidR="00FB60A1" w:rsidRPr="00907776" w:rsidRDefault="00FB60A1" w:rsidP="00CF60B8">
            <w:pPr>
              <w:spacing w:after="120" w:line="240" w:lineRule="auto"/>
              <w:ind w:right="-108"/>
              <w:jc w:val="center"/>
              <w:rPr>
                <w:sz w:val="20"/>
                <w:szCs w:val="20"/>
              </w:rPr>
            </w:pPr>
            <w:r w:rsidRPr="00907776">
              <w:rPr>
                <w:sz w:val="20"/>
                <w:szCs w:val="20"/>
              </w:rPr>
              <w:t>0.463</w:t>
            </w:r>
          </w:p>
        </w:tc>
        <w:tc>
          <w:tcPr>
            <w:tcW w:w="946" w:type="dxa"/>
            <w:tcBorders>
              <w:top w:val="single" w:sz="4" w:space="0" w:color="auto"/>
              <w:bottom w:val="single" w:sz="4" w:space="0" w:color="auto"/>
            </w:tcBorders>
            <w:vAlign w:val="center"/>
          </w:tcPr>
          <w:p w14:paraId="6DC6FAF9" w14:textId="77777777" w:rsidR="00FB60A1" w:rsidRPr="00907776" w:rsidRDefault="00FB60A1" w:rsidP="00CF60B8">
            <w:pPr>
              <w:spacing w:after="120" w:line="240" w:lineRule="auto"/>
              <w:ind w:left="-260" w:right="-194" w:firstLine="72"/>
              <w:jc w:val="center"/>
              <w:rPr>
                <w:sz w:val="20"/>
                <w:szCs w:val="20"/>
              </w:rPr>
            </w:pPr>
            <w:r w:rsidRPr="00907776">
              <w:rPr>
                <w:sz w:val="20"/>
                <w:szCs w:val="20"/>
              </w:rPr>
              <w:t>0.02</w:t>
            </w:r>
          </w:p>
        </w:tc>
        <w:tc>
          <w:tcPr>
            <w:tcW w:w="953" w:type="dxa"/>
            <w:tcBorders>
              <w:top w:val="single" w:sz="4" w:space="0" w:color="auto"/>
              <w:bottom w:val="single" w:sz="4" w:space="0" w:color="auto"/>
            </w:tcBorders>
            <w:vAlign w:val="center"/>
          </w:tcPr>
          <w:p w14:paraId="059701EB" w14:textId="77777777" w:rsidR="00FB60A1" w:rsidRPr="00907776" w:rsidRDefault="00FB60A1" w:rsidP="00CF60B8">
            <w:pPr>
              <w:spacing w:after="120" w:line="240" w:lineRule="auto"/>
              <w:ind w:right="-72"/>
              <w:jc w:val="center"/>
              <w:rPr>
                <w:sz w:val="20"/>
                <w:szCs w:val="20"/>
              </w:rPr>
            </w:pPr>
            <w:r w:rsidRPr="00907776">
              <w:rPr>
                <w:sz w:val="20"/>
                <w:szCs w:val="20"/>
              </w:rPr>
              <w:t>0.797</w:t>
            </w:r>
          </w:p>
        </w:tc>
      </w:tr>
      <w:tr w:rsidR="00FB60A1" w:rsidRPr="00522DE5" w14:paraId="19942CD2" w14:textId="77777777" w:rsidTr="00CF60B8">
        <w:trPr>
          <w:trHeight w:val="93"/>
        </w:trPr>
        <w:tc>
          <w:tcPr>
            <w:tcW w:w="3836" w:type="dxa"/>
            <w:tcBorders>
              <w:top w:val="single" w:sz="4" w:space="0" w:color="auto"/>
              <w:bottom w:val="single" w:sz="4" w:space="0" w:color="auto"/>
            </w:tcBorders>
            <w:vAlign w:val="center"/>
          </w:tcPr>
          <w:p w14:paraId="38FF8616" w14:textId="77777777" w:rsidR="00FB60A1" w:rsidRPr="00907776" w:rsidRDefault="00FB60A1" w:rsidP="00CF60B8">
            <w:pPr>
              <w:spacing w:after="120" w:line="240" w:lineRule="auto"/>
              <w:ind w:right="397"/>
              <w:jc w:val="left"/>
              <w:rPr>
                <w:b/>
                <w:bCs/>
                <w:sz w:val="20"/>
                <w:szCs w:val="20"/>
              </w:rPr>
            </w:pPr>
            <w:r w:rsidRPr="00907776">
              <w:rPr>
                <w:b/>
                <w:bCs/>
                <w:sz w:val="20"/>
                <w:szCs w:val="20"/>
              </w:rPr>
              <w:t>Fluctuations (%)</w:t>
            </w:r>
          </w:p>
        </w:tc>
        <w:tc>
          <w:tcPr>
            <w:tcW w:w="984" w:type="dxa"/>
            <w:tcBorders>
              <w:top w:val="single" w:sz="4" w:space="0" w:color="auto"/>
              <w:bottom w:val="single" w:sz="4" w:space="0" w:color="auto"/>
            </w:tcBorders>
            <w:vAlign w:val="center"/>
          </w:tcPr>
          <w:p w14:paraId="3DC7DC13" w14:textId="77777777" w:rsidR="00FB60A1" w:rsidRPr="00907776" w:rsidRDefault="00FB60A1" w:rsidP="00CF60B8">
            <w:pPr>
              <w:spacing w:after="120" w:line="240" w:lineRule="auto"/>
              <w:ind w:right="-99"/>
              <w:jc w:val="center"/>
              <w:rPr>
                <w:sz w:val="20"/>
                <w:szCs w:val="20"/>
              </w:rPr>
            </w:pPr>
            <w:r w:rsidRPr="00907776">
              <w:rPr>
                <w:sz w:val="20"/>
                <w:szCs w:val="20"/>
              </w:rPr>
              <w:t>0.06</w:t>
            </w:r>
          </w:p>
        </w:tc>
        <w:tc>
          <w:tcPr>
            <w:tcW w:w="992" w:type="dxa"/>
            <w:tcBorders>
              <w:top w:val="single" w:sz="4" w:space="0" w:color="auto"/>
              <w:bottom w:val="single" w:sz="4" w:space="0" w:color="auto"/>
            </w:tcBorders>
            <w:vAlign w:val="center"/>
          </w:tcPr>
          <w:p w14:paraId="375295D3" w14:textId="77777777" w:rsidR="00FB60A1" w:rsidRPr="00907776" w:rsidRDefault="00FB60A1" w:rsidP="00CF60B8">
            <w:pPr>
              <w:spacing w:after="120" w:line="240" w:lineRule="auto"/>
              <w:ind w:right="-52"/>
              <w:jc w:val="center"/>
              <w:rPr>
                <w:sz w:val="20"/>
                <w:szCs w:val="20"/>
              </w:rPr>
            </w:pPr>
            <w:r w:rsidRPr="00907776">
              <w:rPr>
                <w:sz w:val="20"/>
                <w:szCs w:val="20"/>
              </w:rPr>
              <w:t>0.379</w:t>
            </w:r>
          </w:p>
        </w:tc>
        <w:tc>
          <w:tcPr>
            <w:tcW w:w="851" w:type="dxa"/>
            <w:tcBorders>
              <w:top w:val="single" w:sz="4" w:space="0" w:color="auto"/>
              <w:bottom w:val="single" w:sz="4" w:space="0" w:color="auto"/>
            </w:tcBorders>
            <w:vAlign w:val="center"/>
          </w:tcPr>
          <w:p w14:paraId="764AA015" w14:textId="77777777" w:rsidR="00FB60A1" w:rsidRPr="00907776" w:rsidRDefault="00FB60A1" w:rsidP="00CF60B8">
            <w:pPr>
              <w:spacing w:after="120" w:line="240" w:lineRule="auto"/>
              <w:ind w:right="119"/>
              <w:jc w:val="center"/>
              <w:rPr>
                <w:sz w:val="20"/>
                <w:szCs w:val="20"/>
              </w:rPr>
            </w:pPr>
            <w:r w:rsidRPr="00907776">
              <w:rPr>
                <w:sz w:val="20"/>
                <w:szCs w:val="20"/>
              </w:rPr>
              <w:t>0.14</w:t>
            </w:r>
          </w:p>
        </w:tc>
        <w:tc>
          <w:tcPr>
            <w:tcW w:w="850" w:type="dxa"/>
            <w:tcBorders>
              <w:top w:val="single" w:sz="4" w:space="0" w:color="auto"/>
              <w:bottom w:val="single" w:sz="4" w:space="0" w:color="auto"/>
            </w:tcBorders>
            <w:vAlign w:val="center"/>
          </w:tcPr>
          <w:p w14:paraId="27EC3D11" w14:textId="77777777" w:rsidR="00FB60A1" w:rsidRPr="00907776" w:rsidRDefault="00FB60A1" w:rsidP="00CF60B8">
            <w:pPr>
              <w:spacing w:after="120" w:line="240" w:lineRule="auto"/>
              <w:ind w:right="-108"/>
              <w:jc w:val="center"/>
              <w:rPr>
                <w:sz w:val="20"/>
                <w:szCs w:val="20"/>
              </w:rPr>
            </w:pPr>
            <w:r w:rsidRPr="00907776">
              <w:rPr>
                <w:sz w:val="20"/>
                <w:szCs w:val="20"/>
              </w:rPr>
              <w:t>0.346</w:t>
            </w:r>
          </w:p>
        </w:tc>
        <w:tc>
          <w:tcPr>
            <w:tcW w:w="946" w:type="dxa"/>
            <w:tcBorders>
              <w:top w:val="single" w:sz="4" w:space="0" w:color="auto"/>
              <w:bottom w:val="single" w:sz="4" w:space="0" w:color="auto"/>
            </w:tcBorders>
            <w:vAlign w:val="center"/>
          </w:tcPr>
          <w:p w14:paraId="2CEF7D55" w14:textId="77777777" w:rsidR="00FB60A1" w:rsidRPr="00907776" w:rsidRDefault="00FB60A1" w:rsidP="00CF60B8">
            <w:pPr>
              <w:spacing w:after="120" w:line="240" w:lineRule="auto"/>
              <w:ind w:left="-260" w:right="-194" w:firstLine="72"/>
              <w:jc w:val="center"/>
              <w:rPr>
                <w:sz w:val="20"/>
                <w:szCs w:val="20"/>
              </w:rPr>
            </w:pPr>
            <w:r w:rsidRPr="00907776">
              <w:rPr>
                <w:sz w:val="20"/>
                <w:szCs w:val="20"/>
              </w:rPr>
              <w:t>0.04</w:t>
            </w:r>
          </w:p>
        </w:tc>
        <w:tc>
          <w:tcPr>
            <w:tcW w:w="953" w:type="dxa"/>
            <w:tcBorders>
              <w:top w:val="single" w:sz="4" w:space="0" w:color="auto"/>
              <w:bottom w:val="single" w:sz="4" w:space="0" w:color="auto"/>
            </w:tcBorders>
            <w:vAlign w:val="center"/>
          </w:tcPr>
          <w:p w14:paraId="7AA7FCA5" w14:textId="77777777" w:rsidR="00FB60A1" w:rsidRPr="00907776" w:rsidRDefault="00FB60A1" w:rsidP="00CF60B8">
            <w:pPr>
              <w:spacing w:after="120" w:line="240" w:lineRule="auto"/>
              <w:ind w:right="-72"/>
              <w:jc w:val="center"/>
              <w:rPr>
                <w:sz w:val="20"/>
                <w:szCs w:val="20"/>
              </w:rPr>
            </w:pPr>
            <w:r w:rsidRPr="00907776">
              <w:rPr>
                <w:sz w:val="20"/>
                <w:szCs w:val="20"/>
              </w:rPr>
              <w:t>0.665</w:t>
            </w:r>
          </w:p>
        </w:tc>
      </w:tr>
      <w:tr w:rsidR="00FB60A1" w:rsidRPr="00522DE5" w14:paraId="1DBF5EF4" w14:textId="77777777" w:rsidTr="00CF60B8">
        <w:trPr>
          <w:trHeight w:val="170"/>
        </w:trPr>
        <w:tc>
          <w:tcPr>
            <w:tcW w:w="3836" w:type="dxa"/>
            <w:tcBorders>
              <w:top w:val="single" w:sz="4" w:space="0" w:color="auto"/>
              <w:bottom w:val="single" w:sz="4" w:space="0" w:color="auto"/>
            </w:tcBorders>
            <w:vAlign w:val="center"/>
          </w:tcPr>
          <w:p w14:paraId="648836E6" w14:textId="77777777" w:rsidR="00FB60A1" w:rsidRPr="00907776" w:rsidRDefault="00FB60A1" w:rsidP="00CF60B8">
            <w:pPr>
              <w:spacing w:after="120" w:line="240" w:lineRule="auto"/>
              <w:ind w:right="397"/>
              <w:jc w:val="left"/>
              <w:rPr>
                <w:b/>
                <w:bCs/>
                <w:sz w:val="20"/>
                <w:szCs w:val="20"/>
              </w:rPr>
            </w:pPr>
            <w:r w:rsidRPr="00907776">
              <w:rPr>
                <w:b/>
                <w:bCs/>
                <w:sz w:val="20"/>
                <w:szCs w:val="20"/>
              </w:rPr>
              <w:t>UPDRS-III</w:t>
            </w:r>
          </w:p>
        </w:tc>
        <w:tc>
          <w:tcPr>
            <w:tcW w:w="984" w:type="dxa"/>
            <w:tcBorders>
              <w:top w:val="single" w:sz="4" w:space="0" w:color="auto"/>
              <w:bottom w:val="single" w:sz="4" w:space="0" w:color="auto"/>
            </w:tcBorders>
            <w:vAlign w:val="center"/>
          </w:tcPr>
          <w:p w14:paraId="58AF01C0" w14:textId="77777777" w:rsidR="00FB60A1" w:rsidRPr="00907776" w:rsidRDefault="00FB60A1" w:rsidP="00CF60B8">
            <w:pPr>
              <w:spacing w:after="120" w:line="240" w:lineRule="auto"/>
              <w:ind w:right="-99"/>
              <w:jc w:val="center"/>
              <w:rPr>
                <w:b/>
                <w:bCs/>
                <w:sz w:val="20"/>
                <w:szCs w:val="20"/>
              </w:rPr>
            </w:pPr>
            <w:r w:rsidRPr="00907776">
              <w:rPr>
                <w:b/>
                <w:bCs/>
                <w:sz w:val="20"/>
                <w:szCs w:val="20"/>
              </w:rPr>
              <w:t>0.26***</w:t>
            </w:r>
          </w:p>
        </w:tc>
        <w:tc>
          <w:tcPr>
            <w:tcW w:w="992" w:type="dxa"/>
            <w:tcBorders>
              <w:top w:val="single" w:sz="4" w:space="0" w:color="auto"/>
              <w:bottom w:val="single" w:sz="4" w:space="0" w:color="auto"/>
            </w:tcBorders>
            <w:vAlign w:val="center"/>
          </w:tcPr>
          <w:p w14:paraId="4CE307AE" w14:textId="77777777" w:rsidR="00FB60A1" w:rsidRPr="00907776" w:rsidRDefault="00FB60A1" w:rsidP="00CF60B8">
            <w:pPr>
              <w:spacing w:after="120" w:line="240" w:lineRule="auto"/>
              <w:ind w:right="-52"/>
              <w:jc w:val="center"/>
              <w:rPr>
                <w:sz w:val="20"/>
                <w:szCs w:val="20"/>
              </w:rPr>
            </w:pPr>
            <w:r w:rsidRPr="00907776">
              <w:rPr>
                <w:sz w:val="20"/>
                <w:szCs w:val="20"/>
              </w:rPr>
              <w:t>&lt;0.001</w:t>
            </w:r>
          </w:p>
        </w:tc>
        <w:tc>
          <w:tcPr>
            <w:tcW w:w="851" w:type="dxa"/>
            <w:tcBorders>
              <w:top w:val="single" w:sz="4" w:space="0" w:color="auto"/>
              <w:bottom w:val="single" w:sz="4" w:space="0" w:color="auto"/>
            </w:tcBorders>
            <w:vAlign w:val="center"/>
          </w:tcPr>
          <w:p w14:paraId="3CAA6B63" w14:textId="77777777" w:rsidR="00FB60A1" w:rsidRPr="00907776" w:rsidRDefault="00FB60A1" w:rsidP="00CF60B8">
            <w:pPr>
              <w:spacing w:after="120" w:line="240" w:lineRule="auto"/>
              <w:ind w:right="119"/>
              <w:jc w:val="center"/>
              <w:rPr>
                <w:sz w:val="20"/>
                <w:szCs w:val="20"/>
              </w:rPr>
            </w:pPr>
            <w:r w:rsidRPr="00907776">
              <w:rPr>
                <w:sz w:val="20"/>
                <w:szCs w:val="20"/>
              </w:rPr>
              <w:t>0.23</w:t>
            </w:r>
          </w:p>
        </w:tc>
        <w:tc>
          <w:tcPr>
            <w:tcW w:w="850" w:type="dxa"/>
            <w:tcBorders>
              <w:top w:val="single" w:sz="4" w:space="0" w:color="auto"/>
              <w:bottom w:val="single" w:sz="4" w:space="0" w:color="auto"/>
            </w:tcBorders>
            <w:vAlign w:val="center"/>
          </w:tcPr>
          <w:p w14:paraId="70E6923F" w14:textId="77777777" w:rsidR="00FB60A1" w:rsidRPr="00907776" w:rsidRDefault="00FB60A1" w:rsidP="00CF60B8">
            <w:pPr>
              <w:spacing w:after="120" w:line="240" w:lineRule="auto"/>
              <w:ind w:right="-108"/>
              <w:jc w:val="center"/>
              <w:rPr>
                <w:sz w:val="20"/>
                <w:szCs w:val="20"/>
              </w:rPr>
            </w:pPr>
            <w:r w:rsidRPr="00907776">
              <w:rPr>
                <w:sz w:val="20"/>
                <w:szCs w:val="20"/>
              </w:rPr>
              <w:t>0.118</w:t>
            </w:r>
          </w:p>
        </w:tc>
        <w:tc>
          <w:tcPr>
            <w:tcW w:w="946" w:type="dxa"/>
            <w:tcBorders>
              <w:top w:val="single" w:sz="4" w:space="0" w:color="auto"/>
              <w:bottom w:val="single" w:sz="4" w:space="0" w:color="auto"/>
            </w:tcBorders>
            <w:vAlign w:val="center"/>
          </w:tcPr>
          <w:p w14:paraId="5885808F" w14:textId="77777777" w:rsidR="00FB60A1" w:rsidRPr="00907776" w:rsidRDefault="00FB60A1" w:rsidP="00CF60B8">
            <w:pPr>
              <w:spacing w:after="120" w:line="240" w:lineRule="auto"/>
              <w:ind w:left="-260" w:right="-194" w:firstLine="72"/>
              <w:jc w:val="center"/>
              <w:rPr>
                <w:b/>
                <w:bCs/>
                <w:sz w:val="20"/>
                <w:szCs w:val="20"/>
              </w:rPr>
            </w:pPr>
            <w:r w:rsidRPr="00907776">
              <w:rPr>
                <w:b/>
                <w:bCs/>
                <w:sz w:val="20"/>
                <w:szCs w:val="20"/>
              </w:rPr>
              <w:t>0.26**</w:t>
            </w:r>
          </w:p>
        </w:tc>
        <w:tc>
          <w:tcPr>
            <w:tcW w:w="953" w:type="dxa"/>
            <w:tcBorders>
              <w:top w:val="single" w:sz="4" w:space="0" w:color="auto"/>
              <w:bottom w:val="single" w:sz="4" w:space="0" w:color="auto"/>
            </w:tcBorders>
            <w:vAlign w:val="center"/>
          </w:tcPr>
          <w:p w14:paraId="14A1C997" w14:textId="77777777" w:rsidR="00FB60A1" w:rsidRPr="00907776" w:rsidRDefault="00FB60A1" w:rsidP="00CF60B8">
            <w:pPr>
              <w:spacing w:after="120" w:line="240" w:lineRule="auto"/>
              <w:ind w:right="-72"/>
              <w:jc w:val="center"/>
              <w:rPr>
                <w:sz w:val="20"/>
                <w:szCs w:val="20"/>
              </w:rPr>
            </w:pPr>
            <w:r w:rsidRPr="00907776">
              <w:rPr>
                <w:sz w:val="20"/>
                <w:szCs w:val="20"/>
              </w:rPr>
              <w:t>0.001</w:t>
            </w:r>
          </w:p>
        </w:tc>
      </w:tr>
    </w:tbl>
    <w:p w14:paraId="51AA79DA" w14:textId="77777777" w:rsidR="00FB60A1" w:rsidRPr="00907776" w:rsidRDefault="00FB60A1" w:rsidP="00FB60A1">
      <w:pPr>
        <w:widowControl/>
        <w:autoSpaceDE/>
        <w:autoSpaceDN/>
        <w:adjustRightInd/>
        <w:spacing w:after="160" w:line="259" w:lineRule="auto"/>
        <w:ind w:right="-1559"/>
        <w:jc w:val="left"/>
        <w:rPr>
          <w:rFonts w:eastAsia="Calibri"/>
          <w:b/>
          <w:bCs/>
          <w:sz w:val="20"/>
          <w:szCs w:val="20"/>
          <w:lang w:val="en-US"/>
        </w:rPr>
      </w:pPr>
    </w:p>
    <w:p w14:paraId="1411776A" w14:textId="77777777" w:rsidR="00FB60A1" w:rsidRPr="00907776" w:rsidRDefault="00FB60A1" w:rsidP="00FB60A1">
      <w:pPr>
        <w:widowControl/>
        <w:autoSpaceDE/>
        <w:autoSpaceDN/>
        <w:adjustRightInd/>
        <w:spacing w:after="160" w:line="259" w:lineRule="auto"/>
        <w:ind w:right="-1559"/>
        <w:jc w:val="left"/>
        <w:rPr>
          <w:rFonts w:eastAsia="Calibri"/>
          <w:sz w:val="20"/>
          <w:szCs w:val="20"/>
          <w:lang w:val="en-US"/>
        </w:rPr>
      </w:pPr>
      <w:r w:rsidRPr="00907776">
        <w:rPr>
          <w:rFonts w:eastAsia="Calibri"/>
          <w:b/>
          <w:bCs/>
          <w:sz w:val="20"/>
          <w:szCs w:val="20"/>
          <w:lang w:val="en-US"/>
        </w:rPr>
        <w:t xml:space="preserve">Legend: </w:t>
      </w:r>
      <w:r w:rsidRPr="00907776">
        <w:rPr>
          <w:rFonts w:eastAsia="Calibri"/>
          <w:sz w:val="20"/>
          <w:szCs w:val="20"/>
          <w:lang w:val="en-US"/>
        </w:rPr>
        <w:t>Correlation coefficients for significant results are highlighted in bold.</w:t>
      </w:r>
    </w:p>
    <w:p w14:paraId="7D1EE177" w14:textId="77777777" w:rsidR="00FB60A1" w:rsidRPr="00907776" w:rsidRDefault="00FB60A1" w:rsidP="00FB60A1">
      <w:pPr>
        <w:widowControl/>
        <w:autoSpaceDE/>
        <w:autoSpaceDN/>
        <w:adjustRightInd/>
        <w:spacing w:after="0" w:line="240" w:lineRule="auto"/>
        <w:ind w:right="-1559"/>
        <w:jc w:val="left"/>
        <w:rPr>
          <w:rFonts w:eastAsia="Calibri"/>
          <w:sz w:val="20"/>
          <w:szCs w:val="20"/>
          <w:lang w:val="en-US"/>
        </w:rPr>
      </w:pPr>
      <w:r w:rsidRPr="00907776">
        <w:rPr>
          <w:rFonts w:eastAsia="Calibri"/>
          <w:sz w:val="20"/>
          <w:szCs w:val="20"/>
          <w:lang w:val="en-US"/>
        </w:rPr>
        <w:t>* p &lt; 0.050</w:t>
      </w:r>
    </w:p>
    <w:p w14:paraId="24BC88C5" w14:textId="77777777" w:rsidR="00FB60A1" w:rsidRPr="00907776" w:rsidRDefault="00FB60A1" w:rsidP="00FB60A1">
      <w:pPr>
        <w:widowControl/>
        <w:autoSpaceDE/>
        <w:autoSpaceDN/>
        <w:adjustRightInd/>
        <w:spacing w:after="0" w:line="240" w:lineRule="auto"/>
        <w:ind w:right="-1559"/>
        <w:jc w:val="left"/>
        <w:rPr>
          <w:rFonts w:eastAsia="Calibri"/>
          <w:sz w:val="20"/>
          <w:szCs w:val="20"/>
          <w:lang w:val="en-US"/>
        </w:rPr>
      </w:pPr>
      <w:r w:rsidRPr="00907776">
        <w:rPr>
          <w:rFonts w:eastAsia="Calibri"/>
          <w:sz w:val="20"/>
          <w:szCs w:val="20"/>
          <w:lang w:val="en-US"/>
        </w:rPr>
        <w:t>** p &lt; 0.010</w:t>
      </w:r>
    </w:p>
    <w:p w14:paraId="6FD7AED4" w14:textId="77777777" w:rsidR="00FB60A1" w:rsidRPr="00907776" w:rsidRDefault="00FB60A1" w:rsidP="00FB60A1">
      <w:pPr>
        <w:widowControl/>
        <w:autoSpaceDE/>
        <w:autoSpaceDN/>
        <w:adjustRightInd/>
        <w:spacing w:after="0" w:line="240" w:lineRule="auto"/>
        <w:ind w:right="-1559"/>
        <w:jc w:val="left"/>
        <w:rPr>
          <w:rFonts w:eastAsia="Calibri"/>
          <w:sz w:val="20"/>
          <w:szCs w:val="20"/>
          <w:lang w:val="en-US"/>
        </w:rPr>
      </w:pPr>
      <w:r w:rsidRPr="00907776">
        <w:rPr>
          <w:rFonts w:eastAsia="Calibri"/>
          <w:sz w:val="20"/>
          <w:szCs w:val="20"/>
          <w:lang w:val="en-US"/>
        </w:rPr>
        <w:t>*** p &lt; 0.001</w:t>
      </w:r>
    </w:p>
    <w:p w14:paraId="405ADCDF" w14:textId="77777777" w:rsidR="00FB60A1" w:rsidRPr="00522DE5" w:rsidRDefault="00FB60A1" w:rsidP="00FB60A1">
      <w:pPr>
        <w:widowControl/>
        <w:autoSpaceDE/>
        <w:autoSpaceDN/>
        <w:adjustRightInd/>
        <w:spacing w:after="160" w:line="276" w:lineRule="auto"/>
        <w:ind w:right="1389"/>
        <w:jc w:val="left"/>
        <w:rPr>
          <w:lang w:val="en-US" w:eastAsia="de-DE"/>
        </w:rPr>
      </w:pPr>
      <w:r w:rsidRPr="00907776">
        <w:rPr>
          <w:rFonts w:eastAsia="Calibri"/>
          <w:b/>
          <w:sz w:val="20"/>
          <w:szCs w:val="20"/>
          <w:lang w:val="en-US"/>
        </w:rPr>
        <w:t>Abbreviations:</w:t>
      </w:r>
      <w:r w:rsidRPr="00907776">
        <w:rPr>
          <w:rFonts w:eastAsia="MS Mincho"/>
          <w:sz w:val="20"/>
          <w:szCs w:val="20"/>
        </w:rPr>
        <w:t xml:space="preserve"> </w:t>
      </w:r>
      <w:r w:rsidRPr="00907776">
        <w:rPr>
          <w:rFonts w:eastAsia="Calibri"/>
          <w:b/>
          <w:color w:val="000000"/>
          <w:sz w:val="20"/>
          <w:szCs w:val="20"/>
          <w:lang w:val="en-US"/>
        </w:rPr>
        <w:t xml:space="preserve">PDQ-8 </w:t>
      </w:r>
      <w:r w:rsidRPr="00907776">
        <w:rPr>
          <w:rFonts w:eastAsia="Calibri"/>
          <w:color w:val="000000"/>
          <w:sz w:val="20"/>
          <w:szCs w:val="20"/>
          <w:lang w:val="en-US"/>
        </w:rPr>
        <w:t xml:space="preserve">= Parkinson’s Disease Questionnaire-8; </w:t>
      </w:r>
      <w:r w:rsidRPr="00907776">
        <w:rPr>
          <w:rFonts w:eastAsia="MS Mincho"/>
          <w:b/>
          <w:sz w:val="20"/>
          <w:szCs w:val="20"/>
        </w:rPr>
        <w:t>SCOPA-M</w:t>
      </w:r>
      <w:r w:rsidRPr="00907776">
        <w:rPr>
          <w:rFonts w:eastAsia="MS Mincho"/>
          <w:sz w:val="20"/>
          <w:szCs w:val="20"/>
        </w:rPr>
        <w:t xml:space="preserve"> = Scales for Outcomes in Parkinson’s disease-Motor scale; </w:t>
      </w:r>
      <w:r w:rsidRPr="00907776">
        <w:rPr>
          <w:rFonts w:eastAsia="MS Mincho"/>
          <w:b/>
          <w:bCs/>
          <w:sz w:val="20"/>
          <w:szCs w:val="20"/>
        </w:rPr>
        <w:t>UPDRS</w:t>
      </w:r>
      <w:r w:rsidRPr="00907776">
        <w:rPr>
          <w:rFonts w:eastAsia="MS Mincho"/>
          <w:sz w:val="20"/>
          <w:szCs w:val="20"/>
        </w:rPr>
        <w:t xml:space="preserve"> = Unified Parkinson’s Disease Rating Scale</w:t>
      </w:r>
    </w:p>
    <w:p w14:paraId="44C59EC8" w14:textId="77777777" w:rsidR="00FB60A1" w:rsidRPr="00522DE5" w:rsidRDefault="00FB60A1">
      <w:pPr>
        <w:widowControl/>
        <w:autoSpaceDE/>
        <w:autoSpaceDN/>
        <w:adjustRightInd/>
        <w:spacing w:after="0" w:line="240" w:lineRule="auto"/>
        <w:ind w:right="0"/>
        <w:jc w:val="left"/>
        <w:rPr>
          <w:b/>
          <w:lang w:val="en-US" w:eastAsia="de-DE"/>
        </w:rPr>
      </w:pPr>
      <w:r w:rsidRPr="00522DE5">
        <w:rPr>
          <w:lang w:val="en-US"/>
        </w:rPr>
        <w:br w:type="page"/>
      </w:r>
    </w:p>
    <w:p w14:paraId="3236BC4B" w14:textId="2BED2C34" w:rsidR="006E5E63" w:rsidRPr="00522DE5" w:rsidRDefault="006E5E63" w:rsidP="00F465E6">
      <w:pPr>
        <w:pStyle w:val="berschrift1"/>
        <w:numPr>
          <w:ilvl w:val="0"/>
          <w:numId w:val="0"/>
        </w:numPr>
      </w:pPr>
      <w:r w:rsidRPr="00522DE5">
        <w:t>FIGURE</w:t>
      </w:r>
      <w:r w:rsidR="00432D86" w:rsidRPr="00522DE5">
        <w:t xml:space="preserve"> </w:t>
      </w:r>
      <w:r w:rsidR="003B50E0" w:rsidRPr="00522DE5">
        <w:t>LEGENDS</w:t>
      </w:r>
    </w:p>
    <w:p w14:paraId="7501C442" w14:textId="411168D1" w:rsidR="00432D86" w:rsidRPr="00522DE5" w:rsidRDefault="00432D86" w:rsidP="00343E51">
      <w:pPr>
        <w:widowControl/>
        <w:autoSpaceDE/>
        <w:autoSpaceDN/>
        <w:adjustRightInd/>
        <w:spacing w:after="0" w:line="240" w:lineRule="auto"/>
        <w:ind w:right="0"/>
        <w:jc w:val="left"/>
        <w:rPr>
          <w:b/>
        </w:rPr>
      </w:pPr>
    </w:p>
    <w:p w14:paraId="66D7524D" w14:textId="66528A6C" w:rsidR="002D68FA" w:rsidRPr="00522DE5" w:rsidRDefault="002D68FA" w:rsidP="00992D74">
      <w:pPr>
        <w:pStyle w:val="berschrift2"/>
        <w:numPr>
          <w:ilvl w:val="0"/>
          <w:numId w:val="0"/>
        </w:numPr>
        <w:ind w:left="788" w:hanging="431"/>
      </w:pPr>
      <w:r w:rsidRPr="00522DE5">
        <w:t xml:space="preserve">Figure 1: </w:t>
      </w:r>
      <w:proofErr w:type="spellStart"/>
      <w:r w:rsidRPr="00522DE5">
        <w:t>Enrollment</w:t>
      </w:r>
      <w:proofErr w:type="spellEnd"/>
      <w:r w:rsidRPr="00522DE5">
        <w:t>.</w:t>
      </w:r>
    </w:p>
    <w:p w14:paraId="129CE5C6" w14:textId="681BF76C" w:rsidR="005F7F56" w:rsidRPr="00522DE5" w:rsidRDefault="005F7F56" w:rsidP="002D68FA">
      <w:pPr>
        <w:spacing w:line="276" w:lineRule="auto"/>
        <w:rPr>
          <w:b/>
          <w:bCs/>
          <w:color w:val="000000"/>
        </w:rPr>
      </w:pPr>
    </w:p>
    <w:p w14:paraId="6D7D5273" w14:textId="72DE381B" w:rsidR="002D68FA" w:rsidRPr="00522DE5" w:rsidRDefault="002D68FA" w:rsidP="002D68FA">
      <w:pPr>
        <w:spacing w:line="360" w:lineRule="auto"/>
        <w:rPr>
          <w:b/>
          <w:lang w:val="en-US"/>
        </w:rPr>
      </w:pPr>
      <w:r w:rsidRPr="00522DE5">
        <w:rPr>
          <w:b/>
          <w:lang w:val="en-US"/>
        </w:rPr>
        <w:t>Abbreviations: DBS</w:t>
      </w:r>
      <w:r w:rsidRPr="00522DE5">
        <w:rPr>
          <w:lang w:val="en-US"/>
        </w:rPr>
        <w:t xml:space="preserve"> = Deep brain stimulation;</w:t>
      </w:r>
      <w:r w:rsidRPr="00522DE5">
        <w:rPr>
          <w:b/>
          <w:lang w:val="en-US"/>
        </w:rPr>
        <w:t xml:space="preserve"> MMSE </w:t>
      </w:r>
      <w:r w:rsidRPr="00522DE5">
        <w:rPr>
          <w:lang w:val="en-US"/>
        </w:rPr>
        <w:t>= Mini-Mental State Examination;</w:t>
      </w:r>
      <w:r w:rsidRPr="00522DE5">
        <w:rPr>
          <w:b/>
          <w:lang w:val="en-US"/>
        </w:rPr>
        <w:t xml:space="preserve"> PD </w:t>
      </w:r>
      <w:r w:rsidRPr="00522DE5">
        <w:rPr>
          <w:bCs/>
          <w:lang w:val="en-US"/>
        </w:rPr>
        <w:t>= Parkinson’s disease</w:t>
      </w:r>
      <w:r w:rsidR="00B14025" w:rsidRPr="00522DE5">
        <w:rPr>
          <w:bCs/>
          <w:lang w:val="en-US"/>
        </w:rPr>
        <w:t>.</w:t>
      </w:r>
    </w:p>
    <w:p w14:paraId="7310A61C" w14:textId="77777777" w:rsidR="002D68FA" w:rsidRPr="00522DE5" w:rsidRDefault="002D68FA" w:rsidP="002D68FA">
      <w:pPr>
        <w:rPr>
          <w:b/>
          <w:bCs/>
          <w:color w:val="000000"/>
        </w:rPr>
      </w:pPr>
    </w:p>
    <w:p w14:paraId="7EBDBE35" w14:textId="77777777" w:rsidR="005F7F56" w:rsidRPr="00522DE5" w:rsidRDefault="005F7F56">
      <w:pPr>
        <w:widowControl/>
        <w:autoSpaceDE/>
        <w:autoSpaceDN/>
        <w:adjustRightInd/>
        <w:spacing w:after="0" w:line="240" w:lineRule="auto"/>
        <w:ind w:right="0"/>
        <w:jc w:val="left"/>
        <w:rPr>
          <w:b/>
          <w:bCs/>
          <w:color w:val="000000"/>
        </w:rPr>
      </w:pPr>
      <w:r w:rsidRPr="00522DE5">
        <w:rPr>
          <w:b/>
          <w:bCs/>
          <w:color w:val="000000"/>
        </w:rPr>
        <w:br w:type="page"/>
      </w:r>
    </w:p>
    <w:p w14:paraId="6E68161C" w14:textId="7CA9CAB3" w:rsidR="00C51F95" w:rsidRPr="00522DE5" w:rsidRDefault="00C51F95" w:rsidP="00C51F95">
      <w:pPr>
        <w:pStyle w:val="berschrift2"/>
        <w:numPr>
          <w:ilvl w:val="0"/>
          <w:numId w:val="0"/>
        </w:numPr>
        <w:rPr>
          <w:lang w:val="en-US"/>
        </w:rPr>
      </w:pPr>
      <w:r w:rsidRPr="00522DE5">
        <w:rPr>
          <w:lang w:val="en-US"/>
        </w:rPr>
        <w:t xml:space="preserve">Figure </w:t>
      </w:r>
      <w:r w:rsidR="00CF20F0" w:rsidRPr="00522DE5">
        <w:rPr>
          <w:lang w:val="en-US"/>
        </w:rPr>
        <w:t>2</w:t>
      </w:r>
      <w:r w:rsidRPr="00522DE5">
        <w:rPr>
          <w:lang w:val="en-US"/>
        </w:rPr>
        <w:t>: Cumulative distribution curves for SCOPA-M activities of daily living change following subthalamic stimulation stratified by motor symmetry/asymmetry.</w:t>
      </w:r>
    </w:p>
    <w:p w14:paraId="61BB96F4" w14:textId="77777777" w:rsidR="00FE1C4E" w:rsidRPr="00522DE5" w:rsidRDefault="00FE1C4E" w:rsidP="00CF20F0">
      <w:pPr>
        <w:spacing w:line="240" w:lineRule="auto"/>
        <w:rPr>
          <w:b/>
          <w:sz w:val="20"/>
          <w:szCs w:val="20"/>
          <w:lang w:val="en-US"/>
        </w:rPr>
      </w:pPr>
    </w:p>
    <w:p w14:paraId="62368B6C" w14:textId="09DB6933" w:rsidR="00622B1A" w:rsidRPr="00522DE5" w:rsidRDefault="00622B1A" w:rsidP="00CF20F0">
      <w:pPr>
        <w:spacing w:line="240" w:lineRule="auto"/>
      </w:pPr>
      <w:r w:rsidRPr="00522DE5">
        <w:rPr>
          <w:b/>
          <w:sz w:val="20"/>
          <w:szCs w:val="20"/>
          <w:lang w:val="en-US"/>
        </w:rPr>
        <w:t xml:space="preserve">Legend: </w:t>
      </w:r>
      <w:r w:rsidR="00984EE6" w:rsidRPr="00522DE5">
        <w:t xml:space="preserve">In cumulative distribution curves, negative values indicate improvement of SCOPA-M ADL from baseline to 6-month follow up. </w:t>
      </w:r>
      <w:r w:rsidRPr="00522DE5">
        <w:t xml:space="preserve">The vertical black line marks the </w:t>
      </w:r>
      <w:proofErr w:type="gramStart"/>
      <w:r w:rsidR="00984EE6" w:rsidRPr="00522DE5">
        <w:t>1.7 point</w:t>
      </w:r>
      <w:proofErr w:type="gramEnd"/>
      <w:r w:rsidR="00984EE6" w:rsidRPr="00522DE5">
        <w:t xml:space="preserve"> </w:t>
      </w:r>
      <w:r w:rsidRPr="00522DE5">
        <w:t xml:space="preserve">threshold for a clinically </w:t>
      </w:r>
      <w:r w:rsidR="007E4EA3" w:rsidRPr="00522DE5">
        <w:t>relevant</w:t>
      </w:r>
      <w:r w:rsidRPr="00522DE5">
        <w:t xml:space="preserve"> change.</w:t>
      </w:r>
    </w:p>
    <w:p w14:paraId="13A23E2F" w14:textId="6023956D" w:rsidR="00CF20F0" w:rsidRPr="00522DE5" w:rsidRDefault="00CF20F0" w:rsidP="00CF20F0">
      <w:pPr>
        <w:spacing w:line="240" w:lineRule="auto"/>
        <w:rPr>
          <w:bCs/>
          <w:sz w:val="20"/>
          <w:szCs w:val="20"/>
          <w:lang w:val="en-US"/>
        </w:rPr>
      </w:pPr>
      <w:r w:rsidRPr="00522DE5">
        <w:rPr>
          <w:b/>
          <w:sz w:val="20"/>
          <w:szCs w:val="20"/>
          <w:lang w:val="en-US"/>
        </w:rPr>
        <w:t xml:space="preserve">Abbreviations: </w:t>
      </w:r>
      <w:r w:rsidR="00984EE6" w:rsidRPr="00522DE5">
        <w:rPr>
          <w:rFonts w:eastAsia="MS Mincho"/>
          <w:b/>
          <w:sz w:val="20"/>
          <w:szCs w:val="20"/>
        </w:rPr>
        <w:t>ADL</w:t>
      </w:r>
      <w:r w:rsidR="00984EE6" w:rsidRPr="00522DE5">
        <w:rPr>
          <w:rFonts w:eastAsia="MS Mincho"/>
          <w:sz w:val="20"/>
          <w:szCs w:val="20"/>
        </w:rPr>
        <w:t xml:space="preserve"> = Activities of Daily Living; </w:t>
      </w:r>
      <w:r w:rsidRPr="00522DE5">
        <w:rPr>
          <w:rFonts w:eastAsia="MS Mincho"/>
          <w:b/>
          <w:sz w:val="20"/>
          <w:szCs w:val="20"/>
        </w:rPr>
        <w:t>SCOPA-M</w:t>
      </w:r>
      <w:r w:rsidRPr="00522DE5">
        <w:rPr>
          <w:rFonts w:eastAsia="MS Mincho"/>
          <w:sz w:val="20"/>
          <w:szCs w:val="20"/>
        </w:rPr>
        <w:t xml:space="preserve"> = Scales for Outcomes in Parkinson’s disease-Motor scale</w:t>
      </w:r>
      <w:r w:rsidRPr="00522DE5">
        <w:rPr>
          <w:sz w:val="20"/>
          <w:szCs w:val="20"/>
          <w:lang w:val="en-US"/>
        </w:rPr>
        <w:t>;</w:t>
      </w:r>
      <w:r w:rsidRPr="00522DE5">
        <w:rPr>
          <w:b/>
          <w:sz w:val="20"/>
          <w:szCs w:val="20"/>
          <w:lang w:val="en-US"/>
        </w:rPr>
        <w:t xml:space="preserve"> PD </w:t>
      </w:r>
      <w:r w:rsidRPr="00522DE5">
        <w:rPr>
          <w:bCs/>
          <w:sz w:val="20"/>
          <w:szCs w:val="20"/>
          <w:lang w:val="en-US"/>
        </w:rPr>
        <w:t>= Parkinson’s disease</w:t>
      </w:r>
    </w:p>
    <w:p w14:paraId="6ECF9329" w14:textId="77777777" w:rsidR="00CF20F0" w:rsidRPr="00522DE5" w:rsidRDefault="00CF20F0" w:rsidP="00992D74">
      <w:pPr>
        <w:rPr>
          <w:color w:val="000000"/>
          <w:lang w:val="en-US"/>
        </w:rPr>
      </w:pPr>
    </w:p>
    <w:p w14:paraId="565F67BA" w14:textId="77777777" w:rsidR="00CF20F0" w:rsidRPr="00522DE5" w:rsidRDefault="00CF20F0">
      <w:pPr>
        <w:widowControl/>
        <w:autoSpaceDE/>
        <w:autoSpaceDN/>
        <w:adjustRightInd/>
        <w:spacing w:after="0" w:line="240" w:lineRule="auto"/>
        <w:ind w:right="0"/>
        <w:jc w:val="left"/>
        <w:rPr>
          <w:b/>
          <w:color w:val="000000"/>
          <w:lang w:eastAsia="de-DE"/>
        </w:rPr>
      </w:pPr>
      <w:r w:rsidRPr="00522DE5">
        <w:rPr>
          <w:color w:val="000000"/>
        </w:rPr>
        <w:br w:type="page"/>
      </w:r>
    </w:p>
    <w:p w14:paraId="61E576B0" w14:textId="7ECA7D0D" w:rsidR="00CF20F0" w:rsidRPr="00522DE5" w:rsidRDefault="00CF20F0" w:rsidP="00CF20F0">
      <w:pPr>
        <w:pStyle w:val="berschrift2"/>
        <w:numPr>
          <w:ilvl w:val="0"/>
          <w:numId w:val="0"/>
        </w:numPr>
        <w:ind w:left="360"/>
        <w:rPr>
          <w:lang w:val="en-US"/>
        </w:rPr>
      </w:pPr>
      <w:r w:rsidRPr="00522DE5">
        <w:rPr>
          <w:color w:val="000000"/>
        </w:rPr>
        <w:t>Figure 3:</w:t>
      </w:r>
      <w:r w:rsidRPr="00522DE5">
        <w:rPr>
          <w:lang w:val="en-US"/>
        </w:rPr>
        <w:t xml:space="preserve"> </w:t>
      </w:r>
      <w:r w:rsidRPr="00522DE5">
        <w:rPr>
          <w:rFonts w:eastAsia="MS Mincho"/>
        </w:rPr>
        <w:t>Scales for Outcomes in Parkinson’s disease-Motor scale</w:t>
      </w:r>
      <w:r w:rsidRPr="00522DE5">
        <w:rPr>
          <w:lang w:val="en-US"/>
        </w:rPr>
        <w:t xml:space="preserve"> (SCOPA-M) domains at baseline and 6-month follow-up for symmetric and asymmetric PD </w:t>
      </w:r>
      <w:r w:rsidRPr="00522DE5">
        <w:rPr>
          <w:color w:val="000000" w:themeColor="text1"/>
          <w:lang w:val="en-US"/>
        </w:rPr>
        <w:t xml:space="preserve">in clustered boxplots (3A) </w:t>
      </w:r>
      <w:r w:rsidRPr="00522DE5">
        <w:rPr>
          <w:lang w:val="en-US"/>
        </w:rPr>
        <w:t>and relative changes of SCOPA-M domains in radar chart (3B).</w:t>
      </w:r>
    </w:p>
    <w:p w14:paraId="78F1C487" w14:textId="77777777" w:rsidR="00FE1C4E" w:rsidRPr="00522DE5" w:rsidRDefault="00FE1C4E" w:rsidP="00CF20F0">
      <w:pPr>
        <w:rPr>
          <w:b/>
          <w:color w:val="000000" w:themeColor="text1"/>
          <w:sz w:val="20"/>
          <w:szCs w:val="20"/>
          <w:lang w:val="en-US"/>
        </w:rPr>
      </w:pPr>
      <w:bookmarkStart w:id="13" w:name="_Hlk193100149"/>
    </w:p>
    <w:p w14:paraId="3B071860" w14:textId="749AFD3B" w:rsidR="00CF20F0" w:rsidRPr="00522DE5" w:rsidRDefault="00CF20F0" w:rsidP="00CF20F0">
      <w:pPr>
        <w:rPr>
          <w:bCs/>
          <w:color w:val="000000" w:themeColor="text1"/>
          <w:sz w:val="20"/>
          <w:szCs w:val="20"/>
          <w:lang w:val="en-US"/>
        </w:rPr>
      </w:pPr>
      <w:r w:rsidRPr="00522DE5">
        <w:rPr>
          <w:b/>
          <w:color w:val="000000" w:themeColor="text1"/>
          <w:sz w:val="20"/>
          <w:szCs w:val="20"/>
          <w:lang w:val="en-US"/>
        </w:rPr>
        <w:t>Legend:</w:t>
      </w:r>
      <w:r w:rsidRPr="00522DE5">
        <w:rPr>
          <w:bCs/>
          <w:color w:val="000000" w:themeColor="text1"/>
          <w:sz w:val="20"/>
          <w:szCs w:val="20"/>
          <w:lang w:val="en-US"/>
        </w:rPr>
        <w:t xml:space="preserve"> Figure 3A illustrates </w:t>
      </w:r>
      <w:r w:rsidRPr="00522DE5">
        <w:rPr>
          <w:rFonts w:eastAsia="MS Mincho"/>
          <w:bCs/>
          <w:color w:val="000000" w:themeColor="text1"/>
          <w:sz w:val="20"/>
          <w:szCs w:val="20"/>
        </w:rPr>
        <w:t>Scales for Outcomes in Parkinson’s disease-Motor scale</w:t>
      </w:r>
      <w:r w:rsidRPr="00522DE5">
        <w:rPr>
          <w:bCs/>
          <w:color w:val="000000" w:themeColor="text1"/>
          <w:sz w:val="20"/>
          <w:szCs w:val="20"/>
          <w:lang w:val="en-US"/>
        </w:rPr>
        <w:t xml:space="preserve"> (SCOPA-M) domains at baseline (blue) and 6-month follow-up (red) for symmetric and asymmetric PD in clustered boxplots. Significant within-group changes of SCOPA-M domains from baseline to 6-month follow-up are highlighted with a black star. Outliers are illustrated with dots (2-3 standard deviations). (3B) Figure 3B shows relative changes of SCOPA-M domains at 6-month follow-up. Bigger areas represent greater improvements. Significant between-group differences between symmetric and asymmetric patients are highlighted with a black cross.</w:t>
      </w:r>
    </w:p>
    <w:p w14:paraId="1A3EFDEF" w14:textId="77777777" w:rsidR="00CF20F0" w:rsidRDefault="00CF20F0" w:rsidP="00CF20F0">
      <w:pPr>
        <w:spacing w:line="240" w:lineRule="auto"/>
        <w:rPr>
          <w:bCs/>
          <w:sz w:val="20"/>
          <w:szCs w:val="20"/>
          <w:lang w:val="en-US"/>
        </w:rPr>
      </w:pPr>
      <w:r w:rsidRPr="00522DE5">
        <w:rPr>
          <w:b/>
          <w:sz w:val="20"/>
          <w:szCs w:val="20"/>
          <w:lang w:val="en-US"/>
        </w:rPr>
        <w:t xml:space="preserve">Abbreviations: </w:t>
      </w:r>
      <w:r w:rsidRPr="00522DE5">
        <w:rPr>
          <w:rFonts w:eastAsia="MS Mincho"/>
          <w:b/>
          <w:sz w:val="20"/>
          <w:szCs w:val="20"/>
        </w:rPr>
        <w:t>SCOPA-M</w:t>
      </w:r>
      <w:r w:rsidRPr="00522DE5">
        <w:rPr>
          <w:rFonts w:eastAsia="MS Mincho"/>
          <w:sz w:val="20"/>
          <w:szCs w:val="20"/>
        </w:rPr>
        <w:t xml:space="preserve"> = Scales for Outcomes in Parkinson’s disease-Motor scale</w:t>
      </w:r>
      <w:r w:rsidRPr="00522DE5">
        <w:rPr>
          <w:sz w:val="20"/>
          <w:szCs w:val="20"/>
          <w:lang w:val="en-US"/>
        </w:rPr>
        <w:t>;</w:t>
      </w:r>
      <w:r w:rsidRPr="00522DE5">
        <w:rPr>
          <w:b/>
          <w:sz w:val="20"/>
          <w:szCs w:val="20"/>
          <w:lang w:val="en-US"/>
        </w:rPr>
        <w:t xml:space="preserve"> PD </w:t>
      </w:r>
      <w:r w:rsidRPr="00522DE5">
        <w:rPr>
          <w:bCs/>
          <w:sz w:val="20"/>
          <w:szCs w:val="20"/>
          <w:lang w:val="en-US"/>
        </w:rPr>
        <w:t>= Parkinson’s disease</w:t>
      </w:r>
    </w:p>
    <w:bookmarkEnd w:id="13"/>
    <w:p w14:paraId="14998DE6" w14:textId="4A8E10D6" w:rsidR="00CF20F0" w:rsidRPr="00992D74" w:rsidRDefault="00CF20F0" w:rsidP="00992D74">
      <w:pPr>
        <w:rPr>
          <w:lang w:val="en-US" w:eastAsia="de-DE"/>
        </w:rPr>
      </w:pPr>
    </w:p>
    <w:sectPr w:rsidR="00CF20F0" w:rsidRPr="00992D74" w:rsidSect="006B3947">
      <w:pgSz w:w="12240" w:h="15840"/>
      <w:pgMar w:top="1134" w:right="1417" w:bottom="1417" w:left="1417" w:header="720" w:footer="544"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A1B534" w14:textId="77777777" w:rsidR="009C1104" w:rsidRDefault="009C1104" w:rsidP="00F93726">
      <w:r>
        <w:separator/>
      </w:r>
    </w:p>
  </w:endnote>
  <w:endnote w:type="continuationSeparator" w:id="0">
    <w:p w14:paraId="20E0BC65" w14:textId="77777777" w:rsidR="009C1104" w:rsidRDefault="009C1104" w:rsidP="00F937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Minngs">
    <w:altName w:val="Yu Gothic UI"/>
    <w:panose1 w:val="00000000000000000000"/>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webkit-standard">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D2A4C5" w14:textId="77777777" w:rsidR="009C1104" w:rsidRDefault="009C1104" w:rsidP="00F93726">
      <w:r>
        <w:separator/>
      </w:r>
    </w:p>
  </w:footnote>
  <w:footnote w:type="continuationSeparator" w:id="0">
    <w:p w14:paraId="65749AA0" w14:textId="77777777" w:rsidR="009C1104" w:rsidRDefault="009C1104" w:rsidP="00F937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9CB606" w14:textId="4200AFAA" w:rsidR="00D13696" w:rsidRPr="00EC39B7" w:rsidRDefault="004829DF" w:rsidP="002C20F8">
    <w:pPr>
      <w:pStyle w:val="Kopfzeile"/>
      <w:spacing w:after="240"/>
    </w:pPr>
    <w:r>
      <w:rPr>
        <w:bCs/>
      </w:rPr>
      <w:t>Poor</w:t>
    </w:r>
    <w:r w:rsidR="00D13696" w:rsidRPr="00B44C1E">
      <w:rPr>
        <w:bCs/>
      </w:rPr>
      <w:t xml:space="preserve"> ADL outcome</w:t>
    </w:r>
    <w:r w:rsidR="00D13696">
      <w:rPr>
        <w:b/>
      </w:rPr>
      <w:t xml:space="preserve"> </w:t>
    </w:r>
    <w:r w:rsidR="00D13696" w:rsidRPr="00EC39B7">
      <w:rPr>
        <w:bCs/>
      </w:rPr>
      <w:t>of STN-</w:t>
    </w:r>
    <w:r w:rsidR="00D13696" w:rsidRPr="00262981">
      <w:t xml:space="preserve">DBS </w:t>
    </w:r>
    <w:r w:rsidR="00D13696">
      <w:t>for symmetric P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75CBE" w14:textId="6748C455" w:rsidR="00D13696" w:rsidRPr="00D723D9" w:rsidRDefault="00D13696" w:rsidP="00D723D9">
    <w:pPr>
      <w:pStyle w:val="Kopfzeile"/>
      <w:spacing w:after="24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73A469" w14:textId="4246F0BD" w:rsidR="00D13696" w:rsidRPr="00D723D9" w:rsidRDefault="004829DF" w:rsidP="00D723D9">
    <w:pPr>
      <w:pStyle w:val="Kopfzeile"/>
      <w:spacing w:after="240"/>
    </w:pPr>
    <w:r>
      <w:rPr>
        <w:bCs/>
      </w:rPr>
      <w:t>Poor</w:t>
    </w:r>
    <w:r w:rsidR="00D13696" w:rsidRPr="00B44C1E">
      <w:rPr>
        <w:bCs/>
      </w:rPr>
      <w:t xml:space="preserve"> ADL outcome</w:t>
    </w:r>
    <w:r w:rsidR="00D13696">
      <w:rPr>
        <w:b/>
      </w:rPr>
      <w:t xml:space="preserve"> </w:t>
    </w:r>
    <w:r w:rsidR="00D13696" w:rsidRPr="00EC39B7">
      <w:rPr>
        <w:bCs/>
      </w:rPr>
      <w:t>of STN-</w:t>
    </w:r>
    <w:r w:rsidR="00D13696" w:rsidRPr="00262981">
      <w:t xml:space="preserve">DBS </w:t>
    </w:r>
    <w:r w:rsidR="00D13696">
      <w:t>for symmetric PD</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DC6F62" w14:textId="7408100D" w:rsidR="00D13696" w:rsidRPr="00D723D9" w:rsidRDefault="004829DF" w:rsidP="00D723D9">
    <w:pPr>
      <w:pStyle w:val="Kopfzeile"/>
      <w:spacing w:after="240"/>
    </w:pPr>
    <w:r>
      <w:rPr>
        <w:bCs/>
      </w:rPr>
      <w:t>Poor</w:t>
    </w:r>
    <w:r w:rsidR="00D13696" w:rsidRPr="00B44C1E">
      <w:rPr>
        <w:bCs/>
      </w:rPr>
      <w:t xml:space="preserve"> ADL outcome</w:t>
    </w:r>
    <w:r w:rsidR="00D13696">
      <w:rPr>
        <w:b/>
      </w:rPr>
      <w:t xml:space="preserve"> </w:t>
    </w:r>
    <w:r w:rsidR="00D13696" w:rsidRPr="00EC39B7">
      <w:rPr>
        <w:bCs/>
      </w:rPr>
      <w:t>of STN-</w:t>
    </w:r>
    <w:r w:rsidR="00D13696" w:rsidRPr="00262981">
      <w:t xml:space="preserve">DBS </w:t>
    </w:r>
    <w:r w:rsidR="00D13696">
      <w:t>for symmetric P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35CF0"/>
    <w:multiLevelType w:val="hybridMultilevel"/>
    <w:tmpl w:val="30E67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9565F27"/>
    <w:multiLevelType w:val="hybridMultilevel"/>
    <w:tmpl w:val="E398BEDE"/>
    <w:lvl w:ilvl="0" w:tplc="4302F4E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D2D285B"/>
    <w:multiLevelType w:val="hybridMultilevel"/>
    <w:tmpl w:val="D15E9DAA"/>
    <w:lvl w:ilvl="0" w:tplc="7988B122">
      <w:start w:val="1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0FB1C08"/>
    <w:multiLevelType w:val="multilevel"/>
    <w:tmpl w:val="64686844"/>
    <w:lvl w:ilvl="0">
      <w:start w:val="1"/>
      <w:numFmt w:val="decimal"/>
      <w:pStyle w:val="berschrift1"/>
      <w:lvlText w:val="%1."/>
      <w:lvlJc w:val="left"/>
      <w:pPr>
        <w:ind w:left="360" w:hanging="360"/>
      </w:pPr>
    </w:lvl>
    <w:lvl w:ilvl="1">
      <w:start w:val="1"/>
      <w:numFmt w:val="decimal"/>
      <w:pStyle w:val="berschrift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C2456F0"/>
    <w:multiLevelType w:val="hybridMultilevel"/>
    <w:tmpl w:val="21843BAE"/>
    <w:lvl w:ilvl="0" w:tplc="F1109E20">
      <w:start w:val="1"/>
      <w:numFmt w:val="decimal"/>
      <w:lvlText w:val="%1)"/>
      <w:lvlJc w:val="left"/>
      <w:pPr>
        <w:ind w:left="1020" w:hanging="360"/>
      </w:pPr>
    </w:lvl>
    <w:lvl w:ilvl="1" w:tplc="BBD09C7E">
      <w:start w:val="1"/>
      <w:numFmt w:val="decimal"/>
      <w:lvlText w:val="%2)"/>
      <w:lvlJc w:val="left"/>
      <w:pPr>
        <w:ind w:left="1020" w:hanging="360"/>
      </w:pPr>
    </w:lvl>
    <w:lvl w:ilvl="2" w:tplc="38708536">
      <w:start w:val="1"/>
      <w:numFmt w:val="decimal"/>
      <w:lvlText w:val="%3)"/>
      <w:lvlJc w:val="left"/>
      <w:pPr>
        <w:ind w:left="1020" w:hanging="360"/>
      </w:pPr>
    </w:lvl>
    <w:lvl w:ilvl="3" w:tplc="E90270E6">
      <w:start w:val="1"/>
      <w:numFmt w:val="decimal"/>
      <w:lvlText w:val="%4)"/>
      <w:lvlJc w:val="left"/>
      <w:pPr>
        <w:ind w:left="1020" w:hanging="360"/>
      </w:pPr>
    </w:lvl>
    <w:lvl w:ilvl="4" w:tplc="8272DFC6">
      <w:start w:val="1"/>
      <w:numFmt w:val="decimal"/>
      <w:lvlText w:val="%5)"/>
      <w:lvlJc w:val="left"/>
      <w:pPr>
        <w:ind w:left="1020" w:hanging="360"/>
      </w:pPr>
    </w:lvl>
    <w:lvl w:ilvl="5" w:tplc="4E2A2028">
      <w:start w:val="1"/>
      <w:numFmt w:val="decimal"/>
      <w:lvlText w:val="%6)"/>
      <w:lvlJc w:val="left"/>
      <w:pPr>
        <w:ind w:left="1020" w:hanging="360"/>
      </w:pPr>
    </w:lvl>
    <w:lvl w:ilvl="6" w:tplc="FB7C79D6">
      <w:start w:val="1"/>
      <w:numFmt w:val="decimal"/>
      <w:lvlText w:val="%7)"/>
      <w:lvlJc w:val="left"/>
      <w:pPr>
        <w:ind w:left="1020" w:hanging="360"/>
      </w:pPr>
    </w:lvl>
    <w:lvl w:ilvl="7" w:tplc="75AA8A6A">
      <w:start w:val="1"/>
      <w:numFmt w:val="decimal"/>
      <w:lvlText w:val="%8)"/>
      <w:lvlJc w:val="left"/>
      <w:pPr>
        <w:ind w:left="1020" w:hanging="360"/>
      </w:pPr>
    </w:lvl>
    <w:lvl w:ilvl="8" w:tplc="A8A405B8">
      <w:start w:val="1"/>
      <w:numFmt w:val="decimal"/>
      <w:lvlText w:val="%9)"/>
      <w:lvlJc w:val="left"/>
      <w:pPr>
        <w:ind w:left="1020" w:hanging="360"/>
      </w:pPr>
    </w:lvl>
  </w:abstractNum>
  <w:abstractNum w:abstractNumId="5" w15:restartNumberingAfterBreak="0">
    <w:nsid w:val="27337FD6"/>
    <w:multiLevelType w:val="hybridMultilevel"/>
    <w:tmpl w:val="2F3461E6"/>
    <w:lvl w:ilvl="0" w:tplc="4302F4E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F7C5A5A"/>
    <w:multiLevelType w:val="multilevel"/>
    <w:tmpl w:val="886C1D4C"/>
    <w:styleLink w:val="AktuelleListe2"/>
    <w:lvl w:ilvl="0">
      <w:start w:val="1"/>
      <w:numFmt w:val="none"/>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BDA358E"/>
    <w:multiLevelType w:val="multilevel"/>
    <w:tmpl w:val="2218617C"/>
    <w:styleLink w:val="AktuelleListe3"/>
    <w:lvl w:ilvl="0">
      <w:start w:val="1"/>
      <w:numFmt w:val="decimal"/>
      <w:isLgl/>
      <w:lvlText w:val="%1."/>
      <w:lvlJc w:val="left"/>
      <w:pPr>
        <w:ind w:left="1418" w:firstLine="0"/>
      </w:pPr>
    </w:lvl>
    <w:lvl w:ilvl="1">
      <w:start w:val="1"/>
      <w:numFmt w:val="none"/>
      <w:lvlText w:val="4.1"/>
      <w:lvlJc w:val="left"/>
      <w:pPr>
        <w:ind w:left="720" w:hanging="360"/>
      </w:pPr>
      <w:rPr>
        <w:rFonts w:hint="default"/>
      </w:rPr>
    </w:lvl>
    <w:lvl w:ilvl="2">
      <w:start w:val="1"/>
      <w:numFmt w:val="decimal"/>
      <w:lvlRestart w:val="0"/>
      <w:isLgl/>
      <w:lvlText w:val="%1.%2.%3."/>
      <w:lvlJc w:val="left"/>
      <w:pPr>
        <w:ind w:left="1691" w:hanging="131"/>
      </w:pPr>
      <w:rPr>
        <w:rFonts w:ascii="Arial" w:hAnsi="Arial"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6F55608B"/>
    <w:multiLevelType w:val="multilevel"/>
    <w:tmpl w:val="886C1D4C"/>
    <w:styleLink w:val="AktuelleListe1"/>
    <w:lvl w:ilvl="0">
      <w:start w:val="1"/>
      <w:numFmt w:val="none"/>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77D03EDD"/>
    <w:multiLevelType w:val="hybridMultilevel"/>
    <w:tmpl w:val="01AED82A"/>
    <w:lvl w:ilvl="0" w:tplc="4302F4E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6"/>
  </w:num>
  <w:num w:numId="4">
    <w:abstractNumId w:val="7"/>
  </w:num>
  <w:num w:numId="5">
    <w:abstractNumId w:val="3"/>
  </w:num>
  <w:num w:numId="6">
    <w:abstractNumId w:val="5"/>
  </w:num>
  <w:num w:numId="7">
    <w:abstractNumId w:val="4"/>
  </w:num>
  <w:num w:numId="8">
    <w:abstractNumId w:val="9"/>
  </w:num>
  <w:num w:numId="9">
    <w:abstractNumId w:val="0"/>
  </w:num>
  <w:num w:numId="10">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activeWritingStyle w:appName="MSWord" w:lang="it-IT"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activeWritingStyle w:appName="MSWord" w:lang="es-ES" w:vendorID="64" w:dllVersion="0" w:nlCheck="1" w:checkStyle="0"/>
  <w:activeWritingStyle w:appName="MSWord" w:lang="es-ES" w:vendorID="64" w:dllVersion="4096"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atdsefpwdweve5aa3xe2tivwptez0dd29a&quot;&gt;STN DBS NMS&lt;record-ids&gt;&lt;item&gt;462&lt;/item&gt;&lt;item&gt;696&lt;/item&gt;&lt;item&gt;713&lt;/item&gt;&lt;item&gt;716&lt;/item&gt;&lt;item&gt;728&lt;/item&gt;&lt;item&gt;729&lt;/item&gt;&lt;item&gt;730&lt;/item&gt;&lt;item&gt;734&lt;/item&gt;&lt;item&gt;736&lt;/item&gt;&lt;item&gt;781&lt;/item&gt;&lt;item&gt;797&lt;/item&gt;&lt;item&gt;919&lt;/item&gt;&lt;item&gt;1043&lt;/item&gt;&lt;item&gt;1079&lt;/item&gt;&lt;item&gt;1118&lt;/item&gt;&lt;item&gt;1119&lt;/item&gt;&lt;item&gt;1343&lt;/item&gt;&lt;item&gt;1344&lt;/item&gt;&lt;item&gt;1346&lt;/item&gt;&lt;item&gt;1348&lt;/item&gt;&lt;item&gt;1394&lt;/item&gt;&lt;item&gt;1395&lt;/item&gt;&lt;item&gt;1529&lt;/item&gt;&lt;item&gt;1530&lt;/item&gt;&lt;item&gt;1559&lt;/item&gt;&lt;item&gt;1659&lt;/item&gt;&lt;item&gt;1670&lt;/item&gt;&lt;item&gt;1756&lt;/item&gt;&lt;item&gt;2453&lt;/item&gt;&lt;item&gt;2469&lt;/item&gt;&lt;item&gt;2471&lt;/item&gt;&lt;item&gt;2487&lt;/item&gt;&lt;item&gt;2498&lt;/item&gt;&lt;item&gt;2499&lt;/item&gt;&lt;item&gt;2501&lt;/item&gt;&lt;item&gt;2502&lt;/item&gt;&lt;item&gt;2503&lt;/item&gt;&lt;item&gt;2512&lt;/item&gt;&lt;item&gt;2552&lt;/item&gt;&lt;/record-ids&gt;&lt;/item&gt;&lt;/Libraries&gt;"/>
  </w:docVars>
  <w:rsids>
    <w:rsidRoot w:val="00AE0218"/>
    <w:rsid w:val="000005BD"/>
    <w:rsid w:val="000008CA"/>
    <w:rsid w:val="0000103D"/>
    <w:rsid w:val="0000107C"/>
    <w:rsid w:val="00001228"/>
    <w:rsid w:val="0000183B"/>
    <w:rsid w:val="00002D86"/>
    <w:rsid w:val="000036CA"/>
    <w:rsid w:val="00003B5A"/>
    <w:rsid w:val="00005FBE"/>
    <w:rsid w:val="0000635E"/>
    <w:rsid w:val="00006A05"/>
    <w:rsid w:val="00006C5F"/>
    <w:rsid w:val="00007473"/>
    <w:rsid w:val="0001025F"/>
    <w:rsid w:val="00010E61"/>
    <w:rsid w:val="000113E0"/>
    <w:rsid w:val="000139B9"/>
    <w:rsid w:val="00013DF5"/>
    <w:rsid w:val="0001431A"/>
    <w:rsid w:val="000154FF"/>
    <w:rsid w:val="000164CA"/>
    <w:rsid w:val="00017AC6"/>
    <w:rsid w:val="000208EA"/>
    <w:rsid w:val="00021AE5"/>
    <w:rsid w:val="00021E8C"/>
    <w:rsid w:val="00021E95"/>
    <w:rsid w:val="0002305E"/>
    <w:rsid w:val="0002421E"/>
    <w:rsid w:val="0002489E"/>
    <w:rsid w:val="00025EBF"/>
    <w:rsid w:val="00026A5B"/>
    <w:rsid w:val="00026E3A"/>
    <w:rsid w:val="000278BC"/>
    <w:rsid w:val="00030A57"/>
    <w:rsid w:val="00031AA2"/>
    <w:rsid w:val="00031FAF"/>
    <w:rsid w:val="00032D76"/>
    <w:rsid w:val="000332BC"/>
    <w:rsid w:val="00033707"/>
    <w:rsid w:val="00034C35"/>
    <w:rsid w:val="00037A9F"/>
    <w:rsid w:val="00037E2B"/>
    <w:rsid w:val="00040068"/>
    <w:rsid w:val="00041538"/>
    <w:rsid w:val="000415EC"/>
    <w:rsid w:val="00041AFC"/>
    <w:rsid w:val="00041E66"/>
    <w:rsid w:val="000434BD"/>
    <w:rsid w:val="00044B4B"/>
    <w:rsid w:val="0004534D"/>
    <w:rsid w:val="000478BA"/>
    <w:rsid w:val="00047B26"/>
    <w:rsid w:val="000504F0"/>
    <w:rsid w:val="00050782"/>
    <w:rsid w:val="000517AF"/>
    <w:rsid w:val="00052439"/>
    <w:rsid w:val="00053060"/>
    <w:rsid w:val="000536CB"/>
    <w:rsid w:val="00055208"/>
    <w:rsid w:val="00055624"/>
    <w:rsid w:val="00055CD1"/>
    <w:rsid w:val="0005628E"/>
    <w:rsid w:val="00056BC2"/>
    <w:rsid w:val="00057224"/>
    <w:rsid w:val="00062189"/>
    <w:rsid w:val="0006277B"/>
    <w:rsid w:val="00063445"/>
    <w:rsid w:val="000634E8"/>
    <w:rsid w:val="00065433"/>
    <w:rsid w:val="0006661E"/>
    <w:rsid w:val="000670FC"/>
    <w:rsid w:val="00067712"/>
    <w:rsid w:val="000677E1"/>
    <w:rsid w:val="00070976"/>
    <w:rsid w:val="00070A6D"/>
    <w:rsid w:val="00070BE6"/>
    <w:rsid w:val="00071A4B"/>
    <w:rsid w:val="00072283"/>
    <w:rsid w:val="00072AE6"/>
    <w:rsid w:val="0007386A"/>
    <w:rsid w:val="00073AC7"/>
    <w:rsid w:val="000745B1"/>
    <w:rsid w:val="00074AA0"/>
    <w:rsid w:val="00077AEF"/>
    <w:rsid w:val="0008061B"/>
    <w:rsid w:val="00080D94"/>
    <w:rsid w:val="00082DEC"/>
    <w:rsid w:val="000835B9"/>
    <w:rsid w:val="000837FD"/>
    <w:rsid w:val="00084C6F"/>
    <w:rsid w:val="000852CE"/>
    <w:rsid w:val="000856DA"/>
    <w:rsid w:val="00085A49"/>
    <w:rsid w:val="000871F3"/>
    <w:rsid w:val="0009097C"/>
    <w:rsid w:val="00090BDF"/>
    <w:rsid w:val="00090F4F"/>
    <w:rsid w:val="00091F72"/>
    <w:rsid w:val="00091F76"/>
    <w:rsid w:val="00093290"/>
    <w:rsid w:val="00093B53"/>
    <w:rsid w:val="00093D07"/>
    <w:rsid w:val="000959A6"/>
    <w:rsid w:val="00095A4F"/>
    <w:rsid w:val="00096875"/>
    <w:rsid w:val="00096EA8"/>
    <w:rsid w:val="00097842"/>
    <w:rsid w:val="000A0E59"/>
    <w:rsid w:val="000A19E4"/>
    <w:rsid w:val="000A33A5"/>
    <w:rsid w:val="000A35EE"/>
    <w:rsid w:val="000A4943"/>
    <w:rsid w:val="000A4F89"/>
    <w:rsid w:val="000A5CA9"/>
    <w:rsid w:val="000A64BC"/>
    <w:rsid w:val="000A67B3"/>
    <w:rsid w:val="000A6EB6"/>
    <w:rsid w:val="000A720B"/>
    <w:rsid w:val="000B0735"/>
    <w:rsid w:val="000B097D"/>
    <w:rsid w:val="000B17B9"/>
    <w:rsid w:val="000B1974"/>
    <w:rsid w:val="000B2FB4"/>
    <w:rsid w:val="000B4137"/>
    <w:rsid w:val="000B4444"/>
    <w:rsid w:val="000B4C54"/>
    <w:rsid w:val="000B5DDF"/>
    <w:rsid w:val="000B6735"/>
    <w:rsid w:val="000B7276"/>
    <w:rsid w:val="000C1BB3"/>
    <w:rsid w:val="000C2214"/>
    <w:rsid w:val="000C292F"/>
    <w:rsid w:val="000C2E8A"/>
    <w:rsid w:val="000C3C27"/>
    <w:rsid w:val="000C4034"/>
    <w:rsid w:val="000C4528"/>
    <w:rsid w:val="000C4E02"/>
    <w:rsid w:val="000C5004"/>
    <w:rsid w:val="000C6F08"/>
    <w:rsid w:val="000C7857"/>
    <w:rsid w:val="000C79DA"/>
    <w:rsid w:val="000D1FE4"/>
    <w:rsid w:val="000D26E2"/>
    <w:rsid w:val="000D28E6"/>
    <w:rsid w:val="000D2E02"/>
    <w:rsid w:val="000D2FBF"/>
    <w:rsid w:val="000D49B1"/>
    <w:rsid w:val="000D4A76"/>
    <w:rsid w:val="000D4EB4"/>
    <w:rsid w:val="000D6475"/>
    <w:rsid w:val="000D742A"/>
    <w:rsid w:val="000E0356"/>
    <w:rsid w:val="000E0580"/>
    <w:rsid w:val="000E1127"/>
    <w:rsid w:val="000E28E1"/>
    <w:rsid w:val="000E2CF8"/>
    <w:rsid w:val="000E49B3"/>
    <w:rsid w:val="000E4B28"/>
    <w:rsid w:val="000E4C6C"/>
    <w:rsid w:val="000E5386"/>
    <w:rsid w:val="000E77E8"/>
    <w:rsid w:val="000F0A71"/>
    <w:rsid w:val="000F1430"/>
    <w:rsid w:val="000F2132"/>
    <w:rsid w:val="000F36DA"/>
    <w:rsid w:val="000F38C9"/>
    <w:rsid w:val="000F411C"/>
    <w:rsid w:val="000F4DD7"/>
    <w:rsid w:val="000F5AAD"/>
    <w:rsid w:val="000F5AC2"/>
    <w:rsid w:val="000F5D41"/>
    <w:rsid w:val="000F5F88"/>
    <w:rsid w:val="000F6EDB"/>
    <w:rsid w:val="000F730B"/>
    <w:rsid w:val="000F7BBD"/>
    <w:rsid w:val="0010011C"/>
    <w:rsid w:val="00101300"/>
    <w:rsid w:val="001024AB"/>
    <w:rsid w:val="001043D9"/>
    <w:rsid w:val="001043FE"/>
    <w:rsid w:val="0010485E"/>
    <w:rsid w:val="00105060"/>
    <w:rsid w:val="00105151"/>
    <w:rsid w:val="001062CB"/>
    <w:rsid w:val="001064B0"/>
    <w:rsid w:val="00106547"/>
    <w:rsid w:val="001107AA"/>
    <w:rsid w:val="00110846"/>
    <w:rsid w:val="00110A1D"/>
    <w:rsid w:val="00110D99"/>
    <w:rsid w:val="00111705"/>
    <w:rsid w:val="00113C79"/>
    <w:rsid w:val="00113ED3"/>
    <w:rsid w:val="001143D4"/>
    <w:rsid w:val="0011676A"/>
    <w:rsid w:val="001169E6"/>
    <w:rsid w:val="00116F78"/>
    <w:rsid w:val="001173C5"/>
    <w:rsid w:val="00117DDD"/>
    <w:rsid w:val="001208AF"/>
    <w:rsid w:val="0012205F"/>
    <w:rsid w:val="00123015"/>
    <w:rsid w:val="00123D51"/>
    <w:rsid w:val="001259DA"/>
    <w:rsid w:val="00125CCB"/>
    <w:rsid w:val="00127782"/>
    <w:rsid w:val="001310C5"/>
    <w:rsid w:val="00131529"/>
    <w:rsid w:val="00132462"/>
    <w:rsid w:val="001333D5"/>
    <w:rsid w:val="00134DAA"/>
    <w:rsid w:val="00135A82"/>
    <w:rsid w:val="0013680E"/>
    <w:rsid w:val="00137629"/>
    <w:rsid w:val="0013766E"/>
    <w:rsid w:val="00137712"/>
    <w:rsid w:val="001405D4"/>
    <w:rsid w:val="00141C1A"/>
    <w:rsid w:val="00141E76"/>
    <w:rsid w:val="001427C1"/>
    <w:rsid w:val="00143517"/>
    <w:rsid w:val="00143EC6"/>
    <w:rsid w:val="0014406D"/>
    <w:rsid w:val="001440CF"/>
    <w:rsid w:val="00144120"/>
    <w:rsid w:val="00144785"/>
    <w:rsid w:val="00146F15"/>
    <w:rsid w:val="001505A9"/>
    <w:rsid w:val="00150683"/>
    <w:rsid w:val="001507F9"/>
    <w:rsid w:val="00150FD7"/>
    <w:rsid w:val="00151A2E"/>
    <w:rsid w:val="00152B89"/>
    <w:rsid w:val="00153AEC"/>
    <w:rsid w:val="00154F9D"/>
    <w:rsid w:val="00155798"/>
    <w:rsid w:val="00156822"/>
    <w:rsid w:val="001624E5"/>
    <w:rsid w:val="0016276E"/>
    <w:rsid w:val="00162EC2"/>
    <w:rsid w:val="00164379"/>
    <w:rsid w:val="00165829"/>
    <w:rsid w:val="00165DE3"/>
    <w:rsid w:val="001662FE"/>
    <w:rsid w:val="001665AB"/>
    <w:rsid w:val="00170B35"/>
    <w:rsid w:val="00170C9B"/>
    <w:rsid w:val="00170F17"/>
    <w:rsid w:val="00171767"/>
    <w:rsid w:val="0017265D"/>
    <w:rsid w:val="00173CF9"/>
    <w:rsid w:val="00176518"/>
    <w:rsid w:val="00176889"/>
    <w:rsid w:val="0017747A"/>
    <w:rsid w:val="00181C2F"/>
    <w:rsid w:val="001825DF"/>
    <w:rsid w:val="00182CB4"/>
    <w:rsid w:val="00184393"/>
    <w:rsid w:val="001843D2"/>
    <w:rsid w:val="001845D5"/>
    <w:rsid w:val="00186B99"/>
    <w:rsid w:val="00186EDD"/>
    <w:rsid w:val="00186F78"/>
    <w:rsid w:val="001875A0"/>
    <w:rsid w:val="00190A64"/>
    <w:rsid w:val="001916D6"/>
    <w:rsid w:val="001939D1"/>
    <w:rsid w:val="00195269"/>
    <w:rsid w:val="001964D0"/>
    <w:rsid w:val="0019684F"/>
    <w:rsid w:val="00196883"/>
    <w:rsid w:val="00196B18"/>
    <w:rsid w:val="001A14CE"/>
    <w:rsid w:val="001A1CFC"/>
    <w:rsid w:val="001A1EA9"/>
    <w:rsid w:val="001A3C14"/>
    <w:rsid w:val="001A4D73"/>
    <w:rsid w:val="001A4FBE"/>
    <w:rsid w:val="001A6072"/>
    <w:rsid w:val="001A6380"/>
    <w:rsid w:val="001A67FA"/>
    <w:rsid w:val="001A6A70"/>
    <w:rsid w:val="001A6D16"/>
    <w:rsid w:val="001B07AF"/>
    <w:rsid w:val="001B08A5"/>
    <w:rsid w:val="001B0E8C"/>
    <w:rsid w:val="001B1403"/>
    <w:rsid w:val="001B150E"/>
    <w:rsid w:val="001B1761"/>
    <w:rsid w:val="001B1DD5"/>
    <w:rsid w:val="001B48FE"/>
    <w:rsid w:val="001B54EC"/>
    <w:rsid w:val="001B5A0B"/>
    <w:rsid w:val="001B6B28"/>
    <w:rsid w:val="001B7068"/>
    <w:rsid w:val="001C0220"/>
    <w:rsid w:val="001C0A03"/>
    <w:rsid w:val="001C144C"/>
    <w:rsid w:val="001C1948"/>
    <w:rsid w:val="001C1D05"/>
    <w:rsid w:val="001C477B"/>
    <w:rsid w:val="001C4983"/>
    <w:rsid w:val="001C520A"/>
    <w:rsid w:val="001C5DC3"/>
    <w:rsid w:val="001C674B"/>
    <w:rsid w:val="001C7093"/>
    <w:rsid w:val="001C71F7"/>
    <w:rsid w:val="001D0884"/>
    <w:rsid w:val="001D0C44"/>
    <w:rsid w:val="001D13DA"/>
    <w:rsid w:val="001D13F4"/>
    <w:rsid w:val="001D2115"/>
    <w:rsid w:val="001D3CFE"/>
    <w:rsid w:val="001D473C"/>
    <w:rsid w:val="001D48FC"/>
    <w:rsid w:val="001D4B0F"/>
    <w:rsid w:val="001D51AA"/>
    <w:rsid w:val="001D567A"/>
    <w:rsid w:val="001E094D"/>
    <w:rsid w:val="001E1498"/>
    <w:rsid w:val="001E1B26"/>
    <w:rsid w:val="001E3BE3"/>
    <w:rsid w:val="001E586B"/>
    <w:rsid w:val="001E58A0"/>
    <w:rsid w:val="001E6531"/>
    <w:rsid w:val="001E66A7"/>
    <w:rsid w:val="001E6DC3"/>
    <w:rsid w:val="001E728F"/>
    <w:rsid w:val="001E7669"/>
    <w:rsid w:val="001E7932"/>
    <w:rsid w:val="001F021B"/>
    <w:rsid w:val="001F0303"/>
    <w:rsid w:val="001F178C"/>
    <w:rsid w:val="001F23C9"/>
    <w:rsid w:val="001F26B1"/>
    <w:rsid w:val="001F2F13"/>
    <w:rsid w:val="001F3295"/>
    <w:rsid w:val="001F44FD"/>
    <w:rsid w:val="001F465F"/>
    <w:rsid w:val="001F473A"/>
    <w:rsid w:val="001F57D4"/>
    <w:rsid w:val="001F58D1"/>
    <w:rsid w:val="001F66E1"/>
    <w:rsid w:val="001F748B"/>
    <w:rsid w:val="001F76F9"/>
    <w:rsid w:val="001F7EA7"/>
    <w:rsid w:val="00202AF9"/>
    <w:rsid w:val="002044BE"/>
    <w:rsid w:val="00205A20"/>
    <w:rsid w:val="00205BF2"/>
    <w:rsid w:val="002066FC"/>
    <w:rsid w:val="00207B16"/>
    <w:rsid w:val="00207BA8"/>
    <w:rsid w:val="0021057D"/>
    <w:rsid w:val="002106C0"/>
    <w:rsid w:val="002107D2"/>
    <w:rsid w:val="00210EAA"/>
    <w:rsid w:val="00212514"/>
    <w:rsid w:val="00212A82"/>
    <w:rsid w:val="00213029"/>
    <w:rsid w:val="0021325D"/>
    <w:rsid w:val="00213CAB"/>
    <w:rsid w:val="002151FC"/>
    <w:rsid w:val="00215433"/>
    <w:rsid w:val="00216486"/>
    <w:rsid w:val="0021658D"/>
    <w:rsid w:val="00217D26"/>
    <w:rsid w:val="00220824"/>
    <w:rsid w:val="002232A8"/>
    <w:rsid w:val="00223FEC"/>
    <w:rsid w:val="002243C1"/>
    <w:rsid w:val="002250B3"/>
    <w:rsid w:val="00226F76"/>
    <w:rsid w:val="002272A1"/>
    <w:rsid w:val="002279A1"/>
    <w:rsid w:val="00232EA7"/>
    <w:rsid w:val="002343F3"/>
    <w:rsid w:val="002349B2"/>
    <w:rsid w:val="00236911"/>
    <w:rsid w:val="0024027D"/>
    <w:rsid w:val="00240AEE"/>
    <w:rsid w:val="00240D57"/>
    <w:rsid w:val="002414B5"/>
    <w:rsid w:val="00241627"/>
    <w:rsid w:val="00242541"/>
    <w:rsid w:val="002428CF"/>
    <w:rsid w:val="002437B2"/>
    <w:rsid w:val="002454C7"/>
    <w:rsid w:val="00245ED1"/>
    <w:rsid w:val="00246169"/>
    <w:rsid w:val="00246650"/>
    <w:rsid w:val="00246A2B"/>
    <w:rsid w:val="00247268"/>
    <w:rsid w:val="00247C50"/>
    <w:rsid w:val="00250463"/>
    <w:rsid w:val="002517BE"/>
    <w:rsid w:val="0025398C"/>
    <w:rsid w:val="00254381"/>
    <w:rsid w:val="0025445B"/>
    <w:rsid w:val="00254F35"/>
    <w:rsid w:val="0025537D"/>
    <w:rsid w:val="002553ED"/>
    <w:rsid w:val="002554F9"/>
    <w:rsid w:val="0025599B"/>
    <w:rsid w:val="00255DCD"/>
    <w:rsid w:val="002567B3"/>
    <w:rsid w:val="0026085B"/>
    <w:rsid w:val="00260D1F"/>
    <w:rsid w:val="00262674"/>
    <w:rsid w:val="00262679"/>
    <w:rsid w:val="00262981"/>
    <w:rsid w:val="00262D9C"/>
    <w:rsid w:val="00262DE4"/>
    <w:rsid w:val="00263436"/>
    <w:rsid w:val="00265815"/>
    <w:rsid w:val="002660FA"/>
    <w:rsid w:val="002678DF"/>
    <w:rsid w:val="002700E9"/>
    <w:rsid w:val="00270144"/>
    <w:rsid w:val="00270FC0"/>
    <w:rsid w:val="0027158D"/>
    <w:rsid w:val="002718F7"/>
    <w:rsid w:val="00272BB1"/>
    <w:rsid w:val="002739E3"/>
    <w:rsid w:val="00275E69"/>
    <w:rsid w:val="00276DD3"/>
    <w:rsid w:val="00277030"/>
    <w:rsid w:val="0028038E"/>
    <w:rsid w:val="00280694"/>
    <w:rsid w:val="002806C4"/>
    <w:rsid w:val="00280E4D"/>
    <w:rsid w:val="00282215"/>
    <w:rsid w:val="002848CC"/>
    <w:rsid w:val="00286841"/>
    <w:rsid w:val="00286FD2"/>
    <w:rsid w:val="00287125"/>
    <w:rsid w:val="002874C4"/>
    <w:rsid w:val="0028793D"/>
    <w:rsid w:val="00287ABC"/>
    <w:rsid w:val="00290027"/>
    <w:rsid w:val="00291FB6"/>
    <w:rsid w:val="00292BB5"/>
    <w:rsid w:val="002932DB"/>
    <w:rsid w:val="00293358"/>
    <w:rsid w:val="00293BB2"/>
    <w:rsid w:val="002941C2"/>
    <w:rsid w:val="00294682"/>
    <w:rsid w:val="002964C2"/>
    <w:rsid w:val="00296551"/>
    <w:rsid w:val="00296C88"/>
    <w:rsid w:val="00296D78"/>
    <w:rsid w:val="002974E0"/>
    <w:rsid w:val="00297855"/>
    <w:rsid w:val="00297AA1"/>
    <w:rsid w:val="00297F79"/>
    <w:rsid w:val="002A0C3D"/>
    <w:rsid w:val="002A2736"/>
    <w:rsid w:val="002A30A2"/>
    <w:rsid w:val="002A4A91"/>
    <w:rsid w:val="002A50BB"/>
    <w:rsid w:val="002A5DBB"/>
    <w:rsid w:val="002A649C"/>
    <w:rsid w:val="002A77A8"/>
    <w:rsid w:val="002A7A9C"/>
    <w:rsid w:val="002B0F99"/>
    <w:rsid w:val="002B10F4"/>
    <w:rsid w:val="002B3EFC"/>
    <w:rsid w:val="002B49D7"/>
    <w:rsid w:val="002B4A4B"/>
    <w:rsid w:val="002B64CC"/>
    <w:rsid w:val="002B67F1"/>
    <w:rsid w:val="002B752A"/>
    <w:rsid w:val="002B7A5C"/>
    <w:rsid w:val="002B7B52"/>
    <w:rsid w:val="002B7CBD"/>
    <w:rsid w:val="002C0F25"/>
    <w:rsid w:val="002C20F8"/>
    <w:rsid w:val="002C237B"/>
    <w:rsid w:val="002C5601"/>
    <w:rsid w:val="002C5623"/>
    <w:rsid w:val="002C58D4"/>
    <w:rsid w:val="002C6E3B"/>
    <w:rsid w:val="002C70B1"/>
    <w:rsid w:val="002D0574"/>
    <w:rsid w:val="002D05D8"/>
    <w:rsid w:val="002D2087"/>
    <w:rsid w:val="002D28DD"/>
    <w:rsid w:val="002D2CF7"/>
    <w:rsid w:val="002D3E48"/>
    <w:rsid w:val="002D42DF"/>
    <w:rsid w:val="002D44EE"/>
    <w:rsid w:val="002D4BB9"/>
    <w:rsid w:val="002D4CC7"/>
    <w:rsid w:val="002D68FA"/>
    <w:rsid w:val="002D6A2A"/>
    <w:rsid w:val="002D7DAA"/>
    <w:rsid w:val="002D7F87"/>
    <w:rsid w:val="002E10AC"/>
    <w:rsid w:val="002E2399"/>
    <w:rsid w:val="002E4DCE"/>
    <w:rsid w:val="002E5A46"/>
    <w:rsid w:val="002E5F8C"/>
    <w:rsid w:val="002E67F7"/>
    <w:rsid w:val="002E69A6"/>
    <w:rsid w:val="002E7087"/>
    <w:rsid w:val="002F0030"/>
    <w:rsid w:val="002F10A8"/>
    <w:rsid w:val="002F1328"/>
    <w:rsid w:val="002F19D1"/>
    <w:rsid w:val="002F1B14"/>
    <w:rsid w:val="002F249E"/>
    <w:rsid w:val="002F2F3F"/>
    <w:rsid w:val="002F48DF"/>
    <w:rsid w:val="002F4A42"/>
    <w:rsid w:val="002F4BE8"/>
    <w:rsid w:val="002F4CE7"/>
    <w:rsid w:val="002F58C2"/>
    <w:rsid w:val="002F5C64"/>
    <w:rsid w:val="002F63CB"/>
    <w:rsid w:val="002F7051"/>
    <w:rsid w:val="003003E9"/>
    <w:rsid w:val="003008EF"/>
    <w:rsid w:val="003017E1"/>
    <w:rsid w:val="00301B03"/>
    <w:rsid w:val="00301C61"/>
    <w:rsid w:val="00303563"/>
    <w:rsid w:val="003037EC"/>
    <w:rsid w:val="003056DD"/>
    <w:rsid w:val="003056F3"/>
    <w:rsid w:val="00305E0E"/>
    <w:rsid w:val="00305EAC"/>
    <w:rsid w:val="00305F9F"/>
    <w:rsid w:val="003060D2"/>
    <w:rsid w:val="00306E36"/>
    <w:rsid w:val="00307A76"/>
    <w:rsid w:val="00307FE7"/>
    <w:rsid w:val="00310B5C"/>
    <w:rsid w:val="00313146"/>
    <w:rsid w:val="00313384"/>
    <w:rsid w:val="0031361E"/>
    <w:rsid w:val="00313B78"/>
    <w:rsid w:val="00316D9D"/>
    <w:rsid w:val="0031746D"/>
    <w:rsid w:val="003174F1"/>
    <w:rsid w:val="00320EF2"/>
    <w:rsid w:val="00321B6D"/>
    <w:rsid w:val="00322109"/>
    <w:rsid w:val="003221A3"/>
    <w:rsid w:val="0032301F"/>
    <w:rsid w:val="0032303D"/>
    <w:rsid w:val="0032315C"/>
    <w:rsid w:val="0032383F"/>
    <w:rsid w:val="0032430C"/>
    <w:rsid w:val="00324DBC"/>
    <w:rsid w:val="00324FB6"/>
    <w:rsid w:val="00325006"/>
    <w:rsid w:val="00325DF7"/>
    <w:rsid w:val="00327459"/>
    <w:rsid w:val="00327707"/>
    <w:rsid w:val="003317E3"/>
    <w:rsid w:val="00332F1F"/>
    <w:rsid w:val="0033340D"/>
    <w:rsid w:val="003335F6"/>
    <w:rsid w:val="003336F2"/>
    <w:rsid w:val="00333DED"/>
    <w:rsid w:val="003345E4"/>
    <w:rsid w:val="0033588E"/>
    <w:rsid w:val="00335EF3"/>
    <w:rsid w:val="00336689"/>
    <w:rsid w:val="00337D9F"/>
    <w:rsid w:val="00337F5C"/>
    <w:rsid w:val="00337F63"/>
    <w:rsid w:val="00341F1C"/>
    <w:rsid w:val="00342A28"/>
    <w:rsid w:val="0034332C"/>
    <w:rsid w:val="00343E51"/>
    <w:rsid w:val="0034536E"/>
    <w:rsid w:val="00346799"/>
    <w:rsid w:val="003473FB"/>
    <w:rsid w:val="00350613"/>
    <w:rsid w:val="00350F57"/>
    <w:rsid w:val="00351FDA"/>
    <w:rsid w:val="0035231A"/>
    <w:rsid w:val="00353201"/>
    <w:rsid w:val="00353C24"/>
    <w:rsid w:val="00353D20"/>
    <w:rsid w:val="003544CD"/>
    <w:rsid w:val="0035465F"/>
    <w:rsid w:val="00356600"/>
    <w:rsid w:val="0035748D"/>
    <w:rsid w:val="00357FFE"/>
    <w:rsid w:val="0036026C"/>
    <w:rsid w:val="00361192"/>
    <w:rsid w:val="00361878"/>
    <w:rsid w:val="00361D55"/>
    <w:rsid w:val="00361F39"/>
    <w:rsid w:val="00362997"/>
    <w:rsid w:val="00362A68"/>
    <w:rsid w:val="00362EC2"/>
    <w:rsid w:val="003646F4"/>
    <w:rsid w:val="0036488A"/>
    <w:rsid w:val="003648A0"/>
    <w:rsid w:val="00364E3E"/>
    <w:rsid w:val="00365C0A"/>
    <w:rsid w:val="00365DB5"/>
    <w:rsid w:val="003660C8"/>
    <w:rsid w:val="00366F49"/>
    <w:rsid w:val="0036723C"/>
    <w:rsid w:val="00367CDA"/>
    <w:rsid w:val="00370302"/>
    <w:rsid w:val="00371940"/>
    <w:rsid w:val="0037314E"/>
    <w:rsid w:val="0037388F"/>
    <w:rsid w:val="00373A4B"/>
    <w:rsid w:val="003742C7"/>
    <w:rsid w:val="0037483D"/>
    <w:rsid w:val="0037597D"/>
    <w:rsid w:val="00375CA8"/>
    <w:rsid w:val="00376495"/>
    <w:rsid w:val="00376571"/>
    <w:rsid w:val="00380C76"/>
    <w:rsid w:val="00380E4E"/>
    <w:rsid w:val="003820F5"/>
    <w:rsid w:val="00382DA0"/>
    <w:rsid w:val="003840E2"/>
    <w:rsid w:val="00384F5F"/>
    <w:rsid w:val="003868D7"/>
    <w:rsid w:val="00386ACD"/>
    <w:rsid w:val="00386EBD"/>
    <w:rsid w:val="0038707E"/>
    <w:rsid w:val="00387627"/>
    <w:rsid w:val="00387F62"/>
    <w:rsid w:val="00391826"/>
    <w:rsid w:val="00391E74"/>
    <w:rsid w:val="00393BE4"/>
    <w:rsid w:val="0039482B"/>
    <w:rsid w:val="0039671B"/>
    <w:rsid w:val="003A040B"/>
    <w:rsid w:val="003A1C5F"/>
    <w:rsid w:val="003A227A"/>
    <w:rsid w:val="003A50BB"/>
    <w:rsid w:val="003A548D"/>
    <w:rsid w:val="003A57A3"/>
    <w:rsid w:val="003A5C2D"/>
    <w:rsid w:val="003A62F7"/>
    <w:rsid w:val="003A63D1"/>
    <w:rsid w:val="003A6735"/>
    <w:rsid w:val="003A6DB2"/>
    <w:rsid w:val="003A71BD"/>
    <w:rsid w:val="003A723E"/>
    <w:rsid w:val="003A72C3"/>
    <w:rsid w:val="003A77F7"/>
    <w:rsid w:val="003A7806"/>
    <w:rsid w:val="003A79FE"/>
    <w:rsid w:val="003B0255"/>
    <w:rsid w:val="003B0C91"/>
    <w:rsid w:val="003B192E"/>
    <w:rsid w:val="003B1999"/>
    <w:rsid w:val="003B26FF"/>
    <w:rsid w:val="003B2724"/>
    <w:rsid w:val="003B2F4C"/>
    <w:rsid w:val="003B33A5"/>
    <w:rsid w:val="003B3A28"/>
    <w:rsid w:val="003B3BC2"/>
    <w:rsid w:val="003B3D87"/>
    <w:rsid w:val="003B47D1"/>
    <w:rsid w:val="003B50E0"/>
    <w:rsid w:val="003B54AB"/>
    <w:rsid w:val="003B667A"/>
    <w:rsid w:val="003B6B7D"/>
    <w:rsid w:val="003C0286"/>
    <w:rsid w:val="003C106E"/>
    <w:rsid w:val="003C13EF"/>
    <w:rsid w:val="003C56BF"/>
    <w:rsid w:val="003C6B82"/>
    <w:rsid w:val="003C6F56"/>
    <w:rsid w:val="003D18FD"/>
    <w:rsid w:val="003D2704"/>
    <w:rsid w:val="003D6200"/>
    <w:rsid w:val="003D67CB"/>
    <w:rsid w:val="003D7E2E"/>
    <w:rsid w:val="003E026E"/>
    <w:rsid w:val="003E0DDF"/>
    <w:rsid w:val="003E11DF"/>
    <w:rsid w:val="003E2244"/>
    <w:rsid w:val="003E2FCE"/>
    <w:rsid w:val="003E4123"/>
    <w:rsid w:val="003E4154"/>
    <w:rsid w:val="003E5276"/>
    <w:rsid w:val="003E5587"/>
    <w:rsid w:val="003E59A1"/>
    <w:rsid w:val="003E5A15"/>
    <w:rsid w:val="003E5B1D"/>
    <w:rsid w:val="003F11FA"/>
    <w:rsid w:val="003F180A"/>
    <w:rsid w:val="003F18C8"/>
    <w:rsid w:val="003F20B3"/>
    <w:rsid w:val="003F2A28"/>
    <w:rsid w:val="003F2ED1"/>
    <w:rsid w:val="003F37DE"/>
    <w:rsid w:val="003F4AF6"/>
    <w:rsid w:val="003F5491"/>
    <w:rsid w:val="003F5A22"/>
    <w:rsid w:val="003F60CE"/>
    <w:rsid w:val="003F60D9"/>
    <w:rsid w:val="003F6588"/>
    <w:rsid w:val="003F6824"/>
    <w:rsid w:val="003F7AD5"/>
    <w:rsid w:val="00401189"/>
    <w:rsid w:val="00404330"/>
    <w:rsid w:val="00404A9F"/>
    <w:rsid w:val="00404AE5"/>
    <w:rsid w:val="00404BE4"/>
    <w:rsid w:val="0040535F"/>
    <w:rsid w:val="00406DA3"/>
    <w:rsid w:val="00406E2C"/>
    <w:rsid w:val="00407D3E"/>
    <w:rsid w:val="00410C0A"/>
    <w:rsid w:val="00411255"/>
    <w:rsid w:val="004113C1"/>
    <w:rsid w:val="00411991"/>
    <w:rsid w:val="00413A43"/>
    <w:rsid w:val="00415B73"/>
    <w:rsid w:val="00416067"/>
    <w:rsid w:val="00416578"/>
    <w:rsid w:val="00416CE5"/>
    <w:rsid w:val="00416E49"/>
    <w:rsid w:val="00416EAD"/>
    <w:rsid w:val="004170AF"/>
    <w:rsid w:val="00421274"/>
    <w:rsid w:val="00421502"/>
    <w:rsid w:val="00422A76"/>
    <w:rsid w:val="00423C2F"/>
    <w:rsid w:val="0042581D"/>
    <w:rsid w:val="00426084"/>
    <w:rsid w:val="00426C68"/>
    <w:rsid w:val="004275A4"/>
    <w:rsid w:val="00427D49"/>
    <w:rsid w:val="0043035E"/>
    <w:rsid w:val="00430DF9"/>
    <w:rsid w:val="00431AF7"/>
    <w:rsid w:val="00431ED1"/>
    <w:rsid w:val="00432D86"/>
    <w:rsid w:val="0043331C"/>
    <w:rsid w:val="00433CF4"/>
    <w:rsid w:val="00434EAC"/>
    <w:rsid w:val="00435858"/>
    <w:rsid w:val="0043635F"/>
    <w:rsid w:val="0043693D"/>
    <w:rsid w:val="00436D67"/>
    <w:rsid w:val="00436DA1"/>
    <w:rsid w:val="00440A76"/>
    <w:rsid w:val="00440EC4"/>
    <w:rsid w:val="0044163C"/>
    <w:rsid w:val="00441AEB"/>
    <w:rsid w:val="00441DFB"/>
    <w:rsid w:val="004426D5"/>
    <w:rsid w:val="004445EC"/>
    <w:rsid w:val="00445571"/>
    <w:rsid w:val="00445D9C"/>
    <w:rsid w:val="00446882"/>
    <w:rsid w:val="00446C1F"/>
    <w:rsid w:val="004470B7"/>
    <w:rsid w:val="004501B0"/>
    <w:rsid w:val="00450B0F"/>
    <w:rsid w:val="004510D4"/>
    <w:rsid w:val="00452CEC"/>
    <w:rsid w:val="00453645"/>
    <w:rsid w:val="00454D71"/>
    <w:rsid w:val="004562D0"/>
    <w:rsid w:val="00457EA4"/>
    <w:rsid w:val="0046231C"/>
    <w:rsid w:val="0046255B"/>
    <w:rsid w:val="00462A87"/>
    <w:rsid w:val="0046337A"/>
    <w:rsid w:val="004640B4"/>
    <w:rsid w:val="00465D88"/>
    <w:rsid w:val="00466B69"/>
    <w:rsid w:val="00467735"/>
    <w:rsid w:val="004679F0"/>
    <w:rsid w:val="00467A20"/>
    <w:rsid w:val="004700BB"/>
    <w:rsid w:val="004706FD"/>
    <w:rsid w:val="00470B18"/>
    <w:rsid w:val="00471107"/>
    <w:rsid w:val="00471D59"/>
    <w:rsid w:val="00472537"/>
    <w:rsid w:val="00472934"/>
    <w:rsid w:val="00472A36"/>
    <w:rsid w:val="0047357E"/>
    <w:rsid w:val="0047377E"/>
    <w:rsid w:val="00473B29"/>
    <w:rsid w:val="0047437A"/>
    <w:rsid w:val="00474E91"/>
    <w:rsid w:val="00475181"/>
    <w:rsid w:val="00476AE5"/>
    <w:rsid w:val="00476F0D"/>
    <w:rsid w:val="00480A9A"/>
    <w:rsid w:val="0048161F"/>
    <w:rsid w:val="0048180C"/>
    <w:rsid w:val="00481FF4"/>
    <w:rsid w:val="004829DF"/>
    <w:rsid w:val="004832FB"/>
    <w:rsid w:val="00484067"/>
    <w:rsid w:val="004846D3"/>
    <w:rsid w:val="00485910"/>
    <w:rsid w:val="00485A61"/>
    <w:rsid w:val="00485D25"/>
    <w:rsid w:val="00485D41"/>
    <w:rsid w:val="00486300"/>
    <w:rsid w:val="00486C54"/>
    <w:rsid w:val="00490260"/>
    <w:rsid w:val="0049194A"/>
    <w:rsid w:val="004924FE"/>
    <w:rsid w:val="00492AB2"/>
    <w:rsid w:val="00492EEB"/>
    <w:rsid w:val="004936F2"/>
    <w:rsid w:val="00495428"/>
    <w:rsid w:val="00497679"/>
    <w:rsid w:val="00497A2E"/>
    <w:rsid w:val="004A05E2"/>
    <w:rsid w:val="004A0AC4"/>
    <w:rsid w:val="004A0E95"/>
    <w:rsid w:val="004A1C68"/>
    <w:rsid w:val="004A28B2"/>
    <w:rsid w:val="004A28C8"/>
    <w:rsid w:val="004A2A82"/>
    <w:rsid w:val="004A3548"/>
    <w:rsid w:val="004A5789"/>
    <w:rsid w:val="004A57CD"/>
    <w:rsid w:val="004A5E39"/>
    <w:rsid w:val="004A6921"/>
    <w:rsid w:val="004A6ED0"/>
    <w:rsid w:val="004A78B7"/>
    <w:rsid w:val="004A7C6F"/>
    <w:rsid w:val="004A7E54"/>
    <w:rsid w:val="004B0EE0"/>
    <w:rsid w:val="004B1790"/>
    <w:rsid w:val="004B1B91"/>
    <w:rsid w:val="004B3929"/>
    <w:rsid w:val="004B3C02"/>
    <w:rsid w:val="004B3D72"/>
    <w:rsid w:val="004B3DFA"/>
    <w:rsid w:val="004B5280"/>
    <w:rsid w:val="004B5319"/>
    <w:rsid w:val="004B552D"/>
    <w:rsid w:val="004B7C76"/>
    <w:rsid w:val="004C0876"/>
    <w:rsid w:val="004C0BB5"/>
    <w:rsid w:val="004C0D0A"/>
    <w:rsid w:val="004C1275"/>
    <w:rsid w:val="004C1AC3"/>
    <w:rsid w:val="004C23B6"/>
    <w:rsid w:val="004C2852"/>
    <w:rsid w:val="004C2D6F"/>
    <w:rsid w:val="004C3210"/>
    <w:rsid w:val="004C357D"/>
    <w:rsid w:val="004C3CD3"/>
    <w:rsid w:val="004C460C"/>
    <w:rsid w:val="004C5D8E"/>
    <w:rsid w:val="004C5F48"/>
    <w:rsid w:val="004C5F56"/>
    <w:rsid w:val="004C6059"/>
    <w:rsid w:val="004C73CE"/>
    <w:rsid w:val="004C7A55"/>
    <w:rsid w:val="004D0683"/>
    <w:rsid w:val="004D0809"/>
    <w:rsid w:val="004D0B29"/>
    <w:rsid w:val="004D0CA1"/>
    <w:rsid w:val="004D16C6"/>
    <w:rsid w:val="004D308D"/>
    <w:rsid w:val="004D45DF"/>
    <w:rsid w:val="004D4C31"/>
    <w:rsid w:val="004D51B6"/>
    <w:rsid w:val="004D62D7"/>
    <w:rsid w:val="004D77A3"/>
    <w:rsid w:val="004D7E88"/>
    <w:rsid w:val="004E03D4"/>
    <w:rsid w:val="004E06D2"/>
    <w:rsid w:val="004E188B"/>
    <w:rsid w:val="004E24C4"/>
    <w:rsid w:val="004E3073"/>
    <w:rsid w:val="004E3230"/>
    <w:rsid w:val="004E38EF"/>
    <w:rsid w:val="004E44FB"/>
    <w:rsid w:val="004E4A6C"/>
    <w:rsid w:val="004E5F4C"/>
    <w:rsid w:val="004E607D"/>
    <w:rsid w:val="004E6767"/>
    <w:rsid w:val="004E6A22"/>
    <w:rsid w:val="004E79D4"/>
    <w:rsid w:val="004E7A48"/>
    <w:rsid w:val="004F067B"/>
    <w:rsid w:val="004F07BB"/>
    <w:rsid w:val="004F082C"/>
    <w:rsid w:val="004F0E4F"/>
    <w:rsid w:val="004F18D2"/>
    <w:rsid w:val="004F1AD8"/>
    <w:rsid w:val="004F1C2F"/>
    <w:rsid w:val="004F27B4"/>
    <w:rsid w:val="004F291E"/>
    <w:rsid w:val="004F2F2A"/>
    <w:rsid w:val="004F32DC"/>
    <w:rsid w:val="004F3641"/>
    <w:rsid w:val="004F38F6"/>
    <w:rsid w:val="004F3FF4"/>
    <w:rsid w:val="004F45CC"/>
    <w:rsid w:val="004F4F36"/>
    <w:rsid w:val="004F524B"/>
    <w:rsid w:val="004F6A70"/>
    <w:rsid w:val="004F6BB8"/>
    <w:rsid w:val="004F7231"/>
    <w:rsid w:val="00500196"/>
    <w:rsid w:val="005003E7"/>
    <w:rsid w:val="00500B2B"/>
    <w:rsid w:val="005012E1"/>
    <w:rsid w:val="00501C65"/>
    <w:rsid w:val="005024BB"/>
    <w:rsid w:val="0050276E"/>
    <w:rsid w:val="00503CB5"/>
    <w:rsid w:val="00504E1F"/>
    <w:rsid w:val="00505024"/>
    <w:rsid w:val="0050508F"/>
    <w:rsid w:val="005057F7"/>
    <w:rsid w:val="0050583D"/>
    <w:rsid w:val="005061A9"/>
    <w:rsid w:val="00507175"/>
    <w:rsid w:val="00511138"/>
    <w:rsid w:val="00512297"/>
    <w:rsid w:val="00512628"/>
    <w:rsid w:val="00513900"/>
    <w:rsid w:val="00514341"/>
    <w:rsid w:val="005148F1"/>
    <w:rsid w:val="00514947"/>
    <w:rsid w:val="00514F52"/>
    <w:rsid w:val="005151E7"/>
    <w:rsid w:val="005156D2"/>
    <w:rsid w:val="00516015"/>
    <w:rsid w:val="00517375"/>
    <w:rsid w:val="00520D9B"/>
    <w:rsid w:val="00522DE5"/>
    <w:rsid w:val="005267D5"/>
    <w:rsid w:val="005279E7"/>
    <w:rsid w:val="0053054B"/>
    <w:rsid w:val="00531A14"/>
    <w:rsid w:val="00531E5C"/>
    <w:rsid w:val="0053242B"/>
    <w:rsid w:val="00532E5A"/>
    <w:rsid w:val="00533629"/>
    <w:rsid w:val="00533D0B"/>
    <w:rsid w:val="00534335"/>
    <w:rsid w:val="00534C3D"/>
    <w:rsid w:val="0053577E"/>
    <w:rsid w:val="005362D2"/>
    <w:rsid w:val="00537E23"/>
    <w:rsid w:val="005408F3"/>
    <w:rsid w:val="005415B3"/>
    <w:rsid w:val="00543273"/>
    <w:rsid w:val="00543B13"/>
    <w:rsid w:val="00544C03"/>
    <w:rsid w:val="00544EED"/>
    <w:rsid w:val="00544F25"/>
    <w:rsid w:val="00544F3E"/>
    <w:rsid w:val="00545EA2"/>
    <w:rsid w:val="00551505"/>
    <w:rsid w:val="00552532"/>
    <w:rsid w:val="0055289D"/>
    <w:rsid w:val="00553C0F"/>
    <w:rsid w:val="005545CF"/>
    <w:rsid w:val="00554668"/>
    <w:rsid w:val="00555781"/>
    <w:rsid w:val="00555E7E"/>
    <w:rsid w:val="0055659A"/>
    <w:rsid w:val="005569FE"/>
    <w:rsid w:val="00560B86"/>
    <w:rsid w:val="005611E8"/>
    <w:rsid w:val="005624E3"/>
    <w:rsid w:val="005625A3"/>
    <w:rsid w:val="00562E62"/>
    <w:rsid w:val="0056314D"/>
    <w:rsid w:val="0056427F"/>
    <w:rsid w:val="005648F0"/>
    <w:rsid w:val="005658C0"/>
    <w:rsid w:val="00566893"/>
    <w:rsid w:val="005673DB"/>
    <w:rsid w:val="00570795"/>
    <w:rsid w:val="005717FB"/>
    <w:rsid w:val="00571835"/>
    <w:rsid w:val="005724CF"/>
    <w:rsid w:val="005739AD"/>
    <w:rsid w:val="005744D7"/>
    <w:rsid w:val="00575A90"/>
    <w:rsid w:val="00575C3E"/>
    <w:rsid w:val="00575D7C"/>
    <w:rsid w:val="00577518"/>
    <w:rsid w:val="00577B08"/>
    <w:rsid w:val="00580BDA"/>
    <w:rsid w:val="00581C62"/>
    <w:rsid w:val="005824D8"/>
    <w:rsid w:val="00582CF0"/>
    <w:rsid w:val="005845BD"/>
    <w:rsid w:val="00584E46"/>
    <w:rsid w:val="0058541E"/>
    <w:rsid w:val="00585C92"/>
    <w:rsid w:val="00590499"/>
    <w:rsid w:val="00590B80"/>
    <w:rsid w:val="00590F35"/>
    <w:rsid w:val="00593909"/>
    <w:rsid w:val="005939EE"/>
    <w:rsid w:val="00593D91"/>
    <w:rsid w:val="00594269"/>
    <w:rsid w:val="00594774"/>
    <w:rsid w:val="005951ED"/>
    <w:rsid w:val="005952F1"/>
    <w:rsid w:val="00595A68"/>
    <w:rsid w:val="00596158"/>
    <w:rsid w:val="00596278"/>
    <w:rsid w:val="0059657D"/>
    <w:rsid w:val="00596AEE"/>
    <w:rsid w:val="00597815"/>
    <w:rsid w:val="005A0278"/>
    <w:rsid w:val="005A15B6"/>
    <w:rsid w:val="005A19C7"/>
    <w:rsid w:val="005A1D0D"/>
    <w:rsid w:val="005A20EC"/>
    <w:rsid w:val="005A2381"/>
    <w:rsid w:val="005A23EB"/>
    <w:rsid w:val="005A2400"/>
    <w:rsid w:val="005A27CE"/>
    <w:rsid w:val="005A30C8"/>
    <w:rsid w:val="005A3793"/>
    <w:rsid w:val="005A4E69"/>
    <w:rsid w:val="005A5D58"/>
    <w:rsid w:val="005A60DB"/>
    <w:rsid w:val="005A69A5"/>
    <w:rsid w:val="005A6D21"/>
    <w:rsid w:val="005A7D56"/>
    <w:rsid w:val="005B006B"/>
    <w:rsid w:val="005B0409"/>
    <w:rsid w:val="005B0671"/>
    <w:rsid w:val="005B07C7"/>
    <w:rsid w:val="005B0890"/>
    <w:rsid w:val="005B0CAB"/>
    <w:rsid w:val="005B10A3"/>
    <w:rsid w:val="005B13F8"/>
    <w:rsid w:val="005B1ADB"/>
    <w:rsid w:val="005B1E1D"/>
    <w:rsid w:val="005B28D7"/>
    <w:rsid w:val="005B296F"/>
    <w:rsid w:val="005B2B26"/>
    <w:rsid w:val="005B3138"/>
    <w:rsid w:val="005B3E1C"/>
    <w:rsid w:val="005B3FDD"/>
    <w:rsid w:val="005B48FD"/>
    <w:rsid w:val="005B4DF3"/>
    <w:rsid w:val="005B53CC"/>
    <w:rsid w:val="005B5B91"/>
    <w:rsid w:val="005B6195"/>
    <w:rsid w:val="005B638D"/>
    <w:rsid w:val="005B6EDB"/>
    <w:rsid w:val="005B70C0"/>
    <w:rsid w:val="005B750C"/>
    <w:rsid w:val="005C0D02"/>
    <w:rsid w:val="005C12EA"/>
    <w:rsid w:val="005C2161"/>
    <w:rsid w:val="005C29BE"/>
    <w:rsid w:val="005C3E0D"/>
    <w:rsid w:val="005C3E5F"/>
    <w:rsid w:val="005C468E"/>
    <w:rsid w:val="005C4858"/>
    <w:rsid w:val="005C4967"/>
    <w:rsid w:val="005C5020"/>
    <w:rsid w:val="005C559A"/>
    <w:rsid w:val="005C6989"/>
    <w:rsid w:val="005C6C83"/>
    <w:rsid w:val="005C6D49"/>
    <w:rsid w:val="005C727D"/>
    <w:rsid w:val="005C78E9"/>
    <w:rsid w:val="005D0C91"/>
    <w:rsid w:val="005D165F"/>
    <w:rsid w:val="005D1D03"/>
    <w:rsid w:val="005D2851"/>
    <w:rsid w:val="005D3164"/>
    <w:rsid w:val="005D3980"/>
    <w:rsid w:val="005D4042"/>
    <w:rsid w:val="005D4178"/>
    <w:rsid w:val="005D4640"/>
    <w:rsid w:val="005D4CB7"/>
    <w:rsid w:val="005D6921"/>
    <w:rsid w:val="005E1767"/>
    <w:rsid w:val="005E3707"/>
    <w:rsid w:val="005E372A"/>
    <w:rsid w:val="005E5409"/>
    <w:rsid w:val="005E79C5"/>
    <w:rsid w:val="005E79FF"/>
    <w:rsid w:val="005E7EC3"/>
    <w:rsid w:val="005F00D3"/>
    <w:rsid w:val="005F0A6D"/>
    <w:rsid w:val="005F0B06"/>
    <w:rsid w:val="005F0D42"/>
    <w:rsid w:val="005F1FE1"/>
    <w:rsid w:val="005F1FFD"/>
    <w:rsid w:val="005F375F"/>
    <w:rsid w:val="005F52B1"/>
    <w:rsid w:val="005F68D2"/>
    <w:rsid w:val="005F7F56"/>
    <w:rsid w:val="005F7FCE"/>
    <w:rsid w:val="006014EB"/>
    <w:rsid w:val="006027DE"/>
    <w:rsid w:val="00603195"/>
    <w:rsid w:val="00605111"/>
    <w:rsid w:val="006053E7"/>
    <w:rsid w:val="0060636E"/>
    <w:rsid w:val="00607C7B"/>
    <w:rsid w:val="00610EEE"/>
    <w:rsid w:val="00611EC4"/>
    <w:rsid w:val="0061213A"/>
    <w:rsid w:val="006122B6"/>
    <w:rsid w:val="00612435"/>
    <w:rsid w:val="006147B5"/>
    <w:rsid w:val="00615042"/>
    <w:rsid w:val="006158F5"/>
    <w:rsid w:val="0061593B"/>
    <w:rsid w:val="00616630"/>
    <w:rsid w:val="00617C07"/>
    <w:rsid w:val="00620188"/>
    <w:rsid w:val="006202EE"/>
    <w:rsid w:val="00620E44"/>
    <w:rsid w:val="00621038"/>
    <w:rsid w:val="0062131C"/>
    <w:rsid w:val="00622B1A"/>
    <w:rsid w:val="00622D5F"/>
    <w:rsid w:val="00623234"/>
    <w:rsid w:val="0062403D"/>
    <w:rsid w:val="006253DE"/>
    <w:rsid w:val="006256C9"/>
    <w:rsid w:val="00626BFF"/>
    <w:rsid w:val="00627C6A"/>
    <w:rsid w:val="00627D4F"/>
    <w:rsid w:val="00630131"/>
    <w:rsid w:val="0063025E"/>
    <w:rsid w:val="006306AA"/>
    <w:rsid w:val="0063115E"/>
    <w:rsid w:val="00631DF9"/>
    <w:rsid w:val="00633B1B"/>
    <w:rsid w:val="00633F03"/>
    <w:rsid w:val="00634102"/>
    <w:rsid w:val="00634BFF"/>
    <w:rsid w:val="006354EB"/>
    <w:rsid w:val="00635999"/>
    <w:rsid w:val="00635E30"/>
    <w:rsid w:val="00636240"/>
    <w:rsid w:val="00640130"/>
    <w:rsid w:val="00642B53"/>
    <w:rsid w:val="00644ADB"/>
    <w:rsid w:val="00644B02"/>
    <w:rsid w:val="00644E45"/>
    <w:rsid w:val="00644F2B"/>
    <w:rsid w:val="00645406"/>
    <w:rsid w:val="006458B6"/>
    <w:rsid w:val="0064676A"/>
    <w:rsid w:val="006470E4"/>
    <w:rsid w:val="006477B2"/>
    <w:rsid w:val="006514EC"/>
    <w:rsid w:val="006519FA"/>
    <w:rsid w:val="006523C1"/>
    <w:rsid w:val="00652CE2"/>
    <w:rsid w:val="00653EA6"/>
    <w:rsid w:val="00654B7D"/>
    <w:rsid w:val="0065544D"/>
    <w:rsid w:val="00655EA2"/>
    <w:rsid w:val="00655FBC"/>
    <w:rsid w:val="00660355"/>
    <w:rsid w:val="00660467"/>
    <w:rsid w:val="00660701"/>
    <w:rsid w:val="00660E4E"/>
    <w:rsid w:val="006617B0"/>
    <w:rsid w:val="00662B63"/>
    <w:rsid w:val="00662D14"/>
    <w:rsid w:val="0066336A"/>
    <w:rsid w:val="00664511"/>
    <w:rsid w:val="00666234"/>
    <w:rsid w:val="00666C35"/>
    <w:rsid w:val="00667B2F"/>
    <w:rsid w:val="00667DFE"/>
    <w:rsid w:val="006724A2"/>
    <w:rsid w:val="00672598"/>
    <w:rsid w:val="0067262B"/>
    <w:rsid w:val="00672905"/>
    <w:rsid w:val="00672913"/>
    <w:rsid w:val="006737B2"/>
    <w:rsid w:val="00673CA8"/>
    <w:rsid w:val="00673DEE"/>
    <w:rsid w:val="00674C92"/>
    <w:rsid w:val="00674F2C"/>
    <w:rsid w:val="00675357"/>
    <w:rsid w:val="00675473"/>
    <w:rsid w:val="00675E29"/>
    <w:rsid w:val="006778D7"/>
    <w:rsid w:val="00677F62"/>
    <w:rsid w:val="00680953"/>
    <w:rsid w:val="00680C51"/>
    <w:rsid w:val="00680C6E"/>
    <w:rsid w:val="006826FF"/>
    <w:rsid w:val="006835CF"/>
    <w:rsid w:val="00683A35"/>
    <w:rsid w:val="006840A0"/>
    <w:rsid w:val="00684A87"/>
    <w:rsid w:val="00684EEF"/>
    <w:rsid w:val="00687763"/>
    <w:rsid w:val="00690159"/>
    <w:rsid w:val="006902E3"/>
    <w:rsid w:val="006909CD"/>
    <w:rsid w:val="00691908"/>
    <w:rsid w:val="00691B58"/>
    <w:rsid w:val="00691FA2"/>
    <w:rsid w:val="00692182"/>
    <w:rsid w:val="00692398"/>
    <w:rsid w:val="006924F8"/>
    <w:rsid w:val="00694B10"/>
    <w:rsid w:val="00695027"/>
    <w:rsid w:val="00695139"/>
    <w:rsid w:val="00695778"/>
    <w:rsid w:val="006973A9"/>
    <w:rsid w:val="006978D8"/>
    <w:rsid w:val="00697D16"/>
    <w:rsid w:val="00697D21"/>
    <w:rsid w:val="006A01FC"/>
    <w:rsid w:val="006A032D"/>
    <w:rsid w:val="006A04E9"/>
    <w:rsid w:val="006A0EE9"/>
    <w:rsid w:val="006A2791"/>
    <w:rsid w:val="006A2D70"/>
    <w:rsid w:val="006A57A8"/>
    <w:rsid w:val="006A648A"/>
    <w:rsid w:val="006A73D6"/>
    <w:rsid w:val="006B036E"/>
    <w:rsid w:val="006B0A59"/>
    <w:rsid w:val="006B13C1"/>
    <w:rsid w:val="006B2902"/>
    <w:rsid w:val="006B2D47"/>
    <w:rsid w:val="006B3947"/>
    <w:rsid w:val="006B39FD"/>
    <w:rsid w:val="006B42A2"/>
    <w:rsid w:val="006B6728"/>
    <w:rsid w:val="006B6E2E"/>
    <w:rsid w:val="006B6F40"/>
    <w:rsid w:val="006C0109"/>
    <w:rsid w:val="006C012B"/>
    <w:rsid w:val="006C1A98"/>
    <w:rsid w:val="006C3B25"/>
    <w:rsid w:val="006C552E"/>
    <w:rsid w:val="006C5786"/>
    <w:rsid w:val="006C5EF4"/>
    <w:rsid w:val="006C5F70"/>
    <w:rsid w:val="006C5FBB"/>
    <w:rsid w:val="006C6C12"/>
    <w:rsid w:val="006C7586"/>
    <w:rsid w:val="006D0B0F"/>
    <w:rsid w:val="006D23FE"/>
    <w:rsid w:val="006D2574"/>
    <w:rsid w:val="006D5F97"/>
    <w:rsid w:val="006E0C29"/>
    <w:rsid w:val="006E2278"/>
    <w:rsid w:val="006E2E7E"/>
    <w:rsid w:val="006E3AF9"/>
    <w:rsid w:val="006E4E15"/>
    <w:rsid w:val="006E50B3"/>
    <w:rsid w:val="006E54C6"/>
    <w:rsid w:val="006E5E63"/>
    <w:rsid w:val="006E63BD"/>
    <w:rsid w:val="006E766E"/>
    <w:rsid w:val="006F0E09"/>
    <w:rsid w:val="006F1285"/>
    <w:rsid w:val="006F179A"/>
    <w:rsid w:val="006F1DCB"/>
    <w:rsid w:val="006F1EED"/>
    <w:rsid w:val="006F2674"/>
    <w:rsid w:val="006F29D0"/>
    <w:rsid w:val="006F42F8"/>
    <w:rsid w:val="006F5B84"/>
    <w:rsid w:val="006F684A"/>
    <w:rsid w:val="00700E2B"/>
    <w:rsid w:val="007031EE"/>
    <w:rsid w:val="007047E7"/>
    <w:rsid w:val="00704870"/>
    <w:rsid w:val="00710A7D"/>
    <w:rsid w:val="00710B61"/>
    <w:rsid w:val="007120B6"/>
    <w:rsid w:val="007133EA"/>
    <w:rsid w:val="00713593"/>
    <w:rsid w:val="007135E4"/>
    <w:rsid w:val="007138C1"/>
    <w:rsid w:val="00714023"/>
    <w:rsid w:val="007174C3"/>
    <w:rsid w:val="00717555"/>
    <w:rsid w:val="00717F8D"/>
    <w:rsid w:val="007201BD"/>
    <w:rsid w:val="007215CD"/>
    <w:rsid w:val="0072276F"/>
    <w:rsid w:val="00722915"/>
    <w:rsid w:val="00723EEB"/>
    <w:rsid w:val="00724746"/>
    <w:rsid w:val="0072486A"/>
    <w:rsid w:val="00725283"/>
    <w:rsid w:val="00726587"/>
    <w:rsid w:val="00730692"/>
    <w:rsid w:val="00731389"/>
    <w:rsid w:val="007313A3"/>
    <w:rsid w:val="00731A20"/>
    <w:rsid w:val="00734278"/>
    <w:rsid w:val="0073453C"/>
    <w:rsid w:val="007349D2"/>
    <w:rsid w:val="00735EA5"/>
    <w:rsid w:val="00740741"/>
    <w:rsid w:val="007407C0"/>
    <w:rsid w:val="007408BF"/>
    <w:rsid w:val="00740938"/>
    <w:rsid w:val="00740C11"/>
    <w:rsid w:val="0074145D"/>
    <w:rsid w:val="00741A0D"/>
    <w:rsid w:val="007421A3"/>
    <w:rsid w:val="00742D04"/>
    <w:rsid w:val="00742FA6"/>
    <w:rsid w:val="00743E79"/>
    <w:rsid w:val="007460E9"/>
    <w:rsid w:val="00747410"/>
    <w:rsid w:val="00750115"/>
    <w:rsid w:val="00750736"/>
    <w:rsid w:val="00750CB0"/>
    <w:rsid w:val="00752C5B"/>
    <w:rsid w:val="007536B0"/>
    <w:rsid w:val="00754F2C"/>
    <w:rsid w:val="00755132"/>
    <w:rsid w:val="007552ED"/>
    <w:rsid w:val="007566EF"/>
    <w:rsid w:val="007567C2"/>
    <w:rsid w:val="00760BC2"/>
    <w:rsid w:val="00760C9F"/>
    <w:rsid w:val="0076131B"/>
    <w:rsid w:val="007613C5"/>
    <w:rsid w:val="007620DC"/>
    <w:rsid w:val="00762795"/>
    <w:rsid w:val="00763D39"/>
    <w:rsid w:val="00764E50"/>
    <w:rsid w:val="00765585"/>
    <w:rsid w:val="00766628"/>
    <w:rsid w:val="00766870"/>
    <w:rsid w:val="00766DD6"/>
    <w:rsid w:val="00767972"/>
    <w:rsid w:val="00767C7E"/>
    <w:rsid w:val="007711D0"/>
    <w:rsid w:val="00771220"/>
    <w:rsid w:val="0077266F"/>
    <w:rsid w:val="007740CD"/>
    <w:rsid w:val="00775CAF"/>
    <w:rsid w:val="007767F3"/>
    <w:rsid w:val="00780914"/>
    <w:rsid w:val="00782A7F"/>
    <w:rsid w:val="00782B21"/>
    <w:rsid w:val="00783757"/>
    <w:rsid w:val="00784D02"/>
    <w:rsid w:val="00784EF9"/>
    <w:rsid w:val="0078534D"/>
    <w:rsid w:val="007858F8"/>
    <w:rsid w:val="00786EE6"/>
    <w:rsid w:val="00787045"/>
    <w:rsid w:val="00787A73"/>
    <w:rsid w:val="00787C57"/>
    <w:rsid w:val="00787EA7"/>
    <w:rsid w:val="00790328"/>
    <w:rsid w:val="00790A47"/>
    <w:rsid w:val="0079112A"/>
    <w:rsid w:val="00791732"/>
    <w:rsid w:val="00791ED2"/>
    <w:rsid w:val="00792276"/>
    <w:rsid w:val="0079240A"/>
    <w:rsid w:val="00792AA6"/>
    <w:rsid w:val="00792C0A"/>
    <w:rsid w:val="0079345E"/>
    <w:rsid w:val="007939D7"/>
    <w:rsid w:val="0079523A"/>
    <w:rsid w:val="00795B43"/>
    <w:rsid w:val="00797F63"/>
    <w:rsid w:val="007A19DB"/>
    <w:rsid w:val="007A1B26"/>
    <w:rsid w:val="007A1EAF"/>
    <w:rsid w:val="007A2FF6"/>
    <w:rsid w:val="007A3713"/>
    <w:rsid w:val="007A5BFC"/>
    <w:rsid w:val="007A6AE8"/>
    <w:rsid w:val="007A6AFD"/>
    <w:rsid w:val="007A78BD"/>
    <w:rsid w:val="007B01F5"/>
    <w:rsid w:val="007B0209"/>
    <w:rsid w:val="007B0C21"/>
    <w:rsid w:val="007B1189"/>
    <w:rsid w:val="007B2EA4"/>
    <w:rsid w:val="007B325D"/>
    <w:rsid w:val="007B51DE"/>
    <w:rsid w:val="007B5551"/>
    <w:rsid w:val="007B7662"/>
    <w:rsid w:val="007C0C54"/>
    <w:rsid w:val="007C1D9F"/>
    <w:rsid w:val="007C27D4"/>
    <w:rsid w:val="007C42BD"/>
    <w:rsid w:val="007C4A49"/>
    <w:rsid w:val="007C4ABF"/>
    <w:rsid w:val="007C5AF6"/>
    <w:rsid w:val="007C6215"/>
    <w:rsid w:val="007C657C"/>
    <w:rsid w:val="007C6F67"/>
    <w:rsid w:val="007C7283"/>
    <w:rsid w:val="007D03BF"/>
    <w:rsid w:val="007D3A73"/>
    <w:rsid w:val="007D3FC3"/>
    <w:rsid w:val="007D4449"/>
    <w:rsid w:val="007D4E26"/>
    <w:rsid w:val="007D693B"/>
    <w:rsid w:val="007D724F"/>
    <w:rsid w:val="007D730F"/>
    <w:rsid w:val="007D7AE4"/>
    <w:rsid w:val="007E0196"/>
    <w:rsid w:val="007E085C"/>
    <w:rsid w:val="007E0AB0"/>
    <w:rsid w:val="007E0ED0"/>
    <w:rsid w:val="007E2196"/>
    <w:rsid w:val="007E30DB"/>
    <w:rsid w:val="007E3197"/>
    <w:rsid w:val="007E4E96"/>
    <w:rsid w:val="007E4EA3"/>
    <w:rsid w:val="007E60A8"/>
    <w:rsid w:val="007E7CD6"/>
    <w:rsid w:val="007E7D64"/>
    <w:rsid w:val="007F0BC0"/>
    <w:rsid w:val="007F143D"/>
    <w:rsid w:val="007F22FF"/>
    <w:rsid w:val="007F27FF"/>
    <w:rsid w:val="007F3189"/>
    <w:rsid w:val="007F48B6"/>
    <w:rsid w:val="007F4DAE"/>
    <w:rsid w:val="007F5887"/>
    <w:rsid w:val="007F5B1E"/>
    <w:rsid w:val="007F6BDA"/>
    <w:rsid w:val="0080033B"/>
    <w:rsid w:val="00800E47"/>
    <w:rsid w:val="00803D05"/>
    <w:rsid w:val="0080431B"/>
    <w:rsid w:val="00804F52"/>
    <w:rsid w:val="0080546A"/>
    <w:rsid w:val="00805506"/>
    <w:rsid w:val="00806E4A"/>
    <w:rsid w:val="00806EB6"/>
    <w:rsid w:val="00807929"/>
    <w:rsid w:val="0081112A"/>
    <w:rsid w:val="00811772"/>
    <w:rsid w:val="0081223D"/>
    <w:rsid w:val="008136AE"/>
    <w:rsid w:val="00814AD0"/>
    <w:rsid w:val="00815269"/>
    <w:rsid w:val="0081575C"/>
    <w:rsid w:val="0081639A"/>
    <w:rsid w:val="0081703E"/>
    <w:rsid w:val="0081741D"/>
    <w:rsid w:val="008200AF"/>
    <w:rsid w:val="008202F8"/>
    <w:rsid w:val="00820C60"/>
    <w:rsid w:val="00820C95"/>
    <w:rsid w:val="00821A19"/>
    <w:rsid w:val="008224AB"/>
    <w:rsid w:val="0082365F"/>
    <w:rsid w:val="00826293"/>
    <w:rsid w:val="00826621"/>
    <w:rsid w:val="008276F1"/>
    <w:rsid w:val="0083036C"/>
    <w:rsid w:val="008307CA"/>
    <w:rsid w:val="00832528"/>
    <w:rsid w:val="0083288D"/>
    <w:rsid w:val="00833435"/>
    <w:rsid w:val="00833462"/>
    <w:rsid w:val="00834797"/>
    <w:rsid w:val="00835068"/>
    <w:rsid w:val="008353E1"/>
    <w:rsid w:val="00835B7D"/>
    <w:rsid w:val="00837108"/>
    <w:rsid w:val="00837A78"/>
    <w:rsid w:val="00837FB2"/>
    <w:rsid w:val="0084001B"/>
    <w:rsid w:val="00840461"/>
    <w:rsid w:val="0084176D"/>
    <w:rsid w:val="00842B96"/>
    <w:rsid w:val="00842EC2"/>
    <w:rsid w:val="00844284"/>
    <w:rsid w:val="00844C86"/>
    <w:rsid w:val="008453DC"/>
    <w:rsid w:val="00846134"/>
    <w:rsid w:val="00847219"/>
    <w:rsid w:val="00847408"/>
    <w:rsid w:val="00847885"/>
    <w:rsid w:val="008478D0"/>
    <w:rsid w:val="00847CB7"/>
    <w:rsid w:val="00847CD7"/>
    <w:rsid w:val="008512C2"/>
    <w:rsid w:val="00851A34"/>
    <w:rsid w:val="0085282B"/>
    <w:rsid w:val="00852A60"/>
    <w:rsid w:val="00853BE9"/>
    <w:rsid w:val="00856202"/>
    <w:rsid w:val="00856A51"/>
    <w:rsid w:val="00857C21"/>
    <w:rsid w:val="00857D2D"/>
    <w:rsid w:val="00860D8D"/>
    <w:rsid w:val="00861B8E"/>
    <w:rsid w:val="00861C29"/>
    <w:rsid w:val="00862A14"/>
    <w:rsid w:val="008635C6"/>
    <w:rsid w:val="00864D38"/>
    <w:rsid w:val="00865027"/>
    <w:rsid w:val="0086555B"/>
    <w:rsid w:val="00865ECF"/>
    <w:rsid w:val="00866D29"/>
    <w:rsid w:val="00867A21"/>
    <w:rsid w:val="008700BE"/>
    <w:rsid w:val="00874084"/>
    <w:rsid w:val="00874AE0"/>
    <w:rsid w:val="00875615"/>
    <w:rsid w:val="00877040"/>
    <w:rsid w:val="0087712C"/>
    <w:rsid w:val="008775A4"/>
    <w:rsid w:val="00877898"/>
    <w:rsid w:val="00880B8E"/>
    <w:rsid w:val="0088229D"/>
    <w:rsid w:val="00883A58"/>
    <w:rsid w:val="008845E1"/>
    <w:rsid w:val="0088475D"/>
    <w:rsid w:val="00886F3D"/>
    <w:rsid w:val="008873D4"/>
    <w:rsid w:val="00890066"/>
    <w:rsid w:val="008901A6"/>
    <w:rsid w:val="00890A0F"/>
    <w:rsid w:val="00890F6B"/>
    <w:rsid w:val="00890FE0"/>
    <w:rsid w:val="0089146C"/>
    <w:rsid w:val="00891577"/>
    <w:rsid w:val="00891935"/>
    <w:rsid w:val="00893D5B"/>
    <w:rsid w:val="008942DE"/>
    <w:rsid w:val="00894628"/>
    <w:rsid w:val="00894DB2"/>
    <w:rsid w:val="00895115"/>
    <w:rsid w:val="008959F0"/>
    <w:rsid w:val="00896016"/>
    <w:rsid w:val="008965BD"/>
    <w:rsid w:val="00897FEE"/>
    <w:rsid w:val="008A04EE"/>
    <w:rsid w:val="008A2A4C"/>
    <w:rsid w:val="008A30E4"/>
    <w:rsid w:val="008A45FF"/>
    <w:rsid w:val="008A4C2D"/>
    <w:rsid w:val="008A5CC8"/>
    <w:rsid w:val="008A6451"/>
    <w:rsid w:val="008A69F0"/>
    <w:rsid w:val="008A71E1"/>
    <w:rsid w:val="008A7A8B"/>
    <w:rsid w:val="008B03D6"/>
    <w:rsid w:val="008B0BC8"/>
    <w:rsid w:val="008B1964"/>
    <w:rsid w:val="008B20BD"/>
    <w:rsid w:val="008B24DD"/>
    <w:rsid w:val="008B27E0"/>
    <w:rsid w:val="008B3C05"/>
    <w:rsid w:val="008B47C2"/>
    <w:rsid w:val="008B4BC5"/>
    <w:rsid w:val="008B553A"/>
    <w:rsid w:val="008B5D8D"/>
    <w:rsid w:val="008B6D1F"/>
    <w:rsid w:val="008B7112"/>
    <w:rsid w:val="008B7935"/>
    <w:rsid w:val="008B7DB4"/>
    <w:rsid w:val="008C1DDE"/>
    <w:rsid w:val="008C1F3E"/>
    <w:rsid w:val="008C2117"/>
    <w:rsid w:val="008C2482"/>
    <w:rsid w:val="008C2AB5"/>
    <w:rsid w:val="008C49B5"/>
    <w:rsid w:val="008C4B82"/>
    <w:rsid w:val="008C5FB3"/>
    <w:rsid w:val="008C68DB"/>
    <w:rsid w:val="008C6AC4"/>
    <w:rsid w:val="008C6F83"/>
    <w:rsid w:val="008C7236"/>
    <w:rsid w:val="008D0225"/>
    <w:rsid w:val="008D07E5"/>
    <w:rsid w:val="008D0DFF"/>
    <w:rsid w:val="008D0F1F"/>
    <w:rsid w:val="008D2382"/>
    <w:rsid w:val="008D418B"/>
    <w:rsid w:val="008D5211"/>
    <w:rsid w:val="008D75E8"/>
    <w:rsid w:val="008E003A"/>
    <w:rsid w:val="008E0D40"/>
    <w:rsid w:val="008E1462"/>
    <w:rsid w:val="008E2E4E"/>
    <w:rsid w:val="008E41E1"/>
    <w:rsid w:val="008E589C"/>
    <w:rsid w:val="008E59D8"/>
    <w:rsid w:val="008E6FB7"/>
    <w:rsid w:val="008E74AC"/>
    <w:rsid w:val="008F003B"/>
    <w:rsid w:val="008F049C"/>
    <w:rsid w:val="008F056D"/>
    <w:rsid w:val="008F0CD8"/>
    <w:rsid w:val="008F2071"/>
    <w:rsid w:val="008F2B47"/>
    <w:rsid w:val="008F4487"/>
    <w:rsid w:val="008F6094"/>
    <w:rsid w:val="008F632E"/>
    <w:rsid w:val="008F686F"/>
    <w:rsid w:val="008F6C6F"/>
    <w:rsid w:val="008F6D35"/>
    <w:rsid w:val="008F72FC"/>
    <w:rsid w:val="008F75B1"/>
    <w:rsid w:val="008F7B79"/>
    <w:rsid w:val="00901D79"/>
    <w:rsid w:val="00902111"/>
    <w:rsid w:val="009023DB"/>
    <w:rsid w:val="00902484"/>
    <w:rsid w:val="009025C9"/>
    <w:rsid w:val="00903F6B"/>
    <w:rsid w:val="00905173"/>
    <w:rsid w:val="00905369"/>
    <w:rsid w:val="00907776"/>
    <w:rsid w:val="0091012F"/>
    <w:rsid w:val="009114CF"/>
    <w:rsid w:val="0091152E"/>
    <w:rsid w:val="009121F1"/>
    <w:rsid w:val="009122B8"/>
    <w:rsid w:val="0091267D"/>
    <w:rsid w:val="0091310A"/>
    <w:rsid w:val="00914670"/>
    <w:rsid w:val="00914FA9"/>
    <w:rsid w:val="00915434"/>
    <w:rsid w:val="00915AE1"/>
    <w:rsid w:val="009166DA"/>
    <w:rsid w:val="009169FD"/>
    <w:rsid w:val="00916B3F"/>
    <w:rsid w:val="00916D2F"/>
    <w:rsid w:val="0091772F"/>
    <w:rsid w:val="00917C79"/>
    <w:rsid w:val="0092005E"/>
    <w:rsid w:val="009203EE"/>
    <w:rsid w:val="009225BA"/>
    <w:rsid w:val="00923512"/>
    <w:rsid w:val="00924691"/>
    <w:rsid w:val="00924973"/>
    <w:rsid w:val="00924EBF"/>
    <w:rsid w:val="00925B89"/>
    <w:rsid w:val="00926B06"/>
    <w:rsid w:val="00927968"/>
    <w:rsid w:val="0093052B"/>
    <w:rsid w:val="00930CD4"/>
    <w:rsid w:val="00932824"/>
    <w:rsid w:val="00932833"/>
    <w:rsid w:val="0093504C"/>
    <w:rsid w:val="009362C4"/>
    <w:rsid w:val="00936419"/>
    <w:rsid w:val="00936940"/>
    <w:rsid w:val="0093727C"/>
    <w:rsid w:val="0094179C"/>
    <w:rsid w:val="00941E52"/>
    <w:rsid w:val="0094362B"/>
    <w:rsid w:val="009437FD"/>
    <w:rsid w:val="00943CB4"/>
    <w:rsid w:val="009453B2"/>
    <w:rsid w:val="00946CED"/>
    <w:rsid w:val="009500B4"/>
    <w:rsid w:val="0095025B"/>
    <w:rsid w:val="009506EB"/>
    <w:rsid w:val="0095096B"/>
    <w:rsid w:val="009519F4"/>
    <w:rsid w:val="00951AA1"/>
    <w:rsid w:val="009522D3"/>
    <w:rsid w:val="00954F81"/>
    <w:rsid w:val="009553CF"/>
    <w:rsid w:val="00956A7B"/>
    <w:rsid w:val="00961AB5"/>
    <w:rsid w:val="00961C57"/>
    <w:rsid w:val="009624D5"/>
    <w:rsid w:val="009629D4"/>
    <w:rsid w:val="00962D40"/>
    <w:rsid w:val="00962D42"/>
    <w:rsid w:val="00965D10"/>
    <w:rsid w:val="00966001"/>
    <w:rsid w:val="0096705D"/>
    <w:rsid w:val="009674A7"/>
    <w:rsid w:val="00967AF6"/>
    <w:rsid w:val="00967C26"/>
    <w:rsid w:val="00967C2F"/>
    <w:rsid w:val="00967CD1"/>
    <w:rsid w:val="00970C1A"/>
    <w:rsid w:val="00970DCB"/>
    <w:rsid w:val="00972FF9"/>
    <w:rsid w:val="00973ED7"/>
    <w:rsid w:val="00974706"/>
    <w:rsid w:val="009752FB"/>
    <w:rsid w:val="009769D1"/>
    <w:rsid w:val="0098081C"/>
    <w:rsid w:val="0098123E"/>
    <w:rsid w:val="00981D18"/>
    <w:rsid w:val="00983A2A"/>
    <w:rsid w:val="00983B2D"/>
    <w:rsid w:val="00983DB2"/>
    <w:rsid w:val="00984806"/>
    <w:rsid w:val="00984A5E"/>
    <w:rsid w:val="00984EE6"/>
    <w:rsid w:val="009854B6"/>
    <w:rsid w:val="0098564B"/>
    <w:rsid w:val="00985EAE"/>
    <w:rsid w:val="00986C30"/>
    <w:rsid w:val="00987B85"/>
    <w:rsid w:val="00987F59"/>
    <w:rsid w:val="00991DC4"/>
    <w:rsid w:val="009925D1"/>
    <w:rsid w:val="00992D74"/>
    <w:rsid w:val="00992E00"/>
    <w:rsid w:val="00995AC3"/>
    <w:rsid w:val="009963D6"/>
    <w:rsid w:val="0099645F"/>
    <w:rsid w:val="00996625"/>
    <w:rsid w:val="00997A28"/>
    <w:rsid w:val="009A0242"/>
    <w:rsid w:val="009A031F"/>
    <w:rsid w:val="009A0AF4"/>
    <w:rsid w:val="009A195F"/>
    <w:rsid w:val="009A1FE4"/>
    <w:rsid w:val="009A35E9"/>
    <w:rsid w:val="009A3F58"/>
    <w:rsid w:val="009A44F5"/>
    <w:rsid w:val="009A5358"/>
    <w:rsid w:val="009A572D"/>
    <w:rsid w:val="009A59CF"/>
    <w:rsid w:val="009B00FD"/>
    <w:rsid w:val="009B04E5"/>
    <w:rsid w:val="009B2EDE"/>
    <w:rsid w:val="009B2F69"/>
    <w:rsid w:val="009B31EC"/>
    <w:rsid w:val="009B3388"/>
    <w:rsid w:val="009B3993"/>
    <w:rsid w:val="009B3F98"/>
    <w:rsid w:val="009B4238"/>
    <w:rsid w:val="009B4CA5"/>
    <w:rsid w:val="009B542C"/>
    <w:rsid w:val="009B5E08"/>
    <w:rsid w:val="009B6797"/>
    <w:rsid w:val="009B6CCF"/>
    <w:rsid w:val="009B6E25"/>
    <w:rsid w:val="009C08E5"/>
    <w:rsid w:val="009C1046"/>
    <w:rsid w:val="009C1104"/>
    <w:rsid w:val="009C1E27"/>
    <w:rsid w:val="009C272D"/>
    <w:rsid w:val="009C2775"/>
    <w:rsid w:val="009C2BF7"/>
    <w:rsid w:val="009C36B2"/>
    <w:rsid w:val="009C389F"/>
    <w:rsid w:val="009C465D"/>
    <w:rsid w:val="009C4E0F"/>
    <w:rsid w:val="009C51C3"/>
    <w:rsid w:val="009C5AEB"/>
    <w:rsid w:val="009C7C7C"/>
    <w:rsid w:val="009D2807"/>
    <w:rsid w:val="009D2A14"/>
    <w:rsid w:val="009D31EC"/>
    <w:rsid w:val="009D4BBB"/>
    <w:rsid w:val="009D5A89"/>
    <w:rsid w:val="009D5E19"/>
    <w:rsid w:val="009D6922"/>
    <w:rsid w:val="009D7A01"/>
    <w:rsid w:val="009D7ECB"/>
    <w:rsid w:val="009E18E3"/>
    <w:rsid w:val="009E1E96"/>
    <w:rsid w:val="009E2D10"/>
    <w:rsid w:val="009E3329"/>
    <w:rsid w:val="009F15B2"/>
    <w:rsid w:val="009F2DF9"/>
    <w:rsid w:val="009F31D3"/>
    <w:rsid w:val="009F4669"/>
    <w:rsid w:val="009F4AB6"/>
    <w:rsid w:val="009F5497"/>
    <w:rsid w:val="009F6232"/>
    <w:rsid w:val="009F70CB"/>
    <w:rsid w:val="009F7464"/>
    <w:rsid w:val="009F7631"/>
    <w:rsid w:val="00A00957"/>
    <w:rsid w:val="00A02909"/>
    <w:rsid w:val="00A02EA1"/>
    <w:rsid w:val="00A041CB"/>
    <w:rsid w:val="00A05EE7"/>
    <w:rsid w:val="00A061FC"/>
    <w:rsid w:val="00A06392"/>
    <w:rsid w:val="00A0728E"/>
    <w:rsid w:val="00A07565"/>
    <w:rsid w:val="00A07901"/>
    <w:rsid w:val="00A12219"/>
    <w:rsid w:val="00A12982"/>
    <w:rsid w:val="00A13CAD"/>
    <w:rsid w:val="00A147EB"/>
    <w:rsid w:val="00A169BF"/>
    <w:rsid w:val="00A16A2C"/>
    <w:rsid w:val="00A17BD6"/>
    <w:rsid w:val="00A20743"/>
    <w:rsid w:val="00A21476"/>
    <w:rsid w:val="00A218DD"/>
    <w:rsid w:val="00A22040"/>
    <w:rsid w:val="00A22241"/>
    <w:rsid w:val="00A22F5F"/>
    <w:rsid w:val="00A23281"/>
    <w:rsid w:val="00A23538"/>
    <w:rsid w:val="00A23844"/>
    <w:rsid w:val="00A23A19"/>
    <w:rsid w:val="00A242F8"/>
    <w:rsid w:val="00A2437F"/>
    <w:rsid w:val="00A24B6E"/>
    <w:rsid w:val="00A24E72"/>
    <w:rsid w:val="00A251B3"/>
    <w:rsid w:val="00A3020D"/>
    <w:rsid w:val="00A305CE"/>
    <w:rsid w:val="00A322BC"/>
    <w:rsid w:val="00A34447"/>
    <w:rsid w:val="00A34A4D"/>
    <w:rsid w:val="00A35DEC"/>
    <w:rsid w:val="00A36341"/>
    <w:rsid w:val="00A40640"/>
    <w:rsid w:val="00A414D3"/>
    <w:rsid w:val="00A433AD"/>
    <w:rsid w:val="00A45C40"/>
    <w:rsid w:val="00A46800"/>
    <w:rsid w:val="00A4741B"/>
    <w:rsid w:val="00A4759D"/>
    <w:rsid w:val="00A47A01"/>
    <w:rsid w:val="00A508E5"/>
    <w:rsid w:val="00A51167"/>
    <w:rsid w:val="00A514D7"/>
    <w:rsid w:val="00A51B42"/>
    <w:rsid w:val="00A53CAD"/>
    <w:rsid w:val="00A54ED3"/>
    <w:rsid w:val="00A57DDB"/>
    <w:rsid w:val="00A60ADF"/>
    <w:rsid w:val="00A60D8D"/>
    <w:rsid w:val="00A61DB7"/>
    <w:rsid w:val="00A6210B"/>
    <w:rsid w:val="00A623CE"/>
    <w:rsid w:val="00A63513"/>
    <w:rsid w:val="00A64D08"/>
    <w:rsid w:val="00A6561A"/>
    <w:rsid w:val="00A65674"/>
    <w:rsid w:val="00A656D9"/>
    <w:rsid w:val="00A65CEE"/>
    <w:rsid w:val="00A66657"/>
    <w:rsid w:val="00A669A2"/>
    <w:rsid w:val="00A66B8C"/>
    <w:rsid w:val="00A706A2"/>
    <w:rsid w:val="00A714EB"/>
    <w:rsid w:val="00A72660"/>
    <w:rsid w:val="00A7289E"/>
    <w:rsid w:val="00A72C1E"/>
    <w:rsid w:val="00A739EA"/>
    <w:rsid w:val="00A74FB9"/>
    <w:rsid w:val="00A75AE4"/>
    <w:rsid w:val="00A770FA"/>
    <w:rsid w:val="00A77951"/>
    <w:rsid w:val="00A77B59"/>
    <w:rsid w:val="00A80612"/>
    <w:rsid w:val="00A82177"/>
    <w:rsid w:val="00A822B8"/>
    <w:rsid w:val="00A82D26"/>
    <w:rsid w:val="00A8307D"/>
    <w:rsid w:val="00A83E57"/>
    <w:rsid w:val="00A8466D"/>
    <w:rsid w:val="00A855F8"/>
    <w:rsid w:val="00A865CD"/>
    <w:rsid w:val="00A86B0B"/>
    <w:rsid w:val="00A87C92"/>
    <w:rsid w:val="00A90076"/>
    <w:rsid w:val="00A90DF6"/>
    <w:rsid w:val="00A9101F"/>
    <w:rsid w:val="00A91933"/>
    <w:rsid w:val="00A92146"/>
    <w:rsid w:val="00A93DD0"/>
    <w:rsid w:val="00A94DD2"/>
    <w:rsid w:val="00A954B5"/>
    <w:rsid w:val="00A95BFA"/>
    <w:rsid w:val="00A9682B"/>
    <w:rsid w:val="00AA16E3"/>
    <w:rsid w:val="00AA2AB5"/>
    <w:rsid w:val="00AA361C"/>
    <w:rsid w:val="00AA4511"/>
    <w:rsid w:val="00AA4681"/>
    <w:rsid w:val="00AA48C1"/>
    <w:rsid w:val="00AA53CE"/>
    <w:rsid w:val="00AA5DDD"/>
    <w:rsid w:val="00AA7BBF"/>
    <w:rsid w:val="00AB0393"/>
    <w:rsid w:val="00AB1752"/>
    <w:rsid w:val="00AB1BD7"/>
    <w:rsid w:val="00AB1F97"/>
    <w:rsid w:val="00AB2251"/>
    <w:rsid w:val="00AB297F"/>
    <w:rsid w:val="00AB2DE8"/>
    <w:rsid w:val="00AB3866"/>
    <w:rsid w:val="00AB54DA"/>
    <w:rsid w:val="00AB7408"/>
    <w:rsid w:val="00AB78B8"/>
    <w:rsid w:val="00AB7F84"/>
    <w:rsid w:val="00AC0735"/>
    <w:rsid w:val="00AC0B11"/>
    <w:rsid w:val="00AC1166"/>
    <w:rsid w:val="00AC1912"/>
    <w:rsid w:val="00AC1C3D"/>
    <w:rsid w:val="00AC23B7"/>
    <w:rsid w:val="00AC25EA"/>
    <w:rsid w:val="00AC3178"/>
    <w:rsid w:val="00AC33EE"/>
    <w:rsid w:val="00AC38B6"/>
    <w:rsid w:val="00AC4051"/>
    <w:rsid w:val="00AC5284"/>
    <w:rsid w:val="00AC607E"/>
    <w:rsid w:val="00AC61BD"/>
    <w:rsid w:val="00AD029F"/>
    <w:rsid w:val="00AD0AAB"/>
    <w:rsid w:val="00AD229D"/>
    <w:rsid w:val="00AD7407"/>
    <w:rsid w:val="00AD752B"/>
    <w:rsid w:val="00AE0218"/>
    <w:rsid w:val="00AE1BB7"/>
    <w:rsid w:val="00AE2BFC"/>
    <w:rsid w:val="00AE319C"/>
    <w:rsid w:val="00AE332E"/>
    <w:rsid w:val="00AE3777"/>
    <w:rsid w:val="00AE5068"/>
    <w:rsid w:val="00AE62C4"/>
    <w:rsid w:val="00AF0302"/>
    <w:rsid w:val="00AF05EC"/>
    <w:rsid w:val="00AF0608"/>
    <w:rsid w:val="00AF2489"/>
    <w:rsid w:val="00AF285F"/>
    <w:rsid w:val="00AF2FC5"/>
    <w:rsid w:val="00AF4871"/>
    <w:rsid w:val="00AF4ABF"/>
    <w:rsid w:val="00AF4FA4"/>
    <w:rsid w:val="00AF6EAA"/>
    <w:rsid w:val="00B00B00"/>
    <w:rsid w:val="00B00BB0"/>
    <w:rsid w:val="00B01DDB"/>
    <w:rsid w:val="00B01DF2"/>
    <w:rsid w:val="00B0275D"/>
    <w:rsid w:val="00B03787"/>
    <w:rsid w:val="00B03A23"/>
    <w:rsid w:val="00B03EA9"/>
    <w:rsid w:val="00B04077"/>
    <w:rsid w:val="00B040A1"/>
    <w:rsid w:val="00B04781"/>
    <w:rsid w:val="00B05028"/>
    <w:rsid w:val="00B05262"/>
    <w:rsid w:val="00B05521"/>
    <w:rsid w:val="00B0690A"/>
    <w:rsid w:val="00B06F3E"/>
    <w:rsid w:val="00B102C0"/>
    <w:rsid w:val="00B10D7A"/>
    <w:rsid w:val="00B1117A"/>
    <w:rsid w:val="00B11FD1"/>
    <w:rsid w:val="00B13351"/>
    <w:rsid w:val="00B1366C"/>
    <w:rsid w:val="00B13CB1"/>
    <w:rsid w:val="00B14025"/>
    <w:rsid w:val="00B14551"/>
    <w:rsid w:val="00B1537B"/>
    <w:rsid w:val="00B1576A"/>
    <w:rsid w:val="00B161BF"/>
    <w:rsid w:val="00B162F5"/>
    <w:rsid w:val="00B179E7"/>
    <w:rsid w:val="00B200D2"/>
    <w:rsid w:val="00B201E5"/>
    <w:rsid w:val="00B21BD2"/>
    <w:rsid w:val="00B2222C"/>
    <w:rsid w:val="00B23C2A"/>
    <w:rsid w:val="00B24A6E"/>
    <w:rsid w:val="00B24F94"/>
    <w:rsid w:val="00B2544D"/>
    <w:rsid w:val="00B25CED"/>
    <w:rsid w:val="00B25D69"/>
    <w:rsid w:val="00B26232"/>
    <w:rsid w:val="00B26722"/>
    <w:rsid w:val="00B27B01"/>
    <w:rsid w:val="00B27EEC"/>
    <w:rsid w:val="00B30931"/>
    <w:rsid w:val="00B30C49"/>
    <w:rsid w:val="00B30DE2"/>
    <w:rsid w:val="00B317D8"/>
    <w:rsid w:val="00B321E8"/>
    <w:rsid w:val="00B337A8"/>
    <w:rsid w:val="00B34824"/>
    <w:rsid w:val="00B35285"/>
    <w:rsid w:val="00B3534A"/>
    <w:rsid w:val="00B35670"/>
    <w:rsid w:val="00B35FC1"/>
    <w:rsid w:val="00B36FEF"/>
    <w:rsid w:val="00B3735C"/>
    <w:rsid w:val="00B37827"/>
    <w:rsid w:val="00B402EF"/>
    <w:rsid w:val="00B40951"/>
    <w:rsid w:val="00B42F07"/>
    <w:rsid w:val="00B43234"/>
    <w:rsid w:val="00B43536"/>
    <w:rsid w:val="00B446BA"/>
    <w:rsid w:val="00B44C1E"/>
    <w:rsid w:val="00B46B79"/>
    <w:rsid w:val="00B47A1E"/>
    <w:rsid w:val="00B47D23"/>
    <w:rsid w:val="00B5060D"/>
    <w:rsid w:val="00B519B5"/>
    <w:rsid w:val="00B53F5E"/>
    <w:rsid w:val="00B53F6F"/>
    <w:rsid w:val="00B542CF"/>
    <w:rsid w:val="00B55C3F"/>
    <w:rsid w:val="00B55FB7"/>
    <w:rsid w:val="00B56C99"/>
    <w:rsid w:val="00B57186"/>
    <w:rsid w:val="00B60180"/>
    <w:rsid w:val="00B611A1"/>
    <w:rsid w:val="00B61B94"/>
    <w:rsid w:val="00B61E14"/>
    <w:rsid w:val="00B6399A"/>
    <w:rsid w:val="00B646FF"/>
    <w:rsid w:val="00B64A89"/>
    <w:rsid w:val="00B6630E"/>
    <w:rsid w:val="00B66D22"/>
    <w:rsid w:val="00B66E0C"/>
    <w:rsid w:val="00B67820"/>
    <w:rsid w:val="00B67F4F"/>
    <w:rsid w:val="00B701A6"/>
    <w:rsid w:val="00B70480"/>
    <w:rsid w:val="00B70A4B"/>
    <w:rsid w:val="00B71375"/>
    <w:rsid w:val="00B725C3"/>
    <w:rsid w:val="00B72CB6"/>
    <w:rsid w:val="00B764D1"/>
    <w:rsid w:val="00B76508"/>
    <w:rsid w:val="00B7693A"/>
    <w:rsid w:val="00B7765C"/>
    <w:rsid w:val="00B77D13"/>
    <w:rsid w:val="00B80083"/>
    <w:rsid w:val="00B805A4"/>
    <w:rsid w:val="00B81ABF"/>
    <w:rsid w:val="00B830CE"/>
    <w:rsid w:val="00B83CC0"/>
    <w:rsid w:val="00B845A8"/>
    <w:rsid w:val="00B84766"/>
    <w:rsid w:val="00B8565E"/>
    <w:rsid w:val="00B8633A"/>
    <w:rsid w:val="00B86B34"/>
    <w:rsid w:val="00B86BB8"/>
    <w:rsid w:val="00B8768B"/>
    <w:rsid w:val="00B9011D"/>
    <w:rsid w:val="00B90956"/>
    <w:rsid w:val="00B91577"/>
    <w:rsid w:val="00B94AEF"/>
    <w:rsid w:val="00B9500B"/>
    <w:rsid w:val="00B9568A"/>
    <w:rsid w:val="00B95D27"/>
    <w:rsid w:val="00B95FFD"/>
    <w:rsid w:val="00B97203"/>
    <w:rsid w:val="00BA0501"/>
    <w:rsid w:val="00BA17DA"/>
    <w:rsid w:val="00BA1B69"/>
    <w:rsid w:val="00BA1BFF"/>
    <w:rsid w:val="00BA2003"/>
    <w:rsid w:val="00BA2DDE"/>
    <w:rsid w:val="00BA3989"/>
    <w:rsid w:val="00BA3B0D"/>
    <w:rsid w:val="00BA5477"/>
    <w:rsid w:val="00BA5B88"/>
    <w:rsid w:val="00BA60E9"/>
    <w:rsid w:val="00BA616B"/>
    <w:rsid w:val="00BB0F65"/>
    <w:rsid w:val="00BB183D"/>
    <w:rsid w:val="00BB1B62"/>
    <w:rsid w:val="00BB1C43"/>
    <w:rsid w:val="00BB234E"/>
    <w:rsid w:val="00BB35E1"/>
    <w:rsid w:val="00BB3F32"/>
    <w:rsid w:val="00BB404B"/>
    <w:rsid w:val="00BB4072"/>
    <w:rsid w:val="00BB4E20"/>
    <w:rsid w:val="00BB5449"/>
    <w:rsid w:val="00BB5A18"/>
    <w:rsid w:val="00BB6A00"/>
    <w:rsid w:val="00BC0493"/>
    <w:rsid w:val="00BC069E"/>
    <w:rsid w:val="00BC0DF3"/>
    <w:rsid w:val="00BC1C53"/>
    <w:rsid w:val="00BC1D23"/>
    <w:rsid w:val="00BC22D5"/>
    <w:rsid w:val="00BC25D7"/>
    <w:rsid w:val="00BC2852"/>
    <w:rsid w:val="00BC2A61"/>
    <w:rsid w:val="00BC3C51"/>
    <w:rsid w:val="00BC4D7E"/>
    <w:rsid w:val="00BC5B3C"/>
    <w:rsid w:val="00BC663D"/>
    <w:rsid w:val="00BC69D5"/>
    <w:rsid w:val="00BC761D"/>
    <w:rsid w:val="00BC7C67"/>
    <w:rsid w:val="00BD0A27"/>
    <w:rsid w:val="00BD0A85"/>
    <w:rsid w:val="00BD0C3A"/>
    <w:rsid w:val="00BD16C7"/>
    <w:rsid w:val="00BD2912"/>
    <w:rsid w:val="00BD4EA3"/>
    <w:rsid w:val="00BD5427"/>
    <w:rsid w:val="00BD56C5"/>
    <w:rsid w:val="00BD579F"/>
    <w:rsid w:val="00BD68A2"/>
    <w:rsid w:val="00BD6C9A"/>
    <w:rsid w:val="00BE065D"/>
    <w:rsid w:val="00BE3425"/>
    <w:rsid w:val="00BE3E64"/>
    <w:rsid w:val="00BE536B"/>
    <w:rsid w:val="00BE5F81"/>
    <w:rsid w:val="00BE69A7"/>
    <w:rsid w:val="00BE69FA"/>
    <w:rsid w:val="00BE6A51"/>
    <w:rsid w:val="00BE75A1"/>
    <w:rsid w:val="00BF09E2"/>
    <w:rsid w:val="00BF182E"/>
    <w:rsid w:val="00BF1A91"/>
    <w:rsid w:val="00BF1ADE"/>
    <w:rsid w:val="00BF23E1"/>
    <w:rsid w:val="00BF2EBE"/>
    <w:rsid w:val="00BF4C43"/>
    <w:rsid w:val="00BF4EBC"/>
    <w:rsid w:val="00BF62D9"/>
    <w:rsid w:val="00BF6CF6"/>
    <w:rsid w:val="00BF743B"/>
    <w:rsid w:val="00BF757C"/>
    <w:rsid w:val="00BF7628"/>
    <w:rsid w:val="00C017C2"/>
    <w:rsid w:val="00C02A9A"/>
    <w:rsid w:val="00C03C90"/>
    <w:rsid w:val="00C05439"/>
    <w:rsid w:val="00C05634"/>
    <w:rsid w:val="00C05FBB"/>
    <w:rsid w:val="00C066D9"/>
    <w:rsid w:val="00C0679B"/>
    <w:rsid w:val="00C06FEE"/>
    <w:rsid w:val="00C11033"/>
    <w:rsid w:val="00C114C9"/>
    <w:rsid w:val="00C11E47"/>
    <w:rsid w:val="00C12BFA"/>
    <w:rsid w:val="00C13A5C"/>
    <w:rsid w:val="00C15555"/>
    <w:rsid w:val="00C161DE"/>
    <w:rsid w:val="00C165E2"/>
    <w:rsid w:val="00C16DFA"/>
    <w:rsid w:val="00C20CEB"/>
    <w:rsid w:val="00C23F8D"/>
    <w:rsid w:val="00C24F5D"/>
    <w:rsid w:val="00C2531E"/>
    <w:rsid w:val="00C266FC"/>
    <w:rsid w:val="00C27761"/>
    <w:rsid w:val="00C3021D"/>
    <w:rsid w:val="00C307F9"/>
    <w:rsid w:val="00C317AA"/>
    <w:rsid w:val="00C32509"/>
    <w:rsid w:val="00C32594"/>
    <w:rsid w:val="00C32970"/>
    <w:rsid w:val="00C32E98"/>
    <w:rsid w:val="00C33F4F"/>
    <w:rsid w:val="00C3590F"/>
    <w:rsid w:val="00C41618"/>
    <w:rsid w:val="00C43874"/>
    <w:rsid w:val="00C440D8"/>
    <w:rsid w:val="00C44308"/>
    <w:rsid w:val="00C444DF"/>
    <w:rsid w:val="00C447C4"/>
    <w:rsid w:val="00C46BE0"/>
    <w:rsid w:val="00C47E11"/>
    <w:rsid w:val="00C51F95"/>
    <w:rsid w:val="00C52489"/>
    <w:rsid w:val="00C55335"/>
    <w:rsid w:val="00C55B51"/>
    <w:rsid w:val="00C55CDF"/>
    <w:rsid w:val="00C56C0B"/>
    <w:rsid w:val="00C56DC3"/>
    <w:rsid w:val="00C5792C"/>
    <w:rsid w:val="00C61313"/>
    <w:rsid w:val="00C61FD0"/>
    <w:rsid w:val="00C62A7F"/>
    <w:rsid w:val="00C63D5A"/>
    <w:rsid w:val="00C64793"/>
    <w:rsid w:val="00C64995"/>
    <w:rsid w:val="00C64B0D"/>
    <w:rsid w:val="00C654A7"/>
    <w:rsid w:val="00C65B1B"/>
    <w:rsid w:val="00C66E43"/>
    <w:rsid w:val="00C66E9B"/>
    <w:rsid w:val="00C67B2B"/>
    <w:rsid w:val="00C711A3"/>
    <w:rsid w:val="00C7191A"/>
    <w:rsid w:val="00C719DA"/>
    <w:rsid w:val="00C72743"/>
    <w:rsid w:val="00C72986"/>
    <w:rsid w:val="00C729F6"/>
    <w:rsid w:val="00C72E7D"/>
    <w:rsid w:val="00C73099"/>
    <w:rsid w:val="00C7443E"/>
    <w:rsid w:val="00C74779"/>
    <w:rsid w:val="00C74BD0"/>
    <w:rsid w:val="00C75B8A"/>
    <w:rsid w:val="00C7630A"/>
    <w:rsid w:val="00C76D5E"/>
    <w:rsid w:val="00C7777E"/>
    <w:rsid w:val="00C8177F"/>
    <w:rsid w:val="00C817FB"/>
    <w:rsid w:val="00C81FD2"/>
    <w:rsid w:val="00C8207B"/>
    <w:rsid w:val="00C8237D"/>
    <w:rsid w:val="00C85C76"/>
    <w:rsid w:val="00C85DD5"/>
    <w:rsid w:val="00C8603B"/>
    <w:rsid w:val="00C86BC0"/>
    <w:rsid w:val="00C87718"/>
    <w:rsid w:val="00C91ACF"/>
    <w:rsid w:val="00C92477"/>
    <w:rsid w:val="00C927A4"/>
    <w:rsid w:val="00C9403A"/>
    <w:rsid w:val="00C97094"/>
    <w:rsid w:val="00C97989"/>
    <w:rsid w:val="00C97FEA"/>
    <w:rsid w:val="00CA1812"/>
    <w:rsid w:val="00CA3F70"/>
    <w:rsid w:val="00CA4327"/>
    <w:rsid w:val="00CA5345"/>
    <w:rsid w:val="00CA598D"/>
    <w:rsid w:val="00CA7417"/>
    <w:rsid w:val="00CA76D1"/>
    <w:rsid w:val="00CA7A26"/>
    <w:rsid w:val="00CB03FD"/>
    <w:rsid w:val="00CB0ED8"/>
    <w:rsid w:val="00CB11BA"/>
    <w:rsid w:val="00CB187B"/>
    <w:rsid w:val="00CB1935"/>
    <w:rsid w:val="00CB1C42"/>
    <w:rsid w:val="00CB1E56"/>
    <w:rsid w:val="00CB2591"/>
    <w:rsid w:val="00CB2709"/>
    <w:rsid w:val="00CB33BC"/>
    <w:rsid w:val="00CB3AAE"/>
    <w:rsid w:val="00CB4546"/>
    <w:rsid w:val="00CB5481"/>
    <w:rsid w:val="00CB592D"/>
    <w:rsid w:val="00CB5A2D"/>
    <w:rsid w:val="00CB5B0F"/>
    <w:rsid w:val="00CB5D35"/>
    <w:rsid w:val="00CB6AD7"/>
    <w:rsid w:val="00CB6DE0"/>
    <w:rsid w:val="00CB6F05"/>
    <w:rsid w:val="00CB7316"/>
    <w:rsid w:val="00CB7987"/>
    <w:rsid w:val="00CB7D32"/>
    <w:rsid w:val="00CB7E21"/>
    <w:rsid w:val="00CC140B"/>
    <w:rsid w:val="00CC27BE"/>
    <w:rsid w:val="00CC2A05"/>
    <w:rsid w:val="00CC35A4"/>
    <w:rsid w:val="00CC3C7D"/>
    <w:rsid w:val="00CC56DB"/>
    <w:rsid w:val="00CC5DEC"/>
    <w:rsid w:val="00CC6172"/>
    <w:rsid w:val="00CC6691"/>
    <w:rsid w:val="00CC6E10"/>
    <w:rsid w:val="00CC7A6A"/>
    <w:rsid w:val="00CC7C23"/>
    <w:rsid w:val="00CC7F40"/>
    <w:rsid w:val="00CD0A56"/>
    <w:rsid w:val="00CD3799"/>
    <w:rsid w:val="00CD3F78"/>
    <w:rsid w:val="00CD473C"/>
    <w:rsid w:val="00CD7035"/>
    <w:rsid w:val="00CD72CC"/>
    <w:rsid w:val="00CD76FF"/>
    <w:rsid w:val="00CE0CCC"/>
    <w:rsid w:val="00CE0F93"/>
    <w:rsid w:val="00CE139D"/>
    <w:rsid w:val="00CE13CD"/>
    <w:rsid w:val="00CE30E6"/>
    <w:rsid w:val="00CE4460"/>
    <w:rsid w:val="00CE4CBA"/>
    <w:rsid w:val="00CE4DF6"/>
    <w:rsid w:val="00CE53C1"/>
    <w:rsid w:val="00CE5EE6"/>
    <w:rsid w:val="00CE60A3"/>
    <w:rsid w:val="00CE6BA7"/>
    <w:rsid w:val="00CE6C0B"/>
    <w:rsid w:val="00CE6FD9"/>
    <w:rsid w:val="00CE727F"/>
    <w:rsid w:val="00CE7C67"/>
    <w:rsid w:val="00CE7F9A"/>
    <w:rsid w:val="00CF16C2"/>
    <w:rsid w:val="00CF17FD"/>
    <w:rsid w:val="00CF20F0"/>
    <w:rsid w:val="00CF2948"/>
    <w:rsid w:val="00CF370F"/>
    <w:rsid w:val="00CF384F"/>
    <w:rsid w:val="00CF4251"/>
    <w:rsid w:val="00CF4DF9"/>
    <w:rsid w:val="00CF5144"/>
    <w:rsid w:val="00CF7077"/>
    <w:rsid w:val="00CF7C9B"/>
    <w:rsid w:val="00D002C6"/>
    <w:rsid w:val="00D0075E"/>
    <w:rsid w:val="00D00C95"/>
    <w:rsid w:val="00D01461"/>
    <w:rsid w:val="00D019C6"/>
    <w:rsid w:val="00D0299D"/>
    <w:rsid w:val="00D03613"/>
    <w:rsid w:val="00D05D94"/>
    <w:rsid w:val="00D07B85"/>
    <w:rsid w:val="00D07C66"/>
    <w:rsid w:val="00D100BD"/>
    <w:rsid w:val="00D105DA"/>
    <w:rsid w:val="00D10B56"/>
    <w:rsid w:val="00D10F41"/>
    <w:rsid w:val="00D1101C"/>
    <w:rsid w:val="00D12E1C"/>
    <w:rsid w:val="00D133D4"/>
    <w:rsid w:val="00D13696"/>
    <w:rsid w:val="00D146F3"/>
    <w:rsid w:val="00D1477F"/>
    <w:rsid w:val="00D1624D"/>
    <w:rsid w:val="00D1687A"/>
    <w:rsid w:val="00D17FC3"/>
    <w:rsid w:val="00D20CC9"/>
    <w:rsid w:val="00D220CF"/>
    <w:rsid w:val="00D22C7D"/>
    <w:rsid w:val="00D235BC"/>
    <w:rsid w:val="00D236A3"/>
    <w:rsid w:val="00D25E35"/>
    <w:rsid w:val="00D26DDD"/>
    <w:rsid w:val="00D27139"/>
    <w:rsid w:val="00D30020"/>
    <w:rsid w:val="00D300D9"/>
    <w:rsid w:val="00D30AB5"/>
    <w:rsid w:val="00D30D02"/>
    <w:rsid w:val="00D313E3"/>
    <w:rsid w:val="00D31C29"/>
    <w:rsid w:val="00D32098"/>
    <w:rsid w:val="00D329E1"/>
    <w:rsid w:val="00D334D1"/>
    <w:rsid w:val="00D335CC"/>
    <w:rsid w:val="00D350E7"/>
    <w:rsid w:val="00D35433"/>
    <w:rsid w:val="00D35B8C"/>
    <w:rsid w:val="00D36472"/>
    <w:rsid w:val="00D375C9"/>
    <w:rsid w:val="00D376B6"/>
    <w:rsid w:val="00D40271"/>
    <w:rsid w:val="00D40B2A"/>
    <w:rsid w:val="00D40C1C"/>
    <w:rsid w:val="00D40DA9"/>
    <w:rsid w:val="00D41576"/>
    <w:rsid w:val="00D41948"/>
    <w:rsid w:val="00D42881"/>
    <w:rsid w:val="00D42CC0"/>
    <w:rsid w:val="00D43505"/>
    <w:rsid w:val="00D44178"/>
    <w:rsid w:val="00D467E5"/>
    <w:rsid w:val="00D47A45"/>
    <w:rsid w:val="00D5093F"/>
    <w:rsid w:val="00D50EFC"/>
    <w:rsid w:val="00D51188"/>
    <w:rsid w:val="00D52574"/>
    <w:rsid w:val="00D5271F"/>
    <w:rsid w:val="00D5281A"/>
    <w:rsid w:val="00D52DCB"/>
    <w:rsid w:val="00D5314D"/>
    <w:rsid w:val="00D53310"/>
    <w:rsid w:val="00D54079"/>
    <w:rsid w:val="00D5431B"/>
    <w:rsid w:val="00D548D8"/>
    <w:rsid w:val="00D55148"/>
    <w:rsid w:val="00D5702B"/>
    <w:rsid w:val="00D5735C"/>
    <w:rsid w:val="00D57E12"/>
    <w:rsid w:val="00D6025F"/>
    <w:rsid w:val="00D60C94"/>
    <w:rsid w:val="00D60D38"/>
    <w:rsid w:val="00D60E56"/>
    <w:rsid w:val="00D61069"/>
    <w:rsid w:val="00D62853"/>
    <w:rsid w:val="00D62F55"/>
    <w:rsid w:val="00D635C5"/>
    <w:rsid w:val="00D63F1B"/>
    <w:rsid w:val="00D64D78"/>
    <w:rsid w:val="00D655D9"/>
    <w:rsid w:val="00D656B9"/>
    <w:rsid w:val="00D659AF"/>
    <w:rsid w:val="00D66537"/>
    <w:rsid w:val="00D66669"/>
    <w:rsid w:val="00D66A66"/>
    <w:rsid w:val="00D701D1"/>
    <w:rsid w:val="00D70E9A"/>
    <w:rsid w:val="00D7113F"/>
    <w:rsid w:val="00D71D9D"/>
    <w:rsid w:val="00D72079"/>
    <w:rsid w:val="00D723D9"/>
    <w:rsid w:val="00D75ADB"/>
    <w:rsid w:val="00D76599"/>
    <w:rsid w:val="00D80498"/>
    <w:rsid w:val="00D80ACE"/>
    <w:rsid w:val="00D83604"/>
    <w:rsid w:val="00D840A6"/>
    <w:rsid w:val="00D84811"/>
    <w:rsid w:val="00D84A76"/>
    <w:rsid w:val="00D855E2"/>
    <w:rsid w:val="00D85FF1"/>
    <w:rsid w:val="00D86699"/>
    <w:rsid w:val="00D86D6B"/>
    <w:rsid w:val="00D86F54"/>
    <w:rsid w:val="00D902AA"/>
    <w:rsid w:val="00D91FBD"/>
    <w:rsid w:val="00D93128"/>
    <w:rsid w:val="00D94D62"/>
    <w:rsid w:val="00D95A18"/>
    <w:rsid w:val="00D96F43"/>
    <w:rsid w:val="00D97190"/>
    <w:rsid w:val="00D97C5B"/>
    <w:rsid w:val="00DA0B77"/>
    <w:rsid w:val="00DA1BD7"/>
    <w:rsid w:val="00DA25D0"/>
    <w:rsid w:val="00DA2C11"/>
    <w:rsid w:val="00DA2F27"/>
    <w:rsid w:val="00DA4DC8"/>
    <w:rsid w:val="00DA502E"/>
    <w:rsid w:val="00DA6687"/>
    <w:rsid w:val="00DA66A4"/>
    <w:rsid w:val="00DA6740"/>
    <w:rsid w:val="00DA6765"/>
    <w:rsid w:val="00DA6D3B"/>
    <w:rsid w:val="00DA7367"/>
    <w:rsid w:val="00DA787E"/>
    <w:rsid w:val="00DB0BFA"/>
    <w:rsid w:val="00DB1CBF"/>
    <w:rsid w:val="00DB291C"/>
    <w:rsid w:val="00DB2C1E"/>
    <w:rsid w:val="00DB2CB5"/>
    <w:rsid w:val="00DB3171"/>
    <w:rsid w:val="00DB3E03"/>
    <w:rsid w:val="00DB5817"/>
    <w:rsid w:val="00DB583B"/>
    <w:rsid w:val="00DB5D50"/>
    <w:rsid w:val="00DB61BB"/>
    <w:rsid w:val="00DB6D30"/>
    <w:rsid w:val="00DB7367"/>
    <w:rsid w:val="00DB7464"/>
    <w:rsid w:val="00DB7ABB"/>
    <w:rsid w:val="00DB7C41"/>
    <w:rsid w:val="00DB7CBE"/>
    <w:rsid w:val="00DC007A"/>
    <w:rsid w:val="00DC02E3"/>
    <w:rsid w:val="00DC0437"/>
    <w:rsid w:val="00DC1494"/>
    <w:rsid w:val="00DC31CD"/>
    <w:rsid w:val="00DC33CC"/>
    <w:rsid w:val="00DC3B16"/>
    <w:rsid w:val="00DC3FCC"/>
    <w:rsid w:val="00DC6F7B"/>
    <w:rsid w:val="00DC7D78"/>
    <w:rsid w:val="00DD1750"/>
    <w:rsid w:val="00DD1F83"/>
    <w:rsid w:val="00DD3BF7"/>
    <w:rsid w:val="00DD3EB4"/>
    <w:rsid w:val="00DD4EB8"/>
    <w:rsid w:val="00DD56A7"/>
    <w:rsid w:val="00DD5923"/>
    <w:rsid w:val="00DD606A"/>
    <w:rsid w:val="00DD6603"/>
    <w:rsid w:val="00DD6728"/>
    <w:rsid w:val="00DD7F52"/>
    <w:rsid w:val="00DE04E5"/>
    <w:rsid w:val="00DE43EA"/>
    <w:rsid w:val="00DE4F59"/>
    <w:rsid w:val="00DE51E5"/>
    <w:rsid w:val="00DE71BF"/>
    <w:rsid w:val="00DE78A4"/>
    <w:rsid w:val="00DE7BD6"/>
    <w:rsid w:val="00DF03B8"/>
    <w:rsid w:val="00DF0937"/>
    <w:rsid w:val="00DF1894"/>
    <w:rsid w:val="00DF1EB9"/>
    <w:rsid w:val="00DF24CB"/>
    <w:rsid w:val="00DF28CE"/>
    <w:rsid w:val="00DF2D19"/>
    <w:rsid w:val="00DF4677"/>
    <w:rsid w:val="00DF4C7B"/>
    <w:rsid w:val="00DF5839"/>
    <w:rsid w:val="00DF5E1C"/>
    <w:rsid w:val="00DF6DAA"/>
    <w:rsid w:val="00DF7134"/>
    <w:rsid w:val="00E00162"/>
    <w:rsid w:val="00E00FB8"/>
    <w:rsid w:val="00E0179D"/>
    <w:rsid w:val="00E01B99"/>
    <w:rsid w:val="00E01DF2"/>
    <w:rsid w:val="00E02EF2"/>
    <w:rsid w:val="00E03AF8"/>
    <w:rsid w:val="00E040E0"/>
    <w:rsid w:val="00E04AA1"/>
    <w:rsid w:val="00E04CF8"/>
    <w:rsid w:val="00E05026"/>
    <w:rsid w:val="00E05224"/>
    <w:rsid w:val="00E0625E"/>
    <w:rsid w:val="00E06618"/>
    <w:rsid w:val="00E07A78"/>
    <w:rsid w:val="00E1034A"/>
    <w:rsid w:val="00E103D8"/>
    <w:rsid w:val="00E14E4F"/>
    <w:rsid w:val="00E16CC8"/>
    <w:rsid w:val="00E17164"/>
    <w:rsid w:val="00E20A74"/>
    <w:rsid w:val="00E21198"/>
    <w:rsid w:val="00E21D9B"/>
    <w:rsid w:val="00E224DC"/>
    <w:rsid w:val="00E2298D"/>
    <w:rsid w:val="00E2463F"/>
    <w:rsid w:val="00E246FC"/>
    <w:rsid w:val="00E25205"/>
    <w:rsid w:val="00E25436"/>
    <w:rsid w:val="00E2556D"/>
    <w:rsid w:val="00E25A7E"/>
    <w:rsid w:val="00E31F4F"/>
    <w:rsid w:val="00E323BC"/>
    <w:rsid w:val="00E32485"/>
    <w:rsid w:val="00E32657"/>
    <w:rsid w:val="00E32FFD"/>
    <w:rsid w:val="00E335F3"/>
    <w:rsid w:val="00E33C6D"/>
    <w:rsid w:val="00E33DDE"/>
    <w:rsid w:val="00E34328"/>
    <w:rsid w:val="00E35C3E"/>
    <w:rsid w:val="00E4150F"/>
    <w:rsid w:val="00E41DF6"/>
    <w:rsid w:val="00E425D6"/>
    <w:rsid w:val="00E4292B"/>
    <w:rsid w:val="00E43591"/>
    <w:rsid w:val="00E43BA2"/>
    <w:rsid w:val="00E44B56"/>
    <w:rsid w:val="00E458A7"/>
    <w:rsid w:val="00E46578"/>
    <w:rsid w:val="00E470AD"/>
    <w:rsid w:val="00E4765C"/>
    <w:rsid w:val="00E47EA1"/>
    <w:rsid w:val="00E5086E"/>
    <w:rsid w:val="00E50C98"/>
    <w:rsid w:val="00E515AE"/>
    <w:rsid w:val="00E51D91"/>
    <w:rsid w:val="00E5271C"/>
    <w:rsid w:val="00E52C5B"/>
    <w:rsid w:val="00E5367B"/>
    <w:rsid w:val="00E5368E"/>
    <w:rsid w:val="00E544CB"/>
    <w:rsid w:val="00E54BE0"/>
    <w:rsid w:val="00E557B9"/>
    <w:rsid w:val="00E56530"/>
    <w:rsid w:val="00E56C14"/>
    <w:rsid w:val="00E572A1"/>
    <w:rsid w:val="00E57564"/>
    <w:rsid w:val="00E575F0"/>
    <w:rsid w:val="00E57BE6"/>
    <w:rsid w:val="00E60A74"/>
    <w:rsid w:val="00E6100C"/>
    <w:rsid w:val="00E61653"/>
    <w:rsid w:val="00E616FF"/>
    <w:rsid w:val="00E6236E"/>
    <w:rsid w:val="00E63064"/>
    <w:rsid w:val="00E6346B"/>
    <w:rsid w:val="00E63E1C"/>
    <w:rsid w:val="00E6402B"/>
    <w:rsid w:val="00E643E2"/>
    <w:rsid w:val="00E6520C"/>
    <w:rsid w:val="00E65C01"/>
    <w:rsid w:val="00E65D44"/>
    <w:rsid w:val="00E66DEF"/>
    <w:rsid w:val="00E67211"/>
    <w:rsid w:val="00E70EB1"/>
    <w:rsid w:val="00E7212C"/>
    <w:rsid w:val="00E72850"/>
    <w:rsid w:val="00E72F60"/>
    <w:rsid w:val="00E73228"/>
    <w:rsid w:val="00E73310"/>
    <w:rsid w:val="00E74667"/>
    <w:rsid w:val="00E74A0C"/>
    <w:rsid w:val="00E7602C"/>
    <w:rsid w:val="00E76ED9"/>
    <w:rsid w:val="00E809BE"/>
    <w:rsid w:val="00E8288B"/>
    <w:rsid w:val="00E86986"/>
    <w:rsid w:val="00E86E72"/>
    <w:rsid w:val="00E87D73"/>
    <w:rsid w:val="00E9215E"/>
    <w:rsid w:val="00E965D3"/>
    <w:rsid w:val="00E97F2A"/>
    <w:rsid w:val="00EA091D"/>
    <w:rsid w:val="00EA0C73"/>
    <w:rsid w:val="00EA178C"/>
    <w:rsid w:val="00EA20A5"/>
    <w:rsid w:val="00EA2F49"/>
    <w:rsid w:val="00EA43C9"/>
    <w:rsid w:val="00EA47F2"/>
    <w:rsid w:val="00EA5901"/>
    <w:rsid w:val="00EA5BDA"/>
    <w:rsid w:val="00EA651F"/>
    <w:rsid w:val="00EA6CD3"/>
    <w:rsid w:val="00EA706A"/>
    <w:rsid w:val="00EB0462"/>
    <w:rsid w:val="00EB1502"/>
    <w:rsid w:val="00EB1FA3"/>
    <w:rsid w:val="00EB2C15"/>
    <w:rsid w:val="00EB3979"/>
    <w:rsid w:val="00EB39C6"/>
    <w:rsid w:val="00EB44B6"/>
    <w:rsid w:val="00EB4B82"/>
    <w:rsid w:val="00EB58B8"/>
    <w:rsid w:val="00EB5CA9"/>
    <w:rsid w:val="00EB6148"/>
    <w:rsid w:val="00EB6642"/>
    <w:rsid w:val="00EB6AC8"/>
    <w:rsid w:val="00EB6B98"/>
    <w:rsid w:val="00EB6BCF"/>
    <w:rsid w:val="00EB6CED"/>
    <w:rsid w:val="00EB74DF"/>
    <w:rsid w:val="00EB79D9"/>
    <w:rsid w:val="00EC22B2"/>
    <w:rsid w:val="00EC2AE6"/>
    <w:rsid w:val="00EC3837"/>
    <w:rsid w:val="00EC39B7"/>
    <w:rsid w:val="00EC438C"/>
    <w:rsid w:val="00EC52A6"/>
    <w:rsid w:val="00EC5ADC"/>
    <w:rsid w:val="00EC65DB"/>
    <w:rsid w:val="00ED074B"/>
    <w:rsid w:val="00ED10A2"/>
    <w:rsid w:val="00ED1712"/>
    <w:rsid w:val="00ED1BC8"/>
    <w:rsid w:val="00ED1F85"/>
    <w:rsid w:val="00ED2E47"/>
    <w:rsid w:val="00ED5225"/>
    <w:rsid w:val="00ED57B5"/>
    <w:rsid w:val="00ED599F"/>
    <w:rsid w:val="00ED5A10"/>
    <w:rsid w:val="00ED5C89"/>
    <w:rsid w:val="00ED5E1C"/>
    <w:rsid w:val="00ED7180"/>
    <w:rsid w:val="00ED73A9"/>
    <w:rsid w:val="00ED77EF"/>
    <w:rsid w:val="00ED7B8A"/>
    <w:rsid w:val="00EE0018"/>
    <w:rsid w:val="00EE0F38"/>
    <w:rsid w:val="00EE194D"/>
    <w:rsid w:val="00EE312D"/>
    <w:rsid w:val="00EE3A9C"/>
    <w:rsid w:val="00EE3B68"/>
    <w:rsid w:val="00EE49DF"/>
    <w:rsid w:val="00EE4D46"/>
    <w:rsid w:val="00EE58D8"/>
    <w:rsid w:val="00EE5BDC"/>
    <w:rsid w:val="00EE6C0F"/>
    <w:rsid w:val="00EE6C67"/>
    <w:rsid w:val="00EE784F"/>
    <w:rsid w:val="00EE7997"/>
    <w:rsid w:val="00EF300D"/>
    <w:rsid w:val="00EF3194"/>
    <w:rsid w:val="00EF32C9"/>
    <w:rsid w:val="00EF3765"/>
    <w:rsid w:val="00EF3806"/>
    <w:rsid w:val="00EF3C30"/>
    <w:rsid w:val="00EF5EC7"/>
    <w:rsid w:val="00EF69B7"/>
    <w:rsid w:val="00EF756C"/>
    <w:rsid w:val="00F00842"/>
    <w:rsid w:val="00F009D7"/>
    <w:rsid w:val="00F00A1E"/>
    <w:rsid w:val="00F01154"/>
    <w:rsid w:val="00F0154E"/>
    <w:rsid w:val="00F01DB9"/>
    <w:rsid w:val="00F02824"/>
    <w:rsid w:val="00F03483"/>
    <w:rsid w:val="00F0394B"/>
    <w:rsid w:val="00F04FCA"/>
    <w:rsid w:val="00F06562"/>
    <w:rsid w:val="00F065DB"/>
    <w:rsid w:val="00F073C5"/>
    <w:rsid w:val="00F078ED"/>
    <w:rsid w:val="00F10A22"/>
    <w:rsid w:val="00F11645"/>
    <w:rsid w:val="00F11C9C"/>
    <w:rsid w:val="00F12009"/>
    <w:rsid w:val="00F13BEE"/>
    <w:rsid w:val="00F13D25"/>
    <w:rsid w:val="00F14DAE"/>
    <w:rsid w:val="00F17EE0"/>
    <w:rsid w:val="00F2106E"/>
    <w:rsid w:val="00F22F03"/>
    <w:rsid w:val="00F244C8"/>
    <w:rsid w:val="00F2520F"/>
    <w:rsid w:val="00F25293"/>
    <w:rsid w:val="00F25A36"/>
    <w:rsid w:val="00F25C27"/>
    <w:rsid w:val="00F265E9"/>
    <w:rsid w:val="00F26985"/>
    <w:rsid w:val="00F272C2"/>
    <w:rsid w:val="00F276F2"/>
    <w:rsid w:val="00F278BB"/>
    <w:rsid w:val="00F2793F"/>
    <w:rsid w:val="00F279D6"/>
    <w:rsid w:val="00F303C7"/>
    <w:rsid w:val="00F306A6"/>
    <w:rsid w:val="00F30BD6"/>
    <w:rsid w:val="00F31618"/>
    <w:rsid w:val="00F3161B"/>
    <w:rsid w:val="00F33589"/>
    <w:rsid w:val="00F337C3"/>
    <w:rsid w:val="00F34715"/>
    <w:rsid w:val="00F36547"/>
    <w:rsid w:val="00F36855"/>
    <w:rsid w:val="00F36A1D"/>
    <w:rsid w:val="00F419F0"/>
    <w:rsid w:val="00F43947"/>
    <w:rsid w:val="00F439C0"/>
    <w:rsid w:val="00F4485B"/>
    <w:rsid w:val="00F45904"/>
    <w:rsid w:val="00F45AFC"/>
    <w:rsid w:val="00F45CFC"/>
    <w:rsid w:val="00F45E33"/>
    <w:rsid w:val="00F465AC"/>
    <w:rsid w:val="00F465E6"/>
    <w:rsid w:val="00F4742A"/>
    <w:rsid w:val="00F47FEF"/>
    <w:rsid w:val="00F5310A"/>
    <w:rsid w:val="00F5469C"/>
    <w:rsid w:val="00F54A4D"/>
    <w:rsid w:val="00F54ADF"/>
    <w:rsid w:val="00F54BA2"/>
    <w:rsid w:val="00F557A9"/>
    <w:rsid w:val="00F55878"/>
    <w:rsid w:val="00F5696D"/>
    <w:rsid w:val="00F619F5"/>
    <w:rsid w:val="00F61CE9"/>
    <w:rsid w:val="00F62059"/>
    <w:rsid w:val="00F6246D"/>
    <w:rsid w:val="00F62913"/>
    <w:rsid w:val="00F639A4"/>
    <w:rsid w:val="00F64230"/>
    <w:rsid w:val="00F649F3"/>
    <w:rsid w:val="00F65D1E"/>
    <w:rsid w:val="00F66808"/>
    <w:rsid w:val="00F66A14"/>
    <w:rsid w:val="00F67474"/>
    <w:rsid w:val="00F70B4E"/>
    <w:rsid w:val="00F70FB0"/>
    <w:rsid w:val="00F7117E"/>
    <w:rsid w:val="00F72752"/>
    <w:rsid w:val="00F73B01"/>
    <w:rsid w:val="00F748AD"/>
    <w:rsid w:val="00F75BCF"/>
    <w:rsid w:val="00F7613C"/>
    <w:rsid w:val="00F76BBF"/>
    <w:rsid w:val="00F76E67"/>
    <w:rsid w:val="00F770DA"/>
    <w:rsid w:val="00F770F0"/>
    <w:rsid w:val="00F776E5"/>
    <w:rsid w:val="00F80189"/>
    <w:rsid w:val="00F814DA"/>
    <w:rsid w:val="00F820C1"/>
    <w:rsid w:val="00F8294A"/>
    <w:rsid w:val="00F82F6A"/>
    <w:rsid w:val="00F8315C"/>
    <w:rsid w:val="00F83E12"/>
    <w:rsid w:val="00F84078"/>
    <w:rsid w:val="00F84333"/>
    <w:rsid w:val="00F84987"/>
    <w:rsid w:val="00F8669E"/>
    <w:rsid w:val="00F86B54"/>
    <w:rsid w:val="00F87CB6"/>
    <w:rsid w:val="00F91F0A"/>
    <w:rsid w:val="00F92441"/>
    <w:rsid w:val="00F93233"/>
    <w:rsid w:val="00F93726"/>
    <w:rsid w:val="00F959DE"/>
    <w:rsid w:val="00F95A21"/>
    <w:rsid w:val="00F95F3A"/>
    <w:rsid w:val="00F96C1F"/>
    <w:rsid w:val="00FA04C7"/>
    <w:rsid w:val="00FA04E6"/>
    <w:rsid w:val="00FA06C6"/>
    <w:rsid w:val="00FA08A5"/>
    <w:rsid w:val="00FA1F91"/>
    <w:rsid w:val="00FA209D"/>
    <w:rsid w:val="00FA465B"/>
    <w:rsid w:val="00FA5CB7"/>
    <w:rsid w:val="00FA5D48"/>
    <w:rsid w:val="00FA6A3D"/>
    <w:rsid w:val="00FA79C3"/>
    <w:rsid w:val="00FB162A"/>
    <w:rsid w:val="00FB1A93"/>
    <w:rsid w:val="00FB24AF"/>
    <w:rsid w:val="00FB395E"/>
    <w:rsid w:val="00FB4C2C"/>
    <w:rsid w:val="00FB4F89"/>
    <w:rsid w:val="00FB60A1"/>
    <w:rsid w:val="00FB75BB"/>
    <w:rsid w:val="00FC1E42"/>
    <w:rsid w:val="00FC1F85"/>
    <w:rsid w:val="00FC2618"/>
    <w:rsid w:val="00FC2A15"/>
    <w:rsid w:val="00FC2B93"/>
    <w:rsid w:val="00FC3580"/>
    <w:rsid w:val="00FC53B9"/>
    <w:rsid w:val="00FC5C7D"/>
    <w:rsid w:val="00FC6042"/>
    <w:rsid w:val="00FC61AC"/>
    <w:rsid w:val="00FC656D"/>
    <w:rsid w:val="00FC65D8"/>
    <w:rsid w:val="00FC6A15"/>
    <w:rsid w:val="00FC6F73"/>
    <w:rsid w:val="00FC7A87"/>
    <w:rsid w:val="00FD0AD6"/>
    <w:rsid w:val="00FD2166"/>
    <w:rsid w:val="00FD2830"/>
    <w:rsid w:val="00FD3D76"/>
    <w:rsid w:val="00FD4F5E"/>
    <w:rsid w:val="00FD6A4D"/>
    <w:rsid w:val="00FD7329"/>
    <w:rsid w:val="00FD755E"/>
    <w:rsid w:val="00FD7883"/>
    <w:rsid w:val="00FE0BEF"/>
    <w:rsid w:val="00FE0FF6"/>
    <w:rsid w:val="00FE1543"/>
    <w:rsid w:val="00FE1B6E"/>
    <w:rsid w:val="00FE1C4E"/>
    <w:rsid w:val="00FE2B5C"/>
    <w:rsid w:val="00FE37BC"/>
    <w:rsid w:val="00FE3E45"/>
    <w:rsid w:val="00FE51C7"/>
    <w:rsid w:val="00FE67F3"/>
    <w:rsid w:val="00FE6DAB"/>
    <w:rsid w:val="00FE768C"/>
    <w:rsid w:val="00FF0C4E"/>
    <w:rsid w:val="00FF0D9E"/>
    <w:rsid w:val="00FF0F82"/>
    <w:rsid w:val="00FF113E"/>
    <w:rsid w:val="00FF2123"/>
    <w:rsid w:val="00FF3EC9"/>
    <w:rsid w:val="00FF65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610118A"/>
  <w14:defaultImageDpi w14:val="330"/>
  <w15:docId w15:val="{0268E16C-CBAA-4B4D-A8EB-A136C4BA8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7A5BFC"/>
    <w:pPr>
      <w:widowControl w:val="0"/>
      <w:autoSpaceDE w:val="0"/>
      <w:autoSpaceDN w:val="0"/>
      <w:adjustRightInd w:val="0"/>
      <w:spacing w:after="240" w:line="480" w:lineRule="auto"/>
      <w:ind w:right="899"/>
      <w:jc w:val="both"/>
    </w:pPr>
    <w:rPr>
      <w:rFonts w:ascii="Arial" w:hAnsi="Arial" w:cs="Arial"/>
      <w:lang w:val="en-GB"/>
    </w:rPr>
  </w:style>
  <w:style w:type="paragraph" w:styleId="berschrift1">
    <w:name w:val="heading 1"/>
    <w:basedOn w:val="KeinLeerraum"/>
    <w:next w:val="Standard"/>
    <w:link w:val="berschrift1Zchn"/>
    <w:uiPriority w:val="9"/>
    <w:qFormat/>
    <w:rsid w:val="00F337C3"/>
    <w:pPr>
      <w:numPr>
        <w:numId w:val="5"/>
      </w:numPr>
      <w:spacing w:line="480" w:lineRule="auto"/>
      <w:ind w:right="899"/>
      <w:jc w:val="both"/>
    </w:pPr>
    <w:rPr>
      <w:i w:val="0"/>
      <w:lang w:val="en-GB"/>
    </w:rPr>
  </w:style>
  <w:style w:type="paragraph" w:styleId="berschrift2">
    <w:name w:val="heading 2"/>
    <w:basedOn w:val="berschrift1"/>
    <w:next w:val="Standard"/>
    <w:link w:val="berschrift2Zchn"/>
    <w:uiPriority w:val="9"/>
    <w:unhideWhenUsed/>
    <w:qFormat/>
    <w:rsid w:val="00C51F95"/>
    <w:pPr>
      <w:numPr>
        <w:ilvl w:val="1"/>
      </w:numPr>
      <w:spacing w:before="120" w:after="120" w:line="240" w:lineRule="auto"/>
      <w:ind w:left="788" w:right="902" w:hanging="431"/>
      <w:outlineLvl w:val="1"/>
    </w:pPr>
  </w:style>
  <w:style w:type="paragraph" w:styleId="berschrift3">
    <w:name w:val="heading 3"/>
    <w:basedOn w:val="berschrift2"/>
    <w:next w:val="Standard"/>
    <w:link w:val="berschrift3Zchn"/>
    <w:uiPriority w:val="9"/>
    <w:unhideWhenUsed/>
    <w:qFormat/>
    <w:rsid w:val="00F337C3"/>
    <w:pPr>
      <w:numPr>
        <w:ilvl w:val="0"/>
        <w:numId w:val="0"/>
      </w:numPr>
      <w:outlineLvl w:val="2"/>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AC1166"/>
    <w:pPr>
      <w:ind w:left="720"/>
      <w:contextualSpacing/>
    </w:pPr>
  </w:style>
  <w:style w:type="paragraph" w:styleId="Sprechblasentext">
    <w:name w:val="Balloon Text"/>
    <w:basedOn w:val="Standard"/>
    <w:link w:val="SprechblasentextZchn"/>
    <w:uiPriority w:val="99"/>
    <w:semiHidden/>
    <w:unhideWhenUsed/>
    <w:rsid w:val="0006277B"/>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06277B"/>
    <w:rPr>
      <w:rFonts w:ascii="Lucida Grande" w:hAnsi="Lucida Grande" w:cs="Lucida Grande"/>
      <w:sz w:val="18"/>
      <w:szCs w:val="18"/>
    </w:rPr>
  </w:style>
  <w:style w:type="table" w:styleId="Tabellenraster">
    <w:name w:val="Table Grid"/>
    <w:basedOn w:val="NormaleTabelle"/>
    <w:uiPriority w:val="59"/>
    <w:rsid w:val="00A34A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Akzent3">
    <w:name w:val="Light Shading Accent 3"/>
    <w:basedOn w:val="NormaleTabelle"/>
    <w:uiPriority w:val="60"/>
    <w:rsid w:val="00A34A4D"/>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HelleSchattierung-Akzent5">
    <w:name w:val="Light Shading Accent 5"/>
    <w:basedOn w:val="NormaleTabelle"/>
    <w:uiPriority w:val="60"/>
    <w:rsid w:val="00A34A4D"/>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HelleListe-Akzent3">
    <w:name w:val="Light List Accent 3"/>
    <w:basedOn w:val="NormaleTabelle"/>
    <w:uiPriority w:val="61"/>
    <w:rsid w:val="00A34A4D"/>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HelleListe-Akzent1">
    <w:name w:val="Light List Accent 1"/>
    <w:basedOn w:val="NormaleTabelle"/>
    <w:uiPriority w:val="61"/>
    <w:rsid w:val="00A34A4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Raster-Akzent3">
    <w:name w:val="Light Grid Accent 3"/>
    <w:basedOn w:val="NormaleTabelle"/>
    <w:uiPriority w:val="62"/>
    <w:rsid w:val="00A34A4D"/>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MittlereSchattierung1-Akzent3">
    <w:name w:val="Medium Shading 1 Accent 3"/>
    <w:basedOn w:val="NormaleTabelle"/>
    <w:uiPriority w:val="63"/>
    <w:rsid w:val="00A34A4D"/>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HellesRaster-Akzent5">
    <w:name w:val="Light Grid Accent 5"/>
    <w:basedOn w:val="NormaleTabelle"/>
    <w:uiPriority w:val="62"/>
    <w:rsid w:val="00A34A4D"/>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HelleSchattierung">
    <w:name w:val="Light Shading"/>
    <w:basedOn w:val="NormaleTabelle"/>
    <w:uiPriority w:val="60"/>
    <w:rsid w:val="00A34A4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Schattierung-Akzent1">
    <w:name w:val="Light Shading Accent 1"/>
    <w:basedOn w:val="NormaleTabelle"/>
    <w:uiPriority w:val="60"/>
    <w:rsid w:val="00A34A4D"/>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KeinLeerraum">
    <w:name w:val="No Spacing"/>
    <w:link w:val="KeinLeerraumZchn"/>
    <w:uiPriority w:val="1"/>
    <w:rsid w:val="0043693D"/>
    <w:pPr>
      <w:spacing w:line="360" w:lineRule="auto"/>
      <w:outlineLvl w:val="0"/>
    </w:pPr>
    <w:rPr>
      <w:rFonts w:ascii="Arial" w:hAnsi="Arial" w:cs="Arial"/>
      <w:b/>
      <w:i/>
      <w:lang w:eastAsia="de-DE"/>
    </w:rPr>
  </w:style>
  <w:style w:type="character" w:customStyle="1" w:styleId="KeinLeerraumZchn">
    <w:name w:val="Kein Leerraum Zchn"/>
    <w:basedOn w:val="Absatz-Standardschriftart"/>
    <w:link w:val="KeinLeerraum"/>
    <w:uiPriority w:val="1"/>
    <w:rsid w:val="0043693D"/>
    <w:rPr>
      <w:rFonts w:ascii="Arial" w:hAnsi="Arial" w:cs="Arial"/>
      <w:b/>
      <w:i/>
      <w:lang w:eastAsia="de-DE"/>
    </w:rPr>
  </w:style>
  <w:style w:type="paragraph" w:styleId="Literaturverzeichnis">
    <w:name w:val="Bibliography"/>
    <w:basedOn w:val="Standard"/>
    <w:next w:val="Standard"/>
    <w:uiPriority w:val="37"/>
    <w:unhideWhenUsed/>
    <w:rsid w:val="00984806"/>
    <w:pPr>
      <w:tabs>
        <w:tab w:val="left" w:pos="380"/>
        <w:tab w:val="left" w:pos="500"/>
        <w:tab w:val="left" w:pos="620"/>
      </w:tabs>
      <w:spacing w:after="0"/>
      <w:ind w:left="384" w:hanging="384"/>
    </w:pPr>
  </w:style>
  <w:style w:type="table" w:styleId="FarbigesRaster-Akzent5">
    <w:name w:val="Colorful Grid Accent 5"/>
    <w:basedOn w:val="NormaleTabelle"/>
    <w:uiPriority w:val="73"/>
    <w:rsid w:val="00D62853"/>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FarbigeListe-Akzent5">
    <w:name w:val="Colorful List Accent 5"/>
    <w:basedOn w:val="NormaleTabelle"/>
    <w:uiPriority w:val="72"/>
    <w:rsid w:val="00D62853"/>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HelleListe-Akzent5">
    <w:name w:val="Light List Accent 5"/>
    <w:basedOn w:val="NormaleTabelle"/>
    <w:uiPriority w:val="61"/>
    <w:rsid w:val="00DA6D3B"/>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styleId="Kommentarzeichen">
    <w:name w:val="annotation reference"/>
    <w:basedOn w:val="Absatz-Standardschriftart"/>
    <w:uiPriority w:val="99"/>
    <w:semiHidden/>
    <w:unhideWhenUsed/>
    <w:rsid w:val="004C3210"/>
    <w:rPr>
      <w:sz w:val="16"/>
      <w:szCs w:val="16"/>
    </w:rPr>
  </w:style>
  <w:style w:type="paragraph" w:styleId="Kommentartext">
    <w:name w:val="annotation text"/>
    <w:basedOn w:val="Standard"/>
    <w:link w:val="KommentartextZchn"/>
    <w:uiPriority w:val="99"/>
    <w:unhideWhenUsed/>
    <w:rsid w:val="004C3210"/>
    <w:rPr>
      <w:sz w:val="20"/>
      <w:szCs w:val="20"/>
    </w:rPr>
  </w:style>
  <w:style w:type="character" w:customStyle="1" w:styleId="KommentartextZchn">
    <w:name w:val="Kommentartext Zchn"/>
    <w:basedOn w:val="Absatz-Standardschriftart"/>
    <w:link w:val="Kommentartext"/>
    <w:uiPriority w:val="99"/>
    <w:rsid w:val="004C3210"/>
    <w:rPr>
      <w:sz w:val="20"/>
      <w:szCs w:val="20"/>
    </w:rPr>
  </w:style>
  <w:style w:type="paragraph" w:styleId="Kommentarthema">
    <w:name w:val="annotation subject"/>
    <w:basedOn w:val="Kommentartext"/>
    <w:next w:val="Kommentartext"/>
    <w:link w:val="KommentarthemaZchn"/>
    <w:uiPriority w:val="99"/>
    <w:semiHidden/>
    <w:unhideWhenUsed/>
    <w:rsid w:val="004C3210"/>
    <w:rPr>
      <w:b/>
      <w:bCs/>
    </w:rPr>
  </w:style>
  <w:style w:type="character" w:customStyle="1" w:styleId="KommentarthemaZchn">
    <w:name w:val="Kommentarthema Zchn"/>
    <w:basedOn w:val="KommentartextZchn"/>
    <w:link w:val="Kommentarthema"/>
    <w:uiPriority w:val="99"/>
    <w:semiHidden/>
    <w:rsid w:val="004C3210"/>
    <w:rPr>
      <w:b/>
      <w:bCs/>
      <w:sz w:val="20"/>
      <w:szCs w:val="20"/>
    </w:rPr>
  </w:style>
  <w:style w:type="character" w:customStyle="1" w:styleId="berschrift2Zchn">
    <w:name w:val="Überschrift 2 Zchn"/>
    <w:basedOn w:val="Absatz-Standardschriftart"/>
    <w:link w:val="berschrift2"/>
    <w:uiPriority w:val="9"/>
    <w:rsid w:val="00C51F95"/>
    <w:rPr>
      <w:rFonts w:ascii="Arial" w:hAnsi="Arial" w:cs="Arial"/>
      <w:b/>
      <w:lang w:val="en-GB" w:eastAsia="de-DE"/>
    </w:rPr>
  </w:style>
  <w:style w:type="character" w:customStyle="1" w:styleId="berschrift1Zchn">
    <w:name w:val="Überschrift 1 Zchn"/>
    <w:basedOn w:val="Absatz-Standardschriftart"/>
    <w:link w:val="berschrift1"/>
    <w:uiPriority w:val="9"/>
    <w:rsid w:val="00F337C3"/>
    <w:rPr>
      <w:rFonts w:ascii="Arial" w:hAnsi="Arial" w:cs="Arial"/>
      <w:b/>
      <w:lang w:val="en-GB" w:eastAsia="de-DE"/>
    </w:rPr>
  </w:style>
  <w:style w:type="paragraph" w:styleId="Titel">
    <w:name w:val="Title"/>
    <w:basedOn w:val="Standard"/>
    <w:next w:val="Standard"/>
    <w:link w:val="TitelZchn"/>
    <w:uiPriority w:val="10"/>
    <w:qFormat/>
    <w:rsid w:val="00C266FC"/>
    <w:pPr>
      <w:spacing w:after="0"/>
      <w:contextualSpacing/>
    </w:pPr>
    <w:rPr>
      <w:rFonts w:eastAsiaTheme="majorEastAsia"/>
      <w:spacing w:val="-10"/>
      <w:kern w:val="28"/>
    </w:rPr>
  </w:style>
  <w:style w:type="character" w:customStyle="1" w:styleId="TitelZchn">
    <w:name w:val="Titel Zchn"/>
    <w:basedOn w:val="Absatz-Standardschriftart"/>
    <w:link w:val="Titel"/>
    <w:uiPriority w:val="10"/>
    <w:rsid w:val="00C266FC"/>
    <w:rPr>
      <w:rFonts w:ascii="Arial" w:eastAsiaTheme="majorEastAsia" w:hAnsi="Arial" w:cs="Arial"/>
      <w:spacing w:val="-10"/>
      <w:kern w:val="28"/>
    </w:rPr>
  </w:style>
  <w:style w:type="paragraph" w:styleId="StandardWeb">
    <w:name w:val="Normal (Web)"/>
    <w:basedOn w:val="Standard"/>
    <w:uiPriority w:val="99"/>
    <w:unhideWhenUsed/>
    <w:rsid w:val="00DF1EB9"/>
    <w:pPr>
      <w:widowControl/>
      <w:autoSpaceDE/>
      <w:autoSpaceDN/>
      <w:adjustRightInd/>
      <w:spacing w:before="100" w:beforeAutospacing="1" w:after="100" w:afterAutospacing="1" w:line="240" w:lineRule="auto"/>
      <w:jc w:val="left"/>
    </w:pPr>
    <w:rPr>
      <w:rFonts w:ascii="Times" w:hAnsi="Times" w:cs="Times New Roman"/>
      <w:sz w:val="20"/>
      <w:szCs w:val="20"/>
    </w:rPr>
  </w:style>
  <w:style w:type="character" w:styleId="Fett">
    <w:name w:val="Strong"/>
    <w:basedOn w:val="Absatz-Standardschriftart"/>
    <w:uiPriority w:val="22"/>
    <w:qFormat/>
    <w:rsid w:val="000D4EB4"/>
    <w:rPr>
      <w:b/>
      <w:bCs/>
    </w:rPr>
  </w:style>
  <w:style w:type="character" w:styleId="Hervorhebung">
    <w:name w:val="Emphasis"/>
    <w:basedOn w:val="Absatz-Standardschriftart"/>
    <w:uiPriority w:val="20"/>
    <w:qFormat/>
    <w:rsid w:val="000D4EB4"/>
    <w:rPr>
      <w:i/>
      <w:iCs/>
    </w:rPr>
  </w:style>
  <w:style w:type="paragraph" w:customStyle="1" w:styleId="Style1">
    <w:name w:val="Style1"/>
    <w:basedOn w:val="StandardWeb"/>
    <w:next w:val="Standard"/>
    <w:rsid w:val="00C03C90"/>
    <w:pPr>
      <w:spacing w:line="480" w:lineRule="auto"/>
      <w:ind w:right="902"/>
      <w:jc w:val="both"/>
    </w:pPr>
    <w:rPr>
      <w:rFonts w:ascii="Arial" w:hAnsi="Arial"/>
      <w:bCs/>
      <w:sz w:val="24"/>
    </w:rPr>
  </w:style>
  <w:style w:type="paragraph" w:customStyle="1" w:styleId="Style2">
    <w:name w:val="Style2"/>
    <w:basedOn w:val="KeinLeerraum"/>
    <w:next w:val="KeinLeerraum"/>
    <w:link w:val="Style2Char"/>
    <w:qFormat/>
    <w:rsid w:val="00EA091D"/>
    <w:pPr>
      <w:spacing w:line="240" w:lineRule="auto"/>
    </w:pPr>
    <w:rPr>
      <w:rFonts w:ascii="Helvetica" w:hAnsi="Helvetica"/>
      <w:bCs/>
      <w:sz w:val="18"/>
      <w:szCs w:val="18"/>
    </w:rPr>
  </w:style>
  <w:style w:type="character" w:customStyle="1" w:styleId="Style2Char">
    <w:name w:val="Style2 Char"/>
    <w:basedOn w:val="KeinLeerraumZchn"/>
    <w:link w:val="Style2"/>
    <w:rsid w:val="00EA091D"/>
    <w:rPr>
      <w:rFonts w:ascii="Helvetica" w:hAnsi="Helvetica" w:cs="Arial"/>
      <w:b/>
      <w:bCs/>
      <w:i/>
      <w:sz w:val="18"/>
      <w:szCs w:val="18"/>
      <w:lang w:eastAsia="de-DE"/>
    </w:rPr>
  </w:style>
  <w:style w:type="character" w:styleId="Hyperlink">
    <w:name w:val="Hyperlink"/>
    <w:basedOn w:val="Absatz-Standardschriftart"/>
    <w:uiPriority w:val="99"/>
    <w:unhideWhenUsed/>
    <w:rsid w:val="00EA651F"/>
    <w:rPr>
      <w:color w:val="0000FF"/>
      <w:u w:val="single"/>
    </w:rPr>
  </w:style>
  <w:style w:type="paragraph" w:customStyle="1" w:styleId="MS">
    <w:name w:val="MS"/>
    <w:basedOn w:val="Standard"/>
    <w:uiPriority w:val="99"/>
    <w:rsid w:val="00EA651F"/>
    <w:pPr>
      <w:widowControl/>
      <w:autoSpaceDE/>
      <w:autoSpaceDN/>
      <w:adjustRightInd/>
      <w:spacing w:before="120" w:after="120"/>
    </w:pPr>
    <w:rPr>
      <w:rFonts w:eastAsia="MS Minngs" w:cs="Times New Roman"/>
      <w:color w:val="000000"/>
      <w:szCs w:val="20"/>
      <w:lang w:eastAsia="de-DE"/>
    </w:rPr>
  </w:style>
  <w:style w:type="paragraph" w:styleId="Kopfzeile">
    <w:name w:val="header"/>
    <w:basedOn w:val="Standard"/>
    <w:link w:val="KopfzeileZchn"/>
    <w:uiPriority w:val="99"/>
    <w:unhideWhenUsed/>
    <w:rsid w:val="00497A2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97A2E"/>
    <w:rPr>
      <w:rFonts w:ascii="Arial" w:hAnsi="Arial" w:cs="Arial"/>
    </w:rPr>
  </w:style>
  <w:style w:type="paragraph" w:styleId="Fuzeile">
    <w:name w:val="footer"/>
    <w:basedOn w:val="Standard"/>
    <w:link w:val="FuzeileZchn"/>
    <w:uiPriority w:val="99"/>
    <w:unhideWhenUsed/>
    <w:rsid w:val="00497A2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97A2E"/>
    <w:rPr>
      <w:rFonts w:ascii="Arial" w:hAnsi="Arial" w:cs="Arial"/>
    </w:rPr>
  </w:style>
  <w:style w:type="character" w:styleId="BesuchterLink">
    <w:name w:val="FollowedHyperlink"/>
    <w:basedOn w:val="Absatz-Standardschriftart"/>
    <w:uiPriority w:val="99"/>
    <w:semiHidden/>
    <w:unhideWhenUsed/>
    <w:rsid w:val="00441AEB"/>
    <w:rPr>
      <w:color w:val="800080" w:themeColor="followedHyperlink"/>
      <w:u w:val="single"/>
    </w:rPr>
  </w:style>
  <w:style w:type="character" w:styleId="Seitenzahl">
    <w:name w:val="page number"/>
    <w:basedOn w:val="Absatz-Standardschriftart"/>
    <w:uiPriority w:val="99"/>
    <w:semiHidden/>
    <w:unhideWhenUsed/>
    <w:rsid w:val="00215433"/>
  </w:style>
  <w:style w:type="paragraph" w:styleId="Dokumentstruktur">
    <w:name w:val="Document Map"/>
    <w:basedOn w:val="Standard"/>
    <w:link w:val="DokumentstrukturZchn"/>
    <w:uiPriority w:val="99"/>
    <w:semiHidden/>
    <w:unhideWhenUsed/>
    <w:rsid w:val="000C2214"/>
    <w:pPr>
      <w:spacing w:after="0" w:line="240" w:lineRule="auto"/>
    </w:pPr>
    <w:rPr>
      <w:rFonts w:ascii="Lucida Grande" w:hAnsi="Lucida Grande" w:cs="Lucida Grande"/>
    </w:rPr>
  </w:style>
  <w:style w:type="character" w:customStyle="1" w:styleId="DokumentstrukturZchn">
    <w:name w:val="Dokumentstruktur Zchn"/>
    <w:basedOn w:val="Absatz-Standardschriftart"/>
    <w:link w:val="Dokumentstruktur"/>
    <w:uiPriority w:val="99"/>
    <w:semiHidden/>
    <w:rsid w:val="000C2214"/>
    <w:rPr>
      <w:rFonts w:ascii="Lucida Grande" w:hAnsi="Lucida Grande" w:cs="Lucida Grande"/>
    </w:rPr>
  </w:style>
  <w:style w:type="paragraph" w:customStyle="1" w:styleId="Default">
    <w:name w:val="Default"/>
    <w:rsid w:val="005C2161"/>
    <w:pPr>
      <w:autoSpaceDE w:val="0"/>
      <w:autoSpaceDN w:val="0"/>
      <w:adjustRightInd w:val="0"/>
    </w:pPr>
    <w:rPr>
      <w:rFonts w:ascii="Times New Roman" w:hAnsi="Times New Roman" w:cs="Times New Roman"/>
      <w:color w:val="000000"/>
      <w:lang w:val="de-DE"/>
    </w:rPr>
  </w:style>
  <w:style w:type="paragraph" w:styleId="berarbeitung">
    <w:name w:val="Revision"/>
    <w:hidden/>
    <w:uiPriority w:val="99"/>
    <w:semiHidden/>
    <w:rsid w:val="00D31C29"/>
    <w:rPr>
      <w:rFonts w:ascii="Arial" w:hAnsi="Arial" w:cs="Arial"/>
    </w:rPr>
  </w:style>
  <w:style w:type="character" w:customStyle="1" w:styleId="apple-converted-space">
    <w:name w:val="apple-converted-space"/>
    <w:basedOn w:val="Absatz-Standardschriftart"/>
    <w:rsid w:val="00E76ED9"/>
  </w:style>
  <w:style w:type="character" w:customStyle="1" w:styleId="citation-doi">
    <w:name w:val="citation-doi"/>
    <w:basedOn w:val="Absatz-Standardschriftart"/>
    <w:rsid w:val="003E59A1"/>
  </w:style>
  <w:style w:type="character" w:customStyle="1" w:styleId="docsum-journal-citation">
    <w:name w:val="docsum-journal-citation"/>
    <w:basedOn w:val="Absatz-Standardschriftart"/>
    <w:rsid w:val="003E59A1"/>
  </w:style>
  <w:style w:type="paragraph" w:customStyle="1" w:styleId="EndNoteBibliographyTitle">
    <w:name w:val="EndNote Bibliography Title"/>
    <w:basedOn w:val="Standard"/>
    <w:link w:val="EndNoteBibliographyTitleZchn"/>
    <w:rsid w:val="00297AA1"/>
    <w:pPr>
      <w:spacing w:after="0"/>
      <w:jc w:val="center"/>
    </w:pPr>
    <w:rPr>
      <w:noProof/>
    </w:rPr>
  </w:style>
  <w:style w:type="character" w:customStyle="1" w:styleId="EndNoteBibliographyTitleZchn">
    <w:name w:val="EndNote Bibliography Title Zchn"/>
    <w:basedOn w:val="Absatz-Standardschriftart"/>
    <w:link w:val="EndNoteBibliographyTitle"/>
    <w:rsid w:val="00297AA1"/>
    <w:rPr>
      <w:rFonts w:ascii="Arial" w:hAnsi="Arial" w:cs="Arial"/>
      <w:noProof/>
      <w:lang w:val="en-GB"/>
    </w:rPr>
  </w:style>
  <w:style w:type="paragraph" w:customStyle="1" w:styleId="EndNoteBibliography">
    <w:name w:val="EndNote Bibliography"/>
    <w:basedOn w:val="Standard"/>
    <w:link w:val="EndNoteBibliographyZchn"/>
    <w:rsid w:val="00297AA1"/>
    <w:pPr>
      <w:spacing w:line="240" w:lineRule="auto"/>
      <w:jc w:val="left"/>
    </w:pPr>
    <w:rPr>
      <w:noProof/>
    </w:rPr>
  </w:style>
  <w:style w:type="character" w:customStyle="1" w:styleId="EndNoteBibliographyZchn">
    <w:name w:val="EndNote Bibliography Zchn"/>
    <w:basedOn w:val="Absatz-Standardschriftart"/>
    <w:link w:val="EndNoteBibliography"/>
    <w:rsid w:val="00297AA1"/>
    <w:rPr>
      <w:rFonts w:ascii="Arial" w:hAnsi="Arial" w:cs="Arial"/>
      <w:noProof/>
      <w:lang w:val="en-GB"/>
    </w:rPr>
  </w:style>
  <w:style w:type="table" w:customStyle="1" w:styleId="HelleListe-Akzent51">
    <w:name w:val="Helle Liste - Akzent 51"/>
    <w:basedOn w:val="NormaleTabelle"/>
    <w:next w:val="HelleListe-Akzent5"/>
    <w:uiPriority w:val="61"/>
    <w:rsid w:val="00CC35A4"/>
    <w:rPr>
      <w:rFonts w:eastAsia="MS Mincho"/>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HelleListe-Akzent52">
    <w:name w:val="Helle Liste - Akzent 52"/>
    <w:basedOn w:val="NormaleTabelle"/>
    <w:next w:val="HelleListe-Akzent5"/>
    <w:uiPriority w:val="61"/>
    <w:rsid w:val="00CC35A4"/>
    <w:rPr>
      <w:rFonts w:eastAsia="Times New Roman"/>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character" w:customStyle="1" w:styleId="berschrift3Zchn">
    <w:name w:val="Überschrift 3 Zchn"/>
    <w:basedOn w:val="Absatz-Standardschriftart"/>
    <w:link w:val="berschrift3"/>
    <w:uiPriority w:val="9"/>
    <w:rsid w:val="00F337C3"/>
    <w:rPr>
      <w:rFonts w:ascii="Arial" w:hAnsi="Arial" w:cs="Arial"/>
      <w:b/>
      <w:lang w:val="en-GB" w:eastAsia="de-DE"/>
    </w:rPr>
  </w:style>
  <w:style w:type="table" w:customStyle="1" w:styleId="HelleListe-Akzent521">
    <w:name w:val="Helle Liste - Akzent 521"/>
    <w:basedOn w:val="NormaleTabelle"/>
    <w:next w:val="HelleListe-Akzent5"/>
    <w:uiPriority w:val="61"/>
    <w:rsid w:val="002A0C3D"/>
    <w:rPr>
      <w:rFonts w:eastAsia="Times New Roman"/>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numbering" w:customStyle="1" w:styleId="KeineListe1">
    <w:name w:val="Keine Liste1"/>
    <w:next w:val="KeineListe"/>
    <w:uiPriority w:val="99"/>
    <w:semiHidden/>
    <w:unhideWhenUsed/>
    <w:rsid w:val="005569FE"/>
  </w:style>
  <w:style w:type="table" w:customStyle="1" w:styleId="HelleListe-Akzent53">
    <w:name w:val="Helle Liste - Akzent 53"/>
    <w:basedOn w:val="NormaleTabelle"/>
    <w:next w:val="HelleListe-Akzent5"/>
    <w:uiPriority w:val="61"/>
    <w:rsid w:val="005569FE"/>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HelleListe-Akzent511">
    <w:name w:val="Helle Liste - Akzent 511"/>
    <w:basedOn w:val="NormaleTabelle"/>
    <w:next w:val="HelleListe-Akzent5"/>
    <w:uiPriority w:val="61"/>
    <w:rsid w:val="005569FE"/>
    <w:rPr>
      <w:rFonts w:eastAsia="MS Mincho"/>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character" w:customStyle="1" w:styleId="NichtaufgelsteErwhnung1">
    <w:name w:val="Nicht aufgelöste Erwähnung1"/>
    <w:basedOn w:val="Absatz-Standardschriftart"/>
    <w:uiPriority w:val="99"/>
    <w:semiHidden/>
    <w:unhideWhenUsed/>
    <w:rsid w:val="00134DAA"/>
    <w:rPr>
      <w:color w:val="605E5C"/>
      <w:shd w:val="clear" w:color="auto" w:fill="E1DFDD"/>
    </w:rPr>
  </w:style>
  <w:style w:type="numbering" w:customStyle="1" w:styleId="AktuelleListe1">
    <w:name w:val="Aktuelle Liste1"/>
    <w:uiPriority w:val="99"/>
    <w:rsid w:val="00173CF9"/>
    <w:pPr>
      <w:numPr>
        <w:numId w:val="2"/>
      </w:numPr>
    </w:pPr>
  </w:style>
  <w:style w:type="numbering" w:customStyle="1" w:styleId="AktuelleListe2">
    <w:name w:val="Aktuelle Liste2"/>
    <w:uiPriority w:val="99"/>
    <w:rsid w:val="00B102C0"/>
    <w:pPr>
      <w:numPr>
        <w:numId w:val="3"/>
      </w:numPr>
    </w:pPr>
  </w:style>
  <w:style w:type="numbering" w:customStyle="1" w:styleId="AktuelleListe3">
    <w:name w:val="Aktuelle Liste3"/>
    <w:uiPriority w:val="99"/>
    <w:rsid w:val="00731A20"/>
    <w:pPr>
      <w:numPr>
        <w:numId w:val="4"/>
      </w:numPr>
    </w:pPr>
  </w:style>
  <w:style w:type="character" w:customStyle="1" w:styleId="c-bibliographic-informationvalue">
    <w:name w:val="c-bibliographic-information__value"/>
    <w:basedOn w:val="Absatz-Standardschriftart"/>
    <w:rsid w:val="004D77A3"/>
  </w:style>
  <w:style w:type="character" w:customStyle="1" w:styleId="identifier">
    <w:name w:val="identifier"/>
    <w:basedOn w:val="Absatz-Standardschriftart"/>
    <w:rsid w:val="003E026E"/>
  </w:style>
  <w:style w:type="character" w:customStyle="1" w:styleId="NichtaufgelsteErwhnung2">
    <w:name w:val="Nicht aufgelöste Erwähnung2"/>
    <w:basedOn w:val="Absatz-Standardschriftart"/>
    <w:uiPriority w:val="99"/>
    <w:semiHidden/>
    <w:unhideWhenUsed/>
    <w:rsid w:val="00B845A8"/>
    <w:rPr>
      <w:color w:val="605E5C"/>
      <w:shd w:val="clear" w:color="auto" w:fill="E1DFDD"/>
    </w:rPr>
  </w:style>
  <w:style w:type="character" w:customStyle="1" w:styleId="email-ta">
    <w:name w:val="email-ta"/>
    <w:basedOn w:val="Absatz-Standardschriftart"/>
    <w:rsid w:val="00EB1FA3"/>
  </w:style>
  <w:style w:type="character" w:customStyle="1" w:styleId="email-tod">
    <w:name w:val="email-tod"/>
    <w:basedOn w:val="Absatz-Standardschriftart"/>
    <w:rsid w:val="00EB1FA3"/>
  </w:style>
  <w:style w:type="character" w:customStyle="1" w:styleId="anchor-text">
    <w:name w:val="anchor-text"/>
    <w:basedOn w:val="Absatz-Standardschriftart"/>
    <w:rsid w:val="00D60C94"/>
  </w:style>
  <w:style w:type="character" w:customStyle="1" w:styleId="NichtaufgelsteErwhnung3">
    <w:name w:val="Nicht aufgelöste Erwähnung3"/>
    <w:basedOn w:val="Absatz-Standardschriftart"/>
    <w:uiPriority w:val="99"/>
    <w:semiHidden/>
    <w:unhideWhenUsed/>
    <w:rsid w:val="00DC33CC"/>
    <w:rPr>
      <w:color w:val="605E5C"/>
      <w:shd w:val="clear" w:color="auto" w:fill="E1DFDD"/>
    </w:rPr>
  </w:style>
  <w:style w:type="character" w:customStyle="1" w:styleId="NichtaufgelsteErwhnung4">
    <w:name w:val="Nicht aufgelöste Erwähnung4"/>
    <w:basedOn w:val="Absatz-Standardschriftart"/>
    <w:uiPriority w:val="99"/>
    <w:semiHidden/>
    <w:unhideWhenUsed/>
    <w:rsid w:val="006A01FC"/>
    <w:rPr>
      <w:color w:val="605E5C"/>
      <w:shd w:val="clear" w:color="auto" w:fill="E1DFDD"/>
    </w:rPr>
  </w:style>
  <w:style w:type="character" w:customStyle="1" w:styleId="NichtaufgelsteErwhnung5">
    <w:name w:val="Nicht aufgelöste Erwähnung5"/>
    <w:basedOn w:val="Absatz-Standardschriftart"/>
    <w:uiPriority w:val="99"/>
    <w:semiHidden/>
    <w:unhideWhenUsed/>
    <w:rsid w:val="00673CA8"/>
    <w:rPr>
      <w:color w:val="605E5C"/>
      <w:shd w:val="clear" w:color="auto" w:fill="E1DFDD"/>
    </w:rPr>
  </w:style>
  <w:style w:type="character" w:customStyle="1" w:styleId="NichtaufgelsteErwhnung6">
    <w:name w:val="Nicht aufgelöste Erwähnung6"/>
    <w:basedOn w:val="Absatz-Standardschriftart"/>
    <w:uiPriority w:val="99"/>
    <w:semiHidden/>
    <w:unhideWhenUsed/>
    <w:rsid w:val="00152B89"/>
    <w:rPr>
      <w:color w:val="605E5C"/>
      <w:shd w:val="clear" w:color="auto" w:fill="E1DFDD"/>
    </w:rPr>
  </w:style>
  <w:style w:type="character" w:styleId="NichtaufgelsteErwhnung">
    <w:name w:val="Unresolved Mention"/>
    <w:basedOn w:val="Absatz-Standardschriftart"/>
    <w:uiPriority w:val="99"/>
    <w:semiHidden/>
    <w:unhideWhenUsed/>
    <w:rsid w:val="00113E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86904">
      <w:bodyDiv w:val="1"/>
      <w:marLeft w:val="0"/>
      <w:marRight w:val="0"/>
      <w:marTop w:val="0"/>
      <w:marBottom w:val="0"/>
      <w:divBdr>
        <w:top w:val="none" w:sz="0" w:space="0" w:color="auto"/>
        <w:left w:val="none" w:sz="0" w:space="0" w:color="auto"/>
        <w:bottom w:val="none" w:sz="0" w:space="0" w:color="auto"/>
        <w:right w:val="none" w:sz="0" w:space="0" w:color="auto"/>
      </w:divBdr>
    </w:div>
    <w:div w:id="14818981">
      <w:bodyDiv w:val="1"/>
      <w:marLeft w:val="0"/>
      <w:marRight w:val="0"/>
      <w:marTop w:val="0"/>
      <w:marBottom w:val="0"/>
      <w:divBdr>
        <w:top w:val="none" w:sz="0" w:space="0" w:color="auto"/>
        <w:left w:val="none" w:sz="0" w:space="0" w:color="auto"/>
        <w:bottom w:val="none" w:sz="0" w:space="0" w:color="auto"/>
        <w:right w:val="none" w:sz="0" w:space="0" w:color="auto"/>
      </w:divBdr>
    </w:div>
    <w:div w:id="28652997">
      <w:bodyDiv w:val="1"/>
      <w:marLeft w:val="0"/>
      <w:marRight w:val="0"/>
      <w:marTop w:val="0"/>
      <w:marBottom w:val="0"/>
      <w:divBdr>
        <w:top w:val="none" w:sz="0" w:space="0" w:color="auto"/>
        <w:left w:val="none" w:sz="0" w:space="0" w:color="auto"/>
        <w:bottom w:val="none" w:sz="0" w:space="0" w:color="auto"/>
        <w:right w:val="none" w:sz="0" w:space="0" w:color="auto"/>
      </w:divBdr>
    </w:div>
    <w:div w:id="94906104">
      <w:bodyDiv w:val="1"/>
      <w:marLeft w:val="0"/>
      <w:marRight w:val="0"/>
      <w:marTop w:val="0"/>
      <w:marBottom w:val="0"/>
      <w:divBdr>
        <w:top w:val="none" w:sz="0" w:space="0" w:color="auto"/>
        <w:left w:val="none" w:sz="0" w:space="0" w:color="auto"/>
        <w:bottom w:val="none" w:sz="0" w:space="0" w:color="auto"/>
        <w:right w:val="none" w:sz="0" w:space="0" w:color="auto"/>
      </w:divBdr>
    </w:div>
    <w:div w:id="97482838">
      <w:bodyDiv w:val="1"/>
      <w:marLeft w:val="0"/>
      <w:marRight w:val="0"/>
      <w:marTop w:val="0"/>
      <w:marBottom w:val="0"/>
      <w:divBdr>
        <w:top w:val="none" w:sz="0" w:space="0" w:color="auto"/>
        <w:left w:val="none" w:sz="0" w:space="0" w:color="auto"/>
        <w:bottom w:val="none" w:sz="0" w:space="0" w:color="auto"/>
        <w:right w:val="none" w:sz="0" w:space="0" w:color="auto"/>
      </w:divBdr>
    </w:div>
    <w:div w:id="130754752">
      <w:bodyDiv w:val="1"/>
      <w:marLeft w:val="0"/>
      <w:marRight w:val="0"/>
      <w:marTop w:val="0"/>
      <w:marBottom w:val="0"/>
      <w:divBdr>
        <w:top w:val="none" w:sz="0" w:space="0" w:color="auto"/>
        <w:left w:val="none" w:sz="0" w:space="0" w:color="auto"/>
        <w:bottom w:val="none" w:sz="0" w:space="0" w:color="auto"/>
        <w:right w:val="none" w:sz="0" w:space="0" w:color="auto"/>
      </w:divBdr>
    </w:div>
    <w:div w:id="157503998">
      <w:bodyDiv w:val="1"/>
      <w:marLeft w:val="0"/>
      <w:marRight w:val="0"/>
      <w:marTop w:val="0"/>
      <w:marBottom w:val="0"/>
      <w:divBdr>
        <w:top w:val="none" w:sz="0" w:space="0" w:color="auto"/>
        <w:left w:val="none" w:sz="0" w:space="0" w:color="auto"/>
        <w:bottom w:val="none" w:sz="0" w:space="0" w:color="auto"/>
        <w:right w:val="none" w:sz="0" w:space="0" w:color="auto"/>
      </w:divBdr>
    </w:div>
    <w:div w:id="189339255">
      <w:bodyDiv w:val="1"/>
      <w:marLeft w:val="0"/>
      <w:marRight w:val="0"/>
      <w:marTop w:val="0"/>
      <w:marBottom w:val="0"/>
      <w:divBdr>
        <w:top w:val="none" w:sz="0" w:space="0" w:color="auto"/>
        <w:left w:val="none" w:sz="0" w:space="0" w:color="auto"/>
        <w:bottom w:val="none" w:sz="0" w:space="0" w:color="auto"/>
        <w:right w:val="none" w:sz="0" w:space="0" w:color="auto"/>
      </w:divBdr>
    </w:div>
    <w:div w:id="208609558">
      <w:bodyDiv w:val="1"/>
      <w:marLeft w:val="0"/>
      <w:marRight w:val="0"/>
      <w:marTop w:val="0"/>
      <w:marBottom w:val="0"/>
      <w:divBdr>
        <w:top w:val="none" w:sz="0" w:space="0" w:color="auto"/>
        <w:left w:val="none" w:sz="0" w:space="0" w:color="auto"/>
        <w:bottom w:val="none" w:sz="0" w:space="0" w:color="auto"/>
        <w:right w:val="none" w:sz="0" w:space="0" w:color="auto"/>
      </w:divBdr>
    </w:div>
    <w:div w:id="214583594">
      <w:bodyDiv w:val="1"/>
      <w:marLeft w:val="0"/>
      <w:marRight w:val="0"/>
      <w:marTop w:val="0"/>
      <w:marBottom w:val="0"/>
      <w:divBdr>
        <w:top w:val="none" w:sz="0" w:space="0" w:color="auto"/>
        <w:left w:val="none" w:sz="0" w:space="0" w:color="auto"/>
        <w:bottom w:val="none" w:sz="0" w:space="0" w:color="auto"/>
        <w:right w:val="none" w:sz="0" w:space="0" w:color="auto"/>
      </w:divBdr>
    </w:div>
    <w:div w:id="223609548">
      <w:bodyDiv w:val="1"/>
      <w:marLeft w:val="0"/>
      <w:marRight w:val="0"/>
      <w:marTop w:val="0"/>
      <w:marBottom w:val="0"/>
      <w:divBdr>
        <w:top w:val="none" w:sz="0" w:space="0" w:color="auto"/>
        <w:left w:val="none" w:sz="0" w:space="0" w:color="auto"/>
        <w:bottom w:val="none" w:sz="0" w:space="0" w:color="auto"/>
        <w:right w:val="none" w:sz="0" w:space="0" w:color="auto"/>
      </w:divBdr>
      <w:divsChild>
        <w:div w:id="1701542832">
          <w:marLeft w:val="547"/>
          <w:marRight w:val="0"/>
          <w:marTop w:val="0"/>
          <w:marBottom w:val="120"/>
          <w:divBdr>
            <w:top w:val="none" w:sz="0" w:space="0" w:color="auto"/>
            <w:left w:val="none" w:sz="0" w:space="0" w:color="auto"/>
            <w:bottom w:val="none" w:sz="0" w:space="0" w:color="auto"/>
            <w:right w:val="none" w:sz="0" w:space="0" w:color="auto"/>
          </w:divBdr>
        </w:div>
        <w:div w:id="1965424734">
          <w:marLeft w:val="547"/>
          <w:marRight w:val="0"/>
          <w:marTop w:val="0"/>
          <w:marBottom w:val="120"/>
          <w:divBdr>
            <w:top w:val="none" w:sz="0" w:space="0" w:color="auto"/>
            <w:left w:val="none" w:sz="0" w:space="0" w:color="auto"/>
            <w:bottom w:val="none" w:sz="0" w:space="0" w:color="auto"/>
            <w:right w:val="none" w:sz="0" w:space="0" w:color="auto"/>
          </w:divBdr>
        </w:div>
        <w:div w:id="2100757115">
          <w:marLeft w:val="547"/>
          <w:marRight w:val="0"/>
          <w:marTop w:val="0"/>
          <w:marBottom w:val="120"/>
          <w:divBdr>
            <w:top w:val="none" w:sz="0" w:space="0" w:color="auto"/>
            <w:left w:val="none" w:sz="0" w:space="0" w:color="auto"/>
            <w:bottom w:val="none" w:sz="0" w:space="0" w:color="auto"/>
            <w:right w:val="none" w:sz="0" w:space="0" w:color="auto"/>
          </w:divBdr>
        </w:div>
      </w:divsChild>
    </w:div>
    <w:div w:id="232854369">
      <w:bodyDiv w:val="1"/>
      <w:marLeft w:val="0"/>
      <w:marRight w:val="0"/>
      <w:marTop w:val="0"/>
      <w:marBottom w:val="0"/>
      <w:divBdr>
        <w:top w:val="none" w:sz="0" w:space="0" w:color="auto"/>
        <w:left w:val="none" w:sz="0" w:space="0" w:color="auto"/>
        <w:bottom w:val="none" w:sz="0" w:space="0" w:color="auto"/>
        <w:right w:val="none" w:sz="0" w:space="0" w:color="auto"/>
      </w:divBdr>
    </w:div>
    <w:div w:id="235555772">
      <w:bodyDiv w:val="1"/>
      <w:marLeft w:val="0"/>
      <w:marRight w:val="0"/>
      <w:marTop w:val="0"/>
      <w:marBottom w:val="0"/>
      <w:divBdr>
        <w:top w:val="none" w:sz="0" w:space="0" w:color="auto"/>
        <w:left w:val="none" w:sz="0" w:space="0" w:color="auto"/>
        <w:bottom w:val="none" w:sz="0" w:space="0" w:color="auto"/>
        <w:right w:val="none" w:sz="0" w:space="0" w:color="auto"/>
      </w:divBdr>
      <w:divsChild>
        <w:div w:id="1658412599">
          <w:marLeft w:val="0"/>
          <w:marRight w:val="0"/>
          <w:marTop w:val="0"/>
          <w:marBottom w:val="0"/>
          <w:divBdr>
            <w:top w:val="none" w:sz="0" w:space="0" w:color="auto"/>
            <w:left w:val="none" w:sz="0" w:space="0" w:color="auto"/>
            <w:bottom w:val="none" w:sz="0" w:space="0" w:color="auto"/>
            <w:right w:val="none" w:sz="0" w:space="0" w:color="auto"/>
          </w:divBdr>
        </w:div>
      </w:divsChild>
    </w:div>
    <w:div w:id="264927272">
      <w:bodyDiv w:val="1"/>
      <w:marLeft w:val="0"/>
      <w:marRight w:val="0"/>
      <w:marTop w:val="0"/>
      <w:marBottom w:val="0"/>
      <w:divBdr>
        <w:top w:val="none" w:sz="0" w:space="0" w:color="auto"/>
        <w:left w:val="none" w:sz="0" w:space="0" w:color="auto"/>
        <w:bottom w:val="none" w:sz="0" w:space="0" w:color="auto"/>
        <w:right w:val="none" w:sz="0" w:space="0" w:color="auto"/>
      </w:divBdr>
    </w:div>
    <w:div w:id="315570143">
      <w:bodyDiv w:val="1"/>
      <w:marLeft w:val="0"/>
      <w:marRight w:val="0"/>
      <w:marTop w:val="0"/>
      <w:marBottom w:val="0"/>
      <w:divBdr>
        <w:top w:val="none" w:sz="0" w:space="0" w:color="auto"/>
        <w:left w:val="none" w:sz="0" w:space="0" w:color="auto"/>
        <w:bottom w:val="none" w:sz="0" w:space="0" w:color="auto"/>
        <w:right w:val="none" w:sz="0" w:space="0" w:color="auto"/>
      </w:divBdr>
    </w:div>
    <w:div w:id="330065177">
      <w:bodyDiv w:val="1"/>
      <w:marLeft w:val="0"/>
      <w:marRight w:val="0"/>
      <w:marTop w:val="0"/>
      <w:marBottom w:val="0"/>
      <w:divBdr>
        <w:top w:val="none" w:sz="0" w:space="0" w:color="auto"/>
        <w:left w:val="none" w:sz="0" w:space="0" w:color="auto"/>
        <w:bottom w:val="none" w:sz="0" w:space="0" w:color="auto"/>
        <w:right w:val="none" w:sz="0" w:space="0" w:color="auto"/>
      </w:divBdr>
    </w:div>
    <w:div w:id="359472802">
      <w:bodyDiv w:val="1"/>
      <w:marLeft w:val="0"/>
      <w:marRight w:val="0"/>
      <w:marTop w:val="0"/>
      <w:marBottom w:val="0"/>
      <w:divBdr>
        <w:top w:val="none" w:sz="0" w:space="0" w:color="auto"/>
        <w:left w:val="none" w:sz="0" w:space="0" w:color="auto"/>
        <w:bottom w:val="none" w:sz="0" w:space="0" w:color="auto"/>
        <w:right w:val="none" w:sz="0" w:space="0" w:color="auto"/>
      </w:divBdr>
    </w:div>
    <w:div w:id="381750725">
      <w:bodyDiv w:val="1"/>
      <w:marLeft w:val="0"/>
      <w:marRight w:val="0"/>
      <w:marTop w:val="0"/>
      <w:marBottom w:val="0"/>
      <w:divBdr>
        <w:top w:val="none" w:sz="0" w:space="0" w:color="auto"/>
        <w:left w:val="none" w:sz="0" w:space="0" w:color="auto"/>
        <w:bottom w:val="none" w:sz="0" w:space="0" w:color="auto"/>
        <w:right w:val="none" w:sz="0" w:space="0" w:color="auto"/>
      </w:divBdr>
    </w:div>
    <w:div w:id="405693734">
      <w:bodyDiv w:val="1"/>
      <w:marLeft w:val="0"/>
      <w:marRight w:val="0"/>
      <w:marTop w:val="0"/>
      <w:marBottom w:val="0"/>
      <w:divBdr>
        <w:top w:val="none" w:sz="0" w:space="0" w:color="auto"/>
        <w:left w:val="none" w:sz="0" w:space="0" w:color="auto"/>
        <w:bottom w:val="none" w:sz="0" w:space="0" w:color="auto"/>
        <w:right w:val="none" w:sz="0" w:space="0" w:color="auto"/>
      </w:divBdr>
    </w:div>
    <w:div w:id="414670661">
      <w:bodyDiv w:val="1"/>
      <w:marLeft w:val="0"/>
      <w:marRight w:val="0"/>
      <w:marTop w:val="0"/>
      <w:marBottom w:val="0"/>
      <w:divBdr>
        <w:top w:val="none" w:sz="0" w:space="0" w:color="auto"/>
        <w:left w:val="none" w:sz="0" w:space="0" w:color="auto"/>
        <w:bottom w:val="none" w:sz="0" w:space="0" w:color="auto"/>
        <w:right w:val="none" w:sz="0" w:space="0" w:color="auto"/>
      </w:divBdr>
      <w:divsChild>
        <w:div w:id="1776363857">
          <w:marLeft w:val="0"/>
          <w:marRight w:val="0"/>
          <w:marTop w:val="0"/>
          <w:marBottom w:val="0"/>
          <w:divBdr>
            <w:top w:val="none" w:sz="0" w:space="0" w:color="auto"/>
            <w:left w:val="none" w:sz="0" w:space="0" w:color="auto"/>
            <w:bottom w:val="none" w:sz="0" w:space="0" w:color="auto"/>
            <w:right w:val="none" w:sz="0" w:space="0" w:color="auto"/>
          </w:divBdr>
        </w:div>
      </w:divsChild>
    </w:div>
    <w:div w:id="433597925">
      <w:bodyDiv w:val="1"/>
      <w:marLeft w:val="0"/>
      <w:marRight w:val="0"/>
      <w:marTop w:val="0"/>
      <w:marBottom w:val="0"/>
      <w:divBdr>
        <w:top w:val="none" w:sz="0" w:space="0" w:color="auto"/>
        <w:left w:val="none" w:sz="0" w:space="0" w:color="auto"/>
        <w:bottom w:val="none" w:sz="0" w:space="0" w:color="auto"/>
        <w:right w:val="none" w:sz="0" w:space="0" w:color="auto"/>
      </w:divBdr>
    </w:div>
    <w:div w:id="453909322">
      <w:bodyDiv w:val="1"/>
      <w:marLeft w:val="0"/>
      <w:marRight w:val="0"/>
      <w:marTop w:val="0"/>
      <w:marBottom w:val="0"/>
      <w:divBdr>
        <w:top w:val="none" w:sz="0" w:space="0" w:color="auto"/>
        <w:left w:val="none" w:sz="0" w:space="0" w:color="auto"/>
        <w:bottom w:val="none" w:sz="0" w:space="0" w:color="auto"/>
        <w:right w:val="none" w:sz="0" w:space="0" w:color="auto"/>
      </w:divBdr>
    </w:div>
    <w:div w:id="473525197">
      <w:bodyDiv w:val="1"/>
      <w:marLeft w:val="0"/>
      <w:marRight w:val="0"/>
      <w:marTop w:val="0"/>
      <w:marBottom w:val="0"/>
      <w:divBdr>
        <w:top w:val="none" w:sz="0" w:space="0" w:color="auto"/>
        <w:left w:val="none" w:sz="0" w:space="0" w:color="auto"/>
        <w:bottom w:val="none" w:sz="0" w:space="0" w:color="auto"/>
        <w:right w:val="none" w:sz="0" w:space="0" w:color="auto"/>
      </w:divBdr>
      <w:divsChild>
        <w:div w:id="307440136">
          <w:marLeft w:val="0"/>
          <w:marRight w:val="0"/>
          <w:marTop w:val="0"/>
          <w:marBottom w:val="0"/>
          <w:divBdr>
            <w:top w:val="none" w:sz="0" w:space="0" w:color="auto"/>
            <w:left w:val="none" w:sz="0" w:space="0" w:color="auto"/>
            <w:bottom w:val="none" w:sz="0" w:space="0" w:color="auto"/>
            <w:right w:val="none" w:sz="0" w:space="0" w:color="auto"/>
          </w:divBdr>
          <w:divsChild>
            <w:div w:id="1101488192">
              <w:marLeft w:val="0"/>
              <w:marRight w:val="0"/>
              <w:marTop w:val="0"/>
              <w:marBottom w:val="0"/>
              <w:divBdr>
                <w:top w:val="none" w:sz="0" w:space="0" w:color="auto"/>
                <w:left w:val="none" w:sz="0" w:space="0" w:color="auto"/>
                <w:bottom w:val="none" w:sz="0" w:space="0" w:color="auto"/>
                <w:right w:val="none" w:sz="0" w:space="0" w:color="auto"/>
              </w:divBdr>
              <w:divsChild>
                <w:div w:id="1893272508">
                  <w:marLeft w:val="0"/>
                  <w:marRight w:val="0"/>
                  <w:marTop w:val="0"/>
                  <w:marBottom w:val="0"/>
                  <w:divBdr>
                    <w:top w:val="none" w:sz="0" w:space="0" w:color="auto"/>
                    <w:left w:val="none" w:sz="0" w:space="0" w:color="auto"/>
                    <w:bottom w:val="none" w:sz="0" w:space="0" w:color="auto"/>
                    <w:right w:val="none" w:sz="0" w:space="0" w:color="auto"/>
                  </w:divBdr>
                  <w:divsChild>
                    <w:div w:id="1542591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1720317">
      <w:bodyDiv w:val="1"/>
      <w:marLeft w:val="0"/>
      <w:marRight w:val="0"/>
      <w:marTop w:val="0"/>
      <w:marBottom w:val="0"/>
      <w:divBdr>
        <w:top w:val="none" w:sz="0" w:space="0" w:color="auto"/>
        <w:left w:val="none" w:sz="0" w:space="0" w:color="auto"/>
        <w:bottom w:val="none" w:sz="0" w:space="0" w:color="auto"/>
        <w:right w:val="none" w:sz="0" w:space="0" w:color="auto"/>
      </w:divBdr>
      <w:divsChild>
        <w:div w:id="2113356238">
          <w:marLeft w:val="0"/>
          <w:marRight w:val="0"/>
          <w:marTop w:val="0"/>
          <w:marBottom w:val="0"/>
          <w:divBdr>
            <w:top w:val="none" w:sz="0" w:space="0" w:color="auto"/>
            <w:left w:val="none" w:sz="0" w:space="0" w:color="auto"/>
            <w:bottom w:val="none" w:sz="0" w:space="0" w:color="auto"/>
            <w:right w:val="none" w:sz="0" w:space="0" w:color="auto"/>
          </w:divBdr>
          <w:divsChild>
            <w:div w:id="1164128122">
              <w:marLeft w:val="0"/>
              <w:marRight w:val="0"/>
              <w:marTop w:val="0"/>
              <w:marBottom w:val="0"/>
              <w:divBdr>
                <w:top w:val="none" w:sz="0" w:space="0" w:color="auto"/>
                <w:left w:val="none" w:sz="0" w:space="0" w:color="auto"/>
                <w:bottom w:val="none" w:sz="0" w:space="0" w:color="auto"/>
                <w:right w:val="none" w:sz="0" w:space="0" w:color="auto"/>
              </w:divBdr>
              <w:divsChild>
                <w:div w:id="738480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330378">
      <w:bodyDiv w:val="1"/>
      <w:marLeft w:val="0"/>
      <w:marRight w:val="0"/>
      <w:marTop w:val="0"/>
      <w:marBottom w:val="0"/>
      <w:divBdr>
        <w:top w:val="none" w:sz="0" w:space="0" w:color="auto"/>
        <w:left w:val="none" w:sz="0" w:space="0" w:color="auto"/>
        <w:bottom w:val="none" w:sz="0" w:space="0" w:color="auto"/>
        <w:right w:val="none" w:sz="0" w:space="0" w:color="auto"/>
      </w:divBdr>
    </w:div>
    <w:div w:id="495534042">
      <w:bodyDiv w:val="1"/>
      <w:marLeft w:val="0"/>
      <w:marRight w:val="0"/>
      <w:marTop w:val="0"/>
      <w:marBottom w:val="0"/>
      <w:divBdr>
        <w:top w:val="none" w:sz="0" w:space="0" w:color="auto"/>
        <w:left w:val="none" w:sz="0" w:space="0" w:color="auto"/>
        <w:bottom w:val="none" w:sz="0" w:space="0" w:color="auto"/>
        <w:right w:val="none" w:sz="0" w:space="0" w:color="auto"/>
      </w:divBdr>
      <w:divsChild>
        <w:div w:id="510530202">
          <w:marLeft w:val="0"/>
          <w:marRight w:val="0"/>
          <w:marTop w:val="0"/>
          <w:marBottom w:val="0"/>
          <w:divBdr>
            <w:top w:val="none" w:sz="0" w:space="0" w:color="auto"/>
            <w:left w:val="none" w:sz="0" w:space="0" w:color="auto"/>
            <w:bottom w:val="none" w:sz="0" w:space="0" w:color="auto"/>
            <w:right w:val="none" w:sz="0" w:space="0" w:color="auto"/>
          </w:divBdr>
          <w:divsChild>
            <w:div w:id="318849483">
              <w:marLeft w:val="0"/>
              <w:marRight w:val="0"/>
              <w:marTop w:val="0"/>
              <w:marBottom w:val="0"/>
              <w:divBdr>
                <w:top w:val="none" w:sz="0" w:space="0" w:color="auto"/>
                <w:left w:val="none" w:sz="0" w:space="0" w:color="auto"/>
                <w:bottom w:val="none" w:sz="0" w:space="0" w:color="auto"/>
                <w:right w:val="none" w:sz="0" w:space="0" w:color="auto"/>
              </w:divBdr>
              <w:divsChild>
                <w:div w:id="147479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601699">
      <w:bodyDiv w:val="1"/>
      <w:marLeft w:val="0"/>
      <w:marRight w:val="0"/>
      <w:marTop w:val="0"/>
      <w:marBottom w:val="0"/>
      <w:divBdr>
        <w:top w:val="none" w:sz="0" w:space="0" w:color="auto"/>
        <w:left w:val="none" w:sz="0" w:space="0" w:color="auto"/>
        <w:bottom w:val="none" w:sz="0" w:space="0" w:color="auto"/>
        <w:right w:val="none" w:sz="0" w:space="0" w:color="auto"/>
      </w:divBdr>
    </w:div>
    <w:div w:id="577979907">
      <w:bodyDiv w:val="1"/>
      <w:marLeft w:val="0"/>
      <w:marRight w:val="0"/>
      <w:marTop w:val="0"/>
      <w:marBottom w:val="0"/>
      <w:divBdr>
        <w:top w:val="none" w:sz="0" w:space="0" w:color="auto"/>
        <w:left w:val="none" w:sz="0" w:space="0" w:color="auto"/>
        <w:bottom w:val="none" w:sz="0" w:space="0" w:color="auto"/>
        <w:right w:val="none" w:sz="0" w:space="0" w:color="auto"/>
      </w:divBdr>
      <w:divsChild>
        <w:div w:id="1779636260">
          <w:marLeft w:val="0"/>
          <w:marRight w:val="0"/>
          <w:marTop w:val="0"/>
          <w:marBottom w:val="0"/>
          <w:divBdr>
            <w:top w:val="none" w:sz="0" w:space="0" w:color="auto"/>
            <w:left w:val="none" w:sz="0" w:space="0" w:color="auto"/>
            <w:bottom w:val="none" w:sz="0" w:space="0" w:color="auto"/>
            <w:right w:val="none" w:sz="0" w:space="0" w:color="auto"/>
          </w:divBdr>
          <w:divsChild>
            <w:div w:id="2057656452">
              <w:marLeft w:val="0"/>
              <w:marRight w:val="0"/>
              <w:marTop w:val="0"/>
              <w:marBottom w:val="0"/>
              <w:divBdr>
                <w:top w:val="none" w:sz="0" w:space="0" w:color="auto"/>
                <w:left w:val="none" w:sz="0" w:space="0" w:color="auto"/>
                <w:bottom w:val="none" w:sz="0" w:space="0" w:color="auto"/>
                <w:right w:val="none" w:sz="0" w:space="0" w:color="auto"/>
              </w:divBdr>
              <w:divsChild>
                <w:div w:id="44165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500964">
      <w:bodyDiv w:val="1"/>
      <w:marLeft w:val="0"/>
      <w:marRight w:val="0"/>
      <w:marTop w:val="0"/>
      <w:marBottom w:val="0"/>
      <w:divBdr>
        <w:top w:val="none" w:sz="0" w:space="0" w:color="auto"/>
        <w:left w:val="none" w:sz="0" w:space="0" w:color="auto"/>
        <w:bottom w:val="none" w:sz="0" w:space="0" w:color="auto"/>
        <w:right w:val="none" w:sz="0" w:space="0" w:color="auto"/>
      </w:divBdr>
    </w:div>
    <w:div w:id="622689136">
      <w:bodyDiv w:val="1"/>
      <w:marLeft w:val="0"/>
      <w:marRight w:val="0"/>
      <w:marTop w:val="0"/>
      <w:marBottom w:val="0"/>
      <w:divBdr>
        <w:top w:val="none" w:sz="0" w:space="0" w:color="auto"/>
        <w:left w:val="none" w:sz="0" w:space="0" w:color="auto"/>
        <w:bottom w:val="none" w:sz="0" w:space="0" w:color="auto"/>
        <w:right w:val="none" w:sz="0" w:space="0" w:color="auto"/>
      </w:divBdr>
    </w:div>
    <w:div w:id="630550433">
      <w:bodyDiv w:val="1"/>
      <w:marLeft w:val="0"/>
      <w:marRight w:val="0"/>
      <w:marTop w:val="0"/>
      <w:marBottom w:val="0"/>
      <w:divBdr>
        <w:top w:val="none" w:sz="0" w:space="0" w:color="auto"/>
        <w:left w:val="none" w:sz="0" w:space="0" w:color="auto"/>
        <w:bottom w:val="none" w:sz="0" w:space="0" w:color="auto"/>
        <w:right w:val="none" w:sz="0" w:space="0" w:color="auto"/>
      </w:divBdr>
      <w:divsChild>
        <w:div w:id="1019309501">
          <w:marLeft w:val="0"/>
          <w:marRight w:val="0"/>
          <w:marTop w:val="0"/>
          <w:marBottom w:val="0"/>
          <w:divBdr>
            <w:top w:val="none" w:sz="0" w:space="0" w:color="auto"/>
            <w:left w:val="none" w:sz="0" w:space="0" w:color="auto"/>
            <w:bottom w:val="none" w:sz="0" w:space="0" w:color="auto"/>
            <w:right w:val="none" w:sz="0" w:space="0" w:color="auto"/>
          </w:divBdr>
          <w:divsChild>
            <w:div w:id="383720962">
              <w:marLeft w:val="0"/>
              <w:marRight w:val="0"/>
              <w:marTop w:val="0"/>
              <w:marBottom w:val="0"/>
              <w:divBdr>
                <w:top w:val="none" w:sz="0" w:space="0" w:color="auto"/>
                <w:left w:val="none" w:sz="0" w:space="0" w:color="auto"/>
                <w:bottom w:val="none" w:sz="0" w:space="0" w:color="auto"/>
                <w:right w:val="none" w:sz="0" w:space="0" w:color="auto"/>
              </w:divBdr>
              <w:divsChild>
                <w:div w:id="1919752725">
                  <w:marLeft w:val="0"/>
                  <w:marRight w:val="0"/>
                  <w:marTop w:val="0"/>
                  <w:marBottom w:val="0"/>
                  <w:divBdr>
                    <w:top w:val="none" w:sz="0" w:space="0" w:color="auto"/>
                    <w:left w:val="none" w:sz="0" w:space="0" w:color="auto"/>
                    <w:bottom w:val="none" w:sz="0" w:space="0" w:color="auto"/>
                    <w:right w:val="none" w:sz="0" w:space="0" w:color="auto"/>
                  </w:divBdr>
                  <w:divsChild>
                    <w:div w:id="6180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5648641">
      <w:bodyDiv w:val="1"/>
      <w:marLeft w:val="0"/>
      <w:marRight w:val="0"/>
      <w:marTop w:val="0"/>
      <w:marBottom w:val="0"/>
      <w:divBdr>
        <w:top w:val="none" w:sz="0" w:space="0" w:color="auto"/>
        <w:left w:val="none" w:sz="0" w:space="0" w:color="auto"/>
        <w:bottom w:val="none" w:sz="0" w:space="0" w:color="auto"/>
        <w:right w:val="none" w:sz="0" w:space="0" w:color="auto"/>
      </w:divBdr>
    </w:div>
    <w:div w:id="643631685">
      <w:bodyDiv w:val="1"/>
      <w:marLeft w:val="0"/>
      <w:marRight w:val="0"/>
      <w:marTop w:val="0"/>
      <w:marBottom w:val="0"/>
      <w:divBdr>
        <w:top w:val="none" w:sz="0" w:space="0" w:color="auto"/>
        <w:left w:val="none" w:sz="0" w:space="0" w:color="auto"/>
        <w:bottom w:val="none" w:sz="0" w:space="0" w:color="auto"/>
        <w:right w:val="none" w:sz="0" w:space="0" w:color="auto"/>
      </w:divBdr>
    </w:div>
    <w:div w:id="655689728">
      <w:bodyDiv w:val="1"/>
      <w:marLeft w:val="0"/>
      <w:marRight w:val="0"/>
      <w:marTop w:val="0"/>
      <w:marBottom w:val="0"/>
      <w:divBdr>
        <w:top w:val="none" w:sz="0" w:space="0" w:color="auto"/>
        <w:left w:val="none" w:sz="0" w:space="0" w:color="auto"/>
        <w:bottom w:val="none" w:sz="0" w:space="0" w:color="auto"/>
        <w:right w:val="none" w:sz="0" w:space="0" w:color="auto"/>
      </w:divBdr>
    </w:div>
    <w:div w:id="694845331">
      <w:bodyDiv w:val="1"/>
      <w:marLeft w:val="0"/>
      <w:marRight w:val="0"/>
      <w:marTop w:val="0"/>
      <w:marBottom w:val="0"/>
      <w:divBdr>
        <w:top w:val="none" w:sz="0" w:space="0" w:color="auto"/>
        <w:left w:val="none" w:sz="0" w:space="0" w:color="auto"/>
        <w:bottom w:val="none" w:sz="0" w:space="0" w:color="auto"/>
        <w:right w:val="none" w:sz="0" w:space="0" w:color="auto"/>
      </w:divBdr>
    </w:div>
    <w:div w:id="729884127">
      <w:bodyDiv w:val="1"/>
      <w:marLeft w:val="0"/>
      <w:marRight w:val="0"/>
      <w:marTop w:val="0"/>
      <w:marBottom w:val="0"/>
      <w:divBdr>
        <w:top w:val="none" w:sz="0" w:space="0" w:color="auto"/>
        <w:left w:val="none" w:sz="0" w:space="0" w:color="auto"/>
        <w:bottom w:val="none" w:sz="0" w:space="0" w:color="auto"/>
        <w:right w:val="none" w:sz="0" w:space="0" w:color="auto"/>
      </w:divBdr>
    </w:div>
    <w:div w:id="772437257">
      <w:bodyDiv w:val="1"/>
      <w:marLeft w:val="0"/>
      <w:marRight w:val="0"/>
      <w:marTop w:val="0"/>
      <w:marBottom w:val="0"/>
      <w:divBdr>
        <w:top w:val="none" w:sz="0" w:space="0" w:color="auto"/>
        <w:left w:val="none" w:sz="0" w:space="0" w:color="auto"/>
        <w:bottom w:val="none" w:sz="0" w:space="0" w:color="auto"/>
        <w:right w:val="none" w:sz="0" w:space="0" w:color="auto"/>
      </w:divBdr>
    </w:div>
    <w:div w:id="779687862">
      <w:bodyDiv w:val="1"/>
      <w:marLeft w:val="0"/>
      <w:marRight w:val="0"/>
      <w:marTop w:val="0"/>
      <w:marBottom w:val="0"/>
      <w:divBdr>
        <w:top w:val="none" w:sz="0" w:space="0" w:color="auto"/>
        <w:left w:val="none" w:sz="0" w:space="0" w:color="auto"/>
        <w:bottom w:val="none" w:sz="0" w:space="0" w:color="auto"/>
        <w:right w:val="none" w:sz="0" w:space="0" w:color="auto"/>
      </w:divBdr>
    </w:div>
    <w:div w:id="799422172">
      <w:bodyDiv w:val="1"/>
      <w:marLeft w:val="0"/>
      <w:marRight w:val="0"/>
      <w:marTop w:val="0"/>
      <w:marBottom w:val="0"/>
      <w:divBdr>
        <w:top w:val="none" w:sz="0" w:space="0" w:color="auto"/>
        <w:left w:val="none" w:sz="0" w:space="0" w:color="auto"/>
        <w:bottom w:val="none" w:sz="0" w:space="0" w:color="auto"/>
        <w:right w:val="none" w:sz="0" w:space="0" w:color="auto"/>
      </w:divBdr>
    </w:div>
    <w:div w:id="822241712">
      <w:bodyDiv w:val="1"/>
      <w:marLeft w:val="0"/>
      <w:marRight w:val="0"/>
      <w:marTop w:val="0"/>
      <w:marBottom w:val="0"/>
      <w:divBdr>
        <w:top w:val="none" w:sz="0" w:space="0" w:color="auto"/>
        <w:left w:val="none" w:sz="0" w:space="0" w:color="auto"/>
        <w:bottom w:val="none" w:sz="0" w:space="0" w:color="auto"/>
        <w:right w:val="none" w:sz="0" w:space="0" w:color="auto"/>
      </w:divBdr>
    </w:div>
    <w:div w:id="831917356">
      <w:bodyDiv w:val="1"/>
      <w:marLeft w:val="0"/>
      <w:marRight w:val="0"/>
      <w:marTop w:val="0"/>
      <w:marBottom w:val="0"/>
      <w:divBdr>
        <w:top w:val="none" w:sz="0" w:space="0" w:color="auto"/>
        <w:left w:val="none" w:sz="0" w:space="0" w:color="auto"/>
        <w:bottom w:val="none" w:sz="0" w:space="0" w:color="auto"/>
        <w:right w:val="none" w:sz="0" w:space="0" w:color="auto"/>
      </w:divBdr>
    </w:div>
    <w:div w:id="859971643">
      <w:bodyDiv w:val="1"/>
      <w:marLeft w:val="0"/>
      <w:marRight w:val="0"/>
      <w:marTop w:val="0"/>
      <w:marBottom w:val="0"/>
      <w:divBdr>
        <w:top w:val="none" w:sz="0" w:space="0" w:color="auto"/>
        <w:left w:val="none" w:sz="0" w:space="0" w:color="auto"/>
        <w:bottom w:val="none" w:sz="0" w:space="0" w:color="auto"/>
        <w:right w:val="none" w:sz="0" w:space="0" w:color="auto"/>
      </w:divBdr>
    </w:div>
    <w:div w:id="944460268">
      <w:bodyDiv w:val="1"/>
      <w:marLeft w:val="0"/>
      <w:marRight w:val="0"/>
      <w:marTop w:val="0"/>
      <w:marBottom w:val="0"/>
      <w:divBdr>
        <w:top w:val="none" w:sz="0" w:space="0" w:color="auto"/>
        <w:left w:val="none" w:sz="0" w:space="0" w:color="auto"/>
        <w:bottom w:val="none" w:sz="0" w:space="0" w:color="auto"/>
        <w:right w:val="none" w:sz="0" w:space="0" w:color="auto"/>
      </w:divBdr>
      <w:divsChild>
        <w:div w:id="2058044913">
          <w:marLeft w:val="0"/>
          <w:marRight w:val="0"/>
          <w:marTop w:val="0"/>
          <w:marBottom w:val="0"/>
          <w:divBdr>
            <w:top w:val="none" w:sz="0" w:space="0" w:color="auto"/>
            <w:left w:val="none" w:sz="0" w:space="0" w:color="auto"/>
            <w:bottom w:val="none" w:sz="0" w:space="0" w:color="auto"/>
            <w:right w:val="none" w:sz="0" w:space="0" w:color="auto"/>
          </w:divBdr>
          <w:divsChild>
            <w:div w:id="63333273">
              <w:marLeft w:val="0"/>
              <w:marRight w:val="0"/>
              <w:marTop w:val="0"/>
              <w:marBottom w:val="0"/>
              <w:divBdr>
                <w:top w:val="none" w:sz="0" w:space="0" w:color="auto"/>
                <w:left w:val="none" w:sz="0" w:space="0" w:color="auto"/>
                <w:bottom w:val="none" w:sz="0" w:space="0" w:color="auto"/>
                <w:right w:val="none" w:sz="0" w:space="0" w:color="auto"/>
              </w:divBdr>
              <w:divsChild>
                <w:div w:id="988830306">
                  <w:marLeft w:val="0"/>
                  <w:marRight w:val="0"/>
                  <w:marTop w:val="0"/>
                  <w:marBottom w:val="0"/>
                  <w:divBdr>
                    <w:top w:val="none" w:sz="0" w:space="0" w:color="auto"/>
                    <w:left w:val="none" w:sz="0" w:space="0" w:color="auto"/>
                    <w:bottom w:val="none" w:sz="0" w:space="0" w:color="auto"/>
                    <w:right w:val="none" w:sz="0" w:space="0" w:color="auto"/>
                  </w:divBdr>
                  <w:divsChild>
                    <w:div w:id="3454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5847386">
      <w:bodyDiv w:val="1"/>
      <w:marLeft w:val="0"/>
      <w:marRight w:val="0"/>
      <w:marTop w:val="0"/>
      <w:marBottom w:val="0"/>
      <w:divBdr>
        <w:top w:val="none" w:sz="0" w:space="0" w:color="auto"/>
        <w:left w:val="none" w:sz="0" w:space="0" w:color="auto"/>
        <w:bottom w:val="none" w:sz="0" w:space="0" w:color="auto"/>
        <w:right w:val="none" w:sz="0" w:space="0" w:color="auto"/>
      </w:divBdr>
    </w:div>
    <w:div w:id="966400416">
      <w:bodyDiv w:val="1"/>
      <w:marLeft w:val="0"/>
      <w:marRight w:val="0"/>
      <w:marTop w:val="0"/>
      <w:marBottom w:val="0"/>
      <w:divBdr>
        <w:top w:val="none" w:sz="0" w:space="0" w:color="auto"/>
        <w:left w:val="none" w:sz="0" w:space="0" w:color="auto"/>
        <w:bottom w:val="none" w:sz="0" w:space="0" w:color="auto"/>
        <w:right w:val="none" w:sz="0" w:space="0" w:color="auto"/>
      </w:divBdr>
    </w:div>
    <w:div w:id="986710625">
      <w:bodyDiv w:val="1"/>
      <w:marLeft w:val="0"/>
      <w:marRight w:val="0"/>
      <w:marTop w:val="0"/>
      <w:marBottom w:val="0"/>
      <w:divBdr>
        <w:top w:val="none" w:sz="0" w:space="0" w:color="auto"/>
        <w:left w:val="none" w:sz="0" w:space="0" w:color="auto"/>
        <w:bottom w:val="none" w:sz="0" w:space="0" w:color="auto"/>
        <w:right w:val="none" w:sz="0" w:space="0" w:color="auto"/>
      </w:divBdr>
      <w:divsChild>
        <w:div w:id="512377759">
          <w:marLeft w:val="547"/>
          <w:marRight w:val="0"/>
          <w:marTop w:val="0"/>
          <w:marBottom w:val="120"/>
          <w:divBdr>
            <w:top w:val="none" w:sz="0" w:space="0" w:color="auto"/>
            <w:left w:val="none" w:sz="0" w:space="0" w:color="auto"/>
            <w:bottom w:val="none" w:sz="0" w:space="0" w:color="auto"/>
            <w:right w:val="none" w:sz="0" w:space="0" w:color="auto"/>
          </w:divBdr>
        </w:div>
        <w:div w:id="771512476">
          <w:marLeft w:val="547"/>
          <w:marRight w:val="0"/>
          <w:marTop w:val="0"/>
          <w:marBottom w:val="120"/>
          <w:divBdr>
            <w:top w:val="none" w:sz="0" w:space="0" w:color="auto"/>
            <w:left w:val="none" w:sz="0" w:space="0" w:color="auto"/>
            <w:bottom w:val="none" w:sz="0" w:space="0" w:color="auto"/>
            <w:right w:val="none" w:sz="0" w:space="0" w:color="auto"/>
          </w:divBdr>
        </w:div>
        <w:div w:id="964123442">
          <w:marLeft w:val="547"/>
          <w:marRight w:val="0"/>
          <w:marTop w:val="0"/>
          <w:marBottom w:val="120"/>
          <w:divBdr>
            <w:top w:val="none" w:sz="0" w:space="0" w:color="auto"/>
            <w:left w:val="none" w:sz="0" w:space="0" w:color="auto"/>
            <w:bottom w:val="none" w:sz="0" w:space="0" w:color="auto"/>
            <w:right w:val="none" w:sz="0" w:space="0" w:color="auto"/>
          </w:divBdr>
        </w:div>
        <w:div w:id="1000698858">
          <w:marLeft w:val="547"/>
          <w:marRight w:val="0"/>
          <w:marTop w:val="0"/>
          <w:marBottom w:val="120"/>
          <w:divBdr>
            <w:top w:val="none" w:sz="0" w:space="0" w:color="auto"/>
            <w:left w:val="none" w:sz="0" w:space="0" w:color="auto"/>
            <w:bottom w:val="none" w:sz="0" w:space="0" w:color="auto"/>
            <w:right w:val="none" w:sz="0" w:space="0" w:color="auto"/>
          </w:divBdr>
        </w:div>
        <w:div w:id="1309675423">
          <w:marLeft w:val="547"/>
          <w:marRight w:val="0"/>
          <w:marTop w:val="0"/>
          <w:marBottom w:val="120"/>
          <w:divBdr>
            <w:top w:val="none" w:sz="0" w:space="0" w:color="auto"/>
            <w:left w:val="none" w:sz="0" w:space="0" w:color="auto"/>
            <w:bottom w:val="none" w:sz="0" w:space="0" w:color="auto"/>
            <w:right w:val="none" w:sz="0" w:space="0" w:color="auto"/>
          </w:divBdr>
        </w:div>
      </w:divsChild>
    </w:div>
    <w:div w:id="1006712971">
      <w:bodyDiv w:val="1"/>
      <w:marLeft w:val="0"/>
      <w:marRight w:val="0"/>
      <w:marTop w:val="0"/>
      <w:marBottom w:val="0"/>
      <w:divBdr>
        <w:top w:val="none" w:sz="0" w:space="0" w:color="auto"/>
        <w:left w:val="none" w:sz="0" w:space="0" w:color="auto"/>
        <w:bottom w:val="none" w:sz="0" w:space="0" w:color="auto"/>
        <w:right w:val="none" w:sz="0" w:space="0" w:color="auto"/>
      </w:divBdr>
    </w:div>
    <w:div w:id="1014695611">
      <w:bodyDiv w:val="1"/>
      <w:marLeft w:val="0"/>
      <w:marRight w:val="0"/>
      <w:marTop w:val="0"/>
      <w:marBottom w:val="0"/>
      <w:divBdr>
        <w:top w:val="none" w:sz="0" w:space="0" w:color="auto"/>
        <w:left w:val="none" w:sz="0" w:space="0" w:color="auto"/>
        <w:bottom w:val="none" w:sz="0" w:space="0" w:color="auto"/>
        <w:right w:val="none" w:sz="0" w:space="0" w:color="auto"/>
      </w:divBdr>
    </w:div>
    <w:div w:id="1028414870">
      <w:bodyDiv w:val="1"/>
      <w:marLeft w:val="0"/>
      <w:marRight w:val="0"/>
      <w:marTop w:val="0"/>
      <w:marBottom w:val="0"/>
      <w:divBdr>
        <w:top w:val="none" w:sz="0" w:space="0" w:color="auto"/>
        <w:left w:val="none" w:sz="0" w:space="0" w:color="auto"/>
        <w:bottom w:val="none" w:sz="0" w:space="0" w:color="auto"/>
        <w:right w:val="none" w:sz="0" w:space="0" w:color="auto"/>
      </w:divBdr>
    </w:div>
    <w:div w:id="1040595356">
      <w:bodyDiv w:val="1"/>
      <w:marLeft w:val="0"/>
      <w:marRight w:val="0"/>
      <w:marTop w:val="0"/>
      <w:marBottom w:val="0"/>
      <w:divBdr>
        <w:top w:val="none" w:sz="0" w:space="0" w:color="auto"/>
        <w:left w:val="none" w:sz="0" w:space="0" w:color="auto"/>
        <w:bottom w:val="none" w:sz="0" w:space="0" w:color="auto"/>
        <w:right w:val="none" w:sz="0" w:space="0" w:color="auto"/>
      </w:divBdr>
      <w:divsChild>
        <w:div w:id="1162702484">
          <w:marLeft w:val="0"/>
          <w:marRight w:val="0"/>
          <w:marTop w:val="0"/>
          <w:marBottom w:val="0"/>
          <w:divBdr>
            <w:top w:val="none" w:sz="0" w:space="0" w:color="auto"/>
            <w:left w:val="none" w:sz="0" w:space="0" w:color="auto"/>
            <w:bottom w:val="none" w:sz="0" w:space="0" w:color="auto"/>
            <w:right w:val="none" w:sz="0" w:space="0" w:color="auto"/>
          </w:divBdr>
          <w:divsChild>
            <w:div w:id="2068331356">
              <w:marLeft w:val="0"/>
              <w:marRight w:val="0"/>
              <w:marTop w:val="0"/>
              <w:marBottom w:val="0"/>
              <w:divBdr>
                <w:top w:val="none" w:sz="0" w:space="0" w:color="auto"/>
                <w:left w:val="none" w:sz="0" w:space="0" w:color="auto"/>
                <w:bottom w:val="none" w:sz="0" w:space="0" w:color="auto"/>
                <w:right w:val="none" w:sz="0" w:space="0" w:color="auto"/>
              </w:divBdr>
              <w:divsChild>
                <w:div w:id="2014646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977065">
      <w:bodyDiv w:val="1"/>
      <w:marLeft w:val="0"/>
      <w:marRight w:val="0"/>
      <w:marTop w:val="0"/>
      <w:marBottom w:val="0"/>
      <w:divBdr>
        <w:top w:val="none" w:sz="0" w:space="0" w:color="auto"/>
        <w:left w:val="none" w:sz="0" w:space="0" w:color="auto"/>
        <w:bottom w:val="none" w:sz="0" w:space="0" w:color="auto"/>
        <w:right w:val="none" w:sz="0" w:space="0" w:color="auto"/>
      </w:divBdr>
    </w:div>
    <w:div w:id="1090586890">
      <w:bodyDiv w:val="1"/>
      <w:marLeft w:val="0"/>
      <w:marRight w:val="0"/>
      <w:marTop w:val="0"/>
      <w:marBottom w:val="0"/>
      <w:divBdr>
        <w:top w:val="none" w:sz="0" w:space="0" w:color="auto"/>
        <w:left w:val="none" w:sz="0" w:space="0" w:color="auto"/>
        <w:bottom w:val="none" w:sz="0" w:space="0" w:color="auto"/>
        <w:right w:val="none" w:sz="0" w:space="0" w:color="auto"/>
      </w:divBdr>
    </w:div>
    <w:div w:id="1123695233">
      <w:bodyDiv w:val="1"/>
      <w:marLeft w:val="0"/>
      <w:marRight w:val="0"/>
      <w:marTop w:val="0"/>
      <w:marBottom w:val="0"/>
      <w:divBdr>
        <w:top w:val="none" w:sz="0" w:space="0" w:color="auto"/>
        <w:left w:val="none" w:sz="0" w:space="0" w:color="auto"/>
        <w:bottom w:val="none" w:sz="0" w:space="0" w:color="auto"/>
        <w:right w:val="none" w:sz="0" w:space="0" w:color="auto"/>
      </w:divBdr>
    </w:div>
    <w:div w:id="1131362888">
      <w:bodyDiv w:val="1"/>
      <w:marLeft w:val="0"/>
      <w:marRight w:val="0"/>
      <w:marTop w:val="0"/>
      <w:marBottom w:val="0"/>
      <w:divBdr>
        <w:top w:val="none" w:sz="0" w:space="0" w:color="auto"/>
        <w:left w:val="none" w:sz="0" w:space="0" w:color="auto"/>
        <w:bottom w:val="none" w:sz="0" w:space="0" w:color="auto"/>
        <w:right w:val="none" w:sz="0" w:space="0" w:color="auto"/>
      </w:divBdr>
    </w:div>
    <w:div w:id="1183207695">
      <w:bodyDiv w:val="1"/>
      <w:marLeft w:val="0"/>
      <w:marRight w:val="0"/>
      <w:marTop w:val="0"/>
      <w:marBottom w:val="0"/>
      <w:divBdr>
        <w:top w:val="none" w:sz="0" w:space="0" w:color="auto"/>
        <w:left w:val="none" w:sz="0" w:space="0" w:color="auto"/>
        <w:bottom w:val="none" w:sz="0" w:space="0" w:color="auto"/>
        <w:right w:val="none" w:sz="0" w:space="0" w:color="auto"/>
      </w:divBdr>
      <w:divsChild>
        <w:div w:id="25448896">
          <w:marLeft w:val="547"/>
          <w:marRight w:val="0"/>
          <w:marTop w:val="0"/>
          <w:marBottom w:val="120"/>
          <w:divBdr>
            <w:top w:val="none" w:sz="0" w:space="0" w:color="auto"/>
            <w:left w:val="none" w:sz="0" w:space="0" w:color="auto"/>
            <w:bottom w:val="none" w:sz="0" w:space="0" w:color="auto"/>
            <w:right w:val="none" w:sz="0" w:space="0" w:color="auto"/>
          </w:divBdr>
        </w:div>
        <w:div w:id="298803665">
          <w:marLeft w:val="547"/>
          <w:marRight w:val="0"/>
          <w:marTop w:val="0"/>
          <w:marBottom w:val="120"/>
          <w:divBdr>
            <w:top w:val="none" w:sz="0" w:space="0" w:color="auto"/>
            <w:left w:val="none" w:sz="0" w:space="0" w:color="auto"/>
            <w:bottom w:val="none" w:sz="0" w:space="0" w:color="auto"/>
            <w:right w:val="none" w:sz="0" w:space="0" w:color="auto"/>
          </w:divBdr>
        </w:div>
        <w:div w:id="476260796">
          <w:marLeft w:val="547"/>
          <w:marRight w:val="0"/>
          <w:marTop w:val="0"/>
          <w:marBottom w:val="120"/>
          <w:divBdr>
            <w:top w:val="none" w:sz="0" w:space="0" w:color="auto"/>
            <w:left w:val="none" w:sz="0" w:space="0" w:color="auto"/>
            <w:bottom w:val="none" w:sz="0" w:space="0" w:color="auto"/>
            <w:right w:val="none" w:sz="0" w:space="0" w:color="auto"/>
          </w:divBdr>
        </w:div>
        <w:div w:id="1795172889">
          <w:marLeft w:val="547"/>
          <w:marRight w:val="0"/>
          <w:marTop w:val="0"/>
          <w:marBottom w:val="120"/>
          <w:divBdr>
            <w:top w:val="none" w:sz="0" w:space="0" w:color="auto"/>
            <w:left w:val="none" w:sz="0" w:space="0" w:color="auto"/>
            <w:bottom w:val="none" w:sz="0" w:space="0" w:color="auto"/>
            <w:right w:val="none" w:sz="0" w:space="0" w:color="auto"/>
          </w:divBdr>
        </w:div>
        <w:div w:id="1942373997">
          <w:marLeft w:val="547"/>
          <w:marRight w:val="0"/>
          <w:marTop w:val="0"/>
          <w:marBottom w:val="120"/>
          <w:divBdr>
            <w:top w:val="none" w:sz="0" w:space="0" w:color="auto"/>
            <w:left w:val="none" w:sz="0" w:space="0" w:color="auto"/>
            <w:bottom w:val="none" w:sz="0" w:space="0" w:color="auto"/>
            <w:right w:val="none" w:sz="0" w:space="0" w:color="auto"/>
          </w:divBdr>
        </w:div>
      </w:divsChild>
    </w:div>
    <w:div w:id="1201553419">
      <w:bodyDiv w:val="1"/>
      <w:marLeft w:val="0"/>
      <w:marRight w:val="0"/>
      <w:marTop w:val="0"/>
      <w:marBottom w:val="0"/>
      <w:divBdr>
        <w:top w:val="none" w:sz="0" w:space="0" w:color="auto"/>
        <w:left w:val="none" w:sz="0" w:space="0" w:color="auto"/>
        <w:bottom w:val="none" w:sz="0" w:space="0" w:color="auto"/>
        <w:right w:val="none" w:sz="0" w:space="0" w:color="auto"/>
      </w:divBdr>
    </w:div>
    <w:div w:id="1215972432">
      <w:bodyDiv w:val="1"/>
      <w:marLeft w:val="0"/>
      <w:marRight w:val="0"/>
      <w:marTop w:val="0"/>
      <w:marBottom w:val="0"/>
      <w:divBdr>
        <w:top w:val="none" w:sz="0" w:space="0" w:color="auto"/>
        <w:left w:val="none" w:sz="0" w:space="0" w:color="auto"/>
        <w:bottom w:val="none" w:sz="0" w:space="0" w:color="auto"/>
        <w:right w:val="none" w:sz="0" w:space="0" w:color="auto"/>
      </w:divBdr>
    </w:div>
    <w:div w:id="1217735980">
      <w:bodyDiv w:val="1"/>
      <w:marLeft w:val="0"/>
      <w:marRight w:val="0"/>
      <w:marTop w:val="0"/>
      <w:marBottom w:val="0"/>
      <w:divBdr>
        <w:top w:val="none" w:sz="0" w:space="0" w:color="auto"/>
        <w:left w:val="none" w:sz="0" w:space="0" w:color="auto"/>
        <w:bottom w:val="none" w:sz="0" w:space="0" w:color="auto"/>
        <w:right w:val="none" w:sz="0" w:space="0" w:color="auto"/>
      </w:divBdr>
    </w:div>
    <w:div w:id="1225599627">
      <w:bodyDiv w:val="1"/>
      <w:marLeft w:val="0"/>
      <w:marRight w:val="0"/>
      <w:marTop w:val="0"/>
      <w:marBottom w:val="0"/>
      <w:divBdr>
        <w:top w:val="none" w:sz="0" w:space="0" w:color="auto"/>
        <w:left w:val="none" w:sz="0" w:space="0" w:color="auto"/>
        <w:bottom w:val="none" w:sz="0" w:space="0" w:color="auto"/>
        <w:right w:val="none" w:sz="0" w:space="0" w:color="auto"/>
      </w:divBdr>
    </w:div>
    <w:div w:id="1229726733">
      <w:bodyDiv w:val="1"/>
      <w:marLeft w:val="0"/>
      <w:marRight w:val="0"/>
      <w:marTop w:val="0"/>
      <w:marBottom w:val="0"/>
      <w:divBdr>
        <w:top w:val="none" w:sz="0" w:space="0" w:color="auto"/>
        <w:left w:val="none" w:sz="0" w:space="0" w:color="auto"/>
        <w:bottom w:val="none" w:sz="0" w:space="0" w:color="auto"/>
        <w:right w:val="none" w:sz="0" w:space="0" w:color="auto"/>
      </w:divBdr>
    </w:div>
    <w:div w:id="1303464371">
      <w:bodyDiv w:val="1"/>
      <w:marLeft w:val="0"/>
      <w:marRight w:val="0"/>
      <w:marTop w:val="0"/>
      <w:marBottom w:val="0"/>
      <w:divBdr>
        <w:top w:val="none" w:sz="0" w:space="0" w:color="auto"/>
        <w:left w:val="none" w:sz="0" w:space="0" w:color="auto"/>
        <w:bottom w:val="none" w:sz="0" w:space="0" w:color="auto"/>
        <w:right w:val="none" w:sz="0" w:space="0" w:color="auto"/>
      </w:divBdr>
      <w:divsChild>
        <w:div w:id="835220844">
          <w:marLeft w:val="446"/>
          <w:marRight w:val="0"/>
          <w:marTop w:val="0"/>
          <w:marBottom w:val="0"/>
          <w:divBdr>
            <w:top w:val="none" w:sz="0" w:space="0" w:color="auto"/>
            <w:left w:val="none" w:sz="0" w:space="0" w:color="auto"/>
            <w:bottom w:val="none" w:sz="0" w:space="0" w:color="auto"/>
            <w:right w:val="none" w:sz="0" w:space="0" w:color="auto"/>
          </w:divBdr>
        </w:div>
        <w:div w:id="1032268992">
          <w:marLeft w:val="446"/>
          <w:marRight w:val="0"/>
          <w:marTop w:val="0"/>
          <w:marBottom w:val="0"/>
          <w:divBdr>
            <w:top w:val="none" w:sz="0" w:space="0" w:color="auto"/>
            <w:left w:val="none" w:sz="0" w:space="0" w:color="auto"/>
            <w:bottom w:val="none" w:sz="0" w:space="0" w:color="auto"/>
            <w:right w:val="none" w:sz="0" w:space="0" w:color="auto"/>
          </w:divBdr>
        </w:div>
        <w:div w:id="1299266345">
          <w:marLeft w:val="446"/>
          <w:marRight w:val="0"/>
          <w:marTop w:val="0"/>
          <w:marBottom w:val="0"/>
          <w:divBdr>
            <w:top w:val="none" w:sz="0" w:space="0" w:color="auto"/>
            <w:left w:val="none" w:sz="0" w:space="0" w:color="auto"/>
            <w:bottom w:val="none" w:sz="0" w:space="0" w:color="auto"/>
            <w:right w:val="none" w:sz="0" w:space="0" w:color="auto"/>
          </w:divBdr>
        </w:div>
        <w:div w:id="1560941727">
          <w:marLeft w:val="446"/>
          <w:marRight w:val="0"/>
          <w:marTop w:val="0"/>
          <w:marBottom w:val="0"/>
          <w:divBdr>
            <w:top w:val="none" w:sz="0" w:space="0" w:color="auto"/>
            <w:left w:val="none" w:sz="0" w:space="0" w:color="auto"/>
            <w:bottom w:val="none" w:sz="0" w:space="0" w:color="auto"/>
            <w:right w:val="none" w:sz="0" w:space="0" w:color="auto"/>
          </w:divBdr>
        </w:div>
      </w:divsChild>
    </w:div>
    <w:div w:id="1338119834">
      <w:bodyDiv w:val="1"/>
      <w:marLeft w:val="0"/>
      <w:marRight w:val="0"/>
      <w:marTop w:val="0"/>
      <w:marBottom w:val="0"/>
      <w:divBdr>
        <w:top w:val="none" w:sz="0" w:space="0" w:color="auto"/>
        <w:left w:val="none" w:sz="0" w:space="0" w:color="auto"/>
        <w:bottom w:val="none" w:sz="0" w:space="0" w:color="auto"/>
        <w:right w:val="none" w:sz="0" w:space="0" w:color="auto"/>
      </w:divBdr>
    </w:div>
    <w:div w:id="1351830286">
      <w:bodyDiv w:val="1"/>
      <w:marLeft w:val="0"/>
      <w:marRight w:val="0"/>
      <w:marTop w:val="0"/>
      <w:marBottom w:val="0"/>
      <w:divBdr>
        <w:top w:val="none" w:sz="0" w:space="0" w:color="auto"/>
        <w:left w:val="none" w:sz="0" w:space="0" w:color="auto"/>
        <w:bottom w:val="none" w:sz="0" w:space="0" w:color="auto"/>
        <w:right w:val="none" w:sz="0" w:space="0" w:color="auto"/>
      </w:divBdr>
    </w:div>
    <w:div w:id="1379941052">
      <w:bodyDiv w:val="1"/>
      <w:marLeft w:val="0"/>
      <w:marRight w:val="0"/>
      <w:marTop w:val="0"/>
      <w:marBottom w:val="0"/>
      <w:divBdr>
        <w:top w:val="none" w:sz="0" w:space="0" w:color="auto"/>
        <w:left w:val="none" w:sz="0" w:space="0" w:color="auto"/>
        <w:bottom w:val="none" w:sz="0" w:space="0" w:color="auto"/>
        <w:right w:val="none" w:sz="0" w:space="0" w:color="auto"/>
      </w:divBdr>
    </w:div>
    <w:div w:id="1449201561">
      <w:bodyDiv w:val="1"/>
      <w:marLeft w:val="0"/>
      <w:marRight w:val="0"/>
      <w:marTop w:val="0"/>
      <w:marBottom w:val="0"/>
      <w:divBdr>
        <w:top w:val="none" w:sz="0" w:space="0" w:color="auto"/>
        <w:left w:val="none" w:sz="0" w:space="0" w:color="auto"/>
        <w:bottom w:val="none" w:sz="0" w:space="0" w:color="auto"/>
        <w:right w:val="none" w:sz="0" w:space="0" w:color="auto"/>
      </w:divBdr>
    </w:div>
    <w:div w:id="1480804778">
      <w:bodyDiv w:val="1"/>
      <w:marLeft w:val="0"/>
      <w:marRight w:val="0"/>
      <w:marTop w:val="0"/>
      <w:marBottom w:val="0"/>
      <w:divBdr>
        <w:top w:val="none" w:sz="0" w:space="0" w:color="auto"/>
        <w:left w:val="none" w:sz="0" w:space="0" w:color="auto"/>
        <w:bottom w:val="none" w:sz="0" w:space="0" w:color="auto"/>
        <w:right w:val="none" w:sz="0" w:space="0" w:color="auto"/>
      </w:divBdr>
    </w:div>
    <w:div w:id="1515077190">
      <w:bodyDiv w:val="1"/>
      <w:marLeft w:val="0"/>
      <w:marRight w:val="0"/>
      <w:marTop w:val="0"/>
      <w:marBottom w:val="0"/>
      <w:divBdr>
        <w:top w:val="none" w:sz="0" w:space="0" w:color="auto"/>
        <w:left w:val="none" w:sz="0" w:space="0" w:color="auto"/>
        <w:bottom w:val="none" w:sz="0" w:space="0" w:color="auto"/>
        <w:right w:val="none" w:sz="0" w:space="0" w:color="auto"/>
      </w:divBdr>
    </w:div>
    <w:div w:id="1553929212">
      <w:bodyDiv w:val="1"/>
      <w:marLeft w:val="0"/>
      <w:marRight w:val="0"/>
      <w:marTop w:val="0"/>
      <w:marBottom w:val="0"/>
      <w:divBdr>
        <w:top w:val="none" w:sz="0" w:space="0" w:color="auto"/>
        <w:left w:val="none" w:sz="0" w:space="0" w:color="auto"/>
        <w:bottom w:val="none" w:sz="0" w:space="0" w:color="auto"/>
        <w:right w:val="none" w:sz="0" w:space="0" w:color="auto"/>
      </w:divBdr>
    </w:div>
    <w:div w:id="1559321398">
      <w:bodyDiv w:val="1"/>
      <w:marLeft w:val="0"/>
      <w:marRight w:val="0"/>
      <w:marTop w:val="0"/>
      <w:marBottom w:val="0"/>
      <w:divBdr>
        <w:top w:val="none" w:sz="0" w:space="0" w:color="auto"/>
        <w:left w:val="none" w:sz="0" w:space="0" w:color="auto"/>
        <w:bottom w:val="none" w:sz="0" w:space="0" w:color="auto"/>
        <w:right w:val="none" w:sz="0" w:space="0" w:color="auto"/>
      </w:divBdr>
      <w:divsChild>
        <w:div w:id="1988627639">
          <w:marLeft w:val="0"/>
          <w:marRight w:val="0"/>
          <w:marTop w:val="0"/>
          <w:marBottom w:val="0"/>
          <w:divBdr>
            <w:top w:val="none" w:sz="0" w:space="0" w:color="auto"/>
            <w:left w:val="none" w:sz="0" w:space="0" w:color="auto"/>
            <w:bottom w:val="none" w:sz="0" w:space="0" w:color="auto"/>
            <w:right w:val="none" w:sz="0" w:space="0" w:color="auto"/>
          </w:divBdr>
          <w:divsChild>
            <w:div w:id="1988362597">
              <w:marLeft w:val="0"/>
              <w:marRight w:val="0"/>
              <w:marTop w:val="0"/>
              <w:marBottom w:val="0"/>
              <w:divBdr>
                <w:top w:val="none" w:sz="0" w:space="0" w:color="auto"/>
                <w:left w:val="none" w:sz="0" w:space="0" w:color="auto"/>
                <w:bottom w:val="none" w:sz="0" w:space="0" w:color="auto"/>
                <w:right w:val="none" w:sz="0" w:space="0" w:color="auto"/>
              </w:divBdr>
              <w:divsChild>
                <w:div w:id="2013531337">
                  <w:marLeft w:val="0"/>
                  <w:marRight w:val="0"/>
                  <w:marTop w:val="0"/>
                  <w:marBottom w:val="0"/>
                  <w:divBdr>
                    <w:top w:val="none" w:sz="0" w:space="0" w:color="auto"/>
                    <w:left w:val="none" w:sz="0" w:space="0" w:color="auto"/>
                    <w:bottom w:val="none" w:sz="0" w:space="0" w:color="auto"/>
                    <w:right w:val="none" w:sz="0" w:space="0" w:color="auto"/>
                  </w:divBdr>
                  <w:divsChild>
                    <w:div w:id="1291129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1019863">
      <w:bodyDiv w:val="1"/>
      <w:marLeft w:val="0"/>
      <w:marRight w:val="0"/>
      <w:marTop w:val="0"/>
      <w:marBottom w:val="0"/>
      <w:divBdr>
        <w:top w:val="none" w:sz="0" w:space="0" w:color="auto"/>
        <w:left w:val="none" w:sz="0" w:space="0" w:color="auto"/>
        <w:bottom w:val="none" w:sz="0" w:space="0" w:color="auto"/>
        <w:right w:val="none" w:sz="0" w:space="0" w:color="auto"/>
      </w:divBdr>
    </w:div>
    <w:div w:id="1577203749">
      <w:bodyDiv w:val="1"/>
      <w:marLeft w:val="0"/>
      <w:marRight w:val="0"/>
      <w:marTop w:val="0"/>
      <w:marBottom w:val="0"/>
      <w:divBdr>
        <w:top w:val="none" w:sz="0" w:space="0" w:color="auto"/>
        <w:left w:val="none" w:sz="0" w:space="0" w:color="auto"/>
        <w:bottom w:val="none" w:sz="0" w:space="0" w:color="auto"/>
        <w:right w:val="none" w:sz="0" w:space="0" w:color="auto"/>
      </w:divBdr>
    </w:div>
    <w:div w:id="1616978732">
      <w:bodyDiv w:val="1"/>
      <w:marLeft w:val="0"/>
      <w:marRight w:val="0"/>
      <w:marTop w:val="0"/>
      <w:marBottom w:val="0"/>
      <w:divBdr>
        <w:top w:val="none" w:sz="0" w:space="0" w:color="auto"/>
        <w:left w:val="none" w:sz="0" w:space="0" w:color="auto"/>
        <w:bottom w:val="none" w:sz="0" w:space="0" w:color="auto"/>
        <w:right w:val="none" w:sz="0" w:space="0" w:color="auto"/>
      </w:divBdr>
    </w:div>
    <w:div w:id="1622422468">
      <w:bodyDiv w:val="1"/>
      <w:marLeft w:val="0"/>
      <w:marRight w:val="0"/>
      <w:marTop w:val="0"/>
      <w:marBottom w:val="0"/>
      <w:divBdr>
        <w:top w:val="none" w:sz="0" w:space="0" w:color="auto"/>
        <w:left w:val="none" w:sz="0" w:space="0" w:color="auto"/>
        <w:bottom w:val="none" w:sz="0" w:space="0" w:color="auto"/>
        <w:right w:val="none" w:sz="0" w:space="0" w:color="auto"/>
      </w:divBdr>
    </w:div>
    <w:div w:id="1635595972">
      <w:bodyDiv w:val="1"/>
      <w:marLeft w:val="0"/>
      <w:marRight w:val="0"/>
      <w:marTop w:val="0"/>
      <w:marBottom w:val="0"/>
      <w:divBdr>
        <w:top w:val="none" w:sz="0" w:space="0" w:color="auto"/>
        <w:left w:val="none" w:sz="0" w:space="0" w:color="auto"/>
        <w:bottom w:val="none" w:sz="0" w:space="0" w:color="auto"/>
        <w:right w:val="none" w:sz="0" w:space="0" w:color="auto"/>
      </w:divBdr>
    </w:div>
    <w:div w:id="1661888599">
      <w:bodyDiv w:val="1"/>
      <w:marLeft w:val="0"/>
      <w:marRight w:val="0"/>
      <w:marTop w:val="0"/>
      <w:marBottom w:val="0"/>
      <w:divBdr>
        <w:top w:val="none" w:sz="0" w:space="0" w:color="auto"/>
        <w:left w:val="none" w:sz="0" w:space="0" w:color="auto"/>
        <w:bottom w:val="none" w:sz="0" w:space="0" w:color="auto"/>
        <w:right w:val="none" w:sz="0" w:space="0" w:color="auto"/>
      </w:divBdr>
    </w:div>
    <w:div w:id="1662587249">
      <w:bodyDiv w:val="1"/>
      <w:marLeft w:val="0"/>
      <w:marRight w:val="0"/>
      <w:marTop w:val="0"/>
      <w:marBottom w:val="0"/>
      <w:divBdr>
        <w:top w:val="none" w:sz="0" w:space="0" w:color="auto"/>
        <w:left w:val="none" w:sz="0" w:space="0" w:color="auto"/>
        <w:bottom w:val="none" w:sz="0" w:space="0" w:color="auto"/>
        <w:right w:val="none" w:sz="0" w:space="0" w:color="auto"/>
      </w:divBdr>
      <w:divsChild>
        <w:div w:id="1490099458">
          <w:marLeft w:val="0"/>
          <w:marRight w:val="0"/>
          <w:marTop w:val="0"/>
          <w:marBottom w:val="0"/>
          <w:divBdr>
            <w:top w:val="none" w:sz="0" w:space="0" w:color="auto"/>
            <w:left w:val="none" w:sz="0" w:space="0" w:color="auto"/>
            <w:bottom w:val="none" w:sz="0" w:space="0" w:color="auto"/>
            <w:right w:val="none" w:sz="0" w:space="0" w:color="auto"/>
          </w:divBdr>
          <w:divsChild>
            <w:div w:id="283315740">
              <w:marLeft w:val="0"/>
              <w:marRight w:val="0"/>
              <w:marTop w:val="0"/>
              <w:marBottom w:val="0"/>
              <w:divBdr>
                <w:top w:val="none" w:sz="0" w:space="0" w:color="auto"/>
                <w:left w:val="none" w:sz="0" w:space="0" w:color="auto"/>
                <w:bottom w:val="none" w:sz="0" w:space="0" w:color="auto"/>
                <w:right w:val="none" w:sz="0" w:space="0" w:color="auto"/>
              </w:divBdr>
              <w:divsChild>
                <w:div w:id="776872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981696">
      <w:bodyDiv w:val="1"/>
      <w:marLeft w:val="0"/>
      <w:marRight w:val="0"/>
      <w:marTop w:val="0"/>
      <w:marBottom w:val="0"/>
      <w:divBdr>
        <w:top w:val="none" w:sz="0" w:space="0" w:color="auto"/>
        <w:left w:val="none" w:sz="0" w:space="0" w:color="auto"/>
        <w:bottom w:val="none" w:sz="0" w:space="0" w:color="auto"/>
        <w:right w:val="none" w:sz="0" w:space="0" w:color="auto"/>
      </w:divBdr>
    </w:div>
    <w:div w:id="1684168117">
      <w:bodyDiv w:val="1"/>
      <w:marLeft w:val="0"/>
      <w:marRight w:val="0"/>
      <w:marTop w:val="0"/>
      <w:marBottom w:val="0"/>
      <w:divBdr>
        <w:top w:val="none" w:sz="0" w:space="0" w:color="auto"/>
        <w:left w:val="none" w:sz="0" w:space="0" w:color="auto"/>
        <w:bottom w:val="none" w:sz="0" w:space="0" w:color="auto"/>
        <w:right w:val="none" w:sz="0" w:space="0" w:color="auto"/>
      </w:divBdr>
      <w:divsChild>
        <w:div w:id="1013071456">
          <w:marLeft w:val="547"/>
          <w:marRight w:val="0"/>
          <w:marTop w:val="0"/>
          <w:marBottom w:val="120"/>
          <w:divBdr>
            <w:top w:val="none" w:sz="0" w:space="0" w:color="auto"/>
            <w:left w:val="none" w:sz="0" w:space="0" w:color="auto"/>
            <w:bottom w:val="none" w:sz="0" w:space="0" w:color="auto"/>
            <w:right w:val="none" w:sz="0" w:space="0" w:color="auto"/>
          </w:divBdr>
        </w:div>
        <w:div w:id="1017661619">
          <w:marLeft w:val="547"/>
          <w:marRight w:val="0"/>
          <w:marTop w:val="0"/>
          <w:marBottom w:val="120"/>
          <w:divBdr>
            <w:top w:val="none" w:sz="0" w:space="0" w:color="auto"/>
            <w:left w:val="none" w:sz="0" w:space="0" w:color="auto"/>
            <w:bottom w:val="none" w:sz="0" w:space="0" w:color="auto"/>
            <w:right w:val="none" w:sz="0" w:space="0" w:color="auto"/>
          </w:divBdr>
        </w:div>
        <w:div w:id="1497723805">
          <w:marLeft w:val="547"/>
          <w:marRight w:val="0"/>
          <w:marTop w:val="0"/>
          <w:marBottom w:val="120"/>
          <w:divBdr>
            <w:top w:val="none" w:sz="0" w:space="0" w:color="auto"/>
            <w:left w:val="none" w:sz="0" w:space="0" w:color="auto"/>
            <w:bottom w:val="none" w:sz="0" w:space="0" w:color="auto"/>
            <w:right w:val="none" w:sz="0" w:space="0" w:color="auto"/>
          </w:divBdr>
        </w:div>
        <w:div w:id="1721203430">
          <w:marLeft w:val="547"/>
          <w:marRight w:val="0"/>
          <w:marTop w:val="0"/>
          <w:marBottom w:val="120"/>
          <w:divBdr>
            <w:top w:val="none" w:sz="0" w:space="0" w:color="auto"/>
            <w:left w:val="none" w:sz="0" w:space="0" w:color="auto"/>
            <w:bottom w:val="none" w:sz="0" w:space="0" w:color="auto"/>
            <w:right w:val="none" w:sz="0" w:space="0" w:color="auto"/>
          </w:divBdr>
        </w:div>
        <w:div w:id="2088914705">
          <w:marLeft w:val="547"/>
          <w:marRight w:val="0"/>
          <w:marTop w:val="0"/>
          <w:marBottom w:val="120"/>
          <w:divBdr>
            <w:top w:val="none" w:sz="0" w:space="0" w:color="auto"/>
            <w:left w:val="none" w:sz="0" w:space="0" w:color="auto"/>
            <w:bottom w:val="none" w:sz="0" w:space="0" w:color="auto"/>
            <w:right w:val="none" w:sz="0" w:space="0" w:color="auto"/>
          </w:divBdr>
        </w:div>
      </w:divsChild>
    </w:div>
    <w:div w:id="1776747749">
      <w:bodyDiv w:val="1"/>
      <w:marLeft w:val="0"/>
      <w:marRight w:val="0"/>
      <w:marTop w:val="0"/>
      <w:marBottom w:val="0"/>
      <w:divBdr>
        <w:top w:val="none" w:sz="0" w:space="0" w:color="auto"/>
        <w:left w:val="none" w:sz="0" w:space="0" w:color="auto"/>
        <w:bottom w:val="none" w:sz="0" w:space="0" w:color="auto"/>
        <w:right w:val="none" w:sz="0" w:space="0" w:color="auto"/>
      </w:divBdr>
    </w:div>
    <w:div w:id="1800147817">
      <w:bodyDiv w:val="1"/>
      <w:marLeft w:val="0"/>
      <w:marRight w:val="0"/>
      <w:marTop w:val="0"/>
      <w:marBottom w:val="0"/>
      <w:divBdr>
        <w:top w:val="none" w:sz="0" w:space="0" w:color="auto"/>
        <w:left w:val="none" w:sz="0" w:space="0" w:color="auto"/>
        <w:bottom w:val="none" w:sz="0" w:space="0" w:color="auto"/>
        <w:right w:val="none" w:sz="0" w:space="0" w:color="auto"/>
      </w:divBdr>
    </w:div>
    <w:div w:id="1809471967">
      <w:bodyDiv w:val="1"/>
      <w:marLeft w:val="0"/>
      <w:marRight w:val="0"/>
      <w:marTop w:val="0"/>
      <w:marBottom w:val="0"/>
      <w:divBdr>
        <w:top w:val="none" w:sz="0" w:space="0" w:color="auto"/>
        <w:left w:val="none" w:sz="0" w:space="0" w:color="auto"/>
        <w:bottom w:val="none" w:sz="0" w:space="0" w:color="auto"/>
        <w:right w:val="none" w:sz="0" w:space="0" w:color="auto"/>
      </w:divBdr>
      <w:divsChild>
        <w:div w:id="44721690">
          <w:marLeft w:val="360"/>
          <w:marRight w:val="0"/>
          <w:marTop w:val="200"/>
          <w:marBottom w:val="0"/>
          <w:divBdr>
            <w:top w:val="none" w:sz="0" w:space="0" w:color="auto"/>
            <w:left w:val="none" w:sz="0" w:space="0" w:color="auto"/>
            <w:bottom w:val="none" w:sz="0" w:space="0" w:color="auto"/>
            <w:right w:val="none" w:sz="0" w:space="0" w:color="auto"/>
          </w:divBdr>
        </w:div>
        <w:div w:id="1014385225">
          <w:marLeft w:val="360"/>
          <w:marRight w:val="0"/>
          <w:marTop w:val="200"/>
          <w:marBottom w:val="0"/>
          <w:divBdr>
            <w:top w:val="none" w:sz="0" w:space="0" w:color="auto"/>
            <w:left w:val="none" w:sz="0" w:space="0" w:color="auto"/>
            <w:bottom w:val="none" w:sz="0" w:space="0" w:color="auto"/>
            <w:right w:val="none" w:sz="0" w:space="0" w:color="auto"/>
          </w:divBdr>
        </w:div>
        <w:div w:id="1019510418">
          <w:marLeft w:val="360"/>
          <w:marRight w:val="0"/>
          <w:marTop w:val="200"/>
          <w:marBottom w:val="0"/>
          <w:divBdr>
            <w:top w:val="none" w:sz="0" w:space="0" w:color="auto"/>
            <w:left w:val="none" w:sz="0" w:space="0" w:color="auto"/>
            <w:bottom w:val="none" w:sz="0" w:space="0" w:color="auto"/>
            <w:right w:val="none" w:sz="0" w:space="0" w:color="auto"/>
          </w:divBdr>
        </w:div>
      </w:divsChild>
    </w:div>
    <w:div w:id="1810587109">
      <w:bodyDiv w:val="1"/>
      <w:marLeft w:val="0"/>
      <w:marRight w:val="0"/>
      <w:marTop w:val="0"/>
      <w:marBottom w:val="0"/>
      <w:divBdr>
        <w:top w:val="none" w:sz="0" w:space="0" w:color="auto"/>
        <w:left w:val="none" w:sz="0" w:space="0" w:color="auto"/>
        <w:bottom w:val="none" w:sz="0" w:space="0" w:color="auto"/>
        <w:right w:val="none" w:sz="0" w:space="0" w:color="auto"/>
      </w:divBdr>
    </w:div>
    <w:div w:id="1812475752">
      <w:bodyDiv w:val="1"/>
      <w:marLeft w:val="0"/>
      <w:marRight w:val="0"/>
      <w:marTop w:val="0"/>
      <w:marBottom w:val="0"/>
      <w:divBdr>
        <w:top w:val="none" w:sz="0" w:space="0" w:color="auto"/>
        <w:left w:val="none" w:sz="0" w:space="0" w:color="auto"/>
        <w:bottom w:val="none" w:sz="0" w:space="0" w:color="auto"/>
        <w:right w:val="none" w:sz="0" w:space="0" w:color="auto"/>
      </w:divBdr>
    </w:div>
    <w:div w:id="1845237938">
      <w:bodyDiv w:val="1"/>
      <w:marLeft w:val="0"/>
      <w:marRight w:val="0"/>
      <w:marTop w:val="0"/>
      <w:marBottom w:val="0"/>
      <w:divBdr>
        <w:top w:val="none" w:sz="0" w:space="0" w:color="auto"/>
        <w:left w:val="none" w:sz="0" w:space="0" w:color="auto"/>
        <w:bottom w:val="none" w:sz="0" w:space="0" w:color="auto"/>
        <w:right w:val="none" w:sz="0" w:space="0" w:color="auto"/>
      </w:divBdr>
      <w:divsChild>
        <w:div w:id="1034187126">
          <w:marLeft w:val="0"/>
          <w:marRight w:val="0"/>
          <w:marTop w:val="0"/>
          <w:marBottom w:val="0"/>
          <w:divBdr>
            <w:top w:val="none" w:sz="0" w:space="0" w:color="auto"/>
            <w:left w:val="none" w:sz="0" w:space="0" w:color="auto"/>
            <w:bottom w:val="none" w:sz="0" w:space="0" w:color="auto"/>
            <w:right w:val="none" w:sz="0" w:space="0" w:color="auto"/>
          </w:divBdr>
          <w:divsChild>
            <w:div w:id="1185284301">
              <w:marLeft w:val="0"/>
              <w:marRight w:val="0"/>
              <w:marTop w:val="0"/>
              <w:marBottom w:val="0"/>
              <w:divBdr>
                <w:top w:val="none" w:sz="0" w:space="0" w:color="auto"/>
                <w:left w:val="none" w:sz="0" w:space="0" w:color="auto"/>
                <w:bottom w:val="none" w:sz="0" w:space="0" w:color="auto"/>
                <w:right w:val="none" w:sz="0" w:space="0" w:color="auto"/>
              </w:divBdr>
              <w:divsChild>
                <w:div w:id="1172063305">
                  <w:marLeft w:val="0"/>
                  <w:marRight w:val="0"/>
                  <w:marTop w:val="0"/>
                  <w:marBottom w:val="0"/>
                  <w:divBdr>
                    <w:top w:val="none" w:sz="0" w:space="0" w:color="auto"/>
                    <w:left w:val="none" w:sz="0" w:space="0" w:color="auto"/>
                    <w:bottom w:val="none" w:sz="0" w:space="0" w:color="auto"/>
                    <w:right w:val="none" w:sz="0" w:space="0" w:color="auto"/>
                  </w:divBdr>
                  <w:divsChild>
                    <w:div w:id="1507749904">
                      <w:marLeft w:val="0"/>
                      <w:marRight w:val="0"/>
                      <w:marTop w:val="0"/>
                      <w:marBottom w:val="0"/>
                      <w:divBdr>
                        <w:top w:val="none" w:sz="0" w:space="0" w:color="auto"/>
                        <w:left w:val="none" w:sz="0" w:space="0" w:color="auto"/>
                        <w:bottom w:val="none" w:sz="0" w:space="0" w:color="auto"/>
                        <w:right w:val="none" w:sz="0" w:space="0" w:color="auto"/>
                      </w:divBdr>
                      <w:divsChild>
                        <w:div w:id="223032743">
                          <w:marLeft w:val="0"/>
                          <w:marRight w:val="0"/>
                          <w:marTop w:val="0"/>
                          <w:marBottom w:val="0"/>
                          <w:divBdr>
                            <w:top w:val="none" w:sz="0" w:space="0" w:color="auto"/>
                            <w:left w:val="none" w:sz="0" w:space="0" w:color="auto"/>
                            <w:bottom w:val="none" w:sz="0" w:space="0" w:color="auto"/>
                            <w:right w:val="none" w:sz="0" w:space="0" w:color="auto"/>
                          </w:divBdr>
                          <w:divsChild>
                            <w:div w:id="1805273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6743070">
      <w:bodyDiv w:val="1"/>
      <w:marLeft w:val="0"/>
      <w:marRight w:val="0"/>
      <w:marTop w:val="0"/>
      <w:marBottom w:val="0"/>
      <w:divBdr>
        <w:top w:val="none" w:sz="0" w:space="0" w:color="auto"/>
        <w:left w:val="none" w:sz="0" w:space="0" w:color="auto"/>
        <w:bottom w:val="none" w:sz="0" w:space="0" w:color="auto"/>
        <w:right w:val="none" w:sz="0" w:space="0" w:color="auto"/>
      </w:divBdr>
    </w:div>
    <w:div w:id="1863352257">
      <w:bodyDiv w:val="1"/>
      <w:marLeft w:val="0"/>
      <w:marRight w:val="0"/>
      <w:marTop w:val="0"/>
      <w:marBottom w:val="0"/>
      <w:divBdr>
        <w:top w:val="none" w:sz="0" w:space="0" w:color="auto"/>
        <w:left w:val="none" w:sz="0" w:space="0" w:color="auto"/>
        <w:bottom w:val="none" w:sz="0" w:space="0" w:color="auto"/>
        <w:right w:val="none" w:sz="0" w:space="0" w:color="auto"/>
      </w:divBdr>
      <w:divsChild>
        <w:div w:id="1489512323">
          <w:marLeft w:val="0"/>
          <w:marRight w:val="0"/>
          <w:marTop w:val="0"/>
          <w:marBottom w:val="0"/>
          <w:divBdr>
            <w:top w:val="none" w:sz="0" w:space="0" w:color="auto"/>
            <w:left w:val="none" w:sz="0" w:space="0" w:color="auto"/>
            <w:bottom w:val="none" w:sz="0" w:space="0" w:color="auto"/>
            <w:right w:val="none" w:sz="0" w:space="0" w:color="auto"/>
          </w:divBdr>
          <w:divsChild>
            <w:div w:id="383023835">
              <w:marLeft w:val="0"/>
              <w:marRight w:val="0"/>
              <w:marTop w:val="0"/>
              <w:marBottom w:val="0"/>
              <w:divBdr>
                <w:top w:val="none" w:sz="0" w:space="0" w:color="auto"/>
                <w:left w:val="none" w:sz="0" w:space="0" w:color="auto"/>
                <w:bottom w:val="none" w:sz="0" w:space="0" w:color="auto"/>
                <w:right w:val="none" w:sz="0" w:space="0" w:color="auto"/>
              </w:divBdr>
              <w:divsChild>
                <w:div w:id="889996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848005">
      <w:bodyDiv w:val="1"/>
      <w:marLeft w:val="0"/>
      <w:marRight w:val="0"/>
      <w:marTop w:val="0"/>
      <w:marBottom w:val="0"/>
      <w:divBdr>
        <w:top w:val="none" w:sz="0" w:space="0" w:color="auto"/>
        <w:left w:val="none" w:sz="0" w:space="0" w:color="auto"/>
        <w:bottom w:val="none" w:sz="0" w:space="0" w:color="auto"/>
        <w:right w:val="none" w:sz="0" w:space="0" w:color="auto"/>
      </w:divBdr>
    </w:div>
    <w:div w:id="1879203118">
      <w:bodyDiv w:val="1"/>
      <w:marLeft w:val="0"/>
      <w:marRight w:val="0"/>
      <w:marTop w:val="0"/>
      <w:marBottom w:val="0"/>
      <w:divBdr>
        <w:top w:val="none" w:sz="0" w:space="0" w:color="auto"/>
        <w:left w:val="none" w:sz="0" w:space="0" w:color="auto"/>
        <w:bottom w:val="none" w:sz="0" w:space="0" w:color="auto"/>
        <w:right w:val="none" w:sz="0" w:space="0" w:color="auto"/>
      </w:divBdr>
    </w:div>
    <w:div w:id="1882785427">
      <w:bodyDiv w:val="1"/>
      <w:marLeft w:val="0"/>
      <w:marRight w:val="0"/>
      <w:marTop w:val="0"/>
      <w:marBottom w:val="0"/>
      <w:divBdr>
        <w:top w:val="none" w:sz="0" w:space="0" w:color="auto"/>
        <w:left w:val="none" w:sz="0" w:space="0" w:color="auto"/>
        <w:bottom w:val="none" w:sz="0" w:space="0" w:color="auto"/>
        <w:right w:val="none" w:sz="0" w:space="0" w:color="auto"/>
      </w:divBdr>
    </w:div>
    <w:div w:id="1894342622">
      <w:bodyDiv w:val="1"/>
      <w:marLeft w:val="0"/>
      <w:marRight w:val="0"/>
      <w:marTop w:val="0"/>
      <w:marBottom w:val="0"/>
      <w:divBdr>
        <w:top w:val="none" w:sz="0" w:space="0" w:color="auto"/>
        <w:left w:val="none" w:sz="0" w:space="0" w:color="auto"/>
        <w:bottom w:val="none" w:sz="0" w:space="0" w:color="auto"/>
        <w:right w:val="none" w:sz="0" w:space="0" w:color="auto"/>
      </w:divBdr>
    </w:div>
    <w:div w:id="1908571632">
      <w:bodyDiv w:val="1"/>
      <w:marLeft w:val="0"/>
      <w:marRight w:val="0"/>
      <w:marTop w:val="0"/>
      <w:marBottom w:val="0"/>
      <w:divBdr>
        <w:top w:val="none" w:sz="0" w:space="0" w:color="auto"/>
        <w:left w:val="none" w:sz="0" w:space="0" w:color="auto"/>
        <w:bottom w:val="none" w:sz="0" w:space="0" w:color="auto"/>
        <w:right w:val="none" w:sz="0" w:space="0" w:color="auto"/>
      </w:divBdr>
    </w:div>
    <w:div w:id="1912501815">
      <w:bodyDiv w:val="1"/>
      <w:marLeft w:val="0"/>
      <w:marRight w:val="0"/>
      <w:marTop w:val="0"/>
      <w:marBottom w:val="0"/>
      <w:divBdr>
        <w:top w:val="none" w:sz="0" w:space="0" w:color="auto"/>
        <w:left w:val="none" w:sz="0" w:space="0" w:color="auto"/>
        <w:bottom w:val="none" w:sz="0" w:space="0" w:color="auto"/>
        <w:right w:val="none" w:sz="0" w:space="0" w:color="auto"/>
      </w:divBdr>
    </w:div>
    <w:div w:id="1913615133">
      <w:bodyDiv w:val="1"/>
      <w:marLeft w:val="0"/>
      <w:marRight w:val="0"/>
      <w:marTop w:val="0"/>
      <w:marBottom w:val="0"/>
      <w:divBdr>
        <w:top w:val="none" w:sz="0" w:space="0" w:color="auto"/>
        <w:left w:val="none" w:sz="0" w:space="0" w:color="auto"/>
        <w:bottom w:val="none" w:sz="0" w:space="0" w:color="auto"/>
        <w:right w:val="none" w:sz="0" w:space="0" w:color="auto"/>
      </w:divBdr>
    </w:div>
    <w:div w:id="1919748784">
      <w:bodyDiv w:val="1"/>
      <w:marLeft w:val="0"/>
      <w:marRight w:val="0"/>
      <w:marTop w:val="0"/>
      <w:marBottom w:val="0"/>
      <w:divBdr>
        <w:top w:val="none" w:sz="0" w:space="0" w:color="auto"/>
        <w:left w:val="none" w:sz="0" w:space="0" w:color="auto"/>
        <w:bottom w:val="none" w:sz="0" w:space="0" w:color="auto"/>
        <w:right w:val="none" w:sz="0" w:space="0" w:color="auto"/>
      </w:divBdr>
    </w:div>
    <w:div w:id="1932934054">
      <w:bodyDiv w:val="1"/>
      <w:marLeft w:val="0"/>
      <w:marRight w:val="0"/>
      <w:marTop w:val="0"/>
      <w:marBottom w:val="0"/>
      <w:divBdr>
        <w:top w:val="none" w:sz="0" w:space="0" w:color="auto"/>
        <w:left w:val="none" w:sz="0" w:space="0" w:color="auto"/>
        <w:bottom w:val="none" w:sz="0" w:space="0" w:color="auto"/>
        <w:right w:val="none" w:sz="0" w:space="0" w:color="auto"/>
      </w:divBdr>
      <w:divsChild>
        <w:div w:id="333072956">
          <w:marLeft w:val="0"/>
          <w:marRight w:val="0"/>
          <w:marTop w:val="0"/>
          <w:marBottom w:val="0"/>
          <w:divBdr>
            <w:top w:val="none" w:sz="0" w:space="0" w:color="auto"/>
            <w:left w:val="none" w:sz="0" w:space="0" w:color="auto"/>
            <w:bottom w:val="none" w:sz="0" w:space="0" w:color="auto"/>
            <w:right w:val="none" w:sz="0" w:space="0" w:color="auto"/>
          </w:divBdr>
          <w:divsChild>
            <w:div w:id="1387027449">
              <w:marLeft w:val="0"/>
              <w:marRight w:val="0"/>
              <w:marTop w:val="0"/>
              <w:marBottom w:val="0"/>
              <w:divBdr>
                <w:top w:val="none" w:sz="0" w:space="0" w:color="auto"/>
                <w:left w:val="none" w:sz="0" w:space="0" w:color="auto"/>
                <w:bottom w:val="none" w:sz="0" w:space="0" w:color="auto"/>
                <w:right w:val="none" w:sz="0" w:space="0" w:color="auto"/>
              </w:divBdr>
              <w:divsChild>
                <w:div w:id="1543054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906964">
      <w:bodyDiv w:val="1"/>
      <w:marLeft w:val="0"/>
      <w:marRight w:val="0"/>
      <w:marTop w:val="0"/>
      <w:marBottom w:val="0"/>
      <w:divBdr>
        <w:top w:val="none" w:sz="0" w:space="0" w:color="auto"/>
        <w:left w:val="none" w:sz="0" w:space="0" w:color="auto"/>
        <w:bottom w:val="none" w:sz="0" w:space="0" w:color="auto"/>
        <w:right w:val="none" w:sz="0" w:space="0" w:color="auto"/>
      </w:divBdr>
      <w:divsChild>
        <w:div w:id="1406685219">
          <w:marLeft w:val="0"/>
          <w:marRight w:val="0"/>
          <w:marTop w:val="0"/>
          <w:marBottom w:val="0"/>
          <w:divBdr>
            <w:top w:val="none" w:sz="0" w:space="0" w:color="auto"/>
            <w:left w:val="none" w:sz="0" w:space="0" w:color="auto"/>
            <w:bottom w:val="none" w:sz="0" w:space="0" w:color="auto"/>
            <w:right w:val="none" w:sz="0" w:space="0" w:color="auto"/>
          </w:divBdr>
        </w:div>
      </w:divsChild>
    </w:div>
    <w:div w:id="1959674240">
      <w:bodyDiv w:val="1"/>
      <w:marLeft w:val="0"/>
      <w:marRight w:val="0"/>
      <w:marTop w:val="0"/>
      <w:marBottom w:val="0"/>
      <w:divBdr>
        <w:top w:val="none" w:sz="0" w:space="0" w:color="auto"/>
        <w:left w:val="none" w:sz="0" w:space="0" w:color="auto"/>
        <w:bottom w:val="none" w:sz="0" w:space="0" w:color="auto"/>
        <w:right w:val="none" w:sz="0" w:space="0" w:color="auto"/>
      </w:divBdr>
    </w:div>
    <w:div w:id="2001736070">
      <w:bodyDiv w:val="1"/>
      <w:marLeft w:val="0"/>
      <w:marRight w:val="0"/>
      <w:marTop w:val="0"/>
      <w:marBottom w:val="0"/>
      <w:divBdr>
        <w:top w:val="none" w:sz="0" w:space="0" w:color="auto"/>
        <w:left w:val="none" w:sz="0" w:space="0" w:color="auto"/>
        <w:bottom w:val="none" w:sz="0" w:space="0" w:color="auto"/>
        <w:right w:val="none" w:sz="0" w:space="0" w:color="auto"/>
      </w:divBdr>
    </w:div>
    <w:div w:id="2002930717">
      <w:bodyDiv w:val="1"/>
      <w:marLeft w:val="0"/>
      <w:marRight w:val="0"/>
      <w:marTop w:val="0"/>
      <w:marBottom w:val="0"/>
      <w:divBdr>
        <w:top w:val="none" w:sz="0" w:space="0" w:color="auto"/>
        <w:left w:val="none" w:sz="0" w:space="0" w:color="auto"/>
        <w:bottom w:val="none" w:sz="0" w:space="0" w:color="auto"/>
        <w:right w:val="none" w:sz="0" w:space="0" w:color="auto"/>
      </w:divBdr>
    </w:div>
    <w:div w:id="2039234261">
      <w:bodyDiv w:val="1"/>
      <w:marLeft w:val="0"/>
      <w:marRight w:val="0"/>
      <w:marTop w:val="0"/>
      <w:marBottom w:val="0"/>
      <w:divBdr>
        <w:top w:val="none" w:sz="0" w:space="0" w:color="auto"/>
        <w:left w:val="none" w:sz="0" w:space="0" w:color="auto"/>
        <w:bottom w:val="none" w:sz="0" w:space="0" w:color="auto"/>
        <w:right w:val="none" w:sz="0" w:space="0" w:color="auto"/>
      </w:divBdr>
      <w:divsChild>
        <w:div w:id="224149151">
          <w:marLeft w:val="0"/>
          <w:marRight w:val="0"/>
          <w:marTop w:val="0"/>
          <w:marBottom w:val="0"/>
          <w:divBdr>
            <w:top w:val="none" w:sz="0" w:space="0" w:color="auto"/>
            <w:left w:val="none" w:sz="0" w:space="0" w:color="auto"/>
            <w:bottom w:val="none" w:sz="0" w:space="0" w:color="auto"/>
            <w:right w:val="none" w:sz="0" w:space="0" w:color="auto"/>
          </w:divBdr>
        </w:div>
      </w:divsChild>
    </w:div>
    <w:div w:id="2046829630">
      <w:bodyDiv w:val="1"/>
      <w:marLeft w:val="0"/>
      <w:marRight w:val="0"/>
      <w:marTop w:val="0"/>
      <w:marBottom w:val="0"/>
      <w:divBdr>
        <w:top w:val="none" w:sz="0" w:space="0" w:color="auto"/>
        <w:left w:val="none" w:sz="0" w:space="0" w:color="auto"/>
        <w:bottom w:val="none" w:sz="0" w:space="0" w:color="auto"/>
        <w:right w:val="none" w:sz="0" w:space="0" w:color="auto"/>
      </w:divBdr>
    </w:div>
    <w:div w:id="2048991362">
      <w:bodyDiv w:val="1"/>
      <w:marLeft w:val="0"/>
      <w:marRight w:val="0"/>
      <w:marTop w:val="0"/>
      <w:marBottom w:val="0"/>
      <w:divBdr>
        <w:top w:val="none" w:sz="0" w:space="0" w:color="auto"/>
        <w:left w:val="none" w:sz="0" w:space="0" w:color="auto"/>
        <w:bottom w:val="none" w:sz="0" w:space="0" w:color="auto"/>
        <w:right w:val="none" w:sz="0" w:space="0" w:color="auto"/>
      </w:divBdr>
    </w:div>
    <w:div w:id="2069842429">
      <w:bodyDiv w:val="1"/>
      <w:marLeft w:val="0"/>
      <w:marRight w:val="0"/>
      <w:marTop w:val="0"/>
      <w:marBottom w:val="0"/>
      <w:divBdr>
        <w:top w:val="none" w:sz="0" w:space="0" w:color="auto"/>
        <w:left w:val="none" w:sz="0" w:space="0" w:color="auto"/>
        <w:bottom w:val="none" w:sz="0" w:space="0" w:color="auto"/>
        <w:right w:val="none" w:sz="0" w:space="0" w:color="auto"/>
      </w:divBdr>
    </w:div>
    <w:div w:id="2114594372">
      <w:bodyDiv w:val="1"/>
      <w:marLeft w:val="0"/>
      <w:marRight w:val="0"/>
      <w:marTop w:val="0"/>
      <w:marBottom w:val="0"/>
      <w:divBdr>
        <w:top w:val="none" w:sz="0" w:space="0" w:color="auto"/>
        <w:left w:val="none" w:sz="0" w:space="0" w:color="auto"/>
        <w:bottom w:val="none" w:sz="0" w:space="0" w:color="auto"/>
        <w:right w:val="none" w:sz="0" w:space="0" w:color="auto"/>
      </w:divBdr>
    </w:div>
    <w:div w:id="2141533686">
      <w:bodyDiv w:val="1"/>
      <w:marLeft w:val="0"/>
      <w:marRight w:val="0"/>
      <w:marTop w:val="0"/>
      <w:marBottom w:val="0"/>
      <w:divBdr>
        <w:top w:val="none" w:sz="0" w:space="0" w:color="auto"/>
        <w:left w:val="none" w:sz="0" w:space="0" w:color="auto"/>
        <w:bottom w:val="none" w:sz="0" w:space="0" w:color="auto"/>
        <w:right w:val="none" w:sz="0" w:space="0" w:color="auto"/>
      </w:divBdr>
    </w:div>
    <w:div w:id="21420728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jneumeth.2017.08.021" TargetMode="Externa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26CF6C-6A60-427E-9042-878D487C2F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4408</Words>
  <Characters>90773</Characters>
  <Application>Microsoft Office Word</Application>
  <DocSecurity>4</DocSecurity>
  <Lines>756</Lines>
  <Paragraphs>209</Paragraphs>
  <ScaleCrop>false</ScaleCrop>
  <HeadingPairs>
    <vt:vector size="6" baseType="variant">
      <vt:variant>
        <vt:lpstr>Titel</vt:lpstr>
      </vt:variant>
      <vt:variant>
        <vt:i4>1</vt:i4>
      </vt:variant>
      <vt:variant>
        <vt:lpstr>Título</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104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D Dr. med. Haidar Dafsari</dc:creator>
  <cp:keywords/>
  <dc:description/>
  <cp:lastModifiedBy>Kohn, Magdalena</cp:lastModifiedBy>
  <cp:revision>2</cp:revision>
  <cp:lastPrinted>2022-05-13T06:48:00Z</cp:lastPrinted>
  <dcterms:created xsi:type="dcterms:W3CDTF">2026-03-27T11:26:00Z</dcterms:created>
  <dcterms:modified xsi:type="dcterms:W3CDTF">2026-03-27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2O2WJ78Q"/&gt;&lt;style id="http://www.zotero.org/styles/nature" hasBibliography="1" bibliographyStyleHasBeenSet="1"/&gt;&lt;prefs&gt;&lt;pref name="fieldType" value="Field"/&gt;&lt;pref name="dontAskDelayCitationUpda</vt:lpwstr>
  </property>
  <property fmtid="{D5CDD505-2E9C-101B-9397-08002B2CF9AE}" pid="3" name="ZOTERO_PREF_2">
    <vt:lpwstr>tes" value="true"/&gt;&lt;/prefs&gt;&lt;/data&gt;</vt:lpwstr>
  </property>
</Properties>
</file>